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CE668" w14:textId="4407B128" w:rsidR="0095544E" w:rsidRPr="0067256D" w:rsidRDefault="0035436C" w:rsidP="0067256D">
      <w:pPr>
        <w:jc w:val="center"/>
        <w:rPr>
          <w:rFonts w:ascii="Times New Roman" w:hAnsi="Times New Roman" w:cs="Times New Roman"/>
        </w:rPr>
      </w:pPr>
      <w:r>
        <w:rPr>
          <w:rFonts w:ascii="Times New Roman" w:hAnsi="Times New Roman" w:cs="Times New Roman"/>
          <w:noProof/>
          <w:sz w:val="48"/>
          <w:szCs w:val="48"/>
        </w:rPr>
        <mc:AlternateContent>
          <mc:Choice Requires="wps">
            <w:drawing>
              <wp:anchor distT="0" distB="0" distL="114300" distR="114300" simplePos="0" relativeHeight="251659264" behindDoc="0" locked="0" layoutInCell="1" allowOverlap="1" wp14:anchorId="5743E304" wp14:editId="41B927EB">
                <wp:simplePos x="0" y="0"/>
                <wp:positionH relativeFrom="column">
                  <wp:posOffset>-70485</wp:posOffset>
                </wp:positionH>
                <wp:positionV relativeFrom="paragraph">
                  <wp:posOffset>-342900</wp:posOffset>
                </wp:positionV>
                <wp:extent cx="5753100" cy="180975"/>
                <wp:effectExtent l="0" t="0" r="0" b="9525"/>
                <wp:wrapNone/>
                <wp:docPr id="2" name="Rectangle 2"/>
                <wp:cNvGraphicFramePr/>
                <a:graphic xmlns:a="http://schemas.openxmlformats.org/drawingml/2006/main">
                  <a:graphicData uri="http://schemas.microsoft.com/office/word/2010/wordprocessingShape">
                    <wps:wsp>
                      <wps:cNvSpPr/>
                      <wps:spPr>
                        <a:xfrm>
                          <a:off x="0" y="0"/>
                          <a:ext cx="5753100" cy="1809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959BD5" id="Rectangle 2" o:spid="_x0000_s1026" style="position:absolute;margin-left:-5.55pt;margin-top:-27pt;width:453pt;height:14.2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5KhkgIAAIQFAAAOAAAAZHJzL2Uyb0RvYy54bWysVMFu2zAMvQ/YPwi6r7azZm2DOEWQosOA&#10;og3aDj0rshQbkEVNUuJkXz9Ksp2uK3YYloMiiuQj+Uxyfn1oFdkL6xrQJS3OckqE5lA1elvS78+3&#10;ny4pcZ7piinQoqRH4ej14uOHeWdmYgI1qEpYgiDazTpT0tp7M8syx2vRMncGRmhUSrAt8yjabVZZ&#10;1iF6q7JJnn/JOrCVscCFc/h6k5R0EfGlFNw/SOmEJ6qkmJuPp43nJpzZYs5mW8tM3fA+DfYPWbSs&#10;0Rh0hLphnpGdbf6AahtuwYH0ZxzaDKRsuIg1YDVF/qaap5oZEWtBcpwZaXL/D5bf79eWNFVJJ5Ro&#10;1uInekTSmN4qQSaBns64GVo9mbXtJYfXUOtB2jb8YxXkECk9jpSKgyccH6cX089Fjsxz1BWX+dXF&#10;NIBmJ29jnf8qoCXhUlKL0SOTbH/nfDIdTEIwB6qpbhulohDaRKyUJXuGH3izLXrw36yUDrYaglcC&#10;DC9ZKCyVEm/+qESwU/pRSGQEk5/ERGIvnoIwzoX2RVLVrBIp9jTH3xB9SCsWGgEDssT4I3YPMFgm&#10;kAE7ZdnbB1cRW3l0zv+WWHIePWJk0H50bhsN9j0AhVX1kZP9QFKiJrC0geqI/WIhDZIz/LbBz3bH&#10;nF8zi5ODXxq3gX/AQyroSgr9jZIa7M/33oM9NjRqKelwEkvqfuyYFZSobxpb/ao4Pw+jG4Xz6cUE&#10;Bftas3mt0bt2BdgLBe4dw+M12Hs1XKWF9gWXxjJERRXTHGOXlHs7CCufNgSuHS6Wy2iG42qYv9NP&#10;hgfwwGpoy+fDC7Om712PXX8Pw9Sy2ZsWTrbBU8Ny50E2sb9PvPZ846jHxunXUtglr+VodVqei18A&#10;AAD//wMAUEsDBBQABgAIAAAAIQCZ7LPk4wAAAAsBAAAPAAAAZHJzL2Rvd25yZXYueG1sTI/BTsMw&#10;EETvSPyDtUhcUOukaVAb4lSAhMSFQ0uFenTjbWw1tqPYTVK+nuUEt92d0eybcjPZlg3YB+OdgHSe&#10;AENXe2VcI2D/+TZbAQtROiVb71DAFQNsqtubUhbKj26Lwy42jEJcKKQAHWNXcB5qjVaGue/QkXby&#10;vZWR1r7hqpcjhduWL5LkkVtpHH3QssNXjfV5d7ECPq5Z9j48ZOdxb7LGfPPDy5f2QtzfTc9PwCJO&#10;8c8Mv/iEDhUxHf3FqcBaAbM0TclKQ76kUuRYrZdrYEe6LPIceFXy/x2qHwAAAP//AwBQSwECLQAU&#10;AAYACAAAACEAtoM4kv4AAADhAQAAEwAAAAAAAAAAAAAAAAAAAAAAW0NvbnRlbnRfVHlwZXNdLnht&#10;bFBLAQItABQABgAIAAAAIQA4/SH/1gAAAJQBAAALAAAAAAAAAAAAAAAAAC8BAABfcmVscy8ucmVs&#10;c1BLAQItABQABgAIAAAAIQCex5KhkgIAAIQFAAAOAAAAAAAAAAAAAAAAAC4CAABkcnMvZTJvRG9j&#10;LnhtbFBLAQItABQABgAIAAAAIQCZ7LPk4wAAAAsBAAAPAAAAAAAAAAAAAAAAAOwEAABkcnMvZG93&#10;bnJldi54bWxQSwUGAAAAAAQABADzAAAA/AUAAAAA&#10;" fillcolor="white [3212]" stroked="f" strokeweight="1pt"/>
            </w:pict>
          </mc:Fallback>
        </mc:AlternateContent>
      </w:r>
      <w:r w:rsidR="0067256D" w:rsidRPr="0067256D">
        <w:rPr>
          <w:rFonts w:asciiTheme="majorBidi" w:hAnsiTheme="majorBidi"/>
          <w:b/>
          <w:bCs/>
          <w:sz w:val="24"/>
          <w:szCs w:val="24"/>
        </w:rPr>
        <w:t xml:space="preserve"> </w:t>
      </w:r>
      <w:r w:rsidR="00EB1A90">
        <w:rPr>
          <w:rFonts w:ascii="Times New Roman" w:hAnsi="Times New Roman" w:cs="Times New Roman"/>
          <w:noProof/>
          <w:sz w:val="48"/>
          <w:szCs w:val="48"/>
        </w:rPr>
        <w:t>The r</w:t>
      </w:r>
      <w:r w:rsidR="0067256D" w:rsidRPr="0067256D">
        <w:rPr>
          <w:rFonts w:ascii="Times New Roman" w:hAnsi="Times New Roman" w:cs="Times New Roman"/>
          <w:noProof/>
          <w:sz w:val="48"/>
          <w:szCs w:val="48"/>
        </w:rPr>
        <w:t>ole of</w:t>
      </w:r>
      <w:r w:rsidR="007151B1">
        <w:rPr>
          <w:rFonts w:ascii="Times New Roman" w:hAnsi="Times New Roman" w:cs="Times New Roman"/>
          <w:noProof/>
          <w:sz w:val="48"/>
          <w:szCs w:val="48"/>
        </w:rPr>
        <w:t xml:space="preserve"> </w:t>
      </w:r>
      <w:r w:rsidR="0067256D" w:rsidRPr="0067256D">
        <w:rPr>
          <w:rFonts w:ascii="Times New Roman" w:hAnsi="Times New Roman" w:cs="Times New Roman"/>
          <w:noProof/>
          <w:sz w:val="48"/>
          <w:szCs w:val="48"/>
        </w:rPr>
        <w:t>Proton Pump Inhibitors in COVID-19</w:t>
      </w:r>
      <w:r w:rsidR="003A67FE" w:rsidRPr="0067256D">
        <w:rPr>
          <w:rFonts w:ascii="Times New Roman" w:hAnsi="Times New Roman" w:cs="Times New Roman"/>
        </w:rPr>
        <w:t xml:space="preserve"> </w:t>
      </w:r>
    </w:p>
    <w:p w14:paraId="4FB56DBF" w14:textId="33D52E5E" w:rsidR="0035436C" w:rsidRPr="000F48C8" w:rsidRDefault="0067256D" w:rsidP="0067256D">
      <w:pPr>
        <w:jc w:val="center"/>
        <w:rPr>
          <w:rFonts w:asciiTheme="majorBidi" w:hAnsiTheme="majorBidi" w:cstheme="majorBidi"/>
          <w:sz w:val="24"/>
          <w:szCs w:val="24"/>
        </w:rPr>
      </w:pPr>
      <w:r w:rsidRPr="0067256D">
        <w:rPr>
          <w:rFonts w:asciiTheme="majorBidi" w:hAnsiTheme="majorBidi" w:cstheme="majorBidi"/>
          <w:sz w:val="24"/>
          <w:szCs w:val="24"/>
        </w:rPr>
        <w:t xml:space="preserve">Elham </w:t>
      </w:r>
      <w:proofErr w:type="spellStart"/>
      <w:r w:rsidRPr="0067256D">
        <w:rPr>
          <w:rFonts w:asciiTheme="majorBidi" w:hAnsiTheme="majorBidi" w:cstheme="majorBidi"/>
          <w:sz w:val="24"/>
          <w:szCs w:val="24"/>
        </w:rPr>
        <w:t>Tokhi</w:t>
      </w:r>
      <w:proofErr w:type="spellEnd"/>
      <w:r w:rsidRPr="0067256D">
        <w:rPr>
          <w:rFonts w:asciiTheme="majorBidi" w:hAnsiTheme="majorBidi" w:cstheme="majorBidi"/>
          <w:sz w:val="24"/>
          <w:szCs w:val="24"/>
        </w:rPr>
        <w:t xml:space="preserve"> </w:t>
      </w:r>
      <w:r w:rsidRPr="0067256D">
        <w:rPr>
          <w:rFonts w:asciiTheme="majorBidi" w:hAnsiTheme="majorBidi" w:cstheme="majorBidi"/>
          <w:sz w:val="24"/>
          <w:szCs w:val="24"/>
          <w:vertAlign w:val="superscript"/>
        </w:rPr>
        <w:t xml:space="preserve">1, </w:t>
      </w:r>
      <w:r w:rsidRPr="0067256D">
        <w:rPr>
          <w:rFonts w:asciiTheme="majorBidi" w:hAnsiTheme="majorBidi" w:cstheme="majorBidi"/>
          <w:sz w:val="24"/>
          <w:szCs w:val="24"/>
        </w:rPr>
        <w:t xml:space="preserve">Farida </w:t>
      </w:r>
      <w:proofErr w:type="spellStart"/>
      <w:r w:rsidRPr="0067256D">
        <w:rPr>
          <w:rFonts w:asciiTheme="majorBidi" w:hAnsiTheme="majorBidi" w:cstheme="majorBidi"/>
          <w:sz w:val="24"/>
          <w:szCs w:val="24"/>
        </w:rPr>
        <w:t>Mohammadi</w:t>
      </w:r>
      <w:proofErr w:type="spellEnd"/>
      <w:r w:rsidRPr="0067256D">
        <w:rPr>
          <w:rFonts w:asciiTheme="majorBidi" w:hAnsiTheme="majorBidi" w:cstheme="majorBidi"/>
          <w:sz w:val="24"/>
          <w:szCs w:val="24"/>
        </w:rPr>
        <w:t xml:space="preserve"> </w:t>
      </w:r>
      <w:r w:rsidRPr="0067256D">
        <w:rPr>
          <w:rFonts w:asciiTheme="majorBidi" w:hAnsiTheme="majorBidi" w:cstheme="majorBidi"/>
          <w:sz w:val="24"/>
          <w:szCs w:val="24"/>
          <w:vertAlign w:val="superscript"/>
        </w:rPr>
        <w:t>1</w:t>
      </w:r>
      <w:r w:rsidRPr="0067256D">
        <w:rPr>
          <w:rFonts w:asciiTheme="majorBidi" w:hAnsiTheme="majorBidi" w:cstheme="majorBidi"/>
          <w:sz w:val="24"/>
          <w:szCs w:val="24"/>
        </w:rPr>
        <w:t xml:space="preserve">, Ahmad Faisal Faiz </w:t>
      </w:r>
      <w:r w:rsidRPr="0067256D">
        <w:rPr>
          <w:rFonts w:asciiTheme="majorBidi" w:hAnsiTheme="majorBidi" w:cstheme="majorBidi"/>
          <w:sz w:val="24"/>
          <w:szCs w:val="24"/>
          <w:vertAlign w:val="superscript"/>
        </w:rPr>
        <w:t>1</w:t>
      </w:r>
      <w:r w:rsidRPr="0067256D">
        <w:rPr>
          <w:rFonts w:asciiTheme="majorBidi" w:hAnsiTheme="majorBidi" w:cstheme="majorBidi"/>
          <w:sz w:val="24"/>
          <w:szCs w:val="24"/>
        </w:rPr>
        <w:t xml:space="preserve">, Nasar Ahmad Shayan </w:t>
      </w:r>
      <w:r w:rsidRPr="0067256D">
        <w:rPr>
          <w:rFonts w:asciiTheme="majorBidi" w:hAnsiTheme="majorBidi" w:cstheme="majorBidi"/>
          <w:sz w:val="24"/>
          <w:szCs w:val="24"/>
          <w:vertAlign w:val="superscript"/>
        </w:rPr>
        <w:t>2</w:t>
      </w:r>
      <w:r w:rsidRPr="0067256D">
        <w:rPr>
          <w:rFonts w:asciiTheme="majorBidi" w:hAnsiTheme="majorBidi" w:cstheme="majorBidi"/>
          <w:sz w:val="24"/>
          <w:szCs w:val="24"/>
        </w:rPr>
        <w:t xml:space="preserve">, Said Abdul Ghafour Saeedy </w:t>
      </w:r>
      <w:r w:rsidRPr="0067256D">
        <w:rPr>
          <w:rFonts w:asciiTheme="majorBidi" w:hAnsiTheme="majorBidi" w:cstheme="majorBidi"/>
          <w:sz w:val="24"/>
          <w:szCs w:val="24"/>
          <w:vertAlign w:val="superscript"/>
        </w:rPr>
        <w:t>1*</w:t>
      </w:r>
    </w:p>
    <w:p w14:paraId="1C0E0597" w14:textId="0F58A644" w:rsidR="0067256D" w:rsidRPr="0067256D" w:rsidRDefault="0067256D" w:rsidP="0067256D">
      <w:pPr>
        <w:pStyle w:val="ListParagraph"/>
        <w:rPr>
          <w:rFonts w:asciiTheme="majorBidi" w:hAnsiTheme="majorBidi" w:cstheme="majorBidi"/>
        </w:rPr>
      </w:pPr>
      <w:r w:rsidRPr="0067256D">
        <w:rPr>
          <w:rFonts w:asciiTheme="majorBidi" w:hAnsiTheme="majorBidi" w:cstheme="majorBidi"/>
          <w:vertAlign w:val="superscript"/>
        </w:rPr>
        <w:t>1</w:t>
      </w:r>
      <w:r>
        <w:rPr>
          <w:rFonts w:asciiTheme="majorBidi" w:hAnsiTheme="majorBidi" w:cstheme="majorBidi"/>
        </w:rPr>
        <w:t xml:space="preserve"> </w:t>
      </w:r>
      <w:r w:rsidRPr="0067256D">
        <w:rPr>
          <w:rFonts w:asciiTheme="majorBidi" w:hAnsiTheme="majorBidi" w:cstheme="majorBidi"/>
        </w:rPr>
        <w:t>Department of Para-clinic, Faculty of Medicine, Herat University, Herat, Afghanistan</w:t>
      </w:r>
    </w:p>
    <w:p w14:paraId="19DAB3C1" w14:textId="77777777" w:rsidR="00DA7A5D" w:rsidRDefault="0067256D" w:rsidP="0067256D">
      <w:pPr>
        <w:pStyle w:val="ListParagraph"/>
        <w:rPr>
          <w:rFonts w:asciiTheme="majorBidi" w:hAnsiTheme="majorBidi" w:cstheme="majorBidi"/>
        </w:rPr>
      </w:pPr>
      <w:r w:rsidRPr="0067256D">
        <w:rPr>
          <w:rFonts w:asciiTheme="majorBidi" w:hAnsiTheme="majorBidi" w:cstheme="majorBidi"/>
          <w:vertAlign w:val="superscript"/>
        </w:rPr>
        <w:t>2</w:t>
      </w:r>
      <w:r>
        <w:rPr>
          <w:rFonts w:asciiTheme="majorBidi" w:hAnsiTheme="majorBidi" w:cstheme="majorBidi"/>
        </w:rPr>
        <w:t xml:space="preserve"> </w:t>
      </w:r>
      <w:r w:rsidRPr="0067256D">
        <w:rPr>
          <w:rFonts w:asciiTheme="majorBidi" w:hAnsiTheme="majorBidi" w:cstheme="majorBidi"/>
        </w:rPr>
        <w:t>Department of public health and infectious diseases, Faculty of Medicine, Herat University, Herat, Afghanistan</w:t>
      </w:r>
    </w:p>
    <w:p w14:paraId="64625515" w14:textId="77777777" w:rsidR="00C5765A" w:rsidRDefault="00C5765A" w:rsidP="0067256D">
      <w:pPr>
        <w:pStyle w:val="ListParagraph"/>
        <w:rPr>
          <w:rFonts w:asciiTheme="majorBidi" w:hAnsiTheme="majorBidi" w:cstheme="majorBidi"/>
        </w:rPr>
      </w:pPr>
    </w:p>
    <w:p w14:paraId="2A02509D" w14:textId="77777777" w:rsidR="00C5765A" w:rsidRDefault="00C5765A" w:rsidP="0067256D">
      <w:pPr>
        <w:pStyle w:val="ListParagraph"/>
        <w:rPr>
          <w:rFonts w:asciiTheme="majorBidi" w:hAnsiTheme="majorBidi" w:cstheme="majorBidi"/>
        </w:rPr>
      </w:pPr>
    </w:p>
    <w:p w14:paraId="35DB61D1" w14:textId="66399A14" w:rsidR="00C5765A" w:rsidRPr="00C5765A" w:rsidRDefault="00C5765A" w:rsidP="00C5765A">
      <w:pPr>
        <w:pStyle w:val="ListParagraph"/>
        <w:rPr>
          <w:rFonts w:asciiTheme="majorBidi" w:hAnsiTheme="majorBidi" w:cstheme="majorBidi"/>
          <w:sz w:val="20"/>
          <w:szCs w:val="20"/>
        </w:rPr>
      </w:pPr>
      <w:r w:rsidRPr="00C5765A">
        <w:rPr>
          <w:rFonts w:asciiTheme="majorBidi" w:hAnsiTheme="majorBidi" w:cstheme="majorBidi"/>
          <w:sz w:val="20"/>
          <w:szCs w:val="20"/>
        </w:rPr>
        <w:t xml:space="preserve">* </w:t>
      </w:r>
      <w:r w:rsidR="00B21884">
        <w:rPr>
          <w:rFonts w:asciiTheme="majorBidi" w:hAnsiTheme="majorBidi" w:cstheme="majorBidi"/>
          <w:sz w:val="20"/>
          <w:szCs w:val="20"/>
        </w:rPr>
        <w:t>C</w:t>
      </w:r>
      <w:r w:rsidRPr="00C5765A">
        <w:rPr>
          <w:rFonts w:asciiTheme="majorBidi" w:hAnsiTheme="majorBidi" w:cstheme="majorBidi"/>
          <w:sz w:val="20"/>
          <w:szCs w:val="20"/>
        </w:rPr>
        <w:t>orresponding author: Said Abdul Ghafour Saeedy, Department of Para-clinic, Faculty of Medicine, Herat University, Herat, Afghanistan</w:t>
      </w:r>
    </w:p>
    <w:p w14:paraId="3C444D0B" w14:textId="77777777" w:rsidR="00C5765A" w:rsidRPr="00C5765A" w:rsidRDefault="00C5765A" w:rsidP="00C5765A">
      <w:pPr>
        <w:pStyle w:val="ListParagraph"/>
        <w:rPr>
          <w:rFonts w:asciiTheme="majorBidi" w:hAnsiTheme="majorBidi" w:cstheme="majorBidi"/>
          <w:sz w:val="20"/>
          <w:szCs w:val="20"/>
        </w:rPr>
      </w:pPr>
      <w:r w:rsidRPr="00C5765A">
        <w:rPr>
          <w:rFonts w:asciiTheme="majorBidi" w:hAnsiTheme="majorBidi" w:cstheme="majorBidi"/>
          <w:sz w:val="20"/>
          <w:szCs w:val="20"/>
        </w:rPr>
        <w:t xml:space="preserve">E-mail: </w:t>
      </w:r>
      <w:hyperlink r:id="rId8" w:history="1">
        <w:r w:rsidRPr="00C5765A">
          <w:rPr>
            <w:rStyle w:val="Hyperlink"/>
            <w:rFonts w:asciiTheme="majorBidi" w:hAnsiTheme="majorBidi" w:cstheme="majorBidi"/>
            <w:sz w:val="20"/>
            <w:szCs w:val="20"/>
          </w:rPr>
          <w:t>saeedysaidghafour@yahoo.com</w:t>
        </w:r>
      </w:hyperlink>
    </w:p>
    <w:p w14:paraId="6C880F35" w14:textId="057BD16B" w:rsidR="00C5765A" w:rsidRPr="00DD1C7B" w:rsidRDefault="00C5765A" w:rsidP="00C5765A">
      <w:pPr>
        <w:pStyle w:val="ListParagraph"/>
        <w:rPr>
          <w:rFonts w:asciiTheme="majorBidi" w:hAnsiTheme="majorBidi" w:cstheme="majorBidi"/>
        </w:rPr>
        <w:sectPr w:rsidR="00C5765A" w:rsidRPr="00DD1C7B" w:rsidSect="00065683">
          <w:headerReference w:type="even" r:id="rId9"/>
          <w:headerReference w:type="default" r:id="rId10"/>
          <w:footerReference w:type="even" r:id="rId11"/>
          <w:footerReference w:type="default" r:id="rId12"/>
          <w:type w:val="continuous"/>
          <w:pgSz w:w="12240" w:h="15840"/>
          <w:pgMar w:top="1620" w:right="1701" w:bottom="1530" w:left="1701" w:header="720" w:footer="720" w:gutter="0"/>
          <w:pgNumType w:start="33"/>
          <w:cols w:space="720"/>
          <w:docGrid w:linePitch="360"/>
        </w:sectPr>
      </w:pPr>
      <w:r w:rsidRPr="00C5765A">
        <w:rPr>
          <w:rFonts w:asciiTheme="majorBidi" w:hAnsiTheme="majorBidi" w:cstheme="majorBidi"/>
          <w:sz w:val="20"/>
          <w:szCs w:val="20"/>
        </w:rPr>
        <w:t>Cellphone: +9379900131</w:t>
      </w:r>
    </w:p>
    <w:p w14:paraId="725B45AC" w14:textId="77777777" w:rsidR="003A67FE" w:rsidRDefault="003A67FE" w:rsidP="005B0BB7">
      <w:pPr>
        <w:spacing w:after="60" w:line="240" w:lineRule="auto"/>
        <w:rPr>
          <w:rFonts w:ascii="Times New Roman" w:hAnsi="Times New Roman" w:cs="Times New Roman"/>
          <w:b/>
          <w:bCs/>
          <w:sz w:val="20"/>
          <w:szCs w:val="20"/>
        </w:rPr>
        <w:sectPr w:rsidR="003A67FE" w:rsidSect="00914341">
          <w:type w:val="continuous"/>
          <w:pgSz w:w="12240" w:h="15840"/>
          <w:pgMar w:top="1620" w:right="1701" w:bottom="1530" w:left="1701" w:header="720" w:footer="720" w:gutter="0"/>
          <w:cols w:num="2" w:space="720"/>
          <w:docGrid w:linePitch="360"/>
        </w:sectPr>
      </w:pPr>
    </w:p>
    <w:p w14:paraId="2E9B8109" w14:textId="77777777" w:rsidR="005B0BB7" w:rsidRPr="005B0BB7" w:rsidRDefault="005B0BB7" w:rsidP="005B0BB7">
      <w:pPr>
        <w:spacing w:after="60" w:line="240" w:lineRule="auto"/>
        <w:rPr>
          <w:rFonts w:ascii="Times New Roman" w:hAnsi="Times New Roman" w:cs="Times New Roman"/>
          <w:b/>
          <w:bCs/>
          <w:sz w:val="20"/>
          <w:szCs w:val="20"/>
        </w:rPr>
      </w:pPr>
      <w:r w:rsidRPr="005B0BB7">
        <w:rPr>
          <w:rFonts w:ascii="Times New Roman" w:hAnsi="Times New Roman" w:cs="Times New Roman"/>
          <w:b/>
          <w:bCs/>
          <w:sz w:val="20"/>
          <w:szCs w:val="20"/>
        </w:rPr>
        <w:t>Abstract</w:t>
      </w:r>
    </w:p>
    <w:p w14:paraId="0B97859F" w14:textId="77777777" w:rsidR="00914341" w:rsidRDefault="00914341" w:rsidP="003A67FE">
      <w:pPr>
        <w:spacing w:after="60" w:line="240" w:lineRule="auto"/>
        <w:jc w:val="both"/>
        <w:rPr>
          <w:rFonts w:ascii="Times New Roman" w:hAnsi="Times New Roman" w:cs="Times New Roman"/>
          <w:sz w:val="20"/>
          <w:szCs w:val="20"/>
        </w:rPr>
        <w:sectPr w:rsidR="00914341" w:rsidSect="00914341">
          <w:type w:val="continuous"/>
          <w:pgSz w:w="12240" w:h="15840"/>
          <w:pgMar w:top="1620" w:right="1701" w:bottom="1530" w:left="1701" w:header="720" w:footer="720" w:gutter="0"/>
          <w:cols w:num="2" w:space="720"/>
          <w:docGrid w:linePitch="360"/>
        </w:sectPr>
      </w:pPr>
    </w:p>
    <w:p w14:paraId="17F49229" w14:textId="0880D6E3" w:rsidR="00914341" w:rsidRDefault="0067256D" w:rsidP="00C14FB0">
      <w:pPr>
        <w:autoSpaceDE w:val="0"/>
        <w:autoSpaceDN w:val="0"/>
        <w:adjustRightInd w:val="0"/>
        <w:spacing w:after="60" w:line="240" w:lineRule="auto"/>
        <w:jc w:val="both"/>
        <w:rPr>
          <w:rFonts w:ascii="Times New Roman" w:hAnsi="Times New Roman" w:cs="Times New Roman"/>
          <w:b/>
          <w:bCs/>
          <w:i/>
          <w:iCs/>
          <w:sz w:val="20"/>
          <w:szCs w:val="20"/>
        </w:rPr>
        <w:sectPr w:rsidR="00914341" w:rsidSect="00914341">
          <w:type w:val="continuous"/>
          <w:pgSz w:w="12240" w:h="15840"/>
          <w:pgMar w:top="1620" w:right="1701" w:bottom="1530" w:left="1701" w:header="720" w:footer="720" w:gutter="0"/>
          <w:cols w:space="720"/>
          <w:docGrid w:linePitch="360"/>
        </w:sectPr>
      </w:pPr>
      <w:r w:rsidRPr="0067256D">
        <w:rPr>
          <w:rFonts w:ascii="Times New Roman" w:hAnsi="Times New Roman" w:cs="Times New Roman"/>
          <w:sz w:val="20"/>
          <w:szCs w:val="20"/>
        </w:rPr>
        <w:t xml:space="preserve">The use of proton pump inhibitors (PPIs) has been associated with </w:t>
      </w:r>
      <w:r w:rsidR="00C22861">
        <w:rPr>
          <w:rFonts w:ascii="Times New Roman" w:hAnsi="Times New Roman" w:cs="Times New Roman"/>
          <w:sz w:val="20"/>
          <w:szCs w:val="20"/>
        </w:rPr>
        <w:t xml:space="preserve">an </w:t>
      </w:r>
      <w:r w:rsidRPr="0067256D">
        <w:rPr>
          <w:rFonts w:ascii="Times New Roman" w:hAnsi="Times New Roman" w:cs="Times New Roman"/>
          <w:sz w:val="20"/>
          <w:szCs w:val="20"/>
        </w:rPr>
        <w:t xml:space="preserve">increased risk of severe acute respiratory syndrome coronavirus-2 (SARS-CoV-2) infection and severe outcomes. This may be because the gut is the most important immune organ in the body and the virus reach and replicate rapidly in the absence of gastric acid. Therefore, the use of PPIs as acid suppressant drugs may have </w:t>
      </w:r>
      <w:r w:rsidR="00C22861">
        <w:rPr>
          <w:rFonts w:ascii="Times New Roman" w:hAnsi="Times New Roman" w:cs="Times New Roman"/>
          <w:sz w:val="20"/>
          <w:szCs w:val="20"/>
        </w:rPr>
        <w:t xml:space="preserve">a </w:t>
      </w:r>
      <w:r w:rsidRPr="0067256D">
        <w:rPr>
          <w:rFonts w:ascii="Times New Roman" w:hAnsi="Times New Roman" w:cs="Times New Roman"/>
          <w:sz w:val="20"/>
          <w:szCs w:val="20"/>
        </w:rPr>
        <w:t>negative impact on COVID-19.</w:t>
      </w:r>
      <w:r w:rsidR="00C5765A">
        <w:rPr>
          <w:rFonts w:ascii="Times New Roman" w:hAnsi="Times New Roman" w:cs="Times New Roman"/>
          <w:sz w:val="20"/>
          <w:szCs w:val="20"/>
        </w:rPr>
        <w:t xml:space="preserve"> We aim</w:t>
      </w:r>
      <w:r w:rsidR="00C22861">
        <w:rPr>
          <w:rFonts w:ascii="Times New Roman" w:hAnsi="Times New Roman" w:cs="Times New Roman"/>
          <w:sz w:val="20"/>
          <w:szCs w:val="20"/>
        </w:rPr>
        <w:t>e</w:t>
      </w:r>
      <w:r w:rsidR="00C5765A">
        <w:rPr>
          <w:rFonts w:ascii="Times New Roman" w:hAnsi="Times New Roman" w:cs="Times New Roman"/>
          <w:sz w:val="20"/>
          <w:szCs w:val="20"/>
        </w:rPr>
        <w:t xml:space="preserve">d to </w:t>
      </w:r>
      <w:r w:rsidRPr="0067256D">
        <w:rPr>
          <w:rFonts w:ascii="Times New Roman" w:hAnsi="Times New Roman" w:cs="Times New Roman"/>
          <w:sz w:val="20"/>
          <w:szCs w:val="20"/>
        </w:rPr>
        <w:t>identify the relationship between the use of PPIs with the incidence of Covid-19 and the severity of outcomes. This case-control study was conducted on 246 participant</w:t>
      </w:r>
      <w:r w:rsidR="00C22861">
        <w:rPr>
          <w:rFonts w:ascii="Times New Roman" w:hAnsi="Times New Roman" w:cs="Times New Roman"/>
          <w:sz w:val="20"/>
          <w:szCs w:val="20"/>
        </w:rPr>
        <w:t>s</w:t>
      </w:r>
      <w:r w:rsidRPr="0067256D">
        <w:rPr>
          <w:rFonts w:ascii="Times New Roman" w:hAnsi="Times New Roman" w:cs="Times New Roman"/>
          <w:sz w:val="20"/>
          <w:szCs w:val="20"/>
        </w:rPr>
        <w:t xml:space="preserve"> who were pretested for Covid-19 in Herat city, Afghanistan. We investigated the incidence rate and risk of severe clinical symptoms and outcomes (mechanical ventilation, intensive care unit (ICU) admission</w:t>
      </w:r>
      <w:r w:rsidR="00C22861">
        <w:rPr>
          <w:rFonts w:ascii="Times New Roman" w:hAnsi="Times New Roman" w:cs="Times New Roman"/>
          <w:sz w:val="20"/>
          <w:szCs w:val="20"/>
        </w:rPr>
        <w:t>,</w:t>
      </w:r>
      <w:r w:rsidRPr="0067256D">
        <w:rPr>
          <w:rFonts w:ascii="Times New Roman" w:hAnsi="Times New Roman" w:cs="Times New Roman"/>
          <w:sz w:val="20"/>
          <w:szCs w:val="20"/>
        </w:rPr>
        <w:t xml:space="preserve"> and requirement of oxygen therapy) in COVID-19 patients.</w:t>
      </w:r>
      <w:r w:rsidR="00C5765A">
        <w:rPr>
          <w:rFonts w:ascii="Times New Roman" w:hAnsi="Times New Roman" w:cs="Times New Roman"/>
          <w:sz w:val="20"/>
          <w:szCs w:val="20"/>
        </w:rPr>
        <w:t xml:space="preserve"> </w:t>
      </w:r>
      <w:r w:rsidRPr="0067256D">
        <w:rPr>
          <w:rFonts w:ascii="Times New Roman" w:hAnsi="Times New Roman" w:cs="Times New Roman"/>
          <w:sz w:val="20"/>
          <w:szCs w:val="20"/>
        </w:rPr>
        <w:t>The incidence of Covid-19 was insignificantly higher among PPI</w:t>
      </w:r>
      <w:r w:rsidR="00EE2C3E">
        <w:rPr>
          <w:rFonts w:ascii="Times New Roman" w:hAnsi="Times New Roman" w:cs="Times New Roman"/>
          <w:sz w:val="20"/>
          <w:szCs w:val="20"/>
        </w:rPr>
        <w:t xml:space="preserve"> </w:t>
      </w:r>
      <w:r w:rsidRPr="0067256D">
        <w:rPr>
          <w:rFonts w:ascii="Times New Roman" w:hAnsi="Times New Roman" w:cs="Times New Roman"/>
          <w:sz w:val="20"/>
          <w:szCs w:val="20"/>
        </w:rPr>
        <w:t>users than non-users (OR 1.29, 95% CI 0.74 – 2.25). Moreover, the symptoms including respiratory, digestive and systemic complains, taste and smell disturbances and outcome of the disease were more severe in PPI users {OR (95% CI)}, 2.47 (0.71 – 8.63), 2.16 (0.97 – 4.84), 2.32 (1.01 – 5.31), 2.23 (1.05 – 4.72), 2.62 (1.23 – 5.45), 4.38 (2.01 – 9.51), 7.56 (2.93 – 19.61) and 5.99 (2.52 – 14.30) respectively.</w:t>
      </w:r>
      <w:r w:rsidR="00C5765A">
        <w:rPr>
          <w:rFonts w:ascii="Times New Roman" w:hAnsi="Times New Roman" w:cs="Times New Roman"/>
          <w:sz w:val="20"/>
          <w:szCs w:val="20"/>
        </w:rPr>
        <w:t xml:space="preserve"> In </w:t>
      </w:r>
      <w:r w:rsidRPr="00C5765A">
        <w:rPr>
          <w:rFonts w:ascii="Times New Roman" w:hAnsi="Times New Roman" w:cs="Times New Roman"/>
          <w:sz w:val="20"/>
          <w:szCs w:val="20"/>
        </w:rPr>
        <w:t>Conclusion</w:t>
      </w:r>
      <w:r w:rsidR="00591F7A">
        <w:rPr>
          <w:rFonts w:ascii="Times New Roman" w:hAnsi="Times New Roman" w:cs="Times New Roman"/>
          <w:sz w:val="20"/>
          <w:szCs w:val="20"/>
        </w:rPr>
        <w:t>,</w:t>
      </w:r>
      <w:r w:rsidR="00C5765A">
        <w:rPr>
          <w:rFonts w:ascii="Times New Roman" w:hAnsi="Times New Roman" w:cs="Times New Roman"/>
          <w:b/>
          <w:bCs/>
          <w:sz w:val="20"/>
          <w:szCs w:val="20"/>
        </w:rPr>
        <w:t xml:space="preserve"> </w:t>
      </w:r>
      <w:r w:rsidR="00565E26">
        <w:rPr>
          <w:rFonts w:ascii="Times New Roman" w:hAnsi="Times New Roman" w:cs="Times New Roman"/>
          <w:sz w:val="20"/>
          <w:szCs w:val="20"/>
        </w:rPr>
        <w:t>w</w:t>
      </w:r>
      <w:r w:rsidR="00C14FB0" w:rsidRPr="00C14FB0">
        <w:rPr>
          <w:rFonts w:ascii="Times New Roman" w:hAnsi="Times New Roman" w:cs="Times New Roman"/>
          <w:sz w:val="20"/>
          <w:szCs w:val="20"/>
        </w:rPr>
        <w:t>e found a significant</w:t>
      </w:r>
      <w:r w:rsidR="00634C61">
        <w:rPr>
          <w:rFonts w:ascii="Times New Roman" w:hAnsi="Times New Roman" w:cs="Times New Roman"/>
          <w:sz w:val="20"/>
          <w:szCs w:val="20"/>
        </w:rPr>
        <w:t>ly</w:t>
      </w:r>
      <w:r w:rsidR="00C14FB0" w:rsidRPr="00C14FB0">
        <w:rPr>
          <w:rFonts w:ascii="Times New Roman" w:hAnsi="Times New Roman" w:cs="Times New Roman"/>
          <w:sz w:val="20"/>
          <w:szCs w:val="20"/>
        </w:rPr>
        <w:t xml:space="preserve"> i</w:t>
      </w:r>
      <w:r w:rsidR="00C22861">
        <w:rPr>
          <w:rFonts w:ascii="Times New Roman" w:hAnsi="Times New Roman" w:cs="Times New Roman"/>
          <w:sz w:val="20"/>
          <w:szCs w:val="20"/>
        </w:rPr>
        <w:t>n</w:t>
      </w:r>
      <w:r w:rsidR="00C14FB0" w:rsidRPr="00C14FB0">
        <w:rPr>
          <w:rFonts w:ascii="Times New Roman" w:hAnsi="Times New Roman" w:cs="Times New Roman"/>
          <w:sz w:val="20"/>
          <w:szCs w:val="20"/>
        </w:rPr>
        <w:t>creased risk of COVID-19 negative outcomes in PPIs users</w:t>
      </w:r>
      <w:r w:rsidRPr="0067256D">
        <w:rPr>
          <w:rFonts w:ascii="Times New Roman" w:hAnsi="Times New Roman" w:cs="Times New Roman"/>
          <w:sz w:val="20"/>
          <w:szCs w:val="20"/>
        </w:rPr>
        <w:t xml:space="preserve">. Further studies with </w:t>
      </w:r>
      <w:r w:rsidR="00C22861">
        <w:rPr>
          <w:rFonts w:ascii="Times New Roman" w:hAnsi="Times New Roman" w:cs="Times New Roman"/>
          <w:sz w:val="20"/>
          <w:szCs w:val="20"/>
        </w:rPr>
        <w:t xml:space="preserve">a </w:t>
      </w:r>
      <w:r w:rsidRPr="0067256D">
        <w:rPr>
          <w:rFonts w:ascii="Times New Roman" w:hAnsi="Times New Roman" w:cs="Times New Roman"/>
          <w:sz w:val="20"/>
          <w:szCs w:val="20"/>
        </w:rPr>
        <w:t>larger sample size are needed to find the exact role of PPIs use on COVID-19.</w:t>
      </w:r>
      <w:r w:rsidR="001127BF">
        <w:rPr>
          <w:rFonts w:ascii="Times New Roman" w:hAnsi="Times New Roman" w:cs="Times New Roman"/>
          <w:sz w:val="20"/>
          <w:szCs w:val="20"/>
        </w:rPr>
        <w:t xml:space="preserve">  </w:t>
      </w:r>
    </w:p>
    <w:p w14:paraId="66B0A881" w14:textId="0DE5ED3F" w:rsidR="00516394" w:rsidRPr="00063418" w:rsidRDefault="005B0BB7" w:rsidP="0067256D">
      <w:pPr>
        <w:autoSpaceDE w:val="0"/>
        <w:autoSpaceDN w:val="0"/>
        <w:adjustRightInd w:val="0"/>
        <w:spacing w:after="60" w:line="240" w:lineRule="auto"/>
        <w:jc w:val="both"/>
        <w:rPr>
          <w:rFonts w:ascii="Times New Roman" w:hAnsi="Times New Roman" w:cs="Times New Roman"/>
          <w:sz w:val="20"/>
          <w:szCs w:val="20"/>
        </w:rPr>
      </w:pPr>
      <w:r w:rsidRPr="00710846">
        <w:rPr>
          <w:rFonts w:ascii="Times New Roman" w:hAnsi="Times New Roman" w:cs="Times New Roman"/>
          <w:b/>
          <w:bCs/>
          <w:i/>
          <w:iCs/>
          <w:sz w:val="20"/>
          <w:szCs w:val="20"/>
        </w:rPr>
        <w:t>Keywords</w:t>
      </w:r>
      <w:r w:rsidRPr="005B0BB7">
        <w:rPr>
          <w:rFonts w:ascii="Times New Roman" w:hAnsi="Times New Roman" w:cs="Times New Roman"/>
          <w:sz w:val="20"/>
          <w:szCs w:val="20"/>
        </w:rPr>
        <w:t xml:space="preserve">: </w:t>
      </w:r>
      <w:r w:rsidR="0067256D" w:rsidRPr="0067256D">
        <w:rPr>
          <w:rFonts w:ascii="Times New Roman" w:hAnsi="Times New Roman" w:cs="Times New Roman"/>
          <w:sz w:val="20"/>
          <w:szCs w:val="20"/>
        </w:rPr>
        <w:t>Proton Pump Inhibitors, COVID-19, Risk factor, SARS CoV-2</w:t>
      </w:r>
    </w:p>
    <w:p w14:paraId="0AE54A4E" w14:textId="1B3510D5" w:rsidR="00DD1C7B" w:rsidRDefault="00DD1C7B" w:rsidP="00710846">
      <w:pPr>
        <w:pStyle w:val="ListParagraph"/>
        <w:spacing w:after="60" w:line="240" w:lineRule="auto"/>
        <w:ind w:hanging="360"/>
        <w:jc w:val="center"/>
        <w:rPr>
          <w:rFonts w:ascii="Times New Roman" w:hAnsi="Times New Roman" w:cs="Times New Roman"/>
          <w:sz w:val="20"/>
          <w:szCs w:val="20"/>
        </w:rPr>
        <w:sectPr w:rsidR="00DD1C7B" w:rsidSect="00914341">
          <w:type w:val="continuous"/>
          <w:pgSz w:w="12240" w:h="15840"/>
          <w:pgMar w:top="1620" w:right="1701" w:bottom="1530" w:left="1701" w:header="720" w:footer="720" w:gutter="0"/>
          <w:cols w:space="720"/>
          <w:docGrid w:linePitch="360"/>
        </w:sectPr>
      </w:pPr>
    </w:p>
    <w:p w14:paraId="5808BF55" w14:textId="1C97E25F" w:rsidR="00907BA3" w:rsidRPr="00461B83" w:rsidRDefault="00907BA3" w:rsidP="00C7523F">
      <w:pPr>
        <w:pStyle w:val="ListParagraph"/>
        <w:spacing w:after="0" w:line="240" w:lineRule="auto"/>
        <w:ind w:hanging="360"/>
        <w:jc w:val="center"/>
        <w:rPr>
          <w:rFonts w:ascii="Times New Roman" w:hAnsi="Times New Roman" w:cs="Times New Roman"/>
          <w:b/>
          <w:bCs/>
          <w:sz w:val="20"/>
          <w:szCs w:val="20"/>
        </w:rPr>
      </w:pPr>
      <w:r w:rsidRPr="00461B83">
        <w:rPr>
          <w:rFonts w:ascii="Times New Roman" w:hAnsi="Times New Roman" w:cs="Times New Roman"/>
          <w:b/>
          <w:bCs/>
          <w:sz w:val="20"/>
          <w:szCs w:val="20"/>
        </w:rPr>
        <w:t>INTRODUCTION</w:t>
      </w:r>
    </w:p>
    <w:p w14:paraId="1805BCB2" w14:textId="77777777" w:rsidR="0067256D" w:rsidRPr="0067256D" w:rsidRDefault="0067256D" w:rsidP="0067256D">
      <w:pPr>
        <w:spacing w:line="240" w:lineRule="auto"/>
        <w:ind w:firstLine="567"/>
        <w:jc w:val="both"/>
        <w:rPr>
          <w:rFonts w:asciiTheme="majorBidi" w:hAnsiTheme="majorBidi" w:cstheme="majorBidi"/>
          <w:sz w:val="20"/>
          <w:szCs w:val="20"/>
        </w:rPr>
      </w:pPr>
      <w:r w:rsidRPr="0067256D">
        <w:rPr>
          <w:rFonts w:asciiTheme="majorBidi" w:hAnsiTheme="majorBidi" w:cstheme="majorBidi"/>
          <w:sz w:val="20"/>
          <w:szCs w:val="20"/>
        </w:rPr>
        <w:t xml:space="preserve">The Covid-19 pandemic caused by the novel severe acute respiratory syndrome coronavirus 2 (SARS-CoV-2) has been ceaselessly affecting different populations and territories </w:t>
      </w:r>
      <w:r w:rsidRPr="0067256D">
        <w:rPr>
          <w:rFonts w:asciiTheme="majorBidi" w:hAnsiTheme="majorBidi" w:cstheme="majorBidi"/>
          <w:sz w:val="20"/>
          <w:szCs w:val="20"/>
        </w:rPr>
        <w:fldChar w:fldCharType="begin"/>
      </w:r>
      <w:r w:rsidRPr="0067256D">
        <w:rPr>
          <w:rFonts w:asciiTheme="majorBidi" w:hAnsiTheme="majorBidi" w:cstheme="majorBidi"/>
          <w:sz w:val="20"/>
          <w:szCs w:val="20"/>
        </w:rPr>
        <w:instrText xml:space="preserve"> ADDIN EN.CITE &lt;EndNote&gt;&lt;Cite&gt;&lt;Author&gt;Aleem&lt;/Author&gt;&lt;Year&gt;2022&lt;/Year&gt;&lt;RecNum&gt;135&lt;/RecNum&gt;&lt;DisplayText&gt;(Aleem et al., 2022)&lt;/DisplayText&gt;&lt;record&gt;&lt;rec-number&gt;135&lt;/rec-number&gt;&lt;foreign-keys&gt;&lt;key app="EN" db-id="vps9rt5z6a2rr7e09v4525pmpeft92rzvptf" timestamp="1645899027"&gt;135&lt;/key&gt;&lt;/foreign-keys&gt;&lt;ref-type name="Book Section"&gt;5&lt;/ref-type&gt;&lt;contributors&gt;&lt;authors&gt;&lt;author&gt;Aleem, A.&lt;/author&gt;&lt;author&gt;Akbar Samad, A. B.&lt;/author&gt;&lt;author&gt;Slenker, A. K.&lt;/author&gt;&lt;/authors&gt;&lt;/contributors&gt;&lt;auth-address&gt;Lehigh Valley Health Network, Allentown, USA&amp;#xD;Rajarajeshwari Medical College&amp;#xD;Lehigh Valley Health Network&lt;/auth-address&gt;&lt;titles&gt;&lt;title&gt;Emerging Variants of SARS-CoV-2 And Novel Therapeutics Against Coronavirus (COVID-19)&lt;/title&gt;&lt;secondary-title&gt;StatPearls&lt;/secondary-title&gt;&lt;/titles&gt;&lt;dates&gt;&lt;year&gt;2022&lt;/year&gt;&lt;/dates&gt;&lt;pub-location&gt;Treasure Island (FL)&lt;/pub-location&gt;&lt;publisher&gt;StatPearls Publishing&amp;#xD;Copyright © 2022, StatPearls Publishing LLC.&lt;/publisher&gt;&lt;accession-num&gt;34033342&lt;/accession-num&gt;&lt;urls&gt;&lt;/urls&gt;&lt;language&gt;eng&lt;/language&gt;&lt;/record&gt;&lt;/Cite&gt;&lt;/EndNote&gt;</w:instrText>
      </w:r>
      <w:r w:rsidRPr="0067256D">
        <w:rPr>
          <w:rFonts w:asciiTheme="majorBidi" w:hAnsiTheme="majorBidi" w:cstheme="majorBidi"/>
          <w:sz w:val="20"/>
          <w:szCs w:val="20"/>
        </w:rPr>
        <w:fldChar w:fldCharType="separate"/>
      </w:r>
      <w:r w:rsidRPr="0067256D">
        <w:rPr>
          <w:rFonts w:asciiTheme="majorBidi" w:hAnsiTheme="majorBidi" w:cstheme="majorBidi"/>
          <w:sz w:val="20"/>
          <w:szCs w:val="20"/>
        </w:rPr>
        <w:t>(Aleem et al., 2022)</w:t>
      </w:r>
      <w:r w:rsidRPr="0067256D">
        <w:rPr>
          <w:rFonts w:asciiTheme="majorBidi" w:hAnsiTheme="majorBidi" w:cstheme="majorBidi"/>
          <w:sz w:val="20"/>
          <w:szCs w:val="20"/>
        </w:rPr>
        <w:fldChar w:fldCharType="end"/>
      </w:r>
      <w:r w:rsidRPr="0067256D">
        <w:rPr>
          <w:rFonts w:asciiTheme="majorBidi" w:hAnsiTheme="majorBidi" w:cstheme="majorBidi"/>
          <w:sz w:val="20"/>
          <w:szCs w:val="20"/>
        </w:rPr>
        <w:t xml:space="preserve"> since it was first reported in China in December 2019 </w:t>
      </w:r>
      <w:r w:rsidRPr="0067256D">
        <w:rPr>
          <w:rFonts w:asciiTheme="majorBidi" w:hAnsiTheme="majorBidi" w:cstheme="majorBidi"/>
          <w:sz w:val="20"/>
          <w:szCs w:val="20"/>
        </w:rPr>
        <w:fldChar w:fldCharType="begin"/>
      </w:r>
      <w:r w:rsidRPr="0067256D">
        <w:rPr>
          <w:rFonts w:asciiTheme="majorBidi" w:hAnsiTheme="majorBidi" w:cstheme="majorBidi"/>
          <w:sz w:val="20"/>
          <w:szCs w:val="20"/>
        </w:rPr>
        <w:instrText xml:space="preserve"> ADDIN EN.CITE &lt;EndNote&gt;&lt;Cite&gt;&lt;Author&gt;Lai&lt;/Author&gt;&lt;Year&gt;2020&lt;/Year&gt;&lt;RecNum&gt;109&lt;/RecNum&gt;&lt;DisplayText&gt;(Lai et al., 2020)&lt;/DisplayText&gt;&lt;record&gt;&lt;rec-number&gt;109&lt;/rec-number&gt;&lt;foreign-keys&gt;&lt;key app="EN" db-id="vps9rt5z6a2rr7e09v4525pmpeft92rzvptf" timestamp="1644948662"&gt;109&lt;/key&gt;&lt;/foreign-keys&gt;&lt;ref-type name="Journal Article"&gt;17&lt;/ref-type&gt;&lt;contributors&gt;&lt;authors&gt;&lt;author&gt;Lai, Chih-Cheng&lt;/author&gt;&lt;author&gt;Shih, Tzu-Ping&lt;/author&gt;&lt;author&gt;Ko, Wen-Chien&lt;/author&gt;&lt;author&gt;Tang, Hung-Jen&lt;/author&gt;&lt;author&gt;Hsueh, Po-Ren&lt;/author&gt;&lt;/authors&gt;&lt;/contributors&gt;&lt;titles&gt;&lt;title&gt;Severe acute respiratory syndrome coronavirus 2 (SARS-CoV-2) and coronavirus disease-2019 (COVID-19): The epidemic and the challenges&lt;/title&gt;&lt;secondary-title&gt;International journal of antimicrobial agents&lt;/secondary-title&gt;&lt;/titles&gt;&lt;periodical&gt;&lt;full-title&gt;Int J Antimicrob Agents&lt;/full-title&gt;&lt;abbr-1&gt;International journal of antimicrobial agents&lt;/abbr-1&gt;&lt;/periodical&gt;&lt;pages&gt;105924&lt;/pages&gt;&lt;volume&gt;55&lt;/volume&gt;&lt;number&gt;3&lt;/number&gt;&lt;dates&gt;&lt;year&gt;2020&lt;/year&gt;&lt;/dates&gt;&lt;isbn&gt;0924-8579&lt;/isbn&gt;&lt;urls&gt;&lt;/urls&gt;&lt;/record&gt;&lt;/Cite&gt;&lt;/EndNote&gt;</w:instrText>
      </w:r>
      <w:r w:rsidRPr="0067256D">
        <w:rPr>
          <w:rFonts w:asciiTheme="majorBidi" w:hAnsiTheme="majorBidi" w:cstheme="majorBidi"/>
          <w:sz w:val="20"/>
          <w:szCs w:val="20"/>
        </w:rPr>
        <w:fldChar w:fldCharType="separate"/>
      </w:r>
      <w:r w:rsidRPr="0067256D">
        <w:rPr>
          <w:rFonts w:asciiTheme="majorBidi" w:hAnsiTheme="majorBidi" w:cstheme="majorBidi"/>
          <w:sz w:val="20"/>
          <w:szCs w:val="20"/>
        </w:rPr>
        <w:t>(Lai et al., 2020)</w:t>
      </w:r>
      <w:r w:rsidRPr="0067256D">
        <w:rPr>
          <w:rFonts w:asciiTheme="majorBidi" w:hAnsiTheme="majorBidi" w:cstheme="majorBidi"/>
          <w:sz w:val="20"/>
          <w:szCs w:val="20"/>
        </w:rPr>
        <w:fldChar w:fldCharType="end"/>
      </w:r>
      <w:r w:rsidRPr="0067256D">
        <w:rPr>
          <w:rFonts w:asciiTheme="majorBidi" w:hAnsiTheme="majorBidi" w:cstheme="majorBidi"/>
          <w:sz w:val="20"/>
          <w:szCs w:val="20"/>
        </w:rPr>
        <w:t xml:space="preserve">. Considering the pandemic of Covid-19 and the necessity to find a drug for its treatment, some already approved drugs for other diseases are explored in order to repurpose </w:t>
      </w:r>
      <w:r w:rsidRPr="0067256D">
        <w:rPr>
          <w:rFonts w:asciiTheme="majorBidi" w:hAnsiTheme="majorBidi" w:cstheme="majorBidi"/>
          <w:sz w:val="20"/>
          <w:szCs w:val="20"/>
        </w:rPr>
        <w:fldChar w:fldCharType="begin"/>
      </w:r>
      <w:r w:rsidRPr="0067256D">
        <w:rPr>
          <w:rFonts w:asciiTheme="majorBidi" w:hAnsiTheme="majorBidi" w:cstheme="majorBidi"/>
          <w:sz w:val="20"/>
          <w:szCs w:val="20"/>
        </w:rPr>
        <w:instrText xml:space="preserve"> ADDIN EN.CITE &lt;EndNote&gt;&lt;Cite&gt;&lt;Author&gt;Ray&lt;/Author&gt;&lt;Year&gt;2020&lt;/Year&gt;&lt;RecNum&gt;105&lt;/RecNum&gt;&lt;DisplayText&gt;(Aguila &amp;amp; Cua, 2020; Ray et al., 2020)&lt;/DisplayText&gt;&lt;record&gt;&lt;rec-number&gt;105&lt;/rec-number&gt;&lt;foreign-keys&gt;&lt;key app="EN" db-id="vps9rt5z6a2rr7e09v4525pmpeft92rzvptf" timestamp="1644946468"&gt;105&lt;/key&gt;&lt;/foreign-keys&gt;&lt;ref-type name="Journal Article"&gt;17&lt;/ref-type&gt;&lt;contributors&gt;&lt;authors&gt;&lt;author&gt;Ray, Avik&lt;/author&gt;&lt;author&gt;Sharma, Swati&lt;/author&gt;&lt;author&gt;Sadasivam, Balakrishnan&lt;/author&gt;&lt;/authors&gt;&lt;/contributors&gt;&lt;titles&gt;&lt;title&gt;The potential therapeutic role of proton pump inhibitors in COVID-19: hypotheses based on existing evidences&lt;/title&gt;&lt;secondary-title&gt;Drug Research&lt;/secondary-title&gt;&lt;/titles&gt;&lt;periodical&gt;&lt;full-title&gt;Drug Research&lt;/full-title&gt;&lt;/periodical&gt;&lt;pages&gt;484-488&lt;/pages&gt;&lt;volume&gt;70&lt;/volume&gt;&lt;number&gt;10&lt;/number&gt;&lt;dates&gt;&lt;year&gt;2020&lt;/year&gt;&lt;/dates&gt;&lt;isbn&gt;2194-9379&lt;/isbn&gt;&lt;urls&gt;&lt;/urls&gt;&lt;/record&gt;&lt;/Cite&gt;&lt;Cite&gt;&lt;Author&gt;Aguila&lt;/Author&gt;&lt;Year&gt;2020&lt;/Year&gt;&lt;RecNum&gt;107&lt;/RecNum&gt;&lt;record&gt;&lt;rec-number&gt;107&lt;/rec-number&gt;&lt;foreign-keys&gt;&lt;key app="EN" db-id="vps9rt5z6a2rr7e09v4525pmpeft92rzvptf" timestamp="1644948364"&gt;107&lt;/key&gt;&lt;/foreign-keys&gt;&lt;ref-type name="Journal Article"&gt;17&lt;/ref-type&gt;&lt;contributors&gt;&lt;authors&gt;&lt;author&gt;Aguila, Enrik John T&lt;/author&gt;&lt;author&gt;Cua, Ian Homer Y&lt;/author&gt;&lt;/authors&gt;&lt;/contributors&gt;&lt;titles&gt;&lt;title&gt;Repurposed GI drugs in the treatment of COVID-19&lt;/title&gt;&lt;secondary-title&gt;Digestive diseases and sciences&lt;/secondary-title&gt;&lt;/titles&gt;&lt;periodical&gt;&lt;full-title&gt;Digestive diseases and sciences&lt;/full-title&gt;&lt;/periodical&gt;&lt;pages&gt;2452-2453&lt;/pages&gt;&lt;volume&gt;65&lt;/volume&gt;&lt;number&gt;8&lt;/number&gt;&lt;dates&gt;&lt;year&gt;2020&lt;/year&gt;&lt;/dates&gt;&lt;isbn&gt;1573-2568&lt;/isbn&gt;&lt;urls&gt;&lt;/urls&gt;&lt;/record&gt;&lt;/Cite&gt;&lt;/EndNote&gt;</w:instrText>
      </w:r>
      <w:r w:rsidRPr="0067256D">
        <w:rPr>
          <w:rFonts w:asciiTheme="majorBidi" w:hAnsiTheme="majorBidi" w:cstheme="majorBidi"/>
          <w:sz w:val="20"/>
          <w:szCs w:val="20"/>
        </w:rPr>
        <w:fldChar w:fldCharType="separate"/>
      </w:r>
      <w:r w:rsidRPr="0067256D">
        <w:rPr>
          <w:rFonts w:asciiTheme="majorBidi" w:hAnsiTheme="majorBidi" w:cstheme="majorBidi"/>
          <w:sz w:val="20"/>
          <w:szCs w:val="20"/>
        </w:rPr>
        <w:t>(Aguila &amp; Cua, 2020; Ray et al., 2020)</w:t>
      </w:r>
      <w:r w:rsidRPr="0067256D">
        <w:rPr>
          <w:rFonts w:asciiTheme="majorBidi" w:hAnsiTheme="majorBidi" w:cstheme="majorBidi"/>
          <w:sz w:val="20"/>
          <w:szCs w:val="20"/>
        </w:rPr>
        <w:fldChar w:fldCharType="end"/>
      </w:r>
      <w:r w:rsidRPr="0067256D">
        <w:rPr>
          <w:rFonts w:asciiTheme="majorBidi" w:hAnsiTheme="majorBidi" w:cstheme="majorBidi"/>
          <w:sz w:val="20"/>
          <w:szCs w:val="20"/>
        </w:rPr>
        <w:t>.</w:t>
      </w:r>
    </w:p>
    <w:p w14:paraId="2F24B7D4" w14:textId="62A9F6D8" w:rsidR="0067256D" w:rsidRPr="0067256D" w:rsidRDefault="0067256D" w:rsidP="0067256D">
      <w:pPr>
        <w:spacing w:line="240" w:lineRule="auto"/>
        <w:ind w:firstLine="567"/>
        <w:jc w:val="both"/>
        <w:rPr>
          <w:rFonts w:asciiTheme="majorBidi" w:hAnsiTheme="majorBidi" w:cstheme="majorBidi"/>
          <w:sz w:val="20"/>
          <w:szCs w:val="20"/>
        </w:rPr>
      </w:pPr>
      <w:r w:rsidRPr="0067256D">
        <w:rPr>
          <w:rFonts w:asciiTheme="majorBidi" w:hAnsiTheme="majorBidi" w:cstheme="majorBidi"/>
          <w:sz w:val="20"/>
          <w:szCs w:val="20"/>
        </w:rPr>
        <w:t>Proton pump inhibitors (PPIs) are one of the most widely prescribed group</w:t>
      </w:r>
      <w:r w:rsidR="00C22861">
        <w:rPr>
          <w:rFonts w:asciiTheme="majorBidi" w:hAnsiTheme="majorBidi" w:cstheme="majorBidi"/>
          <w:sz w:val="20"/>
          <w:szCs w:val="20"/>
        </w:rPr>
        <w:t>s</w:t>
      </w:r>
      <w:r w:rsidRPr="0067256D">
        <w:rPr>
          <w:rFonts w:asciiTheme="majorBidi" w:hAnsiTheme="majorBidi" w:cstheme="majorBidi"/>
          <w:sz w:val="20"/>
          <w:szCs w:val="20"/>
        </w:rPr>
        <w:t xml:space="preserve"> of drugs approved by </w:t>
      </w:r>
      <w:r w:rsidR="00C22861">
        <w:rPr>
          <w:rFonts w:asciiTheme="majorBidi" w:hAnsiTheme="majorBidi" w:cstheme="majorBidi"/>
          <w:sz w:val="20"/>
          <w:szCs w:val="20"/>
        </w:rPr>
        <w:t xml:space="preserve">the </w:t>
      </w:r>
      <w:r w:rsidRPr="0067256D">
        <w:rPr>
          <w:rFonts w:asciiTheme="majorBidi" w:hAnsiTheme="majorBidi" w:cstheme="majorBidi"/>
          <w:sz w:val="20"/>
          <w:szCs w:val="20"/>
        </w:rPr>
        <w:t xml:space="preserve">Food and Drug Administration (FDA) for the treatment of gastric ulcers and gastroesophageal reflux disease (GERD) </w:t>
      </w:r>
      <w:r w:rsidRPr="0067256D">
        <w:rPr>
          <w:rFonts w:asciiTheme="majorBidi" w:hAnsiTheme="majorBidi" w:cstheme="majorBidi"/>
          <w:sz w:val="20"/>
          <w:szCs w:val="20"/>
        </w:rPr>
        <w:fldChar w:fldCharType="begin">
          <w:fldData xml:space="preserve">PEVuZE5vdGU+PENpdGU+PEF1dGhvcj5Gb2NrPC9BdXRob3I+PFllYXI+MjAwODwvWWVhcj48UmVj
TnVtPjEwNjwvUmVjTnVtPjxEaXNwbGF5VGV4dD4oRm9jayBldCBhbC4sIDIwMDg7IExvZmZyZWRv
IGV0IGFsLiwgMjAyMTsgUmF5IGV0IGFsLiwgMjAyMCk8L0Rpc3BsYXlUZXh0PjxyZWNvcmQ+PHJl
Yy1udW1iZXI+MTA2PC9yZWMtbnVtYmVyPjxmb3JlaWduLWtleXM+PGtleSBhcHA9IkVOIiBkYi1p
ZD0idnBzOXJ0NXo2YTJycjdlMDl2NDUyNXBtcGVmdDkycnp2cHRmIiB0aW1lc3RhbXA9IjE2NDQ5
NDY1NjEiPjEwNjwva2V5PjwvZm9yZWlnbi1rZXlzPjxyZWYtdHlwZSBuYW1lPSJKb3VybmFsIEFy
dGljbGUiPjE3PC9yZWYtdHlwZT48Y29udHJpYnV0b3JzPjxhdXRob3JzPjxhdXRob3I+Rm9jaywg
S3dvbmcgTWluZzwvYXV0aG9yPjxhdXRob3I+QW5nLCBUaWluZyBMZW9uZzwvYXV0aG9yPjxhdXRo
b3I+QmVlLCBMZWFuIENob288L2F1dGhvcj48YXV0aG9yPkxlZSwgRWRtdW5kIEpvbiBEZW9uPC9h
dXRob3I+PC9hdXRob3JzPjwvY29udHJpYnV0b3JzPjx0aXRsZXM+PHRpdGxlPlByb3RvbiBwdW1w
IGluaGliaXRvcnM8L3RpdGxlPjxzZWNvbmRhcnktdGl0bGU+Q2xpbmljYWwgcGhhcm1hY29raW5l
dGljczwvc2Vjb25kYXJ5LXRpdGxlPjwvdGl0bGVzPjxwZXJpb2RpY2FsPjxmdWxsLXRpdGxlPkNs
aW5pY2FsIHBoYXJtYWNva2luZXRpY3M8L2Z1bGwtdGl0bGU+PC9wZXJpb2RpY2FsPjxwYWdlcz4x
LTY8L3BhZ2VzPjx2b2x1bWU+NDc8L3ZvbHVtZT48bnVtYmVyPjE8L251bWJlcj48ZGF0ZXM+PHll
YXI+MjAwODwveWVhcj48L2RhdGVzPjxpc2JuPjExNzktMTkyNjwvaXNibj48dXJscz48L3VybHM+
PC9yZWNvcmQ+PC9DaXRlPjxDaXRlPjxBdXRob3I+TG9mZnJlZG88L0F1dGhvcj48WWVhcj4yMDIx
PC9ZZWFyPjxSZWNOdW0+MTA0PC9SZWNOdW0+PHJlY29yZD48cmVjLW51bWJlcj4xMDQ8L3JlYy1u
dW1iZXI+PGZvcmVpZ24ta2V5cz48a2V5IGFwcD0iRU4iIGRiLWlkPSJ2cHM5cnQ1ejZhMnJyN2Uw
OXY0NTI1cG1wZWZ0OTJyenZwdGYiIHRpbWVzdGFtcD0iMTY0NDk0NjMxMSI+MTA0PC9rZXk+PC9m
b3JlaWduLWtleXM+PHJlZi10eXBlIG5hbWU9IkpvdXJuYWwgQXJ0aWNsZSI+MTc8L3JlZi10eXBl
Pjxjb250cmlidXRvcnM+PGF1dGhvcnM+PGF1dGhvcj5Mb2ZmcmVkbywgTWFkZWxpbmU8L2F1dGhv
cj48YXV0aG9yPkx1Y2VybywgSGVjdG9yPC9hdXRob3I+PGF1dGhvcj5DaGVuLCBEYS1ZdWFuPC9h
dXRob3I+PGF1dGhvcj5P4oCZQ29ubmVsbCwgQW9pZmU8L2F1dGhvcj48YXV0aG9yPkJlcmdxdmlz
dCwgU2ltb248L2F1dGhvcj48YXV0aG9yPk11bmF3YXIsIEFobWFkPC9hdXRob3I+PGF1dGhvcj5C
YW5kYXJhLCBBc2FuZ2E8L2F1dGhvcj48YXV0aG9yPkRlIEdyYWVmLCBTdGVmZjwvYXV0aG9yPjxh
dXRob3I+V2Vla3MsIFN0ZXBoZW4gRDwvYXV0aG9yPjxhdXRob3I+RG91YW0sIEZsb3JpYW48L2F1
dGhvcj48L2F1dGhvcnM+PC9jb250cmlidXRvcnM+PHRpdGxlcz48dGl0bGU+VGhlIGluLXZpdHJv
IGVmZmVjdCBvZiBmYW1vdGlkaW5lIG9uIFNBUlMtQ29WLTIgcHJvdGVhc2VzIGFuZCB2aXJ1cyBy
ZXBsaWNhdGlvbjwvdGl0bGU+PHNlY29uZGFyeS10aXRsZT5TY2llbnRpZmljIHJlcG9ydHM8L3Nl
Y29uZGFyeS10aXRsZT48L3RpdGxlcz48cGVyaW9kaWNhbD48ZnVsbC10aXRsZT5TY2llbnRpZmlj
IHJlcG9ydHM8L2Z1bGwtdGl0bGU+PC9wZXJpb2RpY2FsPjxwYWdlcz4xLTk8L3BhZ2VzPjx2b2x1
bWU+MTE8L3ZvbHVtZT48bnVtYmVyPjE8L251bWJlcj48ZGF0ZXM+PHllYXI+MjAyMTwveWVhcj48
L2RhdGVzPjxpc2JuPjIwNDUtMjMyMjwvaXNibj48dXJscz48L3VybHM+PC9yZWNvcmQ+PC9DaXRl
PjxDaXRlPjxBdXRob3I+UmF5PC9BdXRob3I+PFllYXI+MjAyMDwvWWVhcj48UmVjTnVtPjEwNTwv
UmVjTnVtPjxyZWNvcmQ+PHJlYy1udW1iZXI+MTA1PC9yZWMtbnVtYmVyPjxmb3JlaWduLWtleXM+
PGtleSBhcHA9IkVOIiBkYi1pZD0idnBzOXJ0NXo2YTJycjdlMDl2NDUyNXBtcGVmdDkycnp2cHRm
IiB0aW1lc3RhbXA9IjE2NDQ5NDY0NjgiPjEwNTwva2V5PjwvZm9yZWlnbi1rZXlzPjxyZWYtdHlw
ZSBuYW1lPSJKb3VybmFsIEFydGljbGUiPjE3PC9yZWYtdHlwZT48Y29udHJpYnV0b3JzPjxhdXRo
b3JzPjxhdXRob3I+UmF5LCBBdmlrPC9hdXRob3I+PGF1dGhvcj5TaGFybWEsIFN3YXRpPC9hdXRo
b3I+PGF1dGhvcj5TYWRhc2l2YW0sIEJhbGFrcmlzaG5hbjwvYXV0aG9yPjwvYXV0aG9ycz48L2Nv
bnRyaWJ1dG9ycz48dGl0bGVzPjx0aXRsZT5UaGUgcG90ZW50aWFsIHRoZXJhcGV1dGljIHJvbGUg
b2YgcHJvdG9uIHB1bXAgaW5oaWJpdG9ycyBpbiBDT1ZJRC0xOTogaHlwb3RoZXNlcyBiYXNlZCBv
biBleGlzdGluZyBldmlkZW5jZXM8L3RpdGxlPjxzZWNvbmRhcnktdGl0bGU+RHJ1ZyBSZXNlYXJj
aDwvc2Vjb25kYXJ5LXRpdGxlPjwvdGl0bGVzPjxwZXJpb2RpY2FsPjxmdWxsLXRpdGxlPkRydWcg
UmVzZWFyY2g8L2Z1bGwtdGl0bGU+PC9wZXJpb2RpY2FsPjxwYWdlcz40ODQtNDg4PC9wYWdlcz48
dm9sdW1lPjcwPC92b2x1bWU+PG51bWJlcj4xMDwvbnVtYmVyPjxkYXRlcz48eWVhcj4yMDIwPC95
ZWFyPjwvZGF0ZXM+PGlzYm4+MjE5NC05Mzc5PC9pc2JuPjx1cmxzPjwvdXJscz48L3JlY29yZD48
L0NpdGU+PC9FbmROb3RlPgB=
</w:fldData>
        </w:fldChar>
      </w:r>
      <w:r w:rsidRPr="0067256D">
        <w:rPr>
          <w:rFonts w:asciiTheme="majorBidi" w:hAnsiTheme="majorBidi" w:cstheme="majorBidi"/>
          <w:sz w:val="20"/>
          <w:szCs w:val="20"/>
        </w:rPr>
        <w:instrText xml:space="preserve"> ADDIN EN.CITE </w:instrText>
      </w:r>
      <w:r w:rsidRPr="0067256D">
        <w:rPr>
          <w:rFonts w:asciiTheme="majorBidi" w:hAnsiTheme="majorBidi" w:cstheme="majorBidi"/>
          <w:sz w:val="20"/>
          <w:szCs w:val="20"/>
        </w:rPr>
        <w:fldChar w:fldCharType="begin">
          <w:fldData xml:space="preserve">PEVuZE5vdGU+PENpdGU+PEF1dGhvcj5Gb2NrPC9BdXRob3I+PFllYXI+MjAwODwvWWVhcj48UmVj
TnVtPjEwNjwvUmVjTnVtPjxEaXNwbGF5VGV4dD4oRm9jayBldCBhbC4sIDIwMDg7IExvZmZyZWRv
IGV0IGFsLiwgMjAyMTsgUmF5IGV0IGFsLiwgMjAyMCk8L0Rpc3BsYXlUZXh0PjxyZWNvcmQ+PHJl
Yy1udW1iZXI+MTA2PC9yZWMtbnVtYmVyPjxmb3JlaWduLWtleXM+PGtleSBhcHA9IkVOIiBkYi1p
ZD0idnBzOXJ0NXo2YTJycjdlMDl2NDUyNXBtcGVmdDkycnp2cHRmIiB0aW1lc3RhbXA9IjE2NDQ5
NDY1NjEiPjEwNjwva2V5PjwvZm9yZWlnbi1rZXlzPjxyZWYtdHlwZSBuYW1lPSJKb3VybmFsIEFy
dGljbGUiPjE3PC9yZWYtdHlwZT48Y29udHJpYnV0b3JzPjxhdXRob3JzPjxhdXRob3I+Rm9jaywg
S3dvbmcgTWluZzwvYXV0aG9yPjxhdXRob3I+QW5nLCBUaWluZyBMZW9uZzwvYXV0aG9yPjxhdXRo
b3I+QmVlLCBMZWFuIENob288L2F1dGhvcj48YXV0aG9yPkxlZSwgRWRtdW5kIEpvbiBEZW9uPC9h
dXRob3I+PC9hdXRob3JzPjwvY29udHJpYnV0b3JzPjx0aXRsZXM+PHRpdGxlPlByb3RvbiBwdW1w
IGluaGliaXRvcnM8L3RpdGxlPjxzZWNvbmRhcnktdGl0bGU+Q2xpbmljYWwgcGhhcm1hY29raW5l
dGljczwvc2Vjb25kYXJ5LXRpdGxlPjwvdGl0bGVzPjxwZXJpb2RpY2FsPjxmdWxsLXRpdGxlPkNs
aW5pY2FsIHBoYXJtYWNva2luZXRpY3M8L2Z1bGwtdGl0bGU+PC9wZXJpb2RpY2FsPjxwYWdlcz4x
LTY8L3BhZ2VzPjx2b2x1bWU+NDc8L3ZvbHVtZT48bnVtYmVyPjE8L251bWJlcj48ZGF0ZXM+PHll
YXI+MjAwODwveWVhcj48L2RhdGVzPjxpc2JuPjExNzktMTkyNjwvaXNibj48dXJscz48L3VybHM+
PC9yZWNvcmQ+PC9DaXRlPjxDaXRlPjxBdXRob3I+TG9mZnJlZG88L0F1dGhvcj48WWVhcj4yMDIx
PC9ZZWFyPjxSZWNOdW0+MTA0PC9SZWNOdW0+PHJlY29yZD48cmVjLW51bWJlcj4xMDQ8L3JlYy1u
dW1iZXI+PGZvcmVpZ24ta2V5cz48a2V5IGFwcD0iRU4iIGRiLWlkPSJ2cHM5cnQ1ejZhMnJyN2Uw
OXY0NTI1cG1wZWZ0OTJyenZwdGYiIHRpbWVzdGFtcD0iMTY0NDk0NjMxMSI+MTA0PC9rZXk+PC9m
b3JlaWduLWtleXM+PHJlZi10eXBlIG5hbWU9IkpvdXJuYWwgQXJ0aWNsZSI+MTc8L3JlZi10eXBl
Pjxjb250cmlidXRvcnM+PGF1dGhvcnM+PGF1dGhvcj5Mb2ZmcmVkbywgTWFkZWxpbmU8L2F1dGhv
cj48YXV0aG9yPkx1Y2VybywgSGVjdG9yPC9hdXRob3I+PGF1dGhvcj5DaGVuLCBEYS1ZdWFuPC9h
dXRob3I+PGF1dGhvcj5P4oCZQ29ubmVsbCwgQW9pZmU8L2F1dGhvcj48YXV0aG9yPkJlcmdxdmlz
dCwgU2ltb248L2F1dGhvcj48YXV0aG9yPk11bmF3YXIsIEFobWFkPC9hdXRob3I+PGF1dGhvcj5C
YW5kYXJhLCBBc2FuZ2E8L2F1dGhvcj48YXV0aG9yPkRlIEdyYWVmLCBTdGVmZjwvYXV0aG9yPjxh
dXRob3I+V2Vla3MsIFN0ZXBoZW4gRDwvYXV0aG9yPjxhdXRob3I+RG91YW0sIEZsb3JpYW48L2F1
dGhvcj48L2F1dGhvcnM+PC9jb250cmlidXRvcnM+PHRpdGxlcz48dGl0bGU+VGhlIGluLXZpdHJv
IGVmZmVjdCBvZiBmYW1vdGlkaW5lIG9uIFNBUlMtQ29WLTIgcHJvdGVhc2VzIGFuZCB2aXJ1cyBy
ZXBsaWNhdGlvbjwvdGl0bGU+PHNlY29uZGFyeS10aXRsZT5TY2llbnRpZmljIHJlcG9ydHM8L3Nl
Y29uZGFyeS10aXRsZT48L3RpdGxlcz48cGVyaW9kaWNhbD48ZnVsbC10aXRsZT5TY2llbnRpZmlj
IHJlcG9ydHM8L2Z1bGwtdGl0bGU+PC9wZXJpb2RpY2FsPjxwYWdlcz4xLTk8L3BhZ2VzPjx2b2x1
bWU+MTE8L3ZvbHVtZT48bnVtYmVyPjE8L251bWJlcj48ZGF0ZXM+PHllYXI+MjAyMTwveWVhcj48
L2RhdGVzPjxpc2JuPjIwNDUtMjMyMjwvaXNibj48dXJscz48L3VybHM+PC9yZWNvcmQ+PC9DaXRl
PjxDaXRlPjxBdXRob3I+UmF5PC9BdXRob3I+PFllYXI+MjAyMDwvWWVhcj48UmVjTnVtPjEwNTwv
UmVjTnVtPjxyZWNvcmQ+PHJlYy1udW1iZXI+MTA1PC9yZWMtbnVtYmVyPjxmb3JlaWduLWtleXM+
PGtleSBhcHA9IkVOIiBkYi1pZD0idnBzOXJ0NXo2YTJycjdlMDl2NDUyNXBtcGVmdDkycnp2cHRm
IiB0aW1lc3RhbXA9IjE2NDQ5NDY0NjgiPjEwNTwva2V5PjwvZm9yZWlnbi1rZXlzPjxyZWYtdHlw
ZSBuYW1lPSJKb3VybmFsIEFydGljbGUiPjE3PC9yZWYtdHlwZT48Y29udHJpYnV0b3JzPjxhdXRo
b3JzPjxhdXRob3I+UmF5LCBBdmlrPC9hdXRob3I+PGF1dGhvcj5TaGFybWEsIFN3YXRpPC9hdXRo
b3I+PGF1dGhvcj5TYWRhc2l2YW0sIEJhbGFrcmlzaG5hbjwvYXV0aG9yPjwvYXV0aG9ycz48L2Nv
bnRyaWJ1dG9ycz48dGl0bGVzPjx0aXRsZT5UaGUgcG90ZW50aWFsIHRoZXJhcGV1dGljIHJvbGUg
b2YgcHJvdG9uIHB1bXAgaW5oaWJpdG9ycyBpbiBDT1ZJRC0xOTogaHlwb3RoZXNlcyBiYXNlZCBv
biBleGlzdGluZyBldmlkZW5jZXM8L3RpdGxlPjxzZWNvbmRhcnktdGl0bGU+RHJ1ZyBSZXNlYXJj
aDwvc2Vjb25kYXJ5LXRpdGxlPjwvdGl0bGVzPjxwZXJpb2RpY2FsPjxmdWxsLXRpdGxlPkRydWcg
UmVzZWFyY2g8L2Z1bGwtdGl0bGU+PC9wZXJpb2RpY2FsPjxwYWdlcz40ODQtNDg4PC9wYWdlcz48
dm9sdW1lPjcwPC92b2x1bWU+PG51bWJlcj4xMDwvbnVtYmVyPjxkYXRlcz48eWVhcj4yMDIwPC95
ZWFyPjwvZGF0ZXM+PGlzYm4+MjE5NC05Mzc5PC9pc2JuPjx1cmxzPjwvdXJscz48L3JlY29yZD48
L0NpdGU+PC9FbmROb3RlPgB=
</w:fldData>
        </w:fldChar>
      </w:r>
      <w:r w:rsidRPr="0067256D">
        <w:rPr>
          <w:rFonts w:asciiTheme="majorBidi" w:hAnsiTheme="majorBidi" w:cstheme="majorBidi"/>
          <w:sz w:val="20"/>
          <w:szCs w:val="20"/>
        </w:rPr>
        <w:instrText xml:space="preserve"> ADDIN EN.CITE.DATA </w:instrText>
      </w:r>
      <w:r w:rsidRPr="0067256D">
        <w:rPr>
          <w:rFonts w:asciiTheme="majorBidi" w:hAnsiTheme="majorBidi" w:cstheme="majorBidi"/>
          <w:sz w:val="20"/>
          <w:szCs w:val="20"/>
        </w:rPr>
      </w:r>
      <w:r w:rsidRPr="0067256D">
        <w:rPr>
          <w:rFonts w:asciiTheme="majorBidi" w:hAnsiTheme="majorBidi" w:cstheme="majorBidi"/>
          <w:sz w:val="20"/>
          <w:szCs w:val="20"/>
        </w:rPr>
        <w:fldChar w:fldCharType="end"/>
      </w:r>
      <w:r w:rsidRPr="0067256D">
        <w:rPr>
          <w:rFonts w:asciiTheme="majorBidi" w:hAnsiTheme="majorBidi" w:cstheme="majorBidi"/>
          <w:sz w:val="20"/>
          <w:szCs w:val="20"/>
        </w:rPr>
      </w:r>
      <w:r w:rsidRPr="0067256D">
        <w:rPr>
          <w:rFonts w:asciiTheme="majorBidi" w:hAnsiTheme="majorBidi" w:cstheme="majorBidi"/>
          <w:sz w:val="20"/>
          <w:szCs w:val="20"/>
        </w:rPr>
        <w:fldChar w:fldCharType="separate"/>
      </w:r>
      <w:r w:rsidRPr="0067256D">
        <w:rPr>
          <w:rFonts w:asciiTheme="majorBidi" w:hAnsiTheme="majorBidi" w:cstheme="majorBidi"/>
          <w:sz w:val="20"/>
          <w:szCs w:val="20"/>
        </w:rPr>
        <w:t>(Fock et al., 2008; Loffredo et al., 2021; Ray et al., 2020)</w:t>
      </w:r>
      <w:r w:rsidRPr="0067256D">
        <w:rPr>
          <w:rFonts w:asciiTheme="majorBidi" w:hAnsiTheme="majorBidi" w:cstheme="majorBidi"/>
          <w:sz w:val="20"/>
          <w:szCs w:val="20"/>
        </w:rPr>
        <w:fldChar w:fldCharType="end"/>
      </w:r>
      <w:r w:rsidRPr="0067256D">
        <w:rPr>
          <w:rFonts w:asciiTheme="majorBidi" w:hAnsiTheme="majorBidi" w:cstheme="majorBidi"/>
          <w:sz w:val="20"/>
          <w:szCs w:val="20"/>
        </w:rPr>
        <w:t>. However, they have been shown to have multiple therapeutic effects beside</w:t>
      </w:r>
      <w:r w:rsidR="00C22861">
        <w:rPr>
          <w:rFonts w:asciiTheme="majorBidi" w:hAnsiTheme="majorBidi" w:cstheme="majorBidi"/>
          <w:sz w:val="20"/>
          <w:szCs w:val="20"/>
        </w:rPr>
        <w:t>s</w:t>
      </w:r>
      <w:r w:rsidRPr="0067256D">
        <w:rPr>
          <w:rFonts w:asciiTheme="majorBidi" w:hAnsiTheme="majorBidi" w:cstheme="majorBidi"/>
          <w:sz w:val="20"/>
          <w:szCs w:val="20"/>
        </w:rPr>
        <w:t xml:space="preserve"> </w:t>
      </w:r>
      <w:r w:rsidRPr="0067256D">
        <w:rPr>
          <w:rFonts w:asciiTheme="majorBidi" w:hAnsiTheme="majorBidi" w:cstheme="majorBidi"/>
          <w:sz w:val="20"/>
          <w:szCs w:val="20"/>
        </w:rPr>
        <w:t xml:space="preserve">gastric acid suppression </w:t>
      </w:r>
      <w:r w:rsidRPr="0067256D">
        <w:rPr>
          <w:rFonts w:asciiTheme="majorBidi" w:hAnsiTheme="majorBidi" w:cstheme="majorBidi"/>
          <w:sz w:val="20"/>
          <w:szCs w:val="20"/>
        </w:rPr>
        <w:fldChar w:fldCharType="begin"/>
      </w:r>
      <w:r w:rsidRPr="0067256D">
        <w:rPr>
          <w:rFonts w:asciiTheme="majorBidi" w:hAnsiTheme="majorBidi" w:cstheme="majorBidi"/>
          <w:sz w:val="20"/>
          <w:szCs w:val="20"/>
        </w:rPr>
        <w:instrText xml:space="preserve"> ADDIN EN.CITE &lt;EndNote&gt;&lt;Cite&gt;&lt;Author&gt;Ray&lt;/Author&gt;&lt;Year&gt;2020&lt;/Year&gt;&lt;RecNum&gt;105&lt;/RecNum&gt;&lt;DisplayText&gt;(Ray et al., 2020)&lt;/DisplayText&gt;&lt;record&gt;&lt;rec-number&gt;105&lt;/rec-number&gt;&lt;foreign-keys&gt;&lt;key app="EN" db-id="vps9rt5z6a2rr7e09v4525pmpeft92rzvptf" timestamp="1644946468"&gt;105&lt;/key&gt;&lt;/foreign-keys&gt;&lt;ref-type name="Journal Article"&gt;17&lt;/ref-type&gt;&lt;contributors&gt;&lt;authors&gt;&lt;author&gt;Ray, Avik&lt;/author&gt;&lt;author&gt;Sharma, Swati&lt;/author&gt;&lt;author&gt;Sadasivam, Balakrishnan&lt;/author&gt;&lt;/authors&gt;&lt;/contributors&gt;&lt;titles&gt;&lt;title&gt;The potential therapeutic role of proton pump inhibitors in COVID-19: hypotheses based on existing evidences&lt;/title&gt;&lt;secondary-title&gt;Drug Research&lt;/secondary-title&gt;&lt;/titles&gt;&lt;periodical&gt;&lt;full-title&gt;Drug Research&lt;/full-title&gt;&lt;/periodical&gt;&lt;pages&gt;484-488&lt;/pages&gt;&lt;volume&gt;70&lt;/volume&gt;&lt;number&gt;10&lt;/number&gt;&lt;dates&gt;&lt;year&gt;2020&lt;/year&gt;&lt;/dates&gt;&lt;isbn&gt;2194-9379&lt;/isbn&gt;&lt;urls&gt;&lt;/urls&gt;&lt;/record&gt;&lt;/Cite&gt;&lt;/EndNote&gt;</w:instrText>
      </w:r>
      <w:r w:rsidRPr="0067256D">
        <w:rPr>
          <w:rFonts w:asciiTheme="majorBidi" w:hAnsiTheme="majorBidi" w:cstheme="majorBidi"/>
          <w:sz w:val="20"/>
          <w:szCs w:val="20"/>
        </w:rPr>
        <w:fldChar w:fldCharType="separate"/>
      </w:r>
      <w:r w:rsidRPr="0067256D">
        <w:rPr>
          <w:rFonts w:asciiTheme="majorBidi" w:hAnsiTheme="majorBidi" w:cstheme="majorBidi"/>
          <w:sz w:val="20"/>
          <w:szCs w:val="20"/>
        </w:rPr>
        <w:t>(Ray et al., 2020)</w:t>
      </w:r>
      <w:r w:rsidRPr="0067256D">
        <w:rPr>
          <w:rFonts w:asciiTheme="majorBidi" w:hAnsiTheme="majorBidi" w:cstheme="majorBidi"/>
          <w:sz w:val="20"/>
          <w:szCs w:val="20"/>
        </w:rPr>
        <w:fldChar w:fldCharType="end"/>
      </w:r>
      <w:r w:rsidRPr="0067256D">
        <w:rPr>
          <w:rFonts w:asciiTheme="majorBidi" w:hAnsiTheme="majorBidi" w:cstheme="majorBidi"/>
          <w:sz w:val="20"/>
          <w:szCs w:val="20"/>
        </w:rPr>
        <w:t>, but they have been prescribed with no specific indication in almost 70% of cases</w:t>
      </w:r>
      <w:r w:rsidR="00C22861">
        <w:rPr>
          <w:rFonts w:asciiTheme="majorBidi" w:hAnsiTheme="majorBidi" w:cstheme="majorBidi"/>
          <w:sz w:val="20"/>
          <w:szCs w:val="20"/>
        </w:rPr>
        <w:t>,</w:t>
      </w:r>
      <w:r w:rsidRPr="0067256D">
        <w:rPr>
          <w:rFonts w:asciiTheme="majorBidi" w:hAnsiTheme="majorBidi" w:cstheme="majorBidi"/>
          <w:sz w:val="20"/>
          <w:szCs w:val="20"/>
        </w:rPr>
        <w:t xml:space="preserve"> and the use of PPIs for </w:t>
      </w:r>
      <w:r w:rsidR="00C22861">
        <w:rPr>
          <w:rFonts w:asciiTheme="majorBidi" w:hAnsiTheme="majorBidi" w:cstheme="majorBidi"/>
          <w:sz w:val="20"/>
          <w:szCs w:val="20"/>
        </w:rPr>
        <w:t xml:space="preserve">a </w:t>
      </w:r>
      <w:r w:rsidRPr="0067256D">
        <w:rPr>
          <w:rFonts w:asciiTheme="majorBidi" w:hAnsiTheme="majorBidi" w:cstheme="majorBidi"/>
          <w:sz w:val="20"/>
          <w:szCs w:val="20"/>
        </w:rPr>
        <w:t xml:space="preserve">long time increases the negative impact and side effects of these drugs on </w:t>
      </w:r>
      <w:r w:rsidR="00C22861">
        <w:rPr>
          <w:rFonts w:asciiTheme="majorBidi" w:hAnsiTheme="majorBidi" w:cstheme="majorBidi"/>
          <w:sz w:val="20"/>
          <w:szCs w:val="20"/>
        </w:rPr>
        <w:t xml:space="preserve">the </w:t>
      </w:r>
      <w:r w:rsidRPr="0067256D">
        <w:rPr>
          <w:rFonts w:asciiTheme="majorBidi" w:hAnsiTheme="majorBidi" w:cstheme="majorBidi"/>
          <w:sz w:val="20"/>
          <w:szCs w:val="20"/>
        </w:rPr>
        <w:t xml:space="preserve">human body </w:t>
      </w:r>
      <w:r w:rsidRPr="0067256D">
        <w:rPr>
          <w:rFonts w:asciiTheme="majorBidi" w:hAnsiTheme="majorBidi" w:cstheme="majorBidi"/>
          <w:sz w:val="20"/>
          <w:szCs w:val="20"/>
        </w:rPr>
        <w:fldChar w:fldCharType="begin"/>
      </w:r>
      <w:r w:rsidRPr="0067256D">
        <w:rPr>
          <w:rFonts w:asciiTheme="majorBidi" w:hAnsiTheme="majorBidi" w:cstheme="majorBidi"/>
          <w:sz w:val="20"/>
          <w:szCs w:val="20"/>
        </w:rPr>
        <w:instrText xml:space="preserve"> ADDIN EN.CITE &lt;EndNote&gt;&lt;Cite&gt;&lt;Author&gt;Marks&lt;/Author&gt;&lt;Year&gt;2016&lt;/Year&gt;&lt;RecNum&gt;117&lt;/RecNum&gt;&lt;DisplayText&gt;(Marks, 2016)&lt;/DisplayText&gt;&lt;record&gt;&lt;rec-number&gt;117&lt;/rec-number&gt;&lt;foreign-keys&gt;&lt;key app="EN" db-id="vps9rt5z6a2rr7e09v4525pmpeft92rzvptf" timestamp="1645551351"&gt;117&lt;/key&gt;&lt;/foreign-keys&gt;&lt;ref-type name="Journal Article"&gt;17&lt;/ref-type&gt;&lt;contributors&gt;&lt;authors&gt;&lt;author&gt;Marks, Daniel JB&lt;/author&gt;&lt;/authors&gt;&lt;/contributors&gt;&lt;titles&gt;&lt;title&gt;Time to halt the overprescribing of proton pump inhibitors&lt;/title&gt;&lt;secondary-title&gt;Clinical Pharmacist&lt;/secondary-title&gt;&lt;/titles&gt;&lt;periodical&gt;&lt;full-title&gt;Clinical Pharmacist&lt;/full-title&gt;&lt;/periodical&gt;&lt;volume&gt;8&lt;/volume&gt;&lt;number&gt;8&lt;/number&gt;&lt;dates&gt;&lt;year&gt;2016&lt;/year&gt;&lt;/dates&gt;&lt;isbn&gt;1758-9061&lt;/isbn&gt;&lt;urls&gt;&lt;/urls&gt;&lt;/record&gt;&lt;/Cite&gt;&lt;/EndNote&gt;</w:instrText>
      </w:r>
      <w:r w:rsidRPr="0067256D">
        <w:rPr>
          <w:rFonts w:asciiTheme="majorBidi" w:hAnsiTheme="majorBidi" w:cstheme="majorBidi"/>
          <w:sz w:val="20"/>
          <w:szCs w:val="20"/>
        </w:rPr>
        <w:fldChar w:fldCharType="separate"/>
      </w:r>
      <w:r w:rsidRPr="0067256D">
        <w:rPr>
          <w:rFonts w:asciiTheme="majorBidi" w:hAnsiTheme="majorBidi" w:cstheme="majorBidi"/>
          <w:sz w:val="20"/>
          <w:szCs w:val="20"/>
        </w:rPr>
        <w:t>(Marks, 2016)</w:t>
      </w:r>
      <w:r w:rsidRPr="0067256D">
        <w:rPr>
          <w:rFonts w:asciiTheme="majorBidi" w:hAnsiTheme="majorBidi" w:cstheme="majorBidi"/>
          <w:sz w:val="20"/>
          <w:szCs w:val="20"/>
        </w:rPr>
        <w:fldChar w:fldCharType="end"/>
      </w:r>
      <w:r w:rsidRPr="0067256D">
        <w:rPr>
          <w:rFonts w:asciiTheme="majorBidi" w:hAnsiTheme="majorBidi" w:cstheme="majorBidi"/>
          <w:sz w:val="20"/>
          <w:szCs w:val="20"/>
        </w:rPr>
        <w:t>.</w:t>
      </w:r>
    </w:p>
    <w:p w14:paraId="2EAD1E94" w14:textId="756A7A60" w:rsidR="0067256D" w:rsidRPr="0067256D" w:rsidRDefault="0067256D" w:rsidP="0067256D">
      <w:pPr>
        <w:spacing w:line="240" w:lineRule="auto"/>
        <w:ind w:firstLine="567"/>
        <w:jc w:val="both"/>
        <w:rPr>
          <w:rFonts w:asciiTheme="majorBidi" w:hAnsiTheme="majorBidi" w:cstheme="majorBidi"/>
          <w:sz w:val="20"/>
          <w:szCs w:val="20"/>
        </w:rPr>
      </w:pPr>
      <w:r w:rsidRPr="0067256D">
        <w:rPr>
          <w:rFonts w:asciiTheme="majorBidi" w:hAnsiTheme="majorBidi" w:cstheme="majorBidi"/>
          <w:sz w:val="20"/>
          <w:szCs w:val="20"/>
        </w:rPr>
        <w:t>Gastric acid has a protective effect that inactivate</w:t>
      </w:r>
      <w:r w:rsidR="00C22861">
        <w:rPr>
          <w:rFonts w:asciiTheme="majorBidi" w:hAnsiTheme="majorBidi" w:cstheme="majorBidi"/>
          <w:sz w:val="20"/>
          <w:szCs w:val="20"/>
        </w:rPr>
        <w:t>s</w:t>
      </w:r>
      <w:r w:rsidRPr="0067256D">
        <w:rPr>
          <w:rFonts w:asciiTheme="majorBidi" w:hAnsiTheme="majorBidi" w:cstheme="majorBidi"/>
          <w:sz w:val="20"/>
          <w:szCs w:val="20"/>
        </w:rPr>
        <w:t xml:space="preserve"> swallowed microorganisms including some viruses such as several rotavirus strains </w:t>
      </w:r>
      <w:r w:rsidRPr="0067256D">
        <w:rPr>
          <w:rFonts w:asciiTheme="majorBidi" w:hAnsiTheme="majorBidi" w:cstheme="majorBidi"/>
          <w:sz w:val="20"/>
          <w:szCs w:val="20"/>
        </w:rPr>
        <w:fldChar w:fldCharType="begin"/>
      </w:r>
      <w:r w:rsidRPr="0067256D">
        <w:rPr>
          <w:rFonts w:asciiTheme="majorBidi" w:hAnsiTheme="majorBidi" w:cstheme="majorBidi"/>
          <w:sz w:val="20"/>
          <w:szCs w:val="20"/>
        </w:rPr>
        <w:instrText xml:space="preserve"> ADDIN EN.CITE &lt;EndNote&gt;&lt;Cite&gt;&lt;Author&gt;Weiss&lt;/Author&gt;&lt;Year&gt;1985&lt;/Year&gt;&lt;RecNum&gt;121&lt;/RecNum&gt;&lt;DisplayText&gt;(Weiss &amp;amp; Clark, 1985)&lt;/DisplayText&gt;&lt;record&gt;&lt;rec-number&gt;121&lt;/rec-number&gt;&lt;foreign-keys&gt;&lt;key app="EN" db-id="vps9rt5z6a2rr7e09v4525pmpeft92rzvptf" timestamp="1645555114"&gt;121&lt;/key&gt;&lt;/foreign-keys&gt;&lt;ref-type name="Journal Article"&gt;17&lt;/ref-type&gt;&lt;contributors&gt;&lt;authors&gt;&lt;author&gt;Weiss, Celeste&lt;/author&gt;&lt;author&gt;Clark, H Fred&lt;/author&gt;&lt;/authors&gt;&lt;/contributors&gt;&lt;titles&gt;&lt;title&gt;Rapid inactivation of rotaviruses by exposure to acid buffer or acidic gastric juice&lt;/title&gt;&lt;secondary-title&gt;Journal of General Virology&lt;/secondary-title&gt;&lt;/titles&gt;&lt;periodical&gt;&lt;full-title&gt;Journal of General Virology&lt;/full-title&gt;&lt;/periodical&gt;&lt;pages&gt;2725-2730&lt;/pages&gt;&lt;volume&gt;66&lt;/volume&gt;&lt;number&gt;12&lt;/number&gt;&lt;dates&gt;&lt;year&gt;1985&lt;/year&gt;&lt;/dates&gt;&lt;isbn&gt;0022-1317&lt;/isbn&gt;&lt;urls&gt;&lt;/urls&gt;&lt;/record&gt;&lt;/Cite&gt;&lt;/EndNote&gt;</w:instrText>
      </w:r>
      <w:r w:rsidRPr="0067256D">
        <w:rPr>
          <w:rFonts w:asciiTheme="majorBidi" w:hAnsiTheme="majorBidi" w:cstheme="majorBidi"/>
          <w:sz w:val="20"/>
          <w:szCs w:val="20"/>
        </w:rPr>
        <w:fldChar w:fldCharType="separate"/>
      </w:r>
      <w:r w:rsidRPr="0067256D">
        <w:rPr>
          <w:rFonts w:asciiTheme="majorBidi" w:hAnsiTheme="majorBidi" w:cstheme="majorBidi"/>
          <w:sz w:val="20"/>
          <w:szCs w:val="20"/>
        </w:rPr>
        <w:t>(Weiss &amp; Clark, 1985)</w:t>
      </w:r>
      <w:r w:rsidRPr="0067256D">
        <w:rPr>
          <w:rFonts w:asciiTheme="majorBidi" w:hAnsiTheme="majorBidi" w:cstheme="majorBidi"/>
          <w:sz w:val="20"/>
          <w:szCs w:val="20"/>
        </w:rPr>
        <w:fldChar w:fldCharType="end"/>
      </w:r>
      <w:r w:rsidRPr="0067256D">
        <w:rPr>
          <w:rFonts w:asciiTheme="majorBidi" w:hAnsiTheme="majorBidi" w:cstheme="majorBidi"/>
          <w:sz w:val="20"/>
          <w:szCs w:val="20"/>
        </w:rPr>
        <w:t xml:space="preserve">, influenza virus </w:t>
      </w:r>
      <w:r w:rsidRPr="0067256D">
        <w:rPr>
          <w:rFonts w:asciiTheme="majorBidi" w:hAnsiTheme="majorBidi" w:cstheme="majorBidi"/>
          <w:sz w:val="20"/>
          <w:szCs w:val="20"/>
        </w:rPr>
        <w:fldChar w:fldCharType="begin"/>
      </w:r>
      <w:r w:rsidRPr="0067256D">
        <w:rPr>
          <w:rFonts w:asciiTheme="majorBidi" w:hAnsiTheme="majorBidi" w:cstheme="majorBidi"/>
          <w:sz w:val="20"/>
          <w:szCs w:val="20"/>
        </w:rPr>
        <w:instrText xml:space="preserve"> ADDIN EN.CITE &lt;EndNote&gt;&lt;Cite&gt;&lt;Author&gt;Hayase&lt;/Author&gt;&lt;Year&gt;2002&lt;/Year&gt;&lt;RecNum&gt;122&lt;/RecNum&gt;&lt;DisplayText&gt;(Hayase et al., 2002)&lt;/DisplayText&gt;&lt;record&gt;&lt;rec-number&gt;122&lt;/rec-number&gt;&lt;foreign-keys&gt;&lt;key app="EN" db-id="vps9rt5z6a2rr7e09v4525pmpeft92rzvptf" timestamp="1645555328"&gt;122&lt;/key&gt;&lt;/foreign-keys&gt;&lt;ref-type name="Journal Article"&gt;17&lt;/ref-type&gt;&lt;contributors&gt;&lt;authors&gt;&lt;author&gt;Hayase, Yukiharu&lt;/author&gt;&lt;author&gt;Tobita, Kiyotake&lt;/author&gt;&lt;author&gt;Sato, Hiroyuki&lt;/author&gt;&lt;/authors&gt;&lt;/contributors&gt;&lt;titles&gt;&lt;title&gt;Detection of type B influenza virus genes from biopsied gastric mucosa&lt;/title&gt;&lt;secondary-title&gt;Journal of gastroenterology&lt;/secondary-title&gt;&lt;/titles&gt;&lt;periodical&gt;&lt;full-title&gt;Journal of gastroenterology&lt;/full-title&gt;&lt;/periodical&gt;&lt;pages&gt;101-105&lt;/pages&gt;&lt;volume&gt;37&lt;/volume&gt;&lt;number&gt;2&lt;/number&gt;&lt;dates&gt;&lt;year&gt;2002&lt;/year&gt;&lt;/dates&gt;&lt;isbn&gt;1435-5922&lt;/isbn&gt;&lt;urls&gt;&lt;/urls&gt;&lt;/record&gt;&lt;/Cite&gt;&lt;/EndNote&gt;</w:instrText>
      </w:r>
      <w:r w:rsidRPr="0067256D">
        <w:rPr>
          <w:rFonts w:asciiTheme="majorBidi" w:hAnsiTheme="majorBidi" w:cstheme="majorBidi"/>
          <w:sz w:val="20"/>
          <w:szCs w:val="20"/>
        </w:rPr>
        <w:fldChar w:fldCharType="separate"/>
      </w:r>
      <w:r w:rsidRPr="0067256D">
        <w:rPr>
          <w:rFonts w:asciiTheme="majorBidi" w:hAnsiTheme="majorBidi" w:cstheme="majorBidi"/>
          <w:sz w:val="20"/>
          <w:szCs w:val="20"/>
        </w:rPr>
        <w:t>(Hayase et al., 2002)</w:t>
      </w:r>
      <w:r w:rsidRPr="0067256D">
        <w:rPr>
          <w:rFonts w:asciiTheme="majorBidi" w:hAnsiTheme="majorBidi" w:cstheme="majorBidi"/>
          <w:sz w:val="20"/>
          <w:szCs w:val="20"/>
        </w:rPr>
        <w:fldChar w:fldCharType="end"/>
      </w:r>
      <w:r w:rsidRPr="0067256D">
        <w:rPr>
          <w:rFonts w:asciiTheme="majorBidi" w:hAnsiTheme="majorBidi" w:cstheme="majorBidi"/>
          <w:sz w:val="20"/>
          <w:szCs w:val="20"/>
        </w:rPr>
        <w:t xml:space="preserve">, norovirus </w:t>
      </w:r>
      <w:r w:rsidRPr="0067256D">
        <w:rPr>
          <w:rFonts w:asciiTheme="majorBidi" w:hAnsiTheme="majorBidi" w:cstheme="majorBidi"/>
          <w:sz w:val="20"/>
          <w:szCs w:val="20"/>
        </w:rPr>
        <w:fldChar w:fldCharType="begin"/>
      </w:r>
      <w:r w:rsidRPr="0067256D">
        <w:rPr>
          <w:rFonts w:asciiTheme="majorBidi" w:hAnsiTheme="majorBidi" w:cstheme="majorBidi"/>
          <w:sz w:val="20"/>
          <w:szCs w:val="20"/>
        </w:rPr>
        <w:instrText xml:space="preserve"> ADDIN EN.CITE &lt;EndNote&gt;&lt;Cite&gt;&lt;Author&gt;Prag&lt;/Author&gt;&lt;Year&gt;2017&lt;/Year&gt;&lt;RecNum&gt;123&lt;/RecNum&gt;&lt;DisplayText&gt;(Prag et al., 2017)&lt;/DisplayText&gt;&lt;record&gt;&lt;rec-number&gt;123&lt;/rec-number&gt;&lt;foreign-keys&gt;&lt;key app="EN" db-id="vps9rt5z6a2rr7e09v4525pmpeft92rzvptf" timestamp="1645555485"&gt;123&lt;/key&gt;&lt;/foreign-keys&gt;&lt;ref-type name="Journal Article"&gt;17&lt;/ref-type&gt;&lt;contributors&gt;&lt;authors&gt;&lt;author&gt;Prag, C&lt;/author&gt;&lt;author&gt;Prag, M&lt;/author&gt;&lt;author&gt;Fredlund, H&lt;/author&gt;&lt;/authors&gt;&lt;/contributors&gt;&lt;titles&gt;&lt;title&gt;Proton pump inhibitors as a risk factor for norovirus infection&lt;/title&gt;&lt;secondary-title&gt;Epidemiology &amp;amp; Infection&lt;/secondary-title&gt;&lt;/titles&gt;&lt;periodical&gt;&lt;full-title&gt;Epidemiology &amp;amp; Infection&lt;/full-title&gt;&lt;/periodical&gt;&lt;pages&gt;1617-1623&lt;/pages&gt;&lt;volume&gt;145&lt;/volume&gt;&lt;number&gt;8&lt;/number&gt;&lt;dates&gt;&lt;year&gt;2017&lt;/year&gt;&lt;/dates&gt;&lt;isbn&gt;0950-2688&lt;/isbn&gt;&lt;urls&gt;&lt;/urls&gt;&lt;/record&gt;&lt;/Cite&gt;&lt;/EndNote&gt;</w:instrText>
      </w:r>
      <w:r w:rsidRPr="0067256D">
        <w:rPr>
          <w:rFonts w:asciiTheme="majorBidi" w:hAnsiTheme="majorBidi" w:cstheme="majorBidi"/>
          <w:sz w:val="20"/>
          <w:szCs w:val="20"/>
        </w:rPr>
        <w:fldChar w:fldCharType="separate"/>
      </w:r>
      <w:r w:rsidRPr="0067256D">
        <w:rPr>
          <w:rFonts w:asciiTheme="majorBidi" w:hAnsiTheme="majorBidi" w:cstheme="majorBidi"/>
          <w:sz w:val="20"/>
          <w:szCs w:val="20"/>
        </w:rPr>
        <w:t>(Prag et al., 2017)</w:t>
      </w:r>
      <w:r w:rsidRPr="0067256D">
        <w:rPr>
          <w:rFonts w:asciiTheme="majorBidi" w:hAnsiTheme="majorBidi" w:cstheme="majorBidi"/>
          <w:sz w:val="20"/>
          <w:szCs w:val="20"/>
        </w:rPr>
        <w:fldChar w:fldCharType="end"/>
      </w:r>
      <w:r w:rsidR="00C22861">
        <w:rPr>
          <w:rFonts w:asciiTheme="majorBidi" w:hAnsiTheme="majorBidi" w:cstheme="majorBidi"/>
          <w:sz w:val="20"/>
          <w:szCs w:val="20"/>
        </w:rPr>
        <w:t>,</w:t>
      </w:r>
      <w:r w:rsidRPr="0067256D">
        <w:rPr>
          <w:rFonts w:asciiTheme="majorBidi" w:hAnsiTheme="majorBidi" w:cstheme="majorBidi"/>
          <w:sz w:val="20"/>
          <w:szCs w:val="20"/>
        </w:rPr>
        <w:t xml:space="preserve"> and Middle East respiratory syndrome coronavirus (MERS-CoV) </w:t>
      </w:r>
      <w:r w:rsidRPr="0067256D">
        <w:rPr>
          <w:rFonts w:asciiTheme="majorBidi" w:hAnsiTheme="majorBidi" w:cstheme="majorBidi"/>
          <w:sz w:val="20"/>
          <w:szCs w:val="20"/>
        </w:rPr>
        <w:fldChar w:fldCharType="begin"/>
      </w:r>
      <w:r w:rsidRPr="0067256D">
        <w:rPr>
          <w:rFonts w:asciiTheme="majorBidi" w:hAnsiTheme="majorBidi" w:cstheme="majorBidi"/>
          <w:sz w:val="20"/>
          <w:szCs w:val="20"/>
        </w:rPr>
        <w:instrText xml:space="preserve"> ADDIN EN.CITE &lt;EndNote&gt;&lt;Cite&gt;&lt;Author&gt;Zhou&lt;/Author&gt;&lt;Year&gt;2017&lt;/Year&gt;&lt;RecNum&gt;124&lt;/RecNum&gt;&lt;DisplayText&gt;(Zhou et al., 2017)&lt;/DisplayText&gt;&lt;record&gt;&lt;rec-number&gt;124&lt;/rec-number&gt;&lt;foreign-keys&gt;&lt;key app="EN" db-id="vps9rt5z6a2rr7e09v4525pmpeft92rzvptf" timestamp="1645555581"&gt;124&lt;/key&gt;&lt;/foreign-keys&gt;&lt;ref-type name="Journal Article"&gt;17&lt;/ref-type&gt;&lt;contributors&gt;&lt;authors&gt;&lt;author&gt;Zhou, Jie&lt;/author&gt;&lt;author&gt;Li, Cun&lt;/author&gt;&lt;author&gt;Zhao, Guangyu&lt;/author&gt;&lt;author&gt;Chu, Hin&lt;/author&gt;&lt;author&gt;Wang, Dong&lt;/author&gt;&lt;author&gt;Yan, Helen Hoi-Ning&lt;/author&gt;&lt;author&gt;Poon, Vincent Kwok-Man&lt;/author&gt;&lt;author&gt;Wen, Lei&lt;/author&gt;&lt;author&gt;Wong, Bosco Ho-Yin&lt;/author&gt;&lt;author&gt;Zhao, Xiaoyu&lt;/author&gt;&lt;/authors&gt;&lt;/contributors&gt;&lt;titles&gt;&lt;title&gt;Human intestinal tract serves as an alternative infection route for Middle East respiratory syndrome coronavirus&lt;/title&gt;&lt;secondary-title&gt;Science advances&lt;/secondary-title&gt;&lt;/titles&gt;&lt;periodical&gt;&lt;full-title&gt;Science advances&lt;/full-title&gt;&lt;/periodical&gt;&lt;pages&gt;eaao4966&lt;/pages&gt;&lt;volume&gt;3&lt;/volume&gt;&lt;number&gt;11&lt;/number&gt;&lt;dates&gt;&lt;year&gt;2017&lt;/year&gt;&lt;/dates&gt;&lt;isbn&gt;2375-2548&lt;/isbn&gt;&lt;urls&gt;&lt;/urls&gt;&lt;/record&gt;&lt;/Cite&gt;&lt;/EndNote&gt;</w:instrText>
      </w:r>
      <w:r w:rsidRPr="0067256D">
        <w:rPr>
          <w:rFonts w:asciiTheme="majorBidi" w:hAnsiTheme="majorBidi" w:cstheme="majorBidi"/>
          <w:sz w:val="20"/>
          <w:szCs w:val="20"/>
        </w:rPr>
        <w:fldChar w:fldCharType="separate"/>
      </w:r>
      <w:r w:rsidRPr="0067256D">
        <w:rPr>
          <w:rFonts w:asciiTheme="majorBidi" w:hAnsiTheme="majorBidi" w:cstheme="majorBidi"/>
          <w:sz w:val="20"/>
          <w:szCs w:val="20"/>
        </w:rPr>
        <w:t>(Zhou et al., 2017)</w:t>
      </w:r>
      <w:r w:rsidRPr="0067256D">
        <w:rPr>
          <w:rFonts w:asciiTheme="majorBidi" w:hAnsiTheme="majorBidi" w:cstheme="majorBidi"/>
          <w:sz w:val="20"/>
          <w:szCs w:val="20"/>
        </w:rPr>
        <w:fldChar w:fldCharType="end"/>
      </w:r>
      <w:r w:rsidRPr="0067256D">
        <w:rPr>
          <w:rFonts w:asciiTheme="majorBidi" w:hAnsiTheme="majorBidi" w:cstheme="majorBidi"/>
          <w:sz w:val="20"/>
          <w:szCs w:val="20"/>
        </w:rPr>
        <w:t xml:space="preserve">. As the SARS-CoV-2 can invade the body not only via </w:t>
      </w:r>
      <w:r w:rsidR="00C22861">
        <w:rPr>
          <w:rFonts w:asciiTheme="majorBidi" w:hAnsiTheme="majorBidi" w:cstheme="majorBidi"/>
          <w:sz w:val="20"/>
          <w:szCs w:val="20"/>
        </w:rPr>
        <w:t xml:space="preserve">the </w:t>
      </w:r>
      <w:r w:rsidRPr="0067256D">
        <w:rPr>
          <w:rFonts w:asciiTheme="majorBidi" w:hAnsiTheme="majorBidi" w:cstheme="majorBidi"/>
          <w:sz w:val="20"/>
          <w:szCs w:val="20"/>
        </w:rPr>
        <w:t xml:space="preserve">respiratory system but also via </w:t>
      </w:r>
      <w:r w:rsidR="00C22861">
        <w:rPr>
          <w:rFonts w:asciiTheme="majorBidi" w:hAnsiTheme="majorBidi" w:cstheme="majorBidi"/>
          <w:sz w:val="20"/>
          <w:szCs w:val="20"/>
        </w:rPr>
        <w:t xml:space="preserve">the </w:t>
      </w:r>
      <w:r w:rsidRPr="0067256D">
        <w:rPr>
          <w:rFonts w:asciiTheme="majorBidi" w:hAnsiTheme="majorBidi" w:cstheme="majorBidi"/>
          <w:sz w:val="20"/>
          <w:szCs w:val="20"/>
        </w:rPr>
        <w:t xml:space="preserve">gastrointestinal (GI) system </w:t>
      </w:r>
      <w:r w:rsidRPr="0067256D">
        <w:rPr>
          <w:rFonts w:asciiTheme="majorBidi" w:hAnsiTheme="majorBidi" w:cstheme="majorBidi"/>
          <w:sz w:val="20"/>
          <w:szCs w:val="20"/>
        </w:rPr>
        <w:fldChar w:fldCharType="begin">
          <w:fldData xml:space="preserve">PEVuZE5vdGU+PENpdGU+PEF1dGhvcj5YaWFvPC9BdXRob3I+PFllYXI+MjAyMDwvWWVhcj48UmVj
TnVtPjExMzwvUmVjTnVtPjxEaXNwbGF5VGV4dD4oVHJvdHRlaW4gJmFtcDsgU29rb2wsIDIwMjA7
IEYuIFhpYW8gZXQgYWwuLCAyMDIwKTwvRGlzcGxheVRleHQ+PHJlY29yZD48cmVjLW51bWJlcj4x
MTM8L3JlYy1udW1iZXI+PGZvcmVpZ24ta2V5cz48a2V5IGFwcD0iRU4iIGRiLWlkPSJ2cHM5cnQ1
ejZhMnJyN2UwOXY0NTI1cG1wZWZ0OTJyenZwdGYiIHRpbWVzdGFtcD0iMTY0NDk1MzUwNSI+MTEz
PC9rZXk+PC9mb3JlaWduLWtleXM+PHJlZi10eXBlIG5hbWU9IkpvdXJuYWwgQXJ0aWNsZSI+MTc8
L3JlZi10eXBlPjxjb250cmlidXRvcnM+PGF1dGhvcnM+PGF1dGhvcj5YaWFvLCBGLjwvYXV0aG9y
PjxhdXRob3I+VGFuZywgTS48L2F1dGhvcj48YXV0aG9yPlpoZW5nLCBYLjwvYXV0aG9yPjxhdXRo
b3I+TGl1LCBZLjwvYXV0aG9yPjxhdXRob3I+TGksIFguPC9hdXRob3I+PGF1dGhvcj5TaGFuLCBI
LjwvYXV0aG9yPjwvYXV0aG9ycz48L2NvbnRyaWJ1dG9ycz48YXV0aC1hZGRyZXNzPkRlcGFydG1l
bnQgb2YgSW5mZWN0aW91cyBEaXNlYXNlcywgdGhlIEZpZnRoIEFmZmlsaWF0ZWQgSG9zcGl0YWws
IFN1biBZYXQtc2VuIFVuaXZlcnNpdHksIFpodWhhaSwgR3Vhbmdkb25nIFByb3ZpbmNlLCBDaGlu
YTsgR3Vhbmdkb25nIFByb3ZpbmNpYWwgRW5naW5lZXJpbmcgUmVzZWFyY2ggQ2VudGVyIG9mIE1v
bGVjdWxhciBJbWFnaW5nLCB0aGUgRmlmdGggQWZmaWxpYXRlZCBIb3NwaXRhbCwgU3VuIFlhdC1z
ZW4gVW5pdmVyc2l0eSwgWmh1aGFpLCBHdWFuZ2RvbmcgUHJvdmluY2UsIENoaW5hOyBHdWFuZ2Rv
bmcgUHJvdmluY2lhbCBLZXkgTGFib3JhdG9yeSBvZiBCaW9tZWRpY2FsIEltYWdpbmcsIHRoZSBG
aWZ0aCBBZmZpbGlhdGVkIEhvc3BpdGFsLCBTdW4gWWF0LXNlbiBVbml2ZXJzaXR5LCBaaHVoYWks
IEd1YW5nZG9uZyBQcm92aW5jZSwgQ2hpbmEuJiN4RDtEZXBhcnRtZW50IG9mIEhlbWF0b2xvZ3ks
IHRoZSBGaWZ0aCBBZmZpbGlhdGVkIEhvc3BpdGFsLCBTdW4gWWF0LXNlbiBVbml2ZXJzaXR5LCBa
aHVoYWksIEd1YW5nZG9uZyBQcm92aW5jZSwgQ2hpbmEuJiN4RDtEZXBhcnRtZW50IG9mIFJlc3Bp
cmF0b3J5IGFuZCBDcml0aWNhbCBDYXJlIE1lZGljaW5lLCB0aGUgRmlmdGggQWZmaWxpYXRlZCBI
b3NwaXRhbCwgU3VuIFlhdC1zZW4gVW5pdmVyc2l0eSwgWmh1aGFpLCBHdWFuZ2RvbmcgUHJvdmlu
Y2UsIENoaW5hLiYjeEQ7RGVwYXJ0bWVudCBvZiBQYXRob2xvZ3ksIHRoZSBGaWZ0aCBBZmZpbGlh
dGVkIEhvc3BpdGFsLCBTdW4gWWF0LXNlbiBVbml2ZXJzaXR5LCBaaHVoYWksIEd1YW5nZG9uZyBQ
cm92aW5jZSwgQ2hpbmEuIEVsZWN0cm9uaWMgYWRkcmVzczogbHk3NzIxOUAxNjMuY29tLiYjeEQ7
RGVwYXJ0bWVudCBvZiBHYXN0cm9lbnRlcm9sb2d5LCB0aGUgRmlmdGggQWZmaWxpYXRlZCBIb3Nw
aXRhbCwgU3VuIFlhdC1zZW4gVW5pdmVyc2l0eSwgWmh1aGFpLCBHdWFuZ2RvbmcgUHJvdmluY2Us
IENoaW5hLiBFbGVjdHJvbmljIGFkZHJlc3M6IHpkd3lseGZAMTYzLmNvbS4mI3hEO0d1YW5nZG9u
ZyBQcm92aW5jaWFsIEVuZ2luZWVyaW5nIFJlc2VhcmNoIENlbnRlciBvZiBNb2xlY3VsYXIgSW1h
Z2luZywgdGhlIEZpZnRoIEFmZmlsaWF0ZWQgSG9zcGl0YWwsIFN1biBZYXQtc2VuIFVuaXZlcnNp
dHksIFpodWhhaSwgR3Vhbmdkb25nIFByb3ZpbmNlLCBDaGluYTsgR3Vhbmdkb25nIFByb3ZpbmNp
YWwgS2V5IExhYm9yYXRvcnkgb2YgQmlvbWVkaWNhbCBJbWFnaW5nLCB0aGUgRmlmdGggQWZmaWxp
YXRlZCBIb3NwaXRhbCwgU3VuIFlhdC1zZW4gVW5pdmVyc2l0eSwgWmh1aGFpLCBHdWFuZ2Rvbmcg
UHJvdmluY2UsIENoaW5hOyBEZXBhcnRtZW50IG9mIEludGVydmVudGlvbmFsIE1lZGljaW5lLCB0
aGUgRmlmdGggQWZmaWxpYXRlZCBIb3NwaXRhbCwgU3VuIFlhdC1zZW4gVW5pdmVyc2l0eSwgWmh1
aGFpLCBHdWFuZ2RvbmcgUHJvdmluY2UsIENoaW5hLiBFbGVjdHJvbmljIGFkZHJlc3M6IHNoYW5o
b25nQG1haWwuc3lzdS5lZHUuY24uPC9hdXRoLWFkZHJlc3M+PHRpdGxlcz48dGl0bGU+RXZpZGVu
Y2UgZm9yIEdhc3Ryb2ludGVzdGluYWwgSW5mZWN0aW9uIG9mIFNBUlMtQ29WLTI8L3RpdGxlPjxz
ZWNvbmRhcnktdGl0bGU+R2FzdHJvZW50ZXJvbG9neTwvc2Vjb25kYXJ5LXRpdGxlPjwvdGl0bGVz
PjxwZXJpb2RpY2FsPjxmdWxsLXRpdGxlPkdhc3Ryb2VudGVyb2xvZ3k8L2Z1bGwtdGl0bGU+PC9w
ZXJpb2RpY2FsPjxwYWdlcz4xODMxLTE4MzMuZTM8L3BhZ2VzPjx2b2x1bWU+MTU4PC92b2x1bWU+
PG51bWJlcj42PC9udW1iZXI+PGVkaXRpb24+MjAyMDAzMDM8L2VkaXRpb24+PGtleXdvcmRzPjxr
ZXl3b3JkPkJldGFjb3JvbmF2aXJ1czwva2V5d29yZD48a2V5d29yZD5Db3ZpZC0xOTwva2V5d29y
ZD48a2V5d29yZD4qQ29yb25hdmlydXM8L2tleXdvcmQ+PGtleXdvcmQ+KkNvcm9uYXZpcnVzIElu
ZmVjdGlvbnM8L2tleXdvcmQ+PGtleXdvcmQ+SHVtYW5zPC9rZXl3b3JkPjxrZXl3b3JkPlBhbmRl
bWljczwva2V5d29yZD48a2V5d29yZD5QbmV1bW9uaWEsIFZpcmFsPC9rZXl3b3JkPjxrZXl3b3Jk
PipTQVJTIFZpcnVzPC9rZXl3b3JkPjxrZXl3b3JkPlNBUlMtQ29WLTI8L2tleXdvcmQ+PGtleXdv
cmQ+VW5pdGVkIFN0YXRlczwva2V5d29yZD48a2V5d29yZD4qYWNlMjwva2V5d29yZD48a2V5d29y
ZD4qR2FzdHJvaW50ZXN0aW5hbCBJbmZlY3Rpb248L2tleXdvcmQ+PGtleXdvcmQ+Kk9yYWwtRmVj
YWwgVHJhbnNtaXNzaW9uPC9rZXl3b3JkPjxrZXl3b3JkPipTQVJTLUNvVi0yPC9rZXl3b3JkPjwv
a2V5d29yZHM+PGRhdGVzPjx5ZWFyPjIwMjA8L3llYXI+PHB1Yi1kYXRlcz48ZGF0ZT5NYXk8L2Rh
dGU+PC9wdWItZGF0ZXM+PC9kYXRlcz48aXNibj4wMDE2LTUwODUgKFByaW50KSYjeEQ7MDAxNi01
MDg1PC9pc2JuPjxhY2Nlc3Npb24tbnVtPjMyMTQyNzczPC9hY2Nlc3Npb24tbnVtPjx1cmxzPjwv
dXJscz48Y3VzdG9tMj5QTUM3MTMwMTgxPC9jdXN0b20yPjxlbGVjdHJvbmljLXJlc291cmNlLW51
bT4xMC4xMDUzL2ouZ2FzdHJvLjIwMjAuMDIuMDU1PC9lbGVjdHJvbmljLXJlc291cmNlLW51bT48
cmVtb3RlLWRhdGFiYXNlLXByb3ZpZGVyPk5MTTwvcmVtb3RlLWRhdGFiYXNlLXByb3ZpZGVyPjxs
YW5ndWFnZT5lbmc8L2xhbmd1YWdlPjwvcmVjb3JkPjwvQ2l0ZT48Q2l0ZT48QXV0aG9yPlRyb3R0
ZWluPC9BdXRob3I+PFllYXI+MjAyMDwvWWVhcj48UmVjTnVtPjEzMzwvUmVjTnVtPjxyZWNvcmQ+
PHJlYy1udW1iZXI+MTMzPC9yZWMtbnVtYmVyPjxmb3JlaWduLWtleXM+PGtleSBhcHA9IkVOIiBk
Yi1pZD0idnBzOXJ0NXo2YTJycjdlMDl2NDUyNXBtcGVmdDkycnp2cHRmIiB0aW1lc3RhbXA9IjE2
NDU4OTgxNjQiPjEzMzwva2V5PjwvZm9yZWlnbi1rZXlzPjxyZWYtdHlwZSBuYW1lPSJKb3VybmFs
IEFydGljbGUiPjE3PC9yZWYtdHlwZT48Y29udHJpYnV0b3JzPjxhdXRob3JzPjxhdXRob3I+VHJv
dHRlaW4sIEYuPC9hdXRob3I+PGF1dGhvcj5Tb2tvbCwgSC48L2F1dGhvcj48L2F1dGhvcnM+PC9j
b250cmlidXRvcnM+PGF1dGgtYWRkcmVzcz5DZW50cmUgZCZhcG9zO0luZmVjdGlvbiBldCBkJmFw
b3M7SW1tdW5pdMOpIGRlIExpbGxlLCBJTlNFUk0gVTEwMTksIENOUlMgVU1SIDkwMTcsIFVuaXZl
cnNpdHkgb2YgTGlsbGUsIENIVSBMaWxsZS1JbnN0aXR1dCBQYXN0ZXVyIGRlIExpbGxlLCA1OTAw
MCBMaWxsZSwgRnJhbmNlLiBFbGVjdHJvbmljIGFkZHJlc3M6IGZyYW5jb2lzLnRyb3R0ZWluQHBh
c3RldXItbGlsbGUuZnIuJiN4RDtTb3Jib25uZSBVbml2ZXJzaXTDqSwgSU5TRVJNLCBDZW50cmUg
ZGUgUmVjaGVyY2hlIFNhaW50LUFudG9pbmUsIENSU0EsIEFQLUhQLCBTYWludCBBbnRvaW5lIEhv
c3BpdGFsLCBHYXN0cm9lbnRlcm9sb2d5IERlcGFydG1lbnQsIDc1MDEyIFBhcmlzLCBGcmFuY2U7
IElOUkEsIFVNUjEzMTkgTWljYWxpcyAmYW1wOyBBZ3JvUGFyaXNUZWNoLCA3ODM1MCBKb3V5IGVu
IEpvc2FzLCBGcmFuY2U7IFBhcmlzIENlbnRlciBmb3IgTWljcm9iaW9tZSBNZWRpY2luZSwgRsOp
ZMOpcmF0aW9uIEhvc3BpdGFsby1Vbml2ZXJzaXRhaXJlLCA3NTAxMiBQYXJpcywgRnJhbmNlLjwv
YXV0aC1hZGRyZXNzPjx0aXRsZXM+PHRpdGxlPlBvdGVudGlhbCBDYXVzZXMgYW5kIENvbnNlcXVl
bmNlcyBvZiBHYXN0cm9pbnRlc3RpbmFsIERpc29yZGVycyBkdXJpbmcgYSBTQVJTLUNvVi0yIElu
ZmVjdGlvbjwvdGl0bGU+PHNlY29uZGFyeS10aXRsZT5DZWxsIFJlcDwvc2Vjb25kYXJ5LXRpdGxl
PjwvdGl0bGVzPjxwZXJpb2RpY2FsPjxmdWxsLXRpdGxlPkNlbGwgUmVwPC9mdWxsLXRpdGxlPjwv
cGVyaW9kaWNhbD48cGFnZXM+MTA3OTE1PC9wYWdlcz48dm9sdW1lPjMyPC92b2x1bWU+PG51bWJl
cj4zPC9udW1iZXI+PGVkaXRpb24+MjAyMDA3MDM8L2VkaXRpb24+PGtleXdvcmRzPjxrZXl3b3Jk
PkFuZ2lvdGVuc2luLUNvbnZlcnRpbmcgRW56eW1lIDI8L2tleXdvcmQ+PGtleXdvcmQ+QmV0YWNv
cm9uYXZpcnVzL3BoeXNpb2xvZ3k8L2tleXdvcmQ+PGtleXdvcmQ+Q292aWQtMTk8L2tleXdvcmQ+
PGtleXdvcmQ+Q29yb25hdmlydXMgSW5mZWN0aW9ucy8qcGF0aG9sb2d5PC9rZXl3b3JkPjxrZXl3
b3JkPkR5c2Jpb3Npcy9kcnVnIHRoZXJhcHkvcGF0aG9sb2d5PC9rZXl3b3JkPjxrZXl3b3JkPkdh
c3Ryb2ludGVzdGluYWwgRGlzZWFzZXMvKnBhdGhvbG9neS92aXJvbG9neTwva2V5d29yZD48a2V5
d29yZD5HYXN0cm9pbnRlc3RpbmFsIE1pY3JvYmlvbWUvKnBoeXNpb2xvZ3k8L2tleXdvcmQ+PGtl
eXdvcmQ+R2FzdHJvaW50ZXN0aW5hbCBUcmFjdC9taWNyb2Jpb2xvZ3kvKnBhdGhvbG9neS92aXJv
bG9neTwva2V5d29yZD48a2V5d29yZD5IdW1hbnM8L2tleXdvcmQ+PGtleXdvcmQ+UGFuZGVtaWNz
PC9rZXl3b3JkPjxrZXl3b3JkPlBlcHRpZHlsLURpcGVwdGlkYXNlIEEvbWV0YWJvbGlzbTwva2V5
d29yZD48a2V5d29yZD5QbmV1bW9uaWEsIFZpcmFsLypwYXRob2xvZ3k8L2tleXdvcmQ+PGtleXdv
cmQ+U0FSUy1Db1YtMjwva2V5d29yZD48a2V5d29yZD5TZXZlcmUgQWN1dGUgUmVzcGlyYXRvcnkg
U3luZHJvbWUvKnBhdGhvbG9neS92aXJvbG9neTwva2V5d29yZD48a2V5d29yZD4qY292aWQtMTk8
L2tleXdvcmQ+PGtleXdvcmQ+KlNBUlMtQ29WLTI8L2tleXdvcmQ+PGtleXdvcmQ+KmRpc2Vhc2Ug
b3V0Y29tZXM8L2tleXdvcmQ+PGtleXdvcmQ+Kmdhc3Ryb2ludGVzdGluYWwgc3ltcHRvbXM8L2tl
eXdvcmQ+PGtleXdvcmQ+Kmd1dCBtaWNyb2Jpb3RhPC9rZXl3b3JkPjxrZXl3b3JkPiptaWNyb2Jp
YWwgZHlzYmlvc2lzPC9rZXl3b3JkPjwva2V5d29yZHM+PGRhdGVzPjx5ZWFyPjIwMjA8L3llYXI+
PHB1Yi1kYXRlcz48ZGF0ZT5KdWwgMjE8L2RhdGU+PC9wdWItZGF0ZXM+PC9kYXRlcz48YWNjZXNz
aW9uLW51bT4zMjY0OTg2NDwvYWNjZXNzaW9uLW51bT48dXJscz48L3VybHM+PGN1c3RvbTI+UE1D
NzMzMjQ1NzwvY3VzdG9tMj48ZWxlY3Ryb25pYy1yZXNvdXJjZS1udW0+MTAuMTAxNi9qLmNlbHJl
cC4yMDIwLjEwNzkxNTwvZWxlY3Ryb25pYy1yZXNvdXJjZS1udW0+PHJlbW90ZS1kYXRhYmFzZS1w
cm92aWRlcj5OTE08L3JlbW90ZS1kYXRhYmFzZS1wcm92aWRlcj48bGFuZ3VhZ2U+ZW5nPC9sYW5n
dWFnZT48L3JlY29yZD48L0NpdGU+PC9FbmROb3RlPgB=
</w:fldData>
        </w:fldChar>
      </w:r>
      <w:r w:rsidRPr="0067256D">
        <w:rPr>
          <w:rFonts w:asciiTheme="majorBidi" w:hAnsiTheme="majorBidi" w:cstheme="majorBidi"/>
          <w:sz w:val="20"/>
          <w:szCs w:val="20"/>
        </w:rPr>
        <w:instrText xml:space="preserve"> ADDIN EN.CITE </w:instrText>
      </w:r>
      <w:r w:rsidRPr="0067256D">
        <w:rPr>
          <w:rFonts w:asciiTheme="majorBidi" w:hAnsiTheme="majorBidi" w:cstheme="majorBidi"/>
          <w:sz w:val="20"/>
          <w:szCs w:val="20"/>
        </w:rPr>
        <w:fldChar w:fldCharType="begin">
          <w:fldData xml:space="preserve">PEVuZE5vdGU+PENpdGU+PEF1dGhvcj5YaWFvPC9BdXRob3I+PFllYXI+MjAyMDwvWWVhcj48UmVj
TnVtPjExMzwvUmVjTnVtPjxEaXNwbGF5VGV4dD4oVHJvdHRlaW4gJmFtcDsgU29rb2wsIDIwMjA7
IEYuIFhpYW8gZXQgYWwuLCAyMDIwKTwvRGlzcGxheVRleHQ+PHJlY29yZD48cmVjLW51bWJlcj4x
MTM8L3JlYy1udW1iZXI+PGZvcmVpZ24ta2V5cz48a2V5IGFwcD0iRU4iIGRiLWlkPSJ2cHM5cnQ1
ejZhMnJyN2UwOXY0NTI1cG1wZWZ0OTJyenZwdGYiIHRpbWVzdGFtcD0iMTY0NDk1MzUwNSI+MTEz
PC9rZXk+PC9mb3JlaWduLWtleXM+PHJlZi10eXBlIG5hbWU9IkpvdXJuYWwgQXJ0aWNsZSI+MTc8
L3JlZi10eXBlPjxjb250cmlidXRvcnM+PGF1dGhvcnM+PGF1dGhvcj5YaWFvLCBGLjwvYXV0aG9y
PjxhdXRob3I+VGFuZywgTS48L2F1dGhvcj48YXV0aG9yPlpoZW5nLCBYLjwvYXV0aG9yPjxhdXRo
b3I+TGl1LCBZLjwvYXV0aG9yPjxhdXRob3I+TGksIFguPC9hdXRob3I+PGF1dGhvcj5TaGFuLCBI
LjwvYXV0aG9yPjwvYXV0aG9ycz48L2NvbnRyaWJ1dG9ycz48YXV0aC1hZGRyZXNzPkRlcGFydG1l
bnQgb2YgSW5mZWN0aW91cyBEaXNlYXNlcywgdGhlIEZpZnRoIEFmZmlsaWF0ZWQgSG9zcGl0YWws
IFN1biBZYXQtc2VuIFVuaXZlcnNpdHksIFpodWhhaSwgR3Vhbmdkb25nIFByb3ZpbmNlLCBDaGlu
YTsgR3Vhbmdkb25nIFByb3ZpbmNpYWwgRW5naW5lZXJpbmcgUmVzZWFyY2ggQ2VudGVyIG9mIE1v
bGVjdWxhciBJbWFnaW5nLCB0aGUgRmlmdGggQWZmaWxpYXRlZCBIb3NwaXRhbCwgU3VuIFlhdC1z
ZW4gVW5pdmVyc2l0eSwgWmh1aGFpLCBHdWFuZ2RvbmcgUHJvdmluY2UsIENoaW5hOyBHdWFuZ2Rv
bmcgUHJvdmluY2lhbCBLZXkgTGFib3JhdG9yeSBvZiBCaW9tZWRpY2FsIEltYWdpbmcsIHRoZSBG
aWZ0aCBBZmZpbGlhdGVkIEhvc3BpdGFsLCBTdW4gWWF0LXNlbiBVbml2ZXJzaXR5LCBaaHVoYWks
IEd1YW5nZG9uZyBQcm92aW5jZSwgQ2hpbmEuJiN4RDtEZXBhcnRtZW50IG9mIEhlbWF0b2xvZ3ks
IHRoZSBGaWZ0aCBBZmZpbGlhdGVkIEhvc3BpdGFsLCBTdW4gWWF0LXNlbiBVbml2ZXJzaXR5LCBa
aHVoYWksIEd1YW5nZG9uZyBQcm92aW5jZSwgQ2hpbmEuJiN4RDtEZXBhcnRtZW50IG9mIFJlc3Bp
cmF0b3J5IGFuZCBDcml0aWNhbCBDYXJlIE1lZGljaW5lLCB0aGUgRmlmdGggQWZmaWxpYXRlZCBI
b3NwaXRhbCwgU3VuIFlhdC1zZW4gVW5pdmVyc2l0eSwgWmh1aGFpLCBHdWFuZ2RvbmcgUHJvdmlu
Y2UsIENoaW5hLiYjeEQ7RGVwYXJ0bWVudCBvZiBQYXRob2xvZ3ksIHRoZSBGaWZ0aCBBZmZpbGlh
dGVkIEhvc3BpdGFsLCBTdW4gWWF0LXNlbiBVbml2ZXJzaXR5LCBaaHVoYWksIEd1YW5nZG9uZyBQ
cm92aW5jZSwgQ2hpbmEuIEVsZWN0cm9uaWMgYWRkcmVzczogbHk3NzIxOUAxNjMuY29tLiYjeEQ7
RGVwYXJ0bWVudCBvZiBHYXN0cm9lbnRlcm9sb2d5LCB0aGUgRmlmdGggQWZmaWxpYXRlZCBIb3Nw
aXRhbCwgU3VuIFlhdC1zZW4gVW5pdmVyc2l0eSwgWmh1aGFpLCBHdWFuZ2RvbmcgUHJvdmluY2Us
IENoaW5hLiBFbGVjdHJvbmljIGFkZHJlc3M6IHpkd3lseGZAMTYzLmNvbS4mI3hEO0d1YW5nZG9u
ZyBQcm92aW5jaWFsIEVuZ2luZWVyaW5nIFJlc2VhcmNoIENlbnRlciBvZiBNb2xlY3VsYXIgSW1h
Z2luZywgdGhlIEZpZnRoIEFmZmlsaWF0ZWQgSG9zcGl0YWwsIFN1biBZYXQtc2VuIFVuaXZlcnNp
dHksIFpodWhhaSwgR3Vhbmdkb25nIFByb3ZpbmNlLCBDaGluYTsgR3Vhbmdkb25nIFByb3ZpbmNp
YWwgS2V5IExhYm9yYXRvcnkgb2YgQmlvbWVkaWNhbCBJbWFnaW5nLCB0aGUgRmlmdGggQWZmaWxp
YXRlZCBIb3NwaXRhbCwgU3VuIFlhdC1zZW4gVW5pdmVyc2l0eSwgWmh1aGFpLCBHdWFuZ2Rvbmcg
UHJvdmluY2UsIENoaW5hOyBEZXBhcnRtZW50IG9mIEludGVydmVudGlvbmFsIE1lZGljaW5lLCB0
aGUgRmlmdGggQWZmaWxpYXRlZCBIb3NwaXRhbCwgU3VuIFlhdC1zZW4gVW5pdmVyc2l0eSwgWmh1
aGFpLCBHdWFuZ2RvbmcgUHJvdmluY2UsIENoaW5hLiBFbGVjdHJvbmljIGFkZHJlc3M6IHNoYW5o
b25nQG1haWwuc3lzdS5lZHUuY24uPC9hdXRoLWFkZHJlc3M+PHRpdGxlcz48dGl0bGU+RXZpZGVu
Y2UgZm9yIEdhc3Ryb2ludGVzdGluYWwgSW5mZWN0aW9uIG9mIFNBUlMtQ29WLTI8L3RpdGxlPjxz
ZWNvbmRhcnktdGl0bGU+R2FzdHJvZW50ZXJvbG9neTwvc2Vjb25kYXJ5LXRpdGxlPjwvdGl0bGVz
PjxwZXJpb2RpY2FsPjxmdWxsLXRpdGxlPkdhc3Ryb2VudGVyb2xvZ3k8L2Z1bGwtdGl0bGU+PC9w
ZXJpb2RpY2FsPjxwYWdlcz4xODMxLTE4MzMuZTM8L3BhZ2VzPjx2b2x1bWU+MTU4PC92b2x1bWU+
PG51bWJlcj42PC9udW1iZXI+PGVkaXRpb24+MjAyMDAzMDM8L2VkaXRpb24+PGtleXdvcmRzPjxr
ZXl3b3JkPkJldGFjb3JvbmF2aXJ1czwva2V5d29yZD48a2V5d29yZD5Db3ZpZC0xOTwva2V5d29y
ZD48a2V5d29yZD4qQ29yb25hdmlydXM8L2tleXdvcmQ+PGtleXdvcmQ+KkNvcm9uYXZpcnVzIElu
ZmVjdGlvbnM8L2tleXdvcmQ+PGtleXdvcmQ+SHVtYW5zPC9rZXl3b3JkPjxrZXl3b3JkPlBhbmRl
bWljczwva2V5d29yZD48a2V5d29yZD5QbmV1bW9uaWEsIFZpcmFsPC9rZXl3b3JkPjxrZXl3b3Jk
PipTQVJTIFZpcnVzPC9rZXl3b3JkPjxrZXl3b3JkPlNBUlMtQ29WLTI8L2tleXdvcmQ+PGtleXdv
cmQ+VW5pdGVkIFN0YXRlczwva2V5d29yZD48a2V5d29yZD4qYWNlMjwva2V5d29yZD48a2V5d29y
ZD4qR2FzdHJvaW50ZXN0aW5hbCBJbmZlY3Rpb248L2tleXdvcmQ+PGtleXdvcmQ+Kk9yYWwtRmVj
YWwgVHJhbnNtaXNzaW9uPC9rZXl3b3JkPjxrZXl3b3JkPipTQVJTLUNvVi0yPC9rZXl3b3JkPjwv
a2V5d29yZHM+PGRhdGVzPjx5ZWFyPjIwMjA8L3llYXI+PHB1Yi1kYXRlcz48ZGF0ZT5NYXk8L2Rh
dGU+PC9wdWItZGF0ZXM+PC9kYXRlcz48aXNibj4wMDE2LTUwODUgKFByaW50KSYjeEQ7MDAxNi01
MDg1PC9pc2JuPjxhY2Nlc3Npb24tbnVtPjMyMTQyNzczPC9hY2Nlc3Npb24tbnVtPjx1cmxzPjwv
dXJscz48Y3VzdG9tMj5QTUM3MTMwMTgxPC9jdXN0b20yPjxlbGVjdHJvbmljLXJlc291cmNlLW51
bT4xMC4xMDUzL2ouZ2FzdHJvLjIwMjAuMDIuMDU1PC9lbGVjdHJvbmljLXJlc291cmNlLW51bT48
cmVtb3RlLWRhdGFiYXNlLXByb3ZpZGVyPk5MTTwvcmVtb3RlLWRhdGFiYXNlLXByb3ZpZGVyPjxs
YW5ndWFnZT5lbmc8L2xhbmd1YWdlPjwvcmVjb3JkPjwvQ2l0ZT48Q2l0ZT48QXV0aG9yPlRyb3R0
ZWluPC9BdXRob3I+PFllYXI+MjAyMDwvWWVhcj48UmVjTnVtPjEzMzwvUmVjTnVtPjxyZWNvcmQ+
PHJlYy1udW1iZXI+MTMzPC9yZWMtbnVtYmVyPjxmb3JlaWduLWtleXM+PGtleSBhcHA9IkVOIiBk
Yi1pZD0idnBzOXJ0NXo2YTJycjdlMDl2NDUyNXBtcGVmdDkycnp2cHRmIiB0aW1lc3RhbXA9IjE2
NDU4OTgxNjQiPjEzMzwva2V5PjwvZm9yZWlnbi1rZXlzPjxyZWYtdHlwZSBuYW1lPSJKb3VybmFs
IEFydGljbGUiPjE3PC9yZWYtdHlwZT48Y29udHJpYnV0b3JzPjxhdXRob3JzPjxhdXRob3I+VHJv
dHRlaW4sIEYuPC9hdXRob3I+PGF1dGhvcj5Tb2tvbCwgSC48L2F1dGhvcj48L2F1dGhvcnM+PC9j
b250cmlidXRvcnM+PGF1dGgtYWRkcmVzcz5DZW50cmUgZCZhcG9zO0luZmVjdGlvbiBldCBkJmFw
b3M7SW1tdW5pdMOpIGRlIExpbGxlLCBJTlNFUk0gVTEwMTksIENOUlMgVU1SIDkwMTcsIFVuaXZl
cnNpdHkgb2YgTGlsbGUsIENIVSBMaWxsZS1JbnN0aXR1dCBQYXN0ZXVyIGRlIExpbGxlLCA1OTAw
MCBMaWxsZSwgRnJhbmNlLiBFbGVjdHJvbmljIGFkZHJlc3M6IGZyYW5jb2lzLnRyb3R0ZWluQHBh
c3RldXItbGlsbGUuZnIuJiN4RDtTb3Jib25uZSBVbml2ZXJzaXTDqSwgSU5TRVJNLCBDZW50cmUg
ZGUgUmVjaGVyY2hlIFNhaW50LUFudG9pbmUsIENSU0EsIEFQLUhQLCBTYWludCBBbnRvaW5lIEhv
c3BpdGFsLCBHYXN0cm9lbnRlcm9sb2d5IERlcGFydG1lbnQsIDc1MDEyIFBhcmlzLCBGcmFuY2U7
IElOUkEsIFVNUjEzMTkgTWljYWxpcyAmYW1wOyBBZ3JvUGFyaXNUZWNoLCA3ODM1MCBKb3V5IGVu
IEpvc2FzLCBGcmFuY2U7IFBhcmlzIENlbnRlciBmb3IgTWljcm9iaW9tZSBNZWRpY2luZSwgRsOp
ZMOpcmF0aW9uIEhvc3BpdGFsby1Vbml2ZXJzaXRhaXJlLCA3NTAxMiBQYXJpcywgRnJhbmNlLjwv
YXV0aC1hZGRyZXNzPjx0aXRsZXM+PHRpdGxlPlBvdGVudGlhbCBDYXVzZXMgYW5kIENvbnNlcXVl
bmNlcyBvZiBHYXN0cm9pbnRlc3RpbmFsIERpc29yZGVycyBkdXJpbmcgYSBTQVJTLUNvVi0yIElu
ZmVjdGlvbjwvdGl0bGU+PHNlY29uZGFyeS10aXRsZT5DZWxsIFJlcDwvc2Vjb25kYXJ5LXRpdGxl
PjwvdGl0bGVzPjxwZXJpb2RpY2FsPjxmdWxsLXRpdGxlPkNlbGwgUmVwPC9mdWxsLXRpdGxlPjwv
cGVyaW9kaWNhbD48cGFnZXM+MTA3OTE1PC9wYWdlcz48dm9sdW1lPjMyPC92b2x1bWU+PG51bWJl
cj4zPC9udW1iZXI+PGVkaXRpb24+MjAyMDA3MDM8L2VkaXRpb24+PGtleXdvcmRzPjxrZXl3b3Jk
PkFuZ2lvdGVuc2luLUNvbnZlcnRpbmcgRW56eW1lIDI8L2tleXdvcmQ+PGtleXdvcmQ+QmV0YWNv
cm9uYXZpcnVzL3BoeXNpb2xvZ3k8L2tleXdvcmQ+PGtleXdvcmQ+Q292aWQtMTk8L2tleXdvcmQ+
PGtleXdvcmQ+Q29yb25hdmlydXMgSW5mZWN0aW9ucy8qcGF0aG9sb2d5PC9rZXl3b3JkPjxrZXl3
b3JkPkR5c2Jpb3Npcy9kcnVnIHRoZXJhcHkvcGF0aG9sb2d5PC9rZXl3b3JkPjxrZXl3b3JkPkdh
c3Ryb2ludGVzdGluYWwgRGlzZWFzZXMvKnBhdGhvbG9neS92aXJvbG9neTwva2V5d29yZD48a2V5
d29yZD5HYXN0cm9pbnRlc3RpbmFsIE1pY3JvYmlvbWUvKnBoeXNpb2xvZ3k8L2tleXdvcmQ+PGtl
eXdvcmQ+R2FzdHJvaW50ZXN0aW5hbCBUcmFjdC9taWNyb2Jpb2xvZ3kvKnBhdGhvbG9neS92aXJv
bG9neTwva2V5d29yZD48a2V5d29yZD5IdW1hbnM8L2tleXdvcmQ+PGtleXdvcmQ+UGFuZGVtaWNz
PC9rZXl3b3JkPjxrZXl3b3JkPlBlcHRpZHlsLURpcGVwdGlkYXNlIEEvbWV0YWJvbGlzbTwva2V5
d29yZD48a2V5d29yZD5QbmV1bW9uaWEsIFZpcmFsLypwYXRob2xvZ3k8L2tleXdvcmQ+PGtleXdv
cmQ+U0FSUy1Db1YtMjwva2V5d29yZD48a2V5d29yZD5TZXZlcmUgQWN1dGUgUmVzcGlyYXRvcnkg
U3luZHJvbWUvKnBhdGhvbG9neS92aXJvbG9neTwva2V5d29yZD48a2V5d29yZD4qY292aWQtMTk8
L2tleXdvcmQ+PGtleXdvcmQ+KlNBUlMtQ29WLTI8L2tleXdvcmQ+PGtleXdvcmQ+KmRpc2Vhc2Ug
b3V0Y29tZXM8L2tleXdvcmQ+PGtleXdvcmQ+Kmdhc3Ryb2ludGVzdGluYWwgc3ltcHRvbXM8L2tl
eXdvcmQ+PGtleXdvcmQ+Kmd1dCBtaWNyb2Jpb3RhPC9rZXl3b3JkPjxrZXl3b3JkPiptaWNyb2Jp
YWwgZHlzYmlvc2lzPC9rZXl3b3JkPjwva2V5d29yZHM+PGRhdGVzPjx5ZWFyPjIwMjA8L3llYXI+
PHB1Yi1kYXRlcz48ZGF0ZT5KdWwgMjE8L2RhdGU+PC9wdWItZGF0ZXM+PC9kYXRlcz48YWNjZXNz
aW9uLW51bT4zMjY0OTg2NDwvYWNjZXNzaW9uLW51bT48dXJscz48L3VybHM+PGN1c3RvbTI+UE1D
NzMzMjQ1NzwvY3VzdG9tMj48ZWxlY3Ryb25pYy1yZXNvdXJjZS1udW0+MTAuMTAxNi9qLmNlbHJl
cC4yMDIwLjEwNzkxNTwvZWxlY3Ryb25pYy1yZXNvdXJjZS1udW0+PHJlbW90ZS1kYXRhYmFzZS1w
cm92aWRlcj5OTE08L3JlbW90ZS1kYXRhYmFzZS1wcm92aWRlcj48bGFuZ3VhZ2U+ZW5nPC9sYW5n
dWFnZT48L3JlY29yZD48L0NpdGU+PC9FbmROb3RlPgB=
</w:fldData>
        </w:fldChar>
      </w:r>
      <w:r w:rsidRPr="0067256D">
        <w:rPr>
          <w:rFonts w:asciiTheme="majorBidi" w:hAnsiTheme="majorBidi" w:cstheme="majorBidi"/>
          <w:sz w:val="20"/>
          <w:szCs w:val="20"/>
        </w:rPr>
        <w:instrText xml:space="preserve"> ADDIN EN.CITE.DATA </w:instrText>
      </w:r>
      <w:r w:rsidRPr="0067256D">
        <w:rPr>
          <w:rFonts w:asciiTheme="majorBidi" w:hAnsiTheme="majorBidi" w:cstheme="majorBidi"/>
          <w:sz w:val="20"/>
          <w:szCs w:val="20"/>
        </w:rPr>
      </w:r>
      <w:r w:rsidRPr="0067256D">
        <w:rPr>
          <w:rFonts w:asciiTheme="majorBidi" w:hAnsiTheme="majorBidi" w:cstheme="majorBidi"/>
          <w:sz w:val="20"/>
          <w:szCs w:val="20"/>
        </w:rPr>
        <w:fldChar w:fldCharType="end"/>
      </w:r>
      <w:r w:rsidRPr="0067256D">
        <w:rPr>
          <w:rFonts w:asciiTheme="majorBidi" w:hAnsiTheme="majorBidi" w:cstheme="majorBidi"/>
          <w:sz w:val="20"/>
          <w:szCs w:val="20"/>
        </w:rPr>
      </w:r>
      <w:r w:rsidRPr="0067256D">
        <w:rPr>
          <w:rFonts w:asciiTheme="majorBidi" w:hAnsiTheme="majorBidi" w:cstheme="majorBidi"/>
          <w:sz w:val="20"/>
          <w:szCs w:val="20"/>
        </w:rPr>
        <w:fldChar w:fldCharType="separate"/>
      </w:r>
      <w:r w:rsidRPr="0067256D">
        <w:rPr>
          <w:rFonts w:asciiTheme="majorBidi" w:hAnsiTheme="majorBidi" w:cstheme="majorBidi"/>
          <w:sz w:val="20"/>
          <w:szCs w:val="20"/>
        </w:rPr>
        <w:t>(Trottein &amp; Sokol, 2020; F. Xiao et al., 2020)</w:t>
      </w:r>
      <w:r w:rsidRPr="0067256D">
        <w:rPr>
          <w:rFonts w:asciiTheme="majorBidi" w:hAnsiTheme="majorBidi" w:cstheme="majorBidi"/>
          <w:sz w:val="20"/>
          <w:szCs w:val="20"/>
        </w:rPr>
        <w:fldChar w:fldCharType="end"/>
      </w:r>
      <w:r w:rsidRPr="0067256D">
        <w:rPr>
          <w:rFonts w:asciiTheme="majorBidi" w:hAnsiTheme="majorBidi" w:cstheme="majorBidi"/>
          <w:sz w:val="20"/>
          <w:szCs w:val="20"/>
        </w:rPr>
        <w:t>, the virus uses angiotensin</w:t>
      </w:r>
      <w:r w:rsidR="00C22861">
        <w:rPr>
          <w:rFonts w:asciiTheme="majorBidi" w:hAnsiTheme="majorBidi" w:cstheme="majorBidi"/>
          <w:sz w:val="20"/>
          <w:szCs w:val="20"/>
        </w:rPr>
        <w:t>-</w:t>
      </w:r>
      <w:r w:rsidRPr="0067256D">
        <w:rPr>
          <w:rFonts w:asciiTheme="majorBidi" w:hAnsiTheme="majorBidi" w:cstheme="majorBidi"/>
          <w:sz w:val="20"/>
          <w:szCs w:val="20"/>
        </w:rPr>
        <w:t xml:space="preserve">converting enzyme-2 (ACE-2) receptor which is greatly expressed in the GI tract </w:t>
      </w:r>
      <w:r w:rsidRPr="0067256D">
        <w:rPr>
          <w:rFonts w:asciiTheme="majorBidi" w:hAnsiTheme="majorBidi" w:cstheme="majorBidi"/>
          <w:sz w:val="20"/>
          <w:szCs w:val="20"/>
        </w:rPr>
        <w:lastRenderedPageBreak/>
        <w:fldChar w:fldCharType="begin"/>
      </w:r>
      <w:r w:rsidRPr="0067256D">
        <w:rPr>
          <w:rFonts w:asciiTheme="majorBidi" w:hAnsiTheme="majorBidi" w:cstheme="majorBidi"/>
          <w:sz w:val="20"/>
          <w:szCs w:val="20"/>
        </w:rPr>
        <w:instrText xml:space="preserve"> ADDIN EN.CITE &lt;EndNote&gt;&lt;Cite&gt;&lt;Author&gt;Hamming&lt;/Author&gt;&lt;Year&gt;2004&lt;/Year&gt;&lt;RecNum&gt;127&lt;/RecNum&gt;&lt;DisplayText&gt;(Hamming et al., 2004)&lt;/DisplayText&gt;&lt;record&gt;&lt;rec-number&gt;127&lt;/rec-number&gt;&lt;foreign-keys&gt;&lt;key app="EN" db-id="vps9rt5z6a2rr7e09v4525pmpeft92rzvptf" timestamp="1645557186"&gt;127&lt;/key&gt;&lt;/foreign-keys&gt;&lt;ref-type name="Journal Article"&gt;17&lt;/ref-type&gt;&lt;contributors&gt;&lt;authors&gt;&lt;author&gt;Hamming, Inge&lt;/author&gt;&lt;author&gt;Timens, Wim&lt;/author&gt;&lt;author&gt;Bulthuis, MLC&lt;/author&gt;&lt;author&gt;Lely, AT&lt;/author&gt;&lt;author&gt;Navis, GJ van&lt;/author&gt;&lt;author&gt;van Goor, Harry&lt;/author&gt;&lt;/authors&gt;&lt;/contributors&gt;&lt;titles&gt;&lt;title&gt;Tissue distribution of ACE2 protein, the functional receptor for SARS coronavirus. A first step in understanding SARS pathogenesis&lt;/title&gt;&lt;secondary-title&gt;The Journal of Pathology: A Journal of the Pathological Society of Great Britain and Ireland&lt;/secondary-title&gt;&lt;/titles&gt;&lt;periodical&gt;&lt;full-title&gt;The Journal of Pathology: A Journal of the Pathological Society of Great Britain and Ireland&lt;/full-title&gt;&lt;/periodical&gt;&lt;pages&gt;631-637&lt;/pages&gt;&lt;volume&gt;203&lt;/volume&gt;&lt;number&gt;2&lt;/number&gt;&lt;dates&gt;&lt;year&gt;2004&lt;/year&gt;&lt;/dates&gt;&lt;isbn&gt;0022-3417&lt;/isbn&gt;&lt;urls&gt;&lt;/urls&gt;&lt;/record&gt;&lt;/Cite&gt;&lt;/EndNote&gt;</w:instrText>
      </w:r>
      <w:r w:rsidRPr="0067256D">
        <w:rPr>
          <w:rFonts w:asciiTheme="majorBidi" w:hAnsiTheme="majorBidi" w:cstheme="majorBidi"/>
          <w:sz w:val="20"/>
          <w:szCs w:val="20"/>
        </w:rPr>
        <w:fldChar w:fldCharType="separate"/>
      </w:r>
      <w:r w:rsidRPr="0067256D">
        <w:rPr>
          <w:rFonts w:asciiTheme="majorBidi" w:hAnsiTheme="majorBidi" w:cstheme="majorBidi"/>
          <w:sz w:val="20"/>
          <w:szCs w:val="20"/>
        </w:rPr>
        <w:t>(Hamming et al., 2004)</w:t>
      </w:r>
      <w:r w:rsidRPr="0067256D">
        <w:rPr>
          <w:rFonts w:asciiTheme="majorBidi" w:hAnsiTheme="majorBidi" w:cstheme="majorBidi"/>
          <w:sz w:val="20"/>
          <w:szCs w:val="20"/>
        </w:rPr>
        <w:fldChar w:fldCharType="end"/>
      </w:r>
      <w:r w:rsidRPr="0067256D">
        <w:rPr>
          <w:rFonts w:asciiTheme="majorBidi" w:hAnsiTheme="majorBidi" w:cstheme="majorBidi"/>
          <w:sz w:val="20"/>
          <w:szCs w:val="20"/>
        </w:rPr>
        <w:t xml:space="preserve"> to enter and replicate in the enterocytes and cause GI symptoms of the disease </w:t>
      </w:r>
      <w:r w:rsidRPr="0067256D">
        <w:rPr>
          <w:rFonts w:asciiTheme="majorBidi" w:hAnsiTheme="majorBidi" w:cstheme="majorBidi"/>
          <w:sz w:val="20"/>
          <w:szCs w:val="20"/>
        </w:rPr>
        <w:fldChar w:fldCharType="begin">
          <w:fldData xml:space="preserve">PEVuZE5vdGU+PENpdGU+PEF1dGhvcj5TdWx0YW48L0F1dGhvcj48WWVhcj4yMDIwPC9ZZWFyPjxS
ZWNOdW0+MTI4PC9SZWNOdW0+PERpc3BsYXlUZXh0PihMYW1lcnMgZXQgYWwuLCAyMDIwOyBTdWx0
YW4gZXQgYWwuLCAyMDIwKTwvRGlzcGxheVRleHQ+PHJlY29yZD48cmVjLW51bWJlcj4xMjg8L3Jl
Yy1udW1iZXI+PGZvcmVpZ24ta2V5cz48a2V5IGFwcD0iRU4iIGRiLWlkPSJ2cHM5cnQ1ejZhMnJy
N2UwOXY0NTI1cG1wZWZ0OTJyenZwdGYiIHRpbWVzdGFtcD0iMTY0NTU1NzQ4OCI+MTI4PC9rZXk+
PC9mb3JlaWduLWtleXM+PHJlZi10eXBlIG5hbWU9IkpvdXJuYWwgQXJ0aWNsZSI+MTc8L3JlZi10
eXBlPjxjb250cmlidXRvcnM+PGF1dGhvcnM+PGF1dGhvcj5TdWx0YW4sIFNoYWhuYXo8L2F1dGhv
cj48YXV0aG9yPkFsdGF5YXIsIE9zYW1hPC9hdXRob3I+PGF1dGhvcj5TaWRkaXF1ZSwgU2hhemlh
IE08L2F1dGhvcj48YXV0aG9yPkRhdml0a292LCBQZXJpY2E8L2F1dGhvcj48YXV0aG9yPkZldWVy
c3RlaW4sIEpvc2VwaCBEPC9hdXRob3I+PGF1dGhvcj5MaW0sIEpvc2VwaCBLPC9hdXRob3I+PGF1
dGhvcj5GYWxjay1ZdHRlciwgWW5ndmU8L2F1dGhvcj48YXV0aG9yPkVsLVNlcmFnLCBIYXNoZW0g
QjwvYXV0aG9yPjxhdXRob3I+SW5zdGl0dXRlLCBBR0E8L2F1dGhvcj48L2F1dGhvcnM+PC9jb250
cmlidXRvcnM+PHRpdGxlcz48dGl0bGU+QUdBIGluc3RpdHV0ZSByYXBpZCByZXZpZXcgb2YgdGhl
IGdhc3Ryb2ludGVzdGluYWwgYW5kIGxpdmVyIG1hbmlmZXN0YXRpb25zIG9mIENPVklELTE5LCBt
ZXRhLWFuYWx5c2lzIG9mIGludGVybmF0aW9uYWwgZGF0YSwgYW5kIHJlY29tbWVuZGF0aW9ucyBm
b3IgdGhlIGNvbnN1bHRhdGl2ZSBtYW5hZ2VtZW50IG9mIHBhdGllbnRzIHdpdGggQ09WSUQtMTk8
L3RpdGxlPjxzZWNvbmRhcnktdGl0bGU+R2FzdHJvZW50ZXJvbG9neTwvc2Vjb25kYXJ5LXRpdGxl
PjwvdGl0bGVzPjxwZXJpb2RpY2FsPjxmdWxsLXRpdGxlPkdhc3Ryb2VudGVyb2xvZ3k8L2Z1bGwt
dGl0bGU+PC9wZXJpb2RpY2FsPjxwYWdlcz4zMjAtMzM0LiBlMjc8L3BhZ2VzPjx2b2x1bWU+MTU5
PC92b2x1bWU+PG51bWJlcj4xPC9udW1iZXI+PGRhdGVzPjx5ZWFyPjIwMjA8L3llYXI+PC9kYXRl
cz48aXNibj4wMDE2LTUwODU8L2lzYm4+PHVybHM+PC91cmxzPjwvcmVjb3JkPjwvQ2l0ZT48Q2l0
ZT48QXV0aG9yPkxhbWVyczwvQXV0aG9yPjxZZWFyPjIwMjA8L1llYXI+PFJlY051bT4xMjk8L1Jl
Y051bT48cmVjb3JkPjxyZWMtbnVtYmVyPjEyOTwvcmVjLW51bWJlcj48Zm9yZWlnbi1rZXlzPjxr
ZXkgYXBwPSJFTiIgZGItaWQ9InZwczlydDV6NmEycnI3ZTA5djQ1MjVwbXBlZnQ5MnJ6dnB0ZiIg
dGltZXN0YW1wPSIxNjQ1NTU3NTg2Ij4xMjk8L2tleT48L2ZvcmVpZ24ta2V5cz48cmVmLXR5cGUg
bmFtZT0iSm91cm5hbCBBcnRpY2xlIj4xNzwvcmVmLXR5cGU+PGNvbnRyaWJ1dG9ycz48YXV0aG9y
cz48YXV0aG9yPkxhbWVycywgTWFydCBNPC9hdXRob3I+PGF1dGhvcj5CZXVtZXIsIEpvZXA8L2F1
dGhvcj48YXV0aG9yPlZhbiBEZXIgVmFhcnQsIEplbHRlPC9hdXRob3I+PGF1dGhvcj5Lbm9vcHMs
IEvDqHZpbjwvYXV0aG9yPjxhdXRob3I+UHVzY2hob2YsIEplbnM8L2F1dGhvcj48YXV0aG9yPkJy
ZXVnZW0sIFRpbSBJPC9hdXRob3I+PGF1dGhvcj5SYXZlbGxpLCBSYWltb25kIEJHPC9hdXRob3I+
PGF1dGhvcj5QYXVsIHZhbiBTY2hheWNrLCBKPC9hdXRob3I+PGF1dGhvcj5NeWt5dHluLCBBbm5h
IFo8L2F1dGhvcj48YXV0aG9yPkR1aW1lbCwgSGFucyBRPC9hdXRob3I+PC9hdXRob3JzPjwvY29u
dHJpYnV0b3JzPjx0aXRsZXM+PHRpdGxlPlNBUlMtQ29WLTIgcHJvZHVjdGl2ZWx5IGluZmVjdHMg
aHVtYW4gZ3V0IGVudGVyb2N5dGVzPC90aXRsZT48c2Vjb25kYXJ5LXRpdGxlPlNjaWVuY2U8L3Nl
Y29uZGFyeS10aXRsZT48L3RpdGxlcz48cGVyaW9kaWNhbD48ZnVsbC10aXRsZT5TY2llbmNlPC9m
dWxsLXRpdGxlPjwvcGVyaW9kaWNhbD48cGFnZXM+NTAtNTQ8L3BhZ2VzPjx2b2x1bWU+MzY5PC92
b2x1bWU+PG51bWJlcj42NDk5PC9udW1iZXI+PGRhdGVzPjx5ZWFyPjIwMjA8L3llYXI+PC9kYXRl
cz48aXNibj4wMDM2LTgwNzU8L2lzYm4+PHVybHM+PC91cmxzPjwvcmVjb3JkPjwvQ2l0ZT48L0Vu
ZE5vdGU+
</w:fldData>
        </w:fldChar>
      </w:r>
      <w:r w:rsidRPr="0067256D">
        <w:rPr>
          <w:rFonts w:asciiTheme="majorBidi" w:hAnsiTheme="majorBidi" w:cstheme="majorBidi"/>
          <w:sz w:val="20"/>
          <w:szCs w:val="20"/>
        </w:rPr>
        <w:instrText xml:space="preserve"> ADDIN EN.CITE </w:instrText>
      </w:r>
      <w:r w:rsidRPr="0067256D">
        <w:rPr>
          <w:rFonts w:asciiTheme="majorBidi" w:hAnsiTheme="majorBidi" w:cstheme="majorBidi"/>
          <w:sz w:val="20"/>
          <w:szCs w:val="20"/>
        </w:rPr>
        <w:fldChar w:fldCharType="begin">
          <w:fldData xml:space="preserve">PEVuZE5vdGU+PENpdGU+PEF1dGhvcj5TdWx0YW48L0F1dGhvcj48WWVhcj4yMDIwPC9ZZWFyPjxS
ZWNOdW0+MTI4PC9SZWNOdW0+PERpc3BsYXlUZXh0PihMYW1lcnMgZXQgYWwuLCAyMDIwOyBTdWx0
YW4gZXQgYWwuLCAyMDIwKTwvRGlzcGxheVRleHQ+PHJlY29yZD48cmVjLW51bWJlcj4xMjg8L3Jl
Yy1udW1iZXI+PGZvcmVpZ24ta2V5cz48a2V5IGFwcD0iRU4iIGRiLWlkPSJ2cHM5cnQ1ejZhMnJy
N2UwOXY0NTI1cG1wZWZ0OTJyenZwdGYiIHRpbWVzdGFtcD0iMTY0NTU1NzQ4OCI+MTI4PC9rZXk+
PC9mb3JlaWduLWtleXM+PHJlZi10eXBlIG5hbWU9IkpvdXJuYWwgQXJ0aWNsZSI+MTc8L3JlZi10
eXBlPjxjb250cmlidXRvcnM+PGF1dGhvcnM+PGF1dGhvcj5TdWx0YW4sIFNoYWhuYXo8L2F1dGhv
cj48YXV0aG9yPkFsdGF5YXIsIE9zYW1hPC9hdXRob3I+PGF1dGhvcj5TaWRkaXF1ZSwgU2hhemlh
IE08L2F1dGhvcj48YXV0aG9yPkRhdml0a292LCBQZXJpY2E8L2F1dGhvcj48YXV0aG9yPkZldWVy
c3RlaW4sIEpvc2VwaCBEPC9hdXRob3I+PGF1dGhvcj5MaW0sIEpvc2VwaCBLPC9hdXRob3I+PGF1
dGhvcj5GYWxjay1ZdHRlciwgWW5ndmU8L2F1dGhvcj48YXV0aG9yPkVsLVNlcmFnLCBIYXNoZW0g
QjwvYXV0aG9yPjxhdXRob3I+SW5zdGl0dXRlLCBBR0E8L2F1dGhvcj48L2F1dGhvcnM+PC9jb250
cmlidXRvcnM+PHRpdGxlcz48dGl0bGU+QUdBIGluc3RpdHV0ZSByYXBpZCByZXZpZXcgb2YgdGhl
IGdhc3Ryb2ludGVzdGluYWwgYW5kIGxpdmVyIG1hbmlmZXN0YXRpb25zIG9mIENPVklELTE5LCBt
ZXRhLWFuYWx5c2lzIG9mIGludGVybmF0aW9uYWwgZGF0YSwgYW5kIHJlY29tbWVuZGF0aW9ucyBm
b3IgdGhlIGNvbnN1bHRhdGl2ZSBtYW5hZ2VtZW50IG9mIHBhdGllbnRzIHdpdGggQ09WSUQtMTk8
L3RpdGxlPjxzZWNvbmRhcnktdGl0bGU+R2FzdHJvZW50ZXJvbG9neTwvc2Vjb25kYXJ5LXRpdGxl
PjwvdGl0bGVzPjxwZXJpb2RpY2FsPjxmdWxsLXRpdGxlPkdhc3Ryb2VudGVyb2xvZ3k8L2Z1bGwt
dGl0bGU+PC9wZXJpb2RpY2FsPjxwYWdlcz4zMjAtMzM0LiBlMjc8L3BhZ2VzPjx2b2x1bWU+MTU5
PC92b2x1bWU+PG51bWJlcj4xPC9udW1iZXI+PGRhdGVzPjx5ZWFyPjIwMjA8L3llYXI+PC9kYXRl
cz48aXNibj4wMDE2LTUwODU8L2lzYm4+PHVybHM+PC91cmxzPjwvcmVjb3JkPjwvQ2l0ZT48Q2l0
ZT48QXV0aG9yPkxhbWVyczwvQXV0aG9yPjxZZWFyPjIwMjA8L1llYXI+PFJlY051bT4xMjk8L1Jl
Y051bT48cmVjb3JkPjxyZWMtbnVtYmVyPjEyOTwvcmVjLW51bWJlcj48Zm9yZWlnbi1rZXlzPjxr
ZXkgYXBwPSJFTiIgZGItaWQ9InZwczlydDV6NmEycnI3ZTA5djQ1MjVwbXBlZnQ5MnJ6dnB0ZiIg
dGltZXN0YW1wPSIxNjQ1NTU3NTg2Ij4xMjk8L2tleT48L2ZvcmVpZ24ta2V5cz48cmVmLXR5cGUg
bmFtZT0iSm91cm5hbCBBcnRpY2xlIj4xNzwvcmVmLXR5cGU+PGNvbnRyaWJ1dG9ycz48YXV0aG9y
cz48YXV0aG9yPkxhbWVycywgTWFydCBNPC9hdXRob3I+PGF1dGhvcj5CZXVtZXIsIEpvZXA8L2F1
dGhvcj48YXV0aG9yPlZhbiBEZXIgVmFhcnQsIEplbHRlPC9hdXRob3I+PGF1dGhvcj5Lbm9vcHMs
IEvDqHZpbjwvYXV0aG9yPjxhdXRob3I+UHVzY2hob2YsIEplbnM8L2F1dGhvcj48YXV0aG9yPkJy
ZXVnZW0sIFRpbSBJPC9hdXRob3I+PGF1dGhvcj5SYXZlbGxpLCBSYWltb25kIEJHPC9hdXRob3I+
PGF1dGhvcj5QYXVsIHZhbiBTY2hheWNrLCBKPC9hdXRob3I+PGF1dGhvcj5NeWt5dHluLCBBbm5h
IFo8L2F1dGhvcj48YXV0aG9yPkR1aW1lbCwgSGFucyBRPC9hdXRob3I+PC9hdXRob3JzPjwvY29u
dHJpYnV0b3JzPjx0aXRsZXM+PHRpdGxlPlNBUlMtQ29WLTIgcHJvZHVjdGl2ZWx5IGluZmVjdHMg
aHVtYW4gZ3V0IGVudGVyb2N5dGVzPC90aXRsZT48c2Vjb25kYXJ5LXRpdGxlPlNjaWVuY2U8L3Nl
Y29uZGFyeS10aXRsZT48L3RpdGxlcz48cGVyaW9kaWNhbD48ZnVsbC10aXRsZT5TY2llbmNlPC9m
dWxsLXRpdGxlPjwvcGVyaW9kaWNhbD48cGFnZXM+NTAtNTQ8L3BhZ2VzPjx2b2x1bWU+MzY5PC92
b2x1bWU+PG51bWJlcj42NDk5PC9udW1iZXI+PGRhdGVzPjx5ZWFyPjIwMjA8L3llYXI+PC9kYXRl
cz48aXNibj4wMDM2LTgwNzU8L2lzYm4+PHVybHM+PC91cmxzPjwvcmVjb3JkPjwvQ2l0ZT48L0Vu
ZE5vdGU+
</w:fldData>
        </w:fldChar>
      </w:r>
      <w:r w:rsidRPr="0067256D">
        <w:rPr>
          <w:rFonts w:asciiTheme="majorBidi" w:hAnsiTheme="majorBidi" w:cstheme="majorBidi"/>
          <w:sz w:val="20"/>
          <w:szCs w:val="20"/>
        </w:rPr>
        <w:instrText xml:space="preserve"> ADDIN EN.CITE.DATA </w:instrText>
      </w:r>
      <w:r w:rsidRPr="0067256D">
        <w:rPr>
          <w:rFonts w:asciiTheme="majorBidi" w:hAnsiTheme="majorBidi" w:cstheme="majorBidi"/>
          <w:sz w:val="20"/>
          <w:szCs w:val="20"/>
        </w:rPr>
      </w:r>
      <w:r w:rsidRPr="0067256D">
        <w:rPr>
          <w:rFonts w:asciiTheme="majorBidi" w:hAnsiTheme="majorBidi" w:cstheme="majorBidi"/>
          <w:sz w:val="20"/>
          <w:szCs w:val="20"/>
        </w:rPr>
        <w:fldChar w:fldCharType="end"/>
      </w:r>
      <w:r w:rsidRPr="0067256D">
        <w:rPr>
          <w:rFonts w:asciiTheme="majorBidi" w:hAnsiTheme="majorBidi" w:cstheme="majorBidi"/>
          <w:sz w:val="20"/>
          <w:szCs w:val="20"/>
        </w:rPr>
      </w:r>
      <w:r w:rsidRPr="0067256D">
        <w:rPr>
          <w:rFonts w:asciiTheme="majorBidi" w:hAnsiTheme="majorBidi" w:cstheme="majorBidi"/>
          <w:sz w:val="20"/>
          <w:szCs w:val="20"/>
        </w:rPr>
        <w:fldChar w:fldCharType="separate"/>
      </w:r>
      <w:r w:rsidRPr="0067256D">
        <w:rPr>
          <w:rFonts w:asciiTheme="majorBidi" w:hAnsiTheme="majorBidi" w:cstheme="majorBidi"/>
          <w:sz w:val="20"/>
          <w:szCs w:val="20"/>
        </w:rPr>
        <w:t>(Lamers et al., 2020; Sultan et al., 2020)</w:t>
      </w:r>
      <w:r w:rsidRPr="0067256D">
        <w:rPr>
          <w:rFonts w:asciiTheme="majorBidi" w:hAnsiTheme="majorBidi" w:cstheme="majorBidi"/>
          <w:sz w:val="20"/>
          <w:szCs w:val="20"/>
        </w:rPr>
        <w:fldChar w:fldCharType="end"/>
      </w:r>
      <w:r w:rsidRPr="0067256D">
        <w:rPr>
          <w:rFonts w:asciiTheme="majorBidi" w:hAnsiTheme="majorBidi" w:cstheme="majorBidi"/>
          <w:sz w:val="20"/>
          <w:szCs w:val="20"/>
        </w:rPr>
        <w:t>. Therefore, because the gut is the most important immune organ in the body and the virus reach</w:t>
      </w:r>
      <w:r w:rsidR="00C22861">
        <w:rPr>
          <w:rFonts w:asciiTheme="majorBidi" w:hAnsiTheme="majorBidi" w:cstheme="majorBidi"/>
          <w:sz w:val="20"/>
          <w:szCs w:val="20"/>
        </w:rPr>
        <w:t>es</w:t>
      </w:r>
      <w:r w:rsidRPr="0067256D">
        <w:rPr>
          <w:rFonts w:asciiTheme="majorBidi" w:hAnsiTheme="majorBidi" w:cstheme="majorBidi"/>
          <w:sz w:val="20"/>
          <w:szCs w:val="20"/>
        </w:rPr>
        <w:t xml:space="preserve"> to the gut and replicate</w:t>
      </w:r>
      <w:r w:rsidR="00C22861">
        <w:rPr>
          <w:rFonts w:asciiTheme="majorBidi" w:hAnsiTheme="majorBidi" w:cstheme="majorBidi"/>
          <w:sz w:val="20"/>
          <w:szCs w:val="20"/>
        </w:rPr>
        <w:t>s</w:t>
      </w:r>
      <w:r w:rsidRPr="0067256D">
        <w:rPr>
          <w:rFonts w:asciiTheme="majorBidi" w:hAnsiTheme="majorBidi" w:cstheme="majorBidi"/>
          <w:sz w:val="20"/>
          <w:szCs w:val="20"/>
        </w:rPr>
        <w:t xml:space="preserve"> rapidly </w:t>
      </w:r>
      <w:r w:rsidRPr="0067256D">
        <w:rPr>
          <w:rFonts w:asciiTheme="majorBidi" w:hAnsiTheme="majorBidi" w:cstheme="majorBidi"/>
          <w:sz w:val="20"/>
          <w:szCs w:val="20"/>
        </w:rPr>
        <w:fldChar w:fldCharType="begin"/>
      </w:r>
      <w:r w:rsidRPr="0067256D">
        <w:rPr>
          <w:rFonts w:asciiTheme="majorBidi" w:hAnsiTheme="majorBidi" w:cstheme="majorBidi"/>
          <w:sz w:val="20"/>
          <w:szCs w:val="20"/>
        </w:rPr>
        <w:instrText xml:space="preserve"> ADDIN EN.CITE &lt;EndNote&gt;&lt;Cite&gt;&lt;Author&gt;Dhar&lt;/Author&gt;&lt;Year&gt;2020&lt;/Year&gt;&lt;RecNum&gt;130&lt;/RecNum&gt;&lt;DisplayText&gt;(Dhar &amp;amp; Mohanty, 2020)&lt;/DisplayText&gt;&lt;record&gt;&lt;rec-number&gt;130&lt;/rec-number&gt;&lt;foreign-keys&gt;&lt;key app="EN" db-id="vps9rt5z6a2rr7e09v4525pmpeft92rzvptf" timestamp="1645558148"&gt;130&lt;/key&gt;&lt;/foreign-keys&gt;&lt;ref-type name="Journal Article"&gt;17&lt;/ref-type&gt;&lt;contributors&gt;&lt;authors&gt;&lt;author&gt;Dhar, Debojyoti&lt;/author&gt;&lt;author&gt;Mohanty, Abhishek&lt;/author&gt;&lt;/authors&gt;&lt;/contributors&gt;&lt;titles&gt;&lt;title&gt;Gut microbiota and Covid-19-possible link and implications&lt;/title&gt;&lt;secondary-title&gt;Virus research&lt;/secondary-title&gt;&lt;/titles&gt;&lt;periodical&gt;&lt;full-title&gt;Virus research&lt;/full-title&gt;&lt;/periodical&gt;&lt;pages&gt;198018&lt;/pages&gt;&lt;volume&gt;285&lt;/volume&gt;&lt;dates&gt;&lt;year&gt;2020&lt;/year&gt;&lt;/dates&gt;&lt;isbn&gt;0168-1702&lt;/isbn&gt;&lt;urls&gt;&lt;/urls&gt;&lt;/record&gt;&lt;/Cite&gt;&lt;/EndNote&gt;</w:instrText>
      </w:r>
      <w:r w:rsidRPr="0067256D">
        <w:rPr>
          <w:rFonts w:asciiTheme="majorBidi" w:hAnsiTheme="majorBidi" w:cstheme="majorBidi"/>
          <w:sz w:val="20"/>
          <w:szCs w:val="20"/>
        </w:rPr>
        <w:fldChar w:fldCharType="separate"/>
      </w:r>
      <w:r w:rsidRPr="0067256D">
        <w:rPr>
          <w:rFonts w:asciiTheme="majorBidi" w:hAnsiTheme="majorBidi" w:cstheme="majorBidi"/>
          <w:sz w:val="20"/>
          <w:szCs w:val="20"/>
        </w:rPr>
        <w:t>(Dhar &amp; Mohanty, 2020)</w:t>
      </w:r>
      <w:r w:rsidRPr="0067256D">
        <w:rPr>
          <w:rFonts w:asciiTheme="majorBidi" w:hAnsiTheme="majorBidi" w:cstheme="majorBidi"/>
          <w:sz w:val="20"/>
          <w:szCs w:val="20"/>
        </w:rPr>
        <w:fldChar w:fldCharType="end"/>
      </w:r>
      <w:r w:rsidRPr="0067256D">
        <w:rPr>
          <w:rFonts w:asciiTheme="majorBidi" w:hAnsiTheme="majorBidi" w:cstheme="majorBidi"/>
          <w:sz w:val="20"/>
          <w:szCs w:val="20"/>
        </w:rPr>
        <w:t xml:space="preserve"> in the absence of gastric acid and the use of PPIs as acid suppressant drugs may not only increase the GI symptoms of Covid-19 but also assist inflammation to distribute to other organs such as lungs (Gut-lung axis) </w:t>
      </w:r>
      <w:r w:rsidRPr="0067256D">
        <w:rPr>
          <w:rFonts w:asciiTheme="majorBidi" w:hAnsiTheme="majorBidi" w:cstheme="majorBidi"/>
          <w:sz w:val="20"/>
          <w:szCs w:val="20"/>
        </w:rPr>
        <w:fldChar w:fldCharType="begin">
          <w:fldData xml:space="preserve">PEVuZE5vdGU+PENpdGU+PEF1dGhvcj5Ucm90dGVpbjwvQXV0aG9yPjxZZWFyPjIwMjA8L1llYXI+
PFJlY051bT4xMzM8L1JlY051bT48RGlzcGxheVRleHQ+KEFsbWFyaW8gZXQgYWwuLCAyMDIwOyBU
cm90dGVpbiAmYW1wOyBTb2tvbCwgMjAyMCk8L0Rpc3BsYXlUZXh0PjxyZWNvcmQ+PHJlYy1udW1i
ZXI+MTMzPC9yZWMtbnVtYmVyPjxmb3JlaWduLWtleXM+PGtleSBhcHA9IkVOIiBkYi1pZD0idnBz
OXJ0NXo2YTJycjdlMDl2NDUyNXBtcGVmdDkycnp2cHRmIiB0aW1lc3RhbXA9IjE2NDU4OTgxNjQi
PjEzMzwva2V5PjwvZm9yZWlnbi1rZXlzPjxyZWYtdHlwZSBuYW1lPSJKb3VybmFsIEFydGljbGUi
PjE3PC9yZWYtdHlwZT48Y29udHJpYnV0b3JzPjxhdXRob3JzPjxhdXRob3I+VHJvdHRlaW4sIEYu
PC9hdXRob3I+PGF1dGhvcj5Tb2tvbCwgSC48L2F1dGhvcj48L2F1dGhvcnM+PC9jb250cmlidXRv
cnM+PGF1dGgtYWRkcmVzcz5DZW50cmUgZCZhcG9zO0luZmVjdGlvbiBldCBkJmFwb3M7SW1tdW5p
dMOpIGRlIExpbGxlLCBJTlNFUk0gVTEwMTksIENOUlMgVU1SIDkwMTcsIFVuaXZlcnNpdHkgb2Yg
TGlsbGUsIENIVSBMaWxsZS1JbnN0aXR1dCBQYXN0ZXVyIGRlIExpbGxlLCA1OTAwMCBMaWxsZSwg
RnJhbmNlLiBFbGVjdHJvbmljIGFkZHJlc3M6IGZyYW5jb2lzLnRyb3R0ZWluQHBhc3RldXItbGls
bGUuZnIuJiN4RDtTb3Jib25uZSBVbml2ZXJzaXTDqSwgSU5TRVJNLCBDZW50cmUgZGUgUmVjaGVy
Y2hlIFNhaW50LUFudG9pbmUsIENSU0EsIEFQLUhQLCBTYWludCBBbnRvaW5lIEhvc3BpdGFsLCBH
YXN0cm9lbnRlcm9sb2d5IERlcGFydG1lbnQsIDc1MDEyIFBhcmlzLCBGcmFuY2U7IElOUkEsIFVN
UjEzMTkgTWljYWxpcyAmYW1wOyBBZ3JvUGFyaXNUZWNoLCA3ODM1MCBKb3V5IGVuIEpvc2FzLCBG
cmFuY2U7IFBhcmlzIENlbnRlciBmb3IgTWljcm9iaW9tZSBNZWRpY2luZSwgRsOpZMOpcmF0aW9u
IEhvc3BpdGFsby1Vbml2ZXJzaXRhaXJlLCA3NTAxMiBQYXJpcywgRnJhbmNlLjwvYXV0aC1hZGRy
ZXNzPjx0aXRsZXM+PHRpdGxlPlBvdGVudGlhbCBDYXVzZXMgYW5kIENvbnNlcXVlbmNlcyBvZiBH
YXN0cm9pbnRlc3RpbmFsIERpc29yZGVycyBkdXJpbmcgYSBTQVJTLUNvVi0yIEluZmVjdGlvbjwv
dGl0bGU+PHNlY29uZGFyeS10aXRsZT5DZWxsIFJlcDwvc2Vjb25kYXJ5LXRpdGxlPjwvdGl0bGVz
PjxwZXJpb2RpY2FsPjxmdWxsLXRpdGxlPkNlbGwgUmVwPC9mdWxsLXRpdGxlPjwvcGVyaW9kaWNh
bD48cGFnZXM+MTA3OTE1PC9wYWdlcz48dm9sdW1lPjMyPC92b2x1bWU+PG51bWJlcj4zPC9udW1i
ZXI+PGVkaXRpb24+MjAyMDA3MDM8L2VkaXRpb24+PGtleXdvcmRzPjxrZXl3b3JkPkFuZ2lvdGVu
c2luLUNvbnZlcnRpbmcgRW56eW1lIDI8L2tleXdvcmQ+PGtleXdvcmQ+QmV0YWNvcm9uYXZpcnVz
L3BoeXNpb2xvZ3k8L2tleXdvcmQ+PGtleXdvcmQ+Q292aWQtMTk8L2tleXdvcmQ+PGtleXdvcmQ+
Q29yb25hdmlydXMgSW5mZWN0aW9ucy8qcGF0aG9sb2d5PC9rZXl3b3JkPjxrZXl3b3JkPkR5c2Jp
b3Npcy9kcnVnIHRoZXJhcHkvcGF0aG9sb2d5PC9rZXl3b3JkPjxrZXl3b3JkPkdhc3Ryb2ludGVz
dGluYWwgRGlzZWFzZXMvKnBhdGhvbG9neS92aXJvbG9neTwva2V5d29yZD48a2V5d29yZD5HYXN0
cm9pbnRlc3RpbmFsIE1pY3JvYmlvbWUvKnBoeXNpb2xvZ3k8L2tleXdvcmQ+PGtleXdvcmQ+R2Fz
dHJvaW50ZXN0aW5hbCBUcmFjdC9taWNyb2Jpb2xvZ3kvKnBhdGhvbG9neS92aXJvbG9neTwva2V5
d29yZD48a2V5d29yZD5IdW1hbnM8L2tleXdvcmQ+PGtleXdvcmQ+UGFuZGVtaWNzPC9rZXl3b3Jk
PjxrZXl3b3JkPlBlcHRpZHlsLURpcGVwdGlkYXNlIEEvbWV0YWJvbGlzbTwva2V5d29yZD48a2V5
d29yZD5QbmV1bW9uaWEsIFZpcmFsLypwYXRob2xvZ3k8L2tleXdvcmQ+PGtleXdvcmQ+U0FSUy1D
b1YtMjwva2V5d29yZD48a2V5d29yZD5TZXZlcmUgQWN1dGUgUmVzcGlyYXRvcnkgU3luZHJvbWUv
KnBhdGhvbG9neS92aXJvbG9neTwva2V5d29yZD48a2V5d29yZD4qY292aWQtMTk8L2tleXdvcmQ+
PGtleXdvcmQ+KlNBUlMtQ29WLTI8L2tleXdvcmQ+PGtleXdvcmQ+KmRpc2Vhc2Ugb3V0Y29tZXM8
L2tleXdvcmQ+PGtleXdvcmQ+Kmdhc3Ryb2ludGVzdGluYWwgc3ltcHRvbXM8L2tleXdvcmQ+PGtl
eXdvcmQ+Kmd1dCBtaWNyb2Jpb3RhPC9rZXl3b3JkPjxrZXl3b3JkPiptaWNyb2JpYWwgZHlzYmlv
c2lzPC9rZXl3b3JkPjwva2V5d29yZHM+PGRhdGVzPjx5ZWFyPjIwMjA8L3llYXI+PHB1Yi1kYXRl
cz48ZGF0ZT5KdWwgMjE8L2RhdGU+PC9wdWItZGF0ZXM+PC9kYXRlcz48YWNjZXNzaW9uLW51bT4z
MjY0OTg2NDwvYWNjZXNzaW9uLW51bT48dXJscz48L3VybHM+PGN1c3RvbTI+UE1DNzMzMjQ1Nzwv
Y3VzdG9tMj48ZWxlY3Ryb25pYy1yZXNvdXJjZS1udW0+MTAuMTAxNi9qLmNlbHJlcC4yMDIwLjEw
NzkxNTwvZWxlY3Ryb25pYy1yZXNvdXJjZS1udW0+PHJlbW90ZS1kYXRhYmFzZS1wcm92aWRlcj5O
TE08L3JlbW90ZS1kYXRhYmFzZS1wcm92aWRlcj48bGFuZ3VhZ2U+ZW5nPC9sYW5ndWFnZT48L3Jl
Y29yZD48L0NpdGU+PENpdGU+PEF1dGhvcj5BbG1hcmlvPC9BdXRob3I+PFllYXI+MjAyMDwvWWVh
cj48UmVjTnVtPjEzNDwvUmVjTnVtPjxyZWNvcmQ+PHJlYy1udW1iZXI+MTM0PC9yZWMtbnVtYmVy
Pjxmb3JlaWduLWtleXM+PGtleSBhcHA9IkVOIiBkYi1pZD0idnBzOXJ0NXo2YTJycjdlMDl2NDUy
NXBtcGVmdDkycnp2cHRmIiB0aW1lc3RhbXA9IjE2NDU4OTgyOTEiPjEzNDwva2V5PjwvZm9yZWln
bi1rZXlzPjxyZWYtdHlwZSBuYW1lPSJKb3VybmFsIEFydGljbGUiPjE3PC9yZWYtdHlwZT48Y29u
dHJpYnV0b3JzPjxhdXRob3JzPjxhdXRob3I+QWxtYXJpbywgQy4gVi48L2F1dGhvcj48YXV0aG9y
PkNoZXksIFcuIEQuPC9hdXRob3I+PGF1dGhvcj5TcGllZ2VsLCBCLiBNLiBSLjwvYXV0aG9yPjwv
YXV0aG9ycz48L2NvbnRyaWJ1dG9ycz48YXV0aC1hZGRyZXNzPkRlcGFydG1lbnQgb2YgTWVkaWNp
bmUsIENlZGFycy1TaW5haSBNZWRpY2FsIENlbnRlciwgTG9zIEFuZ2VsZXMsIENhbGlmb3JuaWEs
IFVTQS4mI3hEO0thcnNoIERpdmlzaW9uIG9mIEdhc3Ryb2VudGVyb2xvZ3kgYW5kIEhlcGF0b2xv
Z3ksIENlZGFycy1TaW5haSBNZWRpY2FsIENlbnRlciwgTG9zIEFuZ2VsZXMsIENhbGlmb3JuaWEs
IFVTQS4mI3hEO0NlZGFycy1TaW5haSBDZW50ZXIgZm9yIE91dGNvbWVzIFJlc2VhcmNoIGFuZCBF
ZHVjYXRpb24gKENTLUNPUkUpLCBMb3MgQW5nZWxlcywgQ2FsaWZvcm5pYSwgVVNBLiYjeEQ7RGl2
aXNpb24gb2YgSGVhbHRoIFNlcnZpY2VzIFJlc2VhcmNoLCBDZWRhcnMtU2luYWkgTWVkaWNhbCBD
ZW50ZXIsIExvcyBBbmdlbGVzLCBDYWxpZm9ybmlhLCBVU0EuJiN4RDtEaXZpc2lvbiBvZiBJbmZv
cm1hdGljcywgQ2VkYXJzLVNpbmFpIE1lZGljYWwgQ2VudGVyLCBMb3MgQW5nZWxlcywgQ2FsaWZv
cm5pYSwgVVNBLiYjeEQ7RGVwYXJ0bWVudCBvZiBNZWRpY2luZSwgTWljaGlnYW4gTWVkaWNpbmUs
IEFubiBBcmJvciwgTWljaGlnYW4sIFVTQS4mI3hEO0RpdmlzaW9uIG9mIEdhc3Ryb2VudGVyb2xv
Z3ksIE1pY2hpZ2FuIE1lZGljaW5lLCBBbm4gQXJib3IsIE1pY2hpZ2FuLCBVU0EuJiN4RDtEZXBh
cnRtZW50IG9mIEhlYWx0aCBQb2xpY3kgYW5kIE1hbmFnZW1lbnQsIFVDTEEgRmllbGRpbmcgU2No
b29sIG9mIFB1YmxpYyBIZWFsdGgsIExvcyBBbmdlbGVzLCBDYWxpZm9ybmlhLCBVU0EuPC9hdXRo
LWFkZHJlc3M+PHRpdGxlcz48dGl0bGU+SW5jcmVhc2VkIFJpc2sgb2YgQ09WSUQtMTkgQW1vbmcg
VXNlcnMgb2YgUHJvdG9uIFB1bXAgSW5oaWJpdG9yczwvdGl0bGU+PHNlY29uZGFyeS10aXRsZT5B
bSBKIEdhc3Ryb2VudGVyb2w8L3NlY29uZGFyeS10aXRsZT48L3RpdGxlcz48cGVyaW9kaWNhbD48
ZnVsbC10aXRsZT5BbSBKIEdhc3Ryb2VudGVyb2w8L2Z1bGwtdGl0bGU+PC9wZXJpb2RpY2FsPjxw
YWdlcz4xNzA3LTE3MTU8L3BhZ2VzPjx2b2x1bWU+MTE1PC92b2x1bWU+PG51bWJlcj4xMDwvbnVt
YmVyPjxrZXl3b3Jkcz48a2V5d29yZD5BZG9sZXNjZW50PC9rZXl3b3JkPjxrZXl3b3JkPkFkdWx0
PC9rZXl3b3JkPjxrZXl3b3JkPkJldGFjb3JvbmF2aXJ1cy9pc29sYXRpb24gJmFtcDsgcHVyaWZp
Y2F0aW9uLypwYXRob2dlbmljaXR5PC9rZXl3b3JkPjxrZXl3b3JkPkNvdmlkLTE5PC9rZXl3b3Jk
PjxrZXl3b3JkPkNPVklELTE5IFRlc3Rpbmc8L2tleXdvcmQ+PGtleXdvcmQ+Q2xpbmljYWwgTGFi
b3JhdG9yeSBUZWNobmlxdWVzL3N0YXRpc3RpY3MgJmFtcDsgbnVtZXJpY2FsIGRhdGE8L2tleXdv
cmQ+PGtleXdvcmQ+Q29uZm91bmRpbmcgRmFjdG9ycywgRXBpZGVtaW9sb2dpYzwva2V5d29yZD48
a2V5d29yZD5Db3JvbmF2aXJ1cyBJbmZlY3Rpb25zL2RpYWdub3Npcy8qZXBpZGVtaW9sb2d5L3Bo
eXNpb3BhdGhvbG9neS92aXJvbG9neTwva2V5d29yZD48a2V5d29yZD5EcnVnIFByZXNjcmlwdGlv
bnMvc3RhdGlzdGljcyAmYW1wOyBudW1lcmljYWwgZGF0YTwva2V5d29yZD48a2V5d29yZD5GZW1h
bGU8L2tleXdvcmQ+PGtleXdvcmQ+R2FzdHJpYyBBY2lkLyptZXRhYm9saXNtPC9rZXl3b3JkPjxr
ZXl3b3JkPkdhc3RyaWMgTXVjb3NhL2RydWcgZWZmZWN0cy9tZXRhYm9saXNtPC9rZXl3b3JkPjxr
ZXl3b3JkPkdhc3Ryb2Vzb3BoYWdlYWwgUmVmbHV4L2RydWcgdGhlcmFweTwva2V5d29yZD48a2V5
d29yZD5HYXN0cm9pbnRlc3RpbmFsIE1pY3JvYmlvbWUvZHJ1ZyBlZmZlY3RzL3BoeXNpb2xvZ3k8
L2tleXdvcmQ+PGtleXdvcmQ+SGVhbHRoIFN1cnZleXMvKnN0YXRpc3RpY3MgJmFtcDsgbnVtZXJp
Y2FsIGRhdGE8L2tleXdvcmQ+PGtleXdvcmQ+SGVhcnRidXJuL2RydWcgdGhlcmFweTwva2V5d29y
ZD48a2V5d29yZD5IdW1hbnM8L2tleXdvcmQ+PGtleXdvcmQ+SHlkcm9nZW4tSW9uIENvbmNlbnRy
YXRpb24vZHJ1ZyBlZmZlY3RzPC9rZXl3b3JkPjxrZXl3b3JkPk1pZGRsZSBBZ2VkPC9rZXl3b3Jk
PjxrZXl3b3JkPlBhbmRlbWljczwva2V5d29yZD48a2V5d29yZD5QbmV1bW9uaWEsIFZpcmFsL2Rp
YWdub3Npcy8qZXBpZGVtaW9sb2d5L3BoeXNpb3BhdGhvbG9neS92aXJvbG9neTwva2V5d29yZD48
a2V5d29yZD5Qcm90b24gUHVtcCBJbmhpYml0b3JzLyphZHZlcnNlIGVmZmVjdHM8L2tleXdvcmQ+
PGtleXdvcmQ+U0FSUy1Db1YtMjwva2V5d29yZD48a2V5d29yZD5Zb3VuZyBBZHVsdDwva2V5d29y
ZD48L2tleXdvcmRzPjxkYXRlcz48eWVhcj4yMDIwPC95ZWFyPjxwdWItZGF0ZXM+PGRhdGU+T2N0
PC9kYXRlPjwvcHViLWRhdGVzPjwvZGF0ZXM+PGlzYm4+MDAwMi05MjcwIChQcmludCkmI3hEOzAw
MDItOTI3MDwvaXNibj48YWNjZXNzaW9uLW51bT4zMjg1MjM0MDwvYWNjZXNzaW9uLW51bT48dXJs
cz48L3VybHM+PGN1c3RvbTE+R3VhcmFudG9yIG9mIHRoZSBhcnRpY2xlOiBCcmVubmFuIE0uUi4g
U3BpZWdlbCwgTUQsIE1TSFMuIFNwZWNpZmljIGF1dGhvciBjb250cmlidXRpb25zOiBDLlYuQS47
IFcuRC5DLjsgQi5NLlIuUy46IHN1YnN0YW50aWFsIGNvbnRyaWJ1dGlvbnMgdG8gdGhlIGNvbmNl
cHRpb24gYW5kIGRlc2lnbiBvZiB0aGUgd29yazsgYWNxdWlzaXRpb24sIGFuYWx5c2lzLCBhbmQg
aW50ZXJwcmV0YXRpb24gb2YgZGF0YSBmb3IgdGhlIHdvcms7IGRyYWZ0aW5nIHRoZSB3b3JrIGFu
ZCByZXZpc2luZyBpdCBjcml0aWNhbGx5IGZvciBpbXBvcnRhbnQgaW50ZWxsZWN0dWFsIGNvbnRl
bnQ7IGZpbmFsIGFwcHJvdmFsIG9mIHRoZSB2ZXJzaW9uIHRvIGJlIHB1Ymxpc2hlZC4gRmluYW5j
aWFsIHN1cHBvcnQ6IFRoZSBkYXRhIHVzZWQgaW4gdGhpcyBhbmFseXNpcyB3ZXJlIGRlcml2ZWQg
ZnJvbSBhIGxhcmdlciBzdHVkeSBldmFsdWF0aW5nIGdhc3Ryb2ludGVzdGluYWwgc3ltcHRvbXMg
aW4gQW1lcmljYSBmdW5kZWQgYnkgYSBncmFudCBmcm9tIElyb253b29kIFBoYXJtYWNldXRpY2Fs
cy4gSW4gcmVzcG9uc2UgdG8gdGhlIENPVklELTE5IHBhbmRlbWljIGFuZCBiZWZvcmUgbGF1bmNo
aW5nIHRoZSBwYXJlbnQgc3R1ZHksIHdlIGFkZGVkIGFkZGl0aW9uYWwgcXVlc3Rpb25zIHJlZ2Fy
ZGluZyBzZWxmLXJlcG9ydGVkIENPVklELTE5IHRlc3RpbmcgYW5kIHJlbGF0ZWQgc3ltcHRvbXMu
IFNlcGFyYXRlIGZ1bmRpbmcgd2FzIG5vdCByZWNlaXZlZCBmb3IgdGhlIGFuYWx5c2VzIHByZXNl
bnRlZCBpbiB0aGlzIHJlcG9ydC4gVGhlIENlZGFycy1TaW5haSBDZW50ZXIgZm9yIE91dGNvbWVz
IFJlc2VhcmNoIGFuZCBFZHVjYXRpb24gKENTLUNPUkUpIGlzIHN1cHBvcnRlZCBieSBUaGUgTWFy
YyBhbmQgU2hlcmkgUmFwYXBvcnQgRnVuZCBmb3IgRGlnaXRhbCBIZWFsdGggU2NpZW5jZXMgJmFt
cDsgUHJlY2lzaW9uIEhlYWx0aC4gQy5WLkEuIGFuZCBCLk0uUi5TLiBhcmUgc3VwcG9ydGVkIGJ5
IGEgTmF0aW9uYWwgSW5zdGl0dXRlcyBvZiBIZWFsdGgvTmF0aW9uYWwgQ2VudGVyIGZvciBBZHZh
bmNpbmcgVHJhbnNsYXRpb25hbCBTY2llbmNlIFVDTEEgQ2xpbmljYWwgYW5kIFRyYW5zbGF0aW9u
YWwgU2NpZW5jZSBJbnN0aXR1dGUgKENUU0kpIGdyYW50IChVTDFUUjAwMTg4MSkuIFBvdGVudGlh
bCBjb21wZXRpbmcgaW50ZXJlc3RzOiBDLlYuQS4gaGFzIGEgc3RvY2sgb3B0aW9uIGdyYW50IGlu
IE15IFRvdGFsIEhlYWx0aCwgaGFzIHNlcnZlZCBvbiBhZHZpc29yeSBib2FyZHMgZm9yIEJheWVy
IEhlYWx0aGNhcmUgYW5kIFN5bmVyZ3kgUGhhcm1hY2V1dGljYWxzLCBoYXMgc2VydmVkIGFzIGEg
Y29uc3VsdGFudCBmb3IgQWxueWxhbSBQaGFybWFjZXV0aWNhbHMgYW5kIEFyZW5hIFBoYXJtYWNl
dXRpY2FscywgYW5kIHJlY2VpdmVkIGEgb25lLXRpbWUgc3BlYWtlciZhcG9zO3MgZmVlIGZyb20g
VGFrZWRhIFBoYXJtYWNldXRpY2Fscy4gQWZ0ZXIgdGhlIHBhcGVyIHdhcyBhY2NlcHRlZCBmb3Ig
cHVibGljYXRpb24sIEMuVi5BLiBzZXJ2ZWQgb24gYW4gYWR2aXNvcnkgYm9hcmQgZm9yIFBoYXRo
b20gUGhhcm1hY2V1dGljYWxzLiBXLkQuQy4gaGFzIHNlcnZlZCBhcyBhIGNvbnN1bHRhbnQgZm9y
IElyb253b29kIFBoYXJtYWNldXRpY2FscywgUGhhdGhvbSBQaGFybWFjZXV0aWNhbHMsIFJlZEhp
bGwgQmlvcGhhcm1hIEx0ZC4sIGFuZCBUYWtlZGEgUGhhcm1hY2V1dGljYWxzLiBCLk0uUi5TLiBo
YXMgc2VydmVkIG9uIGFkdmlzb3J5IGJvYXJkcyBmb3IgQWxsZXJnYW4gSW5jLCBBbG55bGFtIFBo
YXJtYWNldXRpY2FscywgQXJlbmEgUGhhcm1hY2V1dGljYWxzLCBJcm9ud29vZCBQaGFybWFjZXV0
aWNhbHMsIFNhbGl4IFBoYXJtYWNldXRpY2FscywgU3luZXJneSBQaGFybWFjZXV0aWNhbHMsIGFu
ZCBUYWtlZGEgUGhhcm1hY2V1dGljYWxzLiBCLk0uUi5TLiBzZXJ2ZWQgYXMgYSBqdWRnZSBmb3Ig
YSBkaWdpdGFsIGhlYWx0aCBjb21wZXRpdGlvbiBoZWxkIGJ5IEVsaSBMaWxseSBhbmQgQ29tcGFu
eSwgYW5kIGhhcyByZWNlaXZlZCByZXNlYXJjaCBmdW5kaW5nIHRvIGhpcyBpbnN0aXR1dGlvbiBm
cm9tIEFsbnlsYW0gUGhhcm1hY2V1dGljYWxzLCBJcm9ud29vZCBQaGFybWFjZXV0aWNhbHMsIFBm
aXplciwgU2hpcmUgUGhhcm1hY2V1dGljYWxzLCBhbmQgVGFrZWRhIFBoYXJtYWNldXRpY2Fscy48
L2N1c3RvbTE+PGN1c3RvbTI+UE1DNzQ3Mzc5MTwvY3VzdG9tMj48ZWxlY3Ryb25pYy1yZXNvdXJj
ZS1udW0+MTAuMTQzMDkvYWpnLjAwMDAwMDAwMDAwMDA3OTg8L2VsZWN0cm9uaWMtcmVzb3VyY2Ut
bnVtPjxyZW1vdGUtZGF0YWJhc2UtcHJvdmlkZXI+TkxNPC9yZW1vdGUtZGF0YWJhc2UtcHJvdmlk
ZXI+PGxhbmd1YWdlPmVuZzwvbGFuZ3VhZ2U+PC9yZWNvcmQ+PC9DaXRlPjwvRW5kTm90ZT5=
</w:fldData>
        </w:fldChar>
      </w:r>
      <w:r w:rsidRPr="0067256D">
        <w:rPr>
          <w:rFonts w:asciiTheme="majorBidi" w:hAnsiTheme="majorBidi" w:cstheme="majorBidi"/>
          <w:sz w:val="20"/>
          <w:szCs w:val="20"/>
        </w:rPr>
        <w:instrText xml:space="preserve"> ADDIN EN.CITE </w:instrText>
      </w:r>
      <w:r w:rsidRPr="0067256D">
        <w:rPr>
          <w:rFonts w:asciiTheme="majorBidi" w:hAnsiTheme="majorBidi" w:cstheme="majorBidi"/>
          <w:sz w:val="20"/>
          <w:szCs w:val="20"/>
        </w:rPr>
        <w:fldChar w:fldCharType="begin">
          <w:fldData xml:space="preserve">PEVuZE5vdGU+PENpdGU+PEF1dGhvcj5Ucm90dGVpbjwvQXV0aG9yPjxZZWFyPjIwMjA8L1llYXI+
PFJlY051bT4xMzM8L1JlY051bT48RGlzcGxheVRleHQ+KEFsbWFyaW8gZXQgYWwuLCAyMDIwOyBU
cm90dGVpbiAmYW1wOyBTb2tvbCwgMjAyMCk8L0Rpc3BsYXlUZXh0PjxyZWNvcmQ+PHJlYy1udW1i
ZXI+MTMzPC9yZWMtbnVtYmVyPjxmb3JlaWduLWtleXM+PGtleSBhcHA9IkVOIiBkYi1pZD0idnBz
OXJ0NXo2YTJycjdlMDl2NDUyNXBtcGVmdDkycnp2cHRmIiB0aW1lc3RhbXA9IjE2NDU4OTgxNjQi
PjEzMzwva2V5PjwvZm9yZWlnbi1rZXlzPjxyZWYtdHlwZSBuYW1lPSJKb3VybmFsIEFydGljbGUi
PjE3PC9yZWYtdHlwZT48Y29udHJpYnV0b3JzPjxhdXRob3JzPjxhdXRob3I+VHJvdHRlaW4sIEYu
PC9hdXRob3I+PGF1dGhvcj5Tb2tvbCwgSC48L2F1dGhvcj48L2F1dGhvcnM+PC9jb250cmlidXRv
cnM+PGF1dGgtYWRkcmVzcz5DZW50cmUgZCZhcG9zO0luZmVjdGlvbiBldCBkJmFwb3M7SW1tdW5p
dMOpIGRlIExpbGxlLCBJTlNFUk0gVTEwMTksIENOUlMgVU1SIDkwMTcsIFVuaXZlcnNpdHkgb2Yg
TGlsbGUsIENIVSBMaWxsZS1JbnN0aXR1dCBQYXN0ZXVyIGRlIExpbGxlLCA1OTAwMCBMaWxsZSwg
RnJhbmNlLiBFbGVjdHJvbmljIGFkZHJlc3M6IGZyYW5jb2lzLnRyb3R0ZWluQHBhc3RldXItbGls
bGUuZnIuJiN4RDtTb3Jib25uZSBVbml2ZXJzaXTDqSwgSU5TRVJNLCBDZW50cmUgZGUgUmVjaGVy
Y2hlIFNhaW50LUFudG9pbmUsIENSU0EsIEFQLUhQLCBTYWludCBBbnRvaW5lIEhvc3BpdGFsLCBH
YXN0cm9lbnRlcm9sb2d5IERlcGFydG1lbnQsIDc1MDEyIFBhcmlzLCBGcmFuY2U7IElOUkEsIFVN
UjEzMTkgTWljYWxpcyAmYW1wOyBBZ3JvUGFyaXNUZWNoLCA3ODM1MCBKb3V5IGVuIEpvc2FzLCBG
cmFuY2U7IFBhcmlzIENlbnRlciBmb3IgTWljcm9iaW9tZSBNZWRpY2luZSwgRsOpZMOpcmF0aW9u
IEhvc3BpdGFsby1Vbml2ZXJzaXRhaXJlLCA3NTAxMiBQYXJpcywgRnJhbmNlLjwvYXV0aC1hZGRy
ZXNzPjx0aXRsZXM+PHRpdGxlPlBvdGVudGlhbCBDYXVzZXMgYW5kIENvbnNlcXVlbmNlcyBvZiBH
YXN0cm9pbnRlc3RpbmFsIERpc29yZGVycyBkdXJpbmcgYSBTQVJTLUNvVi0yIEluZmVjdGlvbjwv
dGl0bGU+PHNlY29uZGFyeS10aXRsZT5DZWxsIFJlcDwvc2Vjb25kYXJ5LXRpdGxlPjwvdGl0bGVz
PjxwZXJpb2RpY2FsPjxmdWxsLXRpdGxlPkNlbGwgUmVwPC9mdWxsLXRpdGxlPjwvcGVyaW9kaWNh
bD48cGFnZXM+MTA3OTE1PC9wYWdlcz48dm9sdW1lPjMyPC92b2x1bWU+PG51bWJlcj4zPC9udW1i
ZXI+PGVkaXRpb24+MjAyMDA3MDM8L2VkaXRpb24+PGtleXdvcmRzPjxrZXl3b3JkPkFuZ2lvdGVu
c2luLUNvbnZlcnRpbmcgRW56eW1lIDI8L2tleXdvcmQ+PGtleXdvcmQ+QmV0YWNvcm9uYXZpcnVz
L3BoeXNpb2xvZ3k8L2tleXdvcmQ+PGtleXdvcmQ+Q292aWQtMTk8L2tleXdvcmQ+PGtleXdvcmQ+
Q29yb25hdmlydXMgSW5mZWN0aW9ucy8qcGF0aG9sb2d5PC9rZXl3b3JkPjxrZXl3b3JkPkR5c2Jp
b3Npcy9kcnVnIHRoZXJhcHkvcGF0aG9sb2d5PC9rZXl3b3JkPjxrZXl3b3JkPkdhc3Ryb2ludGVz
dGluYWwgRGlzZWFzZXMvKnBhdGhvbG9neS92aXJvbG9neTwva2V5d29yZD48a2V5d29yZD5HYXN0
cm9pbnRlc3RpbmFsIE1pY3JvYmlvbWUvKnBoeXNpb2xvZ3k8L2tleXdvcmQ+PGtleXdvcmQ+R2Fz
dHJvaW50ZXN0aW5hbCBUcmFjdC9taWNyb2Jpb2xvZ3kvKnBhdGhvbG9neS92aXJvbG9neTwva2V5
d29yZD48a2V5d29yZD5IdW1hbnM8L2tleXdvcmQ+PGtleXdvcmQ+UGFuZGVtaWNzPC9rZXl3b3Jk
PjxrZXl3b3JkPlBlcHRpZHlsLURpcGVwdGlkYXNlIEEvbWV0YWJvbGlzbTwva2V5d29yZD48a2V5
d29yZD5QbmV1bW9uaWEsIFZpcmFsLypwYXRob2xvZ3k8L2tleXdvcmQ+PGtleXdvcmQ+U0FSUy1D
b1YtMjwva2V5d29yZD48a2V5d29yZD5TZXZlcmUgQWN1dGUgUmVzcGlyYXRvcnkgU3luZHJvbWUv
KnBhdGhvbG9neS92aXJvbG9neTwva2V5d29yZD48a2V5d29yZD4qY292aWQtMTk8L2tleXdvcmQ+
PGtleXdvcmQ+KlNBUlMtQ29WLTI8L2tleXdvcmQ+PGtleXdvcmQ+KmRpc2Vhc2Ugb3V0Y29tZXM8
L2tleXdvcmQ+PGtleXdvcmQ+Kmdhc3Ryb2ludGVzdGluYWwgc3ltcHRvbXM8L2tleXdvcmQ+PGtl
eXdvcmQ+Kmd1dCBtaWNyb2Jpb3RhPC9rZXl3b3JkPjxrZXl3b3JkPiptaWNyb2JpYWwgZHlzYmlv
c2lzPC9rZXl3b3JkPjwva2V5d29yZHM+PGRhdGVzPjx5ZWFyPjIwMjA8L3llYXI+PHB1Yi1kYXRl
cz48ZGF0ZT5KdWwgMjE8L2RhdGU+PC9wdWItZGF0ZXM+PC9kYXRlcz48YWNjZXNzaW9uLW51bT4z
MjY0OTg2NDwvYWNjZXNzaW9uLW51bT48dXJscz48L3VybHM+PGN1c3RvbTI+UE1DNzMzMjQ1Nzwv
Y3VzdG9tMj48ZWxlY3Ryb25pYy1yZXNvdXJjZS1udW0+MTAuMTAxNi9qLmNlbHJlcC4yMDIwLjEw
NzkxNTwvZWxlY3Ryb25pYy1yZXNvdXJjZS1udW0+PHJlbW90ZS1kYXRhYmFzZS1wcm92aWRlcj5O
TE08L3JlbW90ZS1kYXRhYmFzZS1wcm92aWRlcj48bGFuZ3VhZ2U+ZW5nPC9sYW5ndWFnZT48L3Jl
Y29yZD48L0NpdGU+PENpdGU+PEF1dGhvcj5BbG1hcmlvPC9BdXRob3I+PFllYXI+MjAyMDwvWWVh
cj48UmVjTnVtPjEzNDwvUmVjTnVtPjxyZWNvcmQ+PHJlYy1udW1iZXI+MTM0PC9yZWMtbnVtYmVy
Pjxmb3JlaWduLWtleXM+PGtleSBhcHA9IkVOIiBkYi1pZD0idnBzOXJ0NXo2YTJycjdlMDl2NDUy
NXBtcGVmdDkycnp2cHRmIiB0aW1lc3RhbXA9IjE2NDU4OTgyOTEiPjEzNDwva2V5PjwvZm9yZWln
bi1rZXlzPjxyZWYtdHlwZSBuYW1lPSJKb3VybmFsIEFydGljbGUiPjE3PC9yZWYtdHlwZT48Y29u
dHJpYnV0b3JzPjxhdXRob3JzPjxhdXRob3I+QWxtYXJpbywgQy4gVi48L2F1dGhvcj48YXV0aG9y
PkNoZXksIFcuIEQuPC9hdXRob3I+PGF1dGhvcj5TcGllZ2VsLCBCLiBNLiBSLjwvYXV0aG9yPjwv
YXV0aG9ycz48L2NvbnRyaWJ1dG9ycz48YXV0aC1hZGRyZXNzPkRlcGFydG1lbnQgb2YgTWVkaWNp
bmUsIENlZGFycy1TaW5haSBNZWRpY2FsIENlbnRlciwgTG9zIEFuZ2VsZXMsIENhbGlmb3JuaWEs
IFVTQS4mI3hEO0thcnNoIERpdmlzaW9uIG9mIEdhc3Ryb2VudGVyb2xvZ3kgYW5kIEhlcGF0b2xv
Z3ksIENlZGFycy1TaW5haSBNZWRpY2FsIENlbnRlciwgTG9zIEFuZ2VsZXMsIENhbGlmb3JuaWEs
IFVTQS4mI3hEO0NlZGFycy1TaW5haSBDZW50ZXIgZm9yIE91dGNvbWVzIFJlc2VhcmNoIGFuZCBF
ZHVjYXRpb24gKENTLUNPUkUpLCBMb3MgQW5nZWxlcywgQ2FsaWZvcm5pYSwgVVNBLiYjeEQ7RGl2
aXNpb24gb2YgSGVhbHRoIFNlcnZpY2VzIFJlc2VhcmNoLCBDZWRhcnMtU2luYWkgTWVkaWNhbCBD
ZW50ZXIsIExvcyBBbmdlbGVzLCBDYWxpZm9ybmlhLCBVU0EuJiN4RDtEaXZpc2lvbiBvZiBJbmZv
cm1hdGljcywgQ2VkYXJzLVNpbmFpIE1lZGljYWwgQ2VudGVyLCBMb3MgQW5nZWxlcywgQ2FsaWZv
cm5pYSwgVVNBLiYjeEQ7RGVwYXJ0bWVudCBvZiBNZWRpY2luZSwgTWljaGlnYW4gTWVkaWNpbmUs
IEFubiBBcmJvciwgTWljaGlnYW4sIFVTQS4mI3hEO0RpdmlzaW9uIG9mIEdhc3Ryb2VudGVyb2xv
Z3ksIE1pY2hpZ2FuIE1lZGljaW5lLCBBbm4gQXJib3IsIE1pY2hpZ2FuLCBVU0EuJiN4RDtEZXBh
cnRtZW50IG9mIEhlYWx0aCBQb2xpY3kgYW5kIE1hbmFnZW1lbnQsIFVDTEEgRmllbGRpbmcgU2No
b29sIG9mIFB1YmxpYyBIZWFsdGgsIExvcyBBbmdlbGVzLCBDYWxpZm9ybmlhLCBVU0EuPC9hdXRo
LWFkZHJlc3M+PHRpdGxlcz48dGl0bGU+SW5jcmVhc2VkIFJpc2sgb2YgQ09WSUQtMTkgQW1vbmcg
VXNlcnMgb2YgUHJvdG9uIFB1bXAgSW5oaWJpdG9yczwvdGl0bGU+PHNlY29uZGFyeS10aXRsZT5B
bSBKIEdhc3Ryb2VudGVyb2w8L3NlY29uZGFyeS10aXRsZT48L3RpdGxlcz48cGVyaW9kaWNhbD48
ZnVsbC10aXRsZT5BbSBKIEdhc3Ryb2VudGVyb2w8L2Z1bGwtdGl0bGU+PC9wZXJpb2RpY2FsPjxw
YWdlcz4xNzA3LTE3MTU8L3BhZ2VzPjx2b2x1bWU+MTE1PC92b2x1bWU+PG51bWJlcj4xMDwvbnVt
YmVyPjxrZXl3b3Jkcz48a2V5d29yZD5BZG9sZXNjZW50PC9rZXl3b3JkPjxrZXl3b3JkPkFkdWx0
PC9rZXl3b3JkPjxrZXl3b3JkPkJldGFjb3JvbmF2aXJ1cy9pc29sYXRpb24gJmFtcDsgcHVyaWZp
Y2F0aW9uLypwYXRob2dlbmljaXR5PC9rZXl3b3JkPjxrZXl3b3JkPkNvdmlkLTE5PC9rZXl3b3Jk
PjxrZXl3b3JkPkNPVklELTE5IFRlc3Rpbmc8L2tleXdvcmQ+PGtleXdvcmQ+Q2xpbmljYWwgTGFi
b3JhdG9yeSBUZWNobmlxdWVzL3N0YXRpc3RpY3MgJmFtcDsgbnVtZXJpY2FsIGRhdGE8L2tleXdv
cmQ+PGtleXdvcmQ+Q29uZm91bmRpbmcgRmFjdG9ycywgRXBpZGVtaW9sb2dpYzwva2V5d29yZD48
a2V5d29yZD5Db3JvbmF2aXJ1cyBJbmZlY3Rpb25zL2RpYWdub3Npcy8qZXBpZGVtaW9sb2d5L3Bo
eXNpb3BhdGhvbG9neS92aXJvbG9neTwva2V5d29yZD48a2V5d29yZD5EcnVnIFByZXNjcmlwdGlv
bnMvc3RhdGlzdGljcyAmYW1wOyBudW1lcmljYWwgZGF0YTwva2V5d29yZD48a2V5d29yZD5GZW1h
bGU8L2tleXdvcmQ+PGtleXdvcmQ+R2FzdHJpYyBBY2lkLyptZXRhYm9saXNtPC9rZXl3b3JkPjxr
ZXl3b3JkPkdhc3RyaWMgTXVjb3NhL2RydWcgZWZmZWN0cy9tZXRhYm9saXNtPC9rZXl3b3JkPjxr
ZXl3b3JkPkdhc3Ryb2Vzb3BoYWdlYWwgUmVmbHV4L2RydWcgdGhlcmFweTwva2V5d29yZD48a2V5
d29yZD5HYXN0cm9pbnRlc3RpbmFsIE1pY3JvYmlvbWUvZHJ1ZyBlZmZlY3RzL3BoeXNpb2xvZ3k8
L2tleXdvcmQ+PGtleXdvcmQ+SGVhbHRoIFN1cnZleXMvKnN0YXRpc3RpY3MgJmFtcDsgbnVtZXJp
Y2FsIGRhdGE8L2tleXdvcmQ+PGtleXdvcmQ+SGVhcnRidXJuL2RydWcgdGhlcmFweTwva2V5d29y
ZD48a2V5d29yZD5IdW1hbnM8L2tleXdvcmQ+PGtleXdvcmQ+SHlkcm9nZW4tSW9uIENvbmNlbnRy
YXRpb24vZHJ1ZyBlZmZlY3RzPC9rZXl3b3JkPjxrZXl3b3JkPk1pZGRsZSBBZ2VkPC9rZXl3b3Jk
PjxrZXl3b3JkPlBhbmRlbWljczwva2V5d29yZD48a2V5d29yZD5QbmV1bW9uaWEsIFZpcmFsL2Rp
YWdub3Npcy8qZXBpZGVtaW9sb2d5L3BoeXNpb3BhdGhvbG9neS92aXJvbG9neTwva2V5d29yZD48
a2V5d29yZD5Qcm90b24gUHVtcCBJbmhpYml0b3JzLyphZHZlcnNlIGVmZmVjdHM8L2tleXdvcmQ+
PGtleXdvcmQ+U0FSUy1Db1YtMjwva2V5d29yZD48a2V5d29yZD5Zb3VuZyBBZHVsdDwva2V5d29y
ZD48L2tleXdvcmRzPjxkYXRlcz48eWVhcj4yMDIwPC95ZWFyPjxwdWItZGF0ZXM+PGRhdGU+T2N0
PC9kYXRlPjwvcHViLWRhdGVzPjwvZGF0ZXM+PGlzYm4+MDAwMi05MjcwIChQcmludCkmI3hEOzAw
MDItOTI3MDwvaXNibj48YWNjZXNzaW9uLW51bT4zMjg1MjM0MDwvYWNjZXNzaW9uLW51bT48dXJs
cz48L3VybHM+PGN1c3RvbTE+R3VhcmFudG9yIG9mIHRoZSBhcnRpY2xlOiBCcmVubmFuIE0uUi4g
U3BpZWdlbCwgTUQsIE1TSFMuIFNwZWNpZmljIGF1dGhvciBjb250cmlidXRpb25zOiBDLlYuQS47
IFcuRC5DLjsgQi5NLlIuUy46IHN1YnN0YW50aWFsIGNvbnRyaWJ1dGlvbnMgdG8gdGhlIGNvbmNl
cHRpb24gYW5kIGRlc2lnbiBvZiB0aGUgd29yazsgYWNxdWlzaXRpb24sIGFuYWx5c2lzLCBhbmQg
aW50ZXJwcmV0YXRpb24gb2YgZGF0YSBmb3IgdGhlIHdvcms7IGRyYWZ0aW5nIHRoZSB3b3JrIGFu
ZCByZXZpc2luZyBpdCBjcml0aWNhbGx5IGZvciBpbXBvcnRhbnQgaW50ZWxsZWN0dWFsIGNvbnRl
bnQ7IGZpbmFsIGFwcHJvdmFsIG9mIHRoZSB2ZXJzaW9uIHRvIGJlIHB1Ymxpc2hlZC4gRmluYW5j
aWFsIHN1cHBvcnQ6IFRoZSBkYXRhIHVzZWQgaW4gdGhpcyBhbmFseXNpcyB3ZXJlIGRlcml2ZWQg
ZnJvbSBhIGxhcmdlciBzdHVkeSBldmFsdWF0aW5nIGdhc3Ryb2ludGVzdGluYWwgc3ltcHRvbXMg
aW4gQW1lcmljYSBmdW5kZWQgYnkgYSBncmFudCBmcm9tIElyb253b29kIFBoYXJtYWNldXRpY2Fs
cy4gSW4gcmVzcG9uc2UgdG8gdGhlIENPVklELTE5IHBhbmRlbWljIGFuZCBiZWZvcmUgbGF1bmNo
aW5nIHRoZSBwYXJlbnQgc3R1ZHksIHdlIGFkZGVkIGFkZGl0aW9uYWwgcXVlc3Rpb25zIHJlZ2Fy
ZGluZyBzZWxmLXJlcG9ydGVkIENPVklELTE5IHRlc3RpbmcgYW5kIHJlbGF0ZWQgc3ltcHRvbXMu
IFNlcGFyYXRlIGZ1bmRpbmcgd2FzIG5vdCByZWNlaXZlZCBmb3IgdGhlIGFuYWx5c2VzIHByZXNl
bnRlZCBpbiB0aGlzIHJlcG9ydC4gVGhlIENlZGFycy1TaW5haSBDZW50ZXIgZm9yIE91dGNvbWVz
IFJlc2VhcmNoIGFuZCBFZHVjYXRpb24gKENTLUNPUkUpIGlzIHN1cHBvcnRlZCBieSBUaGUgTWFy
YyBhbmQgU2hlcmkgUmFwYXBvcnQgRnVuZCBmb3IgRGlnaXRhbCBIZWFsdGggU2NpZW5jZXMgJmFt
cDsgUHJlY2lzaW9uIEhlYWx0aC4gQy5WLkEuIGFuZCBCLk0uUi5TLiBhcmUgc3VwcG9ydGVkIGJ5
IGEgTmF0aW9uYWwgSW5zdGl0dXRlcyBvZiBIZWFsdGgvTmF0aW9uYWwgQ2VudGVyIGZvciBBZHZh
bmNpbmcgVHJhbnNsYXRpb25hbCBTY2llbmNlIFVDTEEgQ2xpbmljYWwgYW5kIFRyYW5zbGF0aW9u
YWwgU2NpZW5jZSBJbnN0aXR1dGUgKENUU0kpIGdyYW50IChVTDFUUjAwMTg4MSkuIFBvdGVudGlh
bCBjb21wZXRpbmcgaW50ZXJlc3RzOiBDLlYuQS4gaGFzIGEgc3RvY2sgb3B0aW9uIGdyYW50IGlu
IE15IFRvdGFsIEhlYWx0aCwgaGFzIHNlcnZlZCBvbiBhZHZpc29yeSBib2FyZHMgZm9yIEJheWVy
IEhlYWx0aGNhcmUgYW5kIFN5bmVyZ3kgUGhhcm1hY2V1dGljYWxzLCBoYXMgc2VydmVkIGFzIGEg
Y29uc3VsdGFudCBmb3IgQWxueWxhbSBQaGFybWFjZXV0aWNhbHMgYW5kIEFyZW5hIFBoYXJtYWNl
dXRpY2FscywgYW5kIHJlY2VpdmVkIGEgb25lLXRpbWUgc3BlYWtlciZhcG9zO3MgZmVlIGZyb20g
VGFrZWRhIFBoYXJtYWNldXRpY2Fscy4gQWZ0ZXIgdGhlIHBhcGVyIHdhcyBhY2NlcHRlZCBmb3Ig
cHVibGljYXRpb24sIEMuVi5BLiBzZXJ2ZWQgb24gYW4gYWR2aXNvcnkgYm9hcmQgZm9yIFBoYXRo
b20gUGhhcm1hY2V1dGljYWxzLiBXLkQuQy4gaGFzIHNlcnZlZCBhcyBhIGNvbnN1bHRhbnQgZm9y
IElyb253b29kIFBoYXJtYWNldXRpY2FscywgUGhhdGhvbSBQaGFybWFjZXV0aWNhbHMsIFJlZEhp
bGwgQmlvcGhhcm1hIEx0ZC4sIGFuZCBUYWtlZGEgUGhhcm1hY2V1dGljYWxzLiBCLk0uUi5TLiBo
YXMgc2VydmVkIG9uIGFkdmlzb3J5IGJvYXJkcyBmb3IgQWxsZXJnYW4gSW5jLCBBbG55bGFtIFBo
YXJtYWNldXRpY2FscywgQXJlbmEgUGhhcm1hY2V1dGljYWxzLCBJcm9ud29vZCBQaGFybWFjZXV0
aWNhbHMsIFNhbGl4IFBoYXJtYWNldXRpY2FscywgU3luZXJneSBQaGFybWFjZXV0aWNhbHMsIGFu
ZCBUYWtlZGEgUGhhcm1hY2V1dGljYWxzLiBCLk0uUi5TLiBzZXJ2ZWQgYXMgYSBqdWRnZSBmb3Ig
YSBkaWdpdGFsIGhlYWx0aCBjb21wZXRpdGlvbiBoZWxkIGJ5IEVsaSBMaWxseSBhbmQgQ29tcGFu
eSwgYW5kIGhhcyByZWNlaXZlZCByZXNlYXJjaCBmdW5kaW5nIHRvIGhpcyBpbnN0aXR1dGlvbiBm
cm9tIEFsbnlsYW0gUGhhcm1hY2V1dGljYWxzLCBJcm9ud29vZCBQaGFybWFjZXV0aWNhbHMsIFBm
aXplciwgU2hpcmUgUGhhcm1hY2V1dGljYWxzLCBhbmQgVGFrZWRhIFBoYXJtYWNldXRpY2Fscy48
L2N1c3RvbTE+PGN1c3RvbTI+UE1DNzQ3Mzc5MTwvY3VzdG9tMj48ZWxlY3Ryb25pYy1yZXNvdXJj
ZS1udW0+MTAuMTQzMDkvYWpnLjAwMDAwMDAwMDAwMDA3OTg8L2VsZWN0cm9uaWMtcmVzb3VyY2Ut
bnVtPjxyZW1vdGUtZGF0YWJhc2UtcHJvdmlkZXI+TkxNPC9yZW1vdGUtZGF0YWJhc2UtcHJvdmlk
ZXI+PGxhbmd1YWdlPmVuZzwvbGFuZ3VhZ2U+PC9yZWNvcmQ+PC9DaXRlPjwvRW5kTm90ZT5=
</w:fldData>
        </w:fldChar>
      </w:r>
      <w:r w:rsidRPr="0067256D">
        <w:rPr>
          <w:rFonts w:asciiTheme="majorBidi" w:hAnsiTheme="majorBidi" w:cstheme="majorBidi"/>
          <w:sz w:val="20"/>
          <w:szCs w:val="20"/>
        </w:rPr>
        <w:instrText xml:space="preserve"> ADDIN EN.CITE.DATA </w:instrText>
      </w:r>
      <w:r w:rsidRPr="0067256D">
        <w:rPr>
          <w:rFonts w:asciiTheme="majorBidi" w:hAnsiTheme="majorBidi" w:cstheme="majorBidi"/>
          <w:sz w:val="20"/>
          <w:szCs w:val="20"/>
        </w:rPr>
      </w:r>
      <w:r w:rsidRPr="0067256D">
        <w:rPr>
          <w:rFonts w:asciiTheme="majorBidi" w:hAnsiTheme="majorBidi" w:cstheme="majorBidi"/>
          <w:sz w:val="20"/>
          <w:szCs w:val="20"/>
        </w:rPr>
        <w:fldChar w:fldCharType="end"/>
      </w:r>
      <w:r w:rsidRPr="0067256D">
        <w:rPr>
          <w:rFonts w:asciiTheme="majorBidi" w:hAnsiTheme="majorBidi" w:cstheme="majorBidi"/>
          <w:sz w:val="20"/>
          <w:szCs w:val="20"/>
        </w:rPr>
      </w:r>
      <w:r w:rsidRPr="0067256D">
        <w:rPr>
          <w:rFonts w:asciiTheme="majorBidi" w:hAnsiTheme="majorBidi" w:cstheme="majorBidi"/>
          <w:sz w:val="20"/>
          <w:szCs w:val="20"/>
        </w:rPr>
        <w:fldChar w:fldCharType="separate"/>
      </w:r>
      <w:r w:rsidRPr="0067256D">
        <w:rPr>
          <w:rFonts w:asciiTheme="majorBidi" w:hAnsiTheme="majorBidi" w:cstheme="majorBidi"/>
          <w:sz w:val="20"/>
          <w:szCs w:val="20"/>
        </w:rPr>
        <w:t>(Almario et al., 2020; Trottein &amp; Sokol, 2020)</w:t>
      </w:r>
      <w:r w:rsidRPr="0067256D">
        <w:rPr>
          <w:rFonts w:asciiTheme="majorBidi" w:hAnsiTheme="majorBidi" w:cstheme="majorBidi"/>
          <w:sz w:val="20"/>
          <w:szCs w:val="20"/>
        </w:rPr>
        <w:fldChar w:fldCharType="end"/>
      </w:r>
      <w:r w:rsidRPr="0067256D">
        <w:rPr>
          <w:rFonts w:asciiTheme="majorBidi" w:hAnsiTheme="majorBidi" w:cstheme="majorBidi"/>
          <w:sz w:val="20"/>
          <w:szCs w:val="20"/>
        </w:rPr>
        <w:t>. Moreover</w:t>
      </w:r>
      <w:r w:rsidR="00C22861">
        <w:rPr>
          <w:rFonts w:asciiTheme="majorBidi" w:hAnsiTheme="majorBidi" w:cstheme="majorBidi"/>
          <w:sz w:val="20"/>
          <w:szCs w:val="20"/>
        </w:rPr>
        <w:t>,</w:t>
      </w:r>
      <w:r w:rsidRPr="0067256D">
        <w:rPr>
          <w:rFonts w:asciiTheme="majorBidi" w:hAnsiTheme="majorBidi" w:cstheme="majorBidi"/>
          <w:sz w:val="20"/>
          <w:szCs w:val="20"/>
        </w:rPr>
        <w:t xml:space="preserve"> by decreasing the intraluminal environment pH, PPIs reduce the activity of ACE2, </w:t>
      </w:r>
      <w:r w:rsidRPr="0067256D">
        <w:rPr>
          <w:rFonts w:asciiTheme="majorBidi" w:hAnsiTheme="majorBidi" w:cstheme="majorBidi"/>
          <w:sz w:val="20"/>
          <w:szCs w:val="20"/>
        </w:rPr>
        <w:fldChar w:fldCharType="begin"/>
      </w:r>
      <w:r w:rsidRPr="0067256D">
        <w:rPr>
          <w:rFonts w:asciiTheme="majorBidi" w:hAnsiTheme="majorBidi" w:cstheme="majorBidi"/>
          <w:sz w:val="20"/>
          <w:szCs w:val="20"/>
        </w:rPr>
        <w:instrText xml:space="preserve"> ADDIN EN.CITE &lt;EndNote&gt;&lt;Cite&gt;&lt;Author&gt;Liu&lt;/Author&gt;&lt;Year&gt;2010&lt;/Year&gt;&lt;RecNum&gt;112&lt;/RecNum&gt;&lt;DisplayText&gt;(Liu et al., 2010)&lt;/DisplayText&gt;&lt;record&gt;&lt;rec-number&gt;112&lt;/rec-number&gt;&lt;foreign-keys&gt;&lt;key app="EN" db-id="vps9rt5z6a2rr7e09v4525pmpeft92rzvptf" timestamp="1644953421"&gt;112&lt;/key&gt;&lt;/foreign-keys&gt;&lt;ref-type name="Journal Article"&gt;17&lt;/ref-type&gt;&lt;contributors&gt;&lt;authors&gt;&lt;author&gt;Liu, J.&lt;/author&gt;&lt;author&gt;Ji, H.&lt;/author&gt;&lt;author&gt;Zheng, W.&lt;/author&gt;&lt;author&gt;Wu, X.&lt;/author&gt;&lt;author&gt;Zhu, J. J.&lt;/author&gt;&lt;author&gt;Arnold, A. P.&lt;/author&gt;&lt;author&gt;Sandberg, K.&lt;/author&gt;&lt;/authors&gt;&lt;/contributors&gt;&lt;auth-address&gt;Center for the Study of Sex Differences in Health, Aging and Disease, Georgetown University, Washington DC 20057, USA. sandberg@georgetown.edu.&lt;/auth-address&gt;&lt;titles&gt;&lt;title&gt;Sex differences in renal angiotensin converting enzyme 2 (ACE2) activity are 17β-oestradiol-dependent and sex chromosome-independent&lt;/title&gt;&lt;secondary-title&gt;Biol Sex Differ&lt;/secondary-title&gt;&lt;/titles&gt;&lt;periodical&gt;&lt;full-title&gt;Biol Sex Differ&lt;/full-title&gt;&lt;/periodical&gt;&lt;pages&gt;6&lt;/pages&gt;&lt;volume&gt;1&lt;/volume&gt;&lt;number&gt;1&lt;/number&gt;&lt;edition&gt;20101105&lt;/edition&gt;&lt;dates&gt;&lt;year&gt;2010&lt;/year&gt;&lt;pub-dates&gt;&lt;date&gt;Nov 5&lt;/date&gt;&lt;/pub-dates&gt;&lt;/dates&gt;&lt;isbn&gt;2042-6410&lt;/isbn&gt;&lt;accession-num&gt;21208466&lt;/accession-num&gt;&lt;urls&gt;&lt;/urls&gt;&lt;custom2&gt;PMC3010099&lt;/custom2&gt;&lt;electronic-resource-num&gt;10.1186/2042-6410-1-6&lt;/electronic-resource-num&gt;&lt;remote-database-provider&gt;NLM&lt;/remote-database-provider&gt;&lt;language&gt;eng&lt;/language&gt;&lt;/record&gt;&lt;/Cite&gt;&lt;/EndNote&gt;</w:instrText>
      </w:r>
      <w:r w:rsidRPr="0067256D">
        <w:rPr>
          <w:rFonts w:asciiTheme="majorBidi" w:hAnsiTheme="majorBidi" w:cstheme="majorBidi"/>
          <w:sz w:val="20"/>
          <w:szCs w:val="20"/>
        </w:rPr>
        <w:fldChar w:fldCharType="separate"/>
      </w:r>
      <w:r w:rsidRPr="0067256D">
        <w:rPr>
          <w:rFonts w:asciiTheme="majorBidi" w:hAnsiTheme="majorBidi" w:cstheme="majorBidi"/>
          <w:sz w:val="20"/>
          <w:szCs w:val="20"/>
        </w:rPr>
        <w:t>(Liu et al., 2010)</w:t>
      </w:r>
      <w:r w:rsidRPr="0067256D">
        <w:rPr>
          <w:rFonts w:asciiTheme="majorBidi" w:hAnsiTheme="majorBidi" w:cstheme="majorBidi"/>
          <w:sz w:val="20"/>
          <w:szCs w:val="20"/>
        </w:rPr>
        <w:fldChar w:fldCharType="end"/>
      </w:r>
      <w:r w:rsidRPr="0067256D">
        <w:rPr>
          <w:rFonts w:asciiTheme="majorBidi" w:hAnsiTheme="majorBidi" w:cstheme="majorBidi"/>
          <w:sz w:val="20"/>
          <w:szCs w:val="20"/>
        </w:rPr>
        <w:t xml:space="preserve"> a receptor </w:t>
      </w:r>
      <w:r w:rsidR="00C22861">
        <w:rPr>
          <w:rFonts w:asciiTheme="majorBidi" w:hAnsiTheme="majorBidi" w:cstheme="majorBidi"/>
          <w:sz w:val="20"/>
          <w:szCs w:val="20"/>
        </w:rPr>
        <w:t>that</w:t>
      </w:r>
      <w:r w:rsidRPr="0067256D">
        <w:rPr>
          <w:rFonts w:asciiTheme="majorBidi" w:hAnsiTheme="majorBidi" w:cstheme="majorBidi"/>
          <w:sz w:val="20"/>
          <w:szCs w:val="20"/>
        </w:rPr>
        <w:t xml:space="preserve"> is used by SARS-CoV-2 for entry into </w:t>
      </w:r>
      <w:r w:rsidR="00C22861">
        <w:rPr>
          <w:rFonts w:asciiTheme="majorBidi" w:hAnsiTheme="majorBidi" w:cstheme="majorBidi"/>
          <w:sz w:val="20"/>
          <w:szCs w:val="20"/>
        </w:rPr>
        <w:t xml:space="preserve">the </w:t>
      </w:r>
      <w:r w:rsidRPr="0067256D">
        <w:rPr>
          <w:rFonts w:asciiTheme="majorBidi" w:hAnsiTheme="majorBidi" w:cstheme="majorBidi"/>
          <w:sz w:val="20"/>
          <w:szCs w:val="20"/>
        </w:rPr>
        <w:t xml:space="preserve">human body </w:t>
      </w:r>
      <w:r w:rsidRPr="0067256D">
        <w:rPr>
          <w:rFonts w:asciiTheme="majorBidi" w:hAnsiTheme="majorBidi" w:cstheme="majorBidi"/>
          <w:sz w:val="20"/>
          <w:szCs w:val="20"/>
        </w:rPr>
        <w:fldChar w:fldCharType="begin">
          <w:fldData xml:space="preserve">PEVuZE5vdGU+PENpdGU+PEF1dGhvcj5YaWFvPC9BdXRob3I+PFllYXI+MjAyMDwvWWVhcj48UmVj
TnVtPjExMzwvUmVjTnVtPjxEaXNwbGF5VGV4dD4oRi4gWGlhbyBldCBhbC4sIDIwMjApPC9EaXNw
bGF5VGV4dD48cmVjb3JkPjxyZWMtbnVtYmVyPjExMzwvcmVjLW51bWJlcj48Zm9yZWlnbi1rZXlz
PjxrZXkgYXBwPSJFTiIgZGItaWQ9InZwczlydDV6NmEycnI3ZTA5djQ1MjVwbXBlZnQ5MnJ6dnB0
ZiIgdGltZXN0YW1wPSIxNjQ0OTUzNTA1Ij4xMTM8L2tleT48L2ZvcmVpZ24ta2V5cz48cmVmLXR5
cGUgbmFtZT0iSm91cm5hbCBBcnRpY2xlIj4xNzwvcmVmLXR5cGU+PGNvbnRyaWJ1dG9ycz48YXV0
aG9ycz48YXV0aG9yPlhpYW8sIEYuPC9hdXRob3I+PGF1dGhvcj5UYW5nLCBNLjwvYXV0aG9yPjxh
dXRob3I+WmhlbmcsIFguPC9hdXRob3I+PGF1dGhvcj5MaXUsIFkuPC9hdXRob3I+PGF1dGhvcj5M
aSwgWC48L2F1dGhvcj48YXV0aG9yPlNoYW4sIEguPC9hdXRob3I+PC9hdXRob3JzPjwvY29udHJp
YnV0b3JzPjxhdXRoLWFkZHJlc3M+RGVwYXJ0bWVudCBvZiBJbmZlY3Rpb3VzIERpc2Vhc2VzLCB0
aGUgRmlmdGggQWZmaWxpYXRlZCBIb3NwaXRhbCwgU3VuIFlhdC1zZW4gVW5pdmVyc2l0eSwgWmh1
aGFpLCBHdWFuZ2RvbmcgUHJvdmluY2UsIENoaW5hOyBHdWFuZ2RvbmcgUHJvdmluY2lhbCBFbmdp
bmVlcmluZyBSZXNlYXJjaCBDZW50ZXIgb2YgTW9sZWN1bGFyIEltYWdpbmcsIHRoZSBGaWZ0aCBB
ZmZpbGlhdGVkIEhvc3BpdGFsLCBTdW4gWWF0LXNlbiBVbml2ZXJzaXR5LCBaaHVoYWksIEd1YW5n
ZG9uZyBQcm92aW5jZSwgQ2hpbmE7IEd1YW5nZG9uZyBQcm92aW5jaWFsIEtleSBMYWJvcmF0b3J5
IG9mIEJpb21lZGljYWwgSW1hZ2luZywgdGhlIEZpZnRoIEFmZmlsaWF0ZWQgSG9zcGl0YWwsIFN1
biBZYXQtc2VuIFVuaXZlcnNpdHksIFpodWhhaSwgR3Vhbmdkb25nIFByb3ZpbmNlLCBDaGluYS4m
I3hEO0RlcGFydG1lbnQgb2YgSGVtYXRvbG9neSwgdGhlIEZpZnRoIEFmZmlsaWF0ZWQgSG9zcGl0
YWwsIFN1biBZYXQtc2VuIFVuaXZlcnNpdHksIFpodWhhaSwgR3Vhbmdkb25nIFByb3ZpbmNlLCBD
aGluYS4mI3hEO0RlcGFydG1lbnQgb2YgUmVzcGlyYXRvcnkgYW5kIENyaXRpY2FsIENhcmUgTWVk
aWNpbmUsIHRoZSBGaWZ0aCBBZmZpbGlhdGVkIEhvc3BpdGFsLCBTdW4gWWF0LXNlbiBVbml2ZXJz
aXR5LCBaaHVoYWksIEd1YW5nZG9uZyBQcm92aW5jZSwgQ2hpbmEuJiN4RDtEZXBhcnRtZW50IG9m
IFBhdGhvbG9neSwgdGhlIEZpZnRoIEFmZmlsaWF0ZWQgSG9zcGl0YWwsIFN1biBZYXQtc2VuIFVu
aXZlcnNpdHksIFpodWhhaSwgR3Vhbmdkb25nIFByb3ZpbmNlLCBDaGluYS4gRWxlY3Ryb25pYyBh
ZGRyZXNzOiBseTc3MjE5QDE2My5jb20uJiN4RDtEZXBhcnRtZW50IG9mIEdhc3Ryb2VudGVyb2xv
Z3ksIHRoZSBGaWZ0aCBBZmZpbGlhdGVkIEhvc3BpdGFsLCBTdW4gWWF0LXNlbiBVbml2ZXJzaXR5
LCBaaHVoYWksIEd1YW5nZG9uZyBQcm92aW5jZSwgQ2hpbmEuIEVsZWN0cm9uaWMgYWRkcmVzczog
emR3eWx4ZkAxNjMuY29tLiYjeEQ7R3Vhbmdkb25nIFByb3ZpbmNpYWwgRW5naW5lZXJpbmcgUmVz
ZWFyY2ggQ2VudGVyIG9mIE1vbGVjdWxhciBJbWFnaW5nLCB0aGUgRmlmdGggQWZmaWxpYXRlZCBI
b3NwaXRhbCwgU3VuIFlhdC1zZW4gVW5pdmVyc2l0eSwgWmh1aGFpLCBHdWFuZ2RvbmcgUHJvdmlu
Y2UsIENoaW5hOyBHdWFuZ2RvbmcgUHJvdmluY2lhbCBLZXkgTGFib3JhdG9yeSBvZiBCaW9tZWRp
Y2FsIEltYWdpbmcsIHRoZSBGaWZ0aCBBZmZpbGlhdGVkIEhvc3BpdGFsLCBTdW4gWWF0LXNlbiBV
bml2ZXJzaXR5LCBaaHVoYWksIEd1YW5nZG9uZyBQcm92aW5jZSwgQ2hpbmE7IERlcGFydG1lbnQg
b2YgSW50ZXJ2ZW50aW9uYWwgTWVkaWNpbmUsIHRoZSBGaWZ0aCBBZmZpbGlhdGVkIEhvc3BpdGFs
LCBTdW4gWWF0LXNlbiBVbml2ZXJzaXR5LCBaaHVoYWksIEd1YW5nZG9uZyBQcm92aW5jZSwgQ2hp
bmEuIEVsZWN0cm9uaWMgYWRkcmVzczogc2hhbmhvbmdAbWFpbC5zeXN1LmVkdS5jbi48L2F1dGgt
YWRkcmVzcz48dGl0bGVzPjx0aXRsZT5FdmlkZW5jZSBmb3IgR2FzdHJvaW50ZXN0aW5hbCBJbmZl
Y3Rpb24gb2YgU0FSUy1Db1YtMjwvdGl0bGU+PHNlY29uZGFyeS10aXRsZT5HYXN0cm9lbnRlcm9s
b2d5PC9zZWNvbmRhcnktdGl0bGU+PC90aXRsZXM+PHBlcmlvZGljYWw+PGZ1bGwtdGl0bGU+R2Fz
dHJvZW50ZXJvbG9neTwvZnVsbC10aXRsZT48L3BlcmlvZGljYWw+PHBhZ2VzPjE4MzEtMTgzMy5l
MzwvcGFnZXM+PHZvbHVtZT4xNTg8L3ZvbHVtZT48bnVtYmVyPjY8L251bWJlcj48ZWRpdGlvbj4y
MDIwMDMwMzwvZWRpdGlvbj48a2V5d29yZHM+PGtleXdvcmQ+QmV0YWNvcm9uYXZpcnVzPC9rZXl3
b3JkPjxrZXl3b3JkPkNvdmlkLTE5PC9rZXl3b3JkPjxrZXl3b3JkPipDb3JvbmF2aXJ1czwva2V5
d29yZD48a2V5d29yZD4qQ29yb25hdmlydXMgSW5mZWN0aW9uczwva2V5d29yZD48a2V5d29yZD5I
dW1hbnM8L2tleXdvcmQ+PGtleXdvcmQ+UGFuZGVtaWNzPC9rZXl3b3JkPjxrZXl3b3JkPlBuZXVt
b25pYSwgVmlyYWw8L2tleXdvcmQ+PGtleXdvcmQ+KlNBUlMgVmlydXM8L2tleXdvcmQ+PGtleXdv
cmQ+U0FSUy1Db1YtMjwva2V5d29yZD48a2V5d29yZD5Vbml0ZWQgU3RhdGVzPC9rZXl3b3JkPjxr
ZXl3b3JkPiphY2UyPC9rZXl3b3JkPjxrZXl3b3JkPipHYXN0cm9pbnRlc3RpbmFsIEluZmVjdGlv
bjwva2V5d29yZD48a2V5d29yZD4qT3JhbC1GZWNhbCBUcmFuc21pc3Npb248L2tleXdvcmQ+PGtl
eXdvcmQ+KlNBUlMtQ29WLTI8L2tleXdvcmQ+PC9rZXl3b3Jkcz48ZGF0ZXM+PHllYXI+MjAyMDwv
eWVhcj48cHViLWRhdGVzPjxkYXRlPk1heTwvZGF0ZT48L3B1Yi1kYXRlcz48L2RhdGVzPjxpc2Ju
PjAwMTYtNTA4NSAoUHJpbnQpJiN4RDswMDE2LTUwODU8L2lzYm4+PGFjY2Vzc2lvbi1udW0+MzIx
NDI3NzM8L2FjY2Vzc2lvbi1udW0+PHVybHM+PC91cmxzPjxjdXN0b20yPlBNQzcxMzAxODE8L2N1
c3RvbTI+PGVsZWN0cm9uaWMtcmVzb3VyY2UtbnVtPjEwLjEwNTMvai5nYXN0cm8uMjAyMC4wMi4w
NTU8L2VsZWN0cm9uaWMtcmVzb3VyY2UtbnVtPjxyZW1vdGUtZGF0YWJhc2UtcHJvdmlkZXI+TkxN
PC9yZW1vdGUtZGF0YWJhc2UtcHJvdmlkZXI+PGxhbmd1YWdlPmVuZzwvbGFuZ3VhZ2U+PC9yZWNv
cmQ+PC9DaXRlPjwvRW5kTm90ZT5=
</w:fldData>
        </w:fldChar>
      </w:r>
      <w:r w:rsidRPr="0067256D">
        <w:rPr>
          <w:rFonts w:asciiTheme="majorBidi" w:hAnsiTheme="majorBidi" w:cstheme="majorBidi"/>
          <w:sz w:val="20"/>
          <w:szCs w:val="20"/>
        </w:rPr>
        <w:instrText xml:space="preserve"> ADDIN EN.CITE </w:instrText>
      </w:r>
      <w:r w:rsidRPr="0067256D">
        <w:rPr>
          <w:rFonts w:asciiTheme="majorBidi" w:hAnsiTheme="majorBidi" w:cstheme="majorBidi"/>
          <w:sz w:val="20"/>
          <w:szCs w:val="20"/>
        </w:rPr>
        <w:fldChar w:fldCharType="begin">
          <w:fldData xml:space="preserve">PEVuZE5vdGU+PENpdGU+PEF1dGhvcj5YaWFvPC9BdXRob3I+PFllYXI+MjAyMDwvWWVhcj48UmVj
TnVtPjExMzwvUmVjTnVtPjxEaXNwbGF5VGV4dD4oRi4gWGlhbyBldCBhbC4sIDIwMjApPC9EaXNw
bGF5VGV4dD48cmVjb3JkPjxyZWMtbnVtYmVyPjExMzwvcmVjLW51bWJlcj48Zm9yZWlnbi1rZXlz
PjxrZXkgYXBwPSJFTiIgZGItaWQ9InZwczlydDV6NmEycnI3ZTA5djQ1MjVwbXBlZnQ5MnJ6dnB0
ZiIgdGltZXN0YW1wPSIxNjQ0OTUzNTA1Ij4xMTM8L2tleT48L2ZvcmVpZ24ta2V5cz48cmVmLXR5
cGUgbmFtZT0iSm91cm5hbCBBcnRpY2xlIj4xNzwvcmVmLXR5cGU+PGNvbnRyaWJ1dG9ycz48YXV0
aG9ycz48YXV0aG9yPlhpYW8sIEYuPC9hdXRob3I+PGF1dGhvcj5UYW5nLCBNLjwvYXV0aG9yPjxh
dXRob3I+WmhlbmcsIFguPC9hdXRob3I+PGF1dGhvcj5MaXUsIFkuPC9hdXRob3I+PGF1dGhvcj5M
aSwgWC48L2F1dGhvcj48YXV0aG9yPlNoYW4sIEguPC9hdXRob3I+PC9hdXRob3JzPjwvY29udHJp
YnV0b3JzPjxhdXRoLWFkZHJlc3M+RGVwYXJ0bWVudCBvZiBJbmZlY3Rpb3VzIERpc2Vhc2VzLCB0
aGUgRmlmdGggQWZmaWxpYXRlZCBIb3NwaXRhbCwgU3VuIFlhdC1zZW4gVW5pdmVyc2l0eSwgWmh1
aGFpLCBHdWFuZ2RvbmcgUHJvdmluY2UsIENoaW5hOyBHdWFuZ2RvbmcgUHJvdmluY2lhbCBFbmdp
bmVlcmluZyBSZXNlYXJjaCBDZW50ZXIgb2YgTW9sZWN1bGFyIEltYWdpbmcsIHRoZSBGaWZ0aCBB
ZmZpbGlhdGVkIEhvc3BpdGFsLCBTdW4gWWF0LXNlbiBVbml2ZXJzaXR5LCBaaHVoYWksIEd1YW5n
ZG9uZyBQcm92aW5jZSwgQ2hpbmE7IEd1YW5nZG9uZyBQcm92aW5jaWFsIEtleSBMYWJvcmF0b3J5
IG9mIEJpb21lZGljYWwgSW1hZ2luZywgdGhlIEZpZnRoIEFmZmlsaWF0ZWQgSG9zcGl0YWwsIFN1
biBZYXQtc2VuIFVuaXZlcnNpdHksIFpodWhhaSwgR3Vhbmdkb25nIFByb3ZpbmNlLCBDaGluYS4m
I3hEO0RlcGFydG1lbnQgb2YgSGVtYXRvbG9neSwgdGhlIEZpZnRoIEFmZmlsaWF0ZWQgSG9zcGl0
YWwsIFN1biBZYXQtc2VuIFVuaXZlcnNpdHksIFpodWhhaSwgR3Vhbmdkb25nIFByb3ZpbmNlLCBD
aGluYS4mI3hEO0RlcGFydG1lbnQgb2YgUmVzcGlyYXRvcnkgYW5kIENyaXRpY2FsIENhcmUgTWVk
aWNpbmUsIHRoZSBGaWZ0aCBBZmZpbGlhdGVkIEhvc3BpdGFsLCBTdW4gWWF0LXNlbiBVbml2ZXJz
aXR5LCBaaHVoYWksIEd1YW5nZG9uZyBQcm92aW5jZSwgQ2hpbmEuJiN4RDtEZXBhcnRtZW50IG9m
IFBhdGhvbG9neSwgdGhlIEZpZnRoIEFmZmlsaWF0ZWQgSG9zcGl0YWwsIFN1biBZYXQtc2VuIFVu
aXZlcnNpdHksIFpodWhhaSwgR3Vhbmdkb25nIFByb3ZpbmNlLCBDaGluYS4gRWxlY3Ryb25pYyBh
ZGRyZXNzOiBseTc3MjE5QDE2My5jb20uJiN4RDtEZXBhcnRtZW50IG9mIEdhc3Ryb2VudGVyb2xv
Z3ksIHRoZSBGaWZ0aCBBZmZpbGlhdGVkIEhvc3BpdGFsLCBTdW4gWWF0LXNlbiBVbml2ZXJzaXR5
LCBaaHVoYWksIEd1YW5nZG9uZyBQcm92aW5jZSwgQ2hpbmEuIEVsZWN0cm9uaWMgYWRkcmVzczog
emR3eWx4ZkAxNjMuY29tLiYjeEQ7R3Vhbmdkb25nIFByb3ZpbmNpYWwgRW5naW5lZXJpbmcgUmVz
ZWFyY2ggQ2VudGVyIG9mIE1vbGVjdWxhciBJbWFnaW5nLCB0aGUgRmlmdGggQWZmaWxpYXRlZCBI
b3NwaXRhbCwgU3VuIFlhdC1zZW4gVW5pdmVyc2l0eSwgWmh1aGFpLCBHdWFuZ2RvbmcgUHJvdmlu
Y2UsIENoaW5hOyBHdWFuZ2RvbmcgUHJvdmluY2lhbCBLZXkgTGFib3JhdG9yeSBvZiBCaW9tZWRp
Y2FsIEltYWdpbmcsIHRoZSBGaWZ0aCBBZmZpbGlhdGVkIEhvc3BpdGFsLCBTdW4gWWF0LXNlbiBV
bml2ZXJzaXR5LCBaaHVoYWksIEd1YW5nZG9uZyBQcm92aW5jZSwgQ2hpbmE7IERlcGFydG1lbnQg
b2YgSW50ZXJ2ZW50aW9uYWwgTWVkaWNpbmUsIHRoZSBGaWZ0aCBBZmZpbGlhdGVkIEhvc3BpdGFs
LCBTdW4gWWF0LXNlbiBVbml2ZXJzaXR5LCBaaHVoYWksIEd1YW5nZG9uZyBQcm92aW5jZSwgQ2hp
bmEuIEVsZWN0cm9uaWMgYWRkcmVzczogc2hhbmhvbmdAbWFpbC5zeXN1LmVkdS5jbi48L2F1dGgt
YWRkcmVzcz48dGl0bGVzPjx0aXRsZT5FdmlkZW5jZSBmb3IgR2FzdHJvaW50ZXN0aW5hbCBJbmZl
Y3Rpb24gb2YgU0FSUy1Db1YtMjwvdGl0bGU+PHNlY29uZGFyeS10aXRsZT5HYXN0cm9lbnRlcm9s
b2d5PC9zZWNvbmRhcnktdGl0bGU+PC90aXRsZXM+PHBlcmlvZGljYWw+PGZ1bGwtdGl0bGU+R2Fz
dHJvZW50ZXJvbG9neTwvZnVsbC10aXRsZT48L3BlcmlvZGljYWw+PHBhZ2VzPjE4MzEtMTgzMy5l
MzwvcGFnZXM+PHZvbHVtZT4xNTg8L3ZvbHVtZT48bnVtYmVyPjY8L251bWJlcj48ZWRpdGlvbj4y
MDIwMDMwMzwvZWRpdGlvbj48a2V5d29yZHM+PGtleXdvcmQ+QmV0YWNvcm9uYXZpcnVzPC9rZXl3
b3JkPjxrZXl3b3JkPkNvdmlkLTE5PC9rZXl3b3JkPjxrZXl3b3JkPipDb3JvbmF2aXJ1czwva2V5
d29yZD48a2V5d29yZD4qQ29yb25hdmlydXMgSW5mZWN0aW9uczwva2V5d29yZD48a2V5d29yZD5I
dW1hbnM8L2tleXdvcmQ+PGtleXdvcmQ+UGFuZGVtaWNzPC9rZXl3b3JkPjxrZXl3b3JkPlBuZXVt
b25pYSwgVmlyYWw8L2tleXdvcmQ+PGtleXdvcmQ+KlNBUlMgVmlydXM8L2tleXdvcmQ+PGtleXdv
cmQ+U0FSUy1Db1YtMjwva2V5d29yZD48a2V5d29yZD5Vbml0ZWQgU3RhdGVzPC9rZXl3b3JkPjxr
ZXl3b3JkPiphY2UyPC9rZXl3b3JkPjxrZXl3b3JkPipHYXN0cm9pbnRlc3RpbmFsIEluZmVjdGlv
bjwva2V5d29yZD48a2V5d29yZD4qT3JhbC1GZWNhbCBUcmFuc21pc3Npb248L2tleXdvcmQ+PGtl
eXdvcmQ+KlNBUlMtQ29WLTI8L2tleXdvcmQ+PC9rZXl3b3Jkcz48ZGF0ZXM+PHllYXI+MjAyMDwv
eWVhcj48cHViLWRhdGVzPjxkYXRlPk1heTwvZGF0ZT48L3B1Yi1kYXRlcz48L2RhdGVzPjxpc2Ju
PjAwMTYtNTA4NSAoUHJpbnQpJiN4RDswMDE2LTUwODU8L2lzYm4+PGFjY2Vzc2lvbi1udW0+MzIx
NDI3NzM8L2FjY2Vzc2lvbi1udW0+PHVybHM+PC91cmxzPjxjdXN0b20yPlBNQzcxMzAxODE8L2N1
c3RvbTI+PGVsZWN0cm9uaWMtcmVzb3VyY2UtbnVtPjEwLjEwNTMvai5nYXN0cm8uMjAyMC4wMi4w
NTU8L2VsZWN0cm9uaWMtcmVzb3VyY2UtbnVtPjxyZW1vdGUtZGF0YWJhc2UtcHJvdmlkZXI+TkxN
PC9yZW1vdGUtZGF0YWJhc2UtcHJvdmlkZXI+PGxhbmd1YWdlPmVuZzwvbGFuZ3VhZ2U+PC9yZWNv
cmQ+PC9DaXRlPjwvRW5kTm90ZT5=
</w:fldData>
        </w:fldChar>
      </w:r>
      <w:r w:rsidRPr="0067256D">
        <w:rPr>
          <w:rFonts w:asciiTheme="majorBidi" w:hAnsiTheme="majorBidi" w:cstheme="majorBidi"/>
          <w:sz w:val="20"/>
          <w:szCs w:val="20"/>
        </w:rPr>
        <w:instrText xml:space="preserve"> ADDIN EN.CITE.DATA </w:instrText>
      </w:r>
      <w:r w:rsidRPr="0067256D">
        <w:rPr>
          <w:rFonts w:asciiTheme="majorBidi" w:hAnsiTheme="majorBidi" w:cstheme="majorBidi"/>
          <w:sz w:val="20"/>
          <w:szCs w:val="20"/>
        </w:rPr>
      </w:r>
      <w:r w:rsidRPr="0067256D">
        <w:rPr>
          <w:rFonts w:asciiTheme="majorBidi" w:hAnsiTheme="majorBidi" w:cstheme="majorBidi"/>
          <w:sz w:val="20"/>
          <w:szCs w:val="20"/>
        </w:rPr>
        <w:fldChar w:fldCharType="end"/>
      </w:r>
      <w:r w:rsidRPr="0067256D">
        <w:rPr>
          <w:rFonts w:asciiTheme="majorBidi" w:hAnsiTheme="majorBidi" w:cstheme="majorBidi"/>
          <w:sz w:val="20"/>
          <w:szCs w:val="20"/>
        </w:rPr>
      </w:r>
      <w:r w:rsidRPr="0067256D">
        <w:rPr>
          <w:rFonts w:asciiTheme="majorBidi" w:hAnsiTheme="majorBidi" w:cstheme="majorBidi"/>
          <w:sz w:val="20"/>
          <w:szCs w:val="20"/>
        </w:rPr>
        <w:fldChar w:fldCharType="separate"/>
      </w:r>
      <w:r w:rsidRPr="0067256D">
        <w:rPr>
          <w:rFonts w:asciiTheme="majorBidi" w:hAnsiTheme="majorBidi" w:cstheme="majorBidi"/>
          <w:sz w:val="20"/>
          <w:szCs w:val="20"/>
        </w:rPr>
        <w:t>(F. Xiao et al., 2020)</w:t>
      </w:r>
      <w:r w:rsidRPr="0067256D">
        <w:rPr>
          <w:rFonts w:asciiTheme="majorBidi" w:hAnsiTheme="majorBidi" w:cstheme="majorBidi"/>
          <w:sz w:val="20"/>
          <w:szCs w:val="20"/>
        </w:rPr>
        <w:fldChar w:fldCharType="end"/>
      </w:r>
      <w:r w:rsidRPr="0067256D">
        <w:rPr>
          <w:rFonts w:asciiTheme="majorBidi" w:hAnsiTheme="majorBidi" w:cstheme="majorBidi"/>
          <w:sz w:val="20"/>
          <w:szCs w:val="20"/>
        </w:rPr>
        <w:t>.</w:t>
      </w:r>
    </w:p>
    <w:p w14:paraId="0A796B1F" w14:textId="13AFF58F" w:rsidR="006F48F5" w:rsidRDefault="0067256D" w:rsidP="006F48F5">
      <w:pPr>
        <w:spacing w:line="240" w:lineRule="auto"/>
        <w:ind w:firstLine="567"/>
        <w:jc w:val="both"/>
        <w:rPr>
          <w:rFonts w:asciiTheme="majorBidi" w:hAnsiTheme="majorBidi" w:cstheme="majorBidi"/>
          <w:sz w:val="24"/>
          <w:szCs w:val="24"/>
        </w:rPr>
      </w:pPr>
      <w:r w:rsidRPr="0067256D">
        <w:rPr>
          <w:rFonts w:asciiTheme="majorBidi" w:hAnsiTheme="majorBidi" w:cstheme="majorBidi"/>
          <w:sz w:val="20"/>
          <w:szCs w:val="20"/>
        </w:rPr>
        <w:t xml:space="preserve">There are some data that shows PPIs can be used as antiviral drugs </w:t>
      </w:r>
      <w:r w:rsidRPr="0067256D">
        <w:rPr>
          <w:rFonts w:asciiTheme="majorBidi" w:hAnsiTheme="majorBidi" w:cstheme="majorBidi"/>
          <w:sz w:val="20"/>
          <w:szCs w:val="20"/>
        </w:rPr>
        <w:fldChar w:fldCharType="begin"/>
      </w:r>
      <w:r w:rsidRPr="0067256D">
        <w:rPr>
          <w:rFonts w:asciiTheme="majorBidi" w:hAnsiTheme="majorBidi" w:cstheme="majorBidi"/>
          <w:sz w:val="20"/>
          <w:szCs w:val="20"/>
        </w:rPr>
        <w:instrText xml:space="preserve"> ADDIN EN.CITE &lt;EndNote&gt;&lt;Cite&gt;&lt;Author&gt;Ray&lt;/Author&gt;&lt;Year&gt;2020&lt;/Year&gt;&lt;RecNum&gt;105&lt;/RecNum&gt;&lt;DisplayText&gt;(Ray et al., 2020)&lt;/DisplayText&gt;&lt;record&gt;&lt;rec-number&gt;105&lt;/rec-number&gt;&lt;foreign-keys&gt;&lt;key app="EN" db-id="vps9rt5z6a2rr7e09v4525pmpeft92rzvptf" timestamp="1644946468"&gt;105&lt;/key&gt;&lt;/foreign-keys&gt;&lt;ref-type name="Journal Article"&gt;17&lt;/ref-type&gt;&lt;contributors&gt;&lt;authors&gt;&lt;author&gt;Ray, Avik&lt;/author&gt;&lt;author&gt;Sharma, Swati&lt;/author&gt;&lt;author&gt;Sadasivam, Balakrishnan&lt;/author&gt;&lt;/authors&gt;&lt;/contributors&gt;&lt;titles&gt;&lt;title&gt;The potential therapeutic role of proton pump inhibitors in COVID-19: hypotheses based on existing evidences&lt;/title&gt;&lt;secondary-title&gt;Drug Research&lt;/secondary-title&gt;&lt;/titles&gt;&lt;periodical&gt;&lt;full-title&gt;Drug Research&lt;/full-title&gt;&lt;/periodical&gt;&lt;pages&gt;484-488&lt;/pages&gt;&lt;volume&gt;70&lt;/volume&gt;&lt;number&gt;10&lt;/number&gt;&lt;dates&gt;&lt;year&gt;2020&lt;/year&gt;&lt;/dates&gt;&lt;isbn&gt;2194-9379&lt;/isbn&gt;&lt;urls&gt;&lt;/urls&gt;&lt;/record&gt;&lt;/Cite&gt;&lt;/EndNote&gt;</w:instrText>
      </w:r>
      <w:r w:rsidRPr="0067256D">
        <w:rPr>
          <w:rFonts w:asciiTheme="majorBidi" w:hAnsiTheme="majorBidi" w:cstheme="majorBidi"/>
          <w:sz w:val="20"/>
          <w:szCs w:val="20"/>
        </w:rPr>
        <w:fldChar w:fldCharType="separate"/>
      </w:r>
      <w:r w:rsidRPr="0067256D">
        <w:rPr>
          <w:rFonts w:asciiTheme="majorBidi" w:hAnsiTheme="majorBidi" w:cstheme="majorBidi"/>
          <w:sz w:val="20"/>
          <w:szCs w:val="20"/>
        </w:rPr>
        <w:t>(Ray et al., 2020)</w:t>
      </w:r>
      <w:r w:rsidRPr="0067256D">
        <w:rPr>
          <w:rFonts w:asciiTheme="majorBidi" w:hAnsiTheme="majorBidi" w:cstheme="majorBidi"/>
          <w:sz w:val="20"/>
          <w:szCs w:val="20"/>
        </w:rPr>
        <w:fldChar w:fldCharType="end"/>
      </w:r>
      <w:r w:rsidRPr="0067256D">
        <w:rPr>
          <w:rFonts w:asciiTheme="majorBidi" w:hAnsiTheme="majorBidi" w:cstheme="majorBidi"/>
          <w:sz w:val="20"/>
          <w:szCs w:val="20"/>
        </w:rPr>
        <w:t xml:space="preserve"> and may be effective for</w:t>
      </w:r>
      <w:r w:rsidR="00804A55">
        <w:rPr>
          <w:rFonts w:asciiTheme="majorBidi" w:hAnsiTheme="majorBidi" w:cstheme="majorBidi"/>
          <w:sz w:val="20"/>
          <w:szCs w:val="20"/>
        </w:rPr>
        <w:t xml:space="preserve"> </w:t>
      </w:r>
      <w:r w:rsidRPr="0067256D">
        <w:rPr>
          <w:rFonts w:asciiTheme="majorBidi" w:hAnsiTheme="majorBidi" w:cstheme="majorBidi"/>
          <w:sz w:val="20"/>
          <w:szCs w:val="20"/>
        </w:rPr>
        <w:t xml:space="preserve">prophylaxis or even the treatment of covid-19 </w:t>
      </w:r>
      <w:r w:rsidRPr="0067256D">
        <w:rPr>
          <w:rFonts w:asciiTheme="majorBidi" w:hAnsiTheme="majorBidi" w:cstheme="majorBidi"/>
          <w:sz w:val="20"/>
          <w:szCs w:val="20"/>
        </w:rPr>
        <w:fldChar w:fldCharType="begin"/>
      </w:r>
      <w:r w:rsidRPr="0067256D">
        <w:rPr>
          <w:rFonts w:asciiTheme="majorBidi" w:hAnsiTheme="majorBidi" w:cstheme="majorBidi"/>
          <w:sz w:val="20"/>
          <w:szCs w:val="20"/>
        </w:rPr>
        <w:instrText xml:space="preserve"> ADDIN EN.CITE &lt;EndNote&gt;&lt;Cite&gt;&lt;Author&gt;Taştemur&lt;/Author&gt;&lt;Year&gt;2020&lt;/Year&gt;&lt;RecNum&gt;132&lt;/RecNum&gt;&lt;DisplayText&gt;(Taştemur &amp;amp; Ataseven, 2020)&lt;/DisplayText&gt;&lt;record&gt;&lt;rec-number&gt;132&lt;/rec-number&gt;&lt;foreign-keys&gt;&lt;key app="EN" db-id="vps9rt5z6a2rr7e09v4525pmpeft92rzvptf" timestamp="1645560699"&gt;132&lt;/key&gt;&lt;/foreign-keys&gt;&lt;ref-type name="Journal Article"&gt;17&lt;/ref-type&gt;&lt;contributors&gt;&lt;authors&gt;&lt;author&gt;Taştemur, Şeyma&lt;/author&gt;&lt;author&gt;Ataseven, Hilmi&lt;/author&gt;&lt;/authors&gt;&lt;/contributors&gt;&lt;titles&gt;&lt;title&gt;Is it possible to use Proton Pump Inhibitors in COVID-19 treatment and prophylaxis?&lt;/title&gt;&lt;secondary-title&gt;Medical hypotheses&lt;/secondary-title&gt;&lt;/titles&gt;&lt;periodical&gt;&lt;full-title&gt;Medical hypotheses&lt;/full-title&gt;&lt;/periodical&gt;&lt;pages&gt;110018&lt;/pages&gt;&lt;volume&gt;143&lt;/volume&gt;&lt;dates&gt;&lt;year&gt;2020&lt;/year&gt;&lt;/dates&gt;&lt;isbn&gt;0306-9877&lt;/isbn&gt;&lt;urls&gt;&lt;/urls&gt;&lt;/record&gt;&lt;/Cite&gt;&lt;/EndNote&gt;</w:instrText>
      </w:r>
      <w:r w:rsidRPr="0067256D">
        <w:rPr>
          <w:rFonts w:asciiTheme="majorBidi" w:hAnsiTheme="majorBidi" w:cstheme="majorBidi"/>
          <w:sz w:val="20"/>
          <w:szCs w:val="20"/>
        </w:rPr>
        <w:fldChar w:fldCharType="separate"/>
      </w:r>
      <w:r w:rsidRPr="0067256D">
        <w:rPr>
          <w:rFonts w:asciiTheme="majorBidi" w:hAnsiTheme="majorBidi" w:cstheme="majorBidi"/>
          <w:sz w:val="20"/>
          <w:szCs w:val="20"/>
        </w:rPr>
        <w:t>(Taştemur &amp; Ataseven, 2020)</w:t>
      </w:r>
      <w:r w:rsidRPr="0067256D">
        <w:rPr>
          <w:rFonts w:asciiTheme="majorBidi" w:hAnsiTheme="majorBidi" w:cstheme="majorBidi"/>
          <w:sz w:val="20"/>
          <w:szCs w:val="20"/>
        </w:rPr>
        <w:fldChar w:fldCharType="end"/>
      </w:r>
      <w:r w:rsidRPr="0067256D">
        <w:rPr>
          <w:rFonts w:asciiTheme="majorBidi" w:hAnsiTheme="majorBidi" w:cstheme="majorBidi"/>
          <w:sz w:val="20"/>
          <w:szCs w:val="20"/>
        </w:rPr>
        <w:t xml:space="preserve">, but the data on </w:t>
      </w:r>
      <w:r w:rsidR="00804A55">
        <w:rPr>
          <w:rFonts w:asciiTheme="majorBidi" w:hAnsiTheme="majorBidi" w:cstheme="majorBidi"/>
          <w:sz w:val="20"/>
          <w:szCs w:val="20"/>
        </w:rPr>
        <w:t xml:space="preserve">the </w:t>
      </w:r>
      <w:r w:rsidRPr="0067256D">
        <w:rPr>
          <w:rFonts w:asciiTheme="majorBidi" w:hAnsiTheme="majorBidi" w:cstheme="majorBidi"/>
          <w:sz w:val="20"/>
          <w:szCs w:val="20"/>
        </w:rPr>
        <w:t>effect of these drug</w:t>
      </w:r>
      <w:r w:rsidR="00804A55">
        <w:rPr>
          <w:rFonts w:asciiTheme="majorBidi" w:hAnsiTheme="majorBidi" w:cstheme="majorBidi"/>
          <w:sz w:val="20"/>
          <w:szCs w:val="20"/>
        </w:rPr>
        <w:t>s</w:t>
      </w:r>
      <w:r w:rsidRPr="0067256D">
        <w:rPr>
          <w:rFonts w:asciiTheme="majorBidi" w:hAnsiTheme="majorBidi" w:cstheme="majorBidi"/>
          <w:sz w:val="20"/>
          <w:szCs w:val="20"/>
        </w:rPr>
        <w:t xml:space="preserve"> on the risk of susceptibility to COVID-19 and the severity of </w:t>
      </w:r>
      <w:r w:rsidR="00804A55">
        <w:rPr>
          <w:rFonts w:asciiTheme="majorBidi" w:hAnsiTheme="majorBidi" w:cstheme="majorBidi"/>
          <w:sz w:val="20"/>
          <w:szCs w:val="20"/>
        </w:rPr>
        <w:t xml:space="preserve">the </w:t>
      </w:r>
      <w:r w:rsidRPr="0067256D">
        <w:rPr>
          <w:rFonts w:asciiTheme="majorBidi" w:hAnsiTheme="majorBidi" w:cstheme="majorBidi"/>
          <w:sz w:val="20"/>
          <w:szCs w:val="20"/>
        </w:rPr>
        <w:t xml:space="preserve">infection are conflicting. Some studies indicate the relation of PPIs use with higher susceptibility </w:t>
      </w:r>
      <w:r w:rsidRPr="0067256D">
        <w:rPr>
          <w:rFonts w:asciiTheme="majorBidi" w:hAnsiTheme="majorBidi" w:cstheme="majorBidi"/>
          <w:sz w:val="20"/>
          <w:szCs w:val="20"/>
        </w:rPr>
        <w:fldChar w:fldCharType="begin"/>
      </w:r>
      <w:r w:rsidRPr="0067256D">
        <w:rPr>
          <w:rFonts w:asciiTheme="majorBidi" w:hAnsiTheme="majorBidi" w:cstheme="majorBidi"/>
          <w:sz w:val="20"/>
          <w:szCs w:val="20"/>
        </w:rPr>
        <w:instrText xml:space="preserve"> ADDIN EN.CITE &lt;EndNote&gt;&lt;Cite&gt;&lt;Author&gt;Charpiat&lt;/Author&gt;&lt;Year&gt;2020&lt;/Year&gt;&lt;RecNum&gt;143&lt;/RecNum&gt;&lt;DisplayText&gt;(Charpiat et al., 2020; Israelsen et al., 2021)&lt;/DisplayText&gt;&lt;record&gt;&lt;rec-number&gt;143&lt;/rec-number&gt;&lt;foreign-keys&gt;&lt;key app="EN" db-id="vps9rt5z6a2rr7e09v4525pmpeft92rzvptf" timestamp="1647200986"&gt;143&lt;/key&gt;&lt;/foreign-keys&gt;&lt;ref-type name="Journal Article"&gt;17&lt;/ref-type&gt;&lt;contributors&gt;&lt;authors&gt;&lt;author&gt;Charpiat, Bruno&lt;/author&gt;&lt;author&gt;Bleyzac, Nathalie&lt;/author&gt;&lt;author&gt;Tod, Michel&lt;/author&gt;&lt;/authors&gt;&lt;/contributors&gt;&lt;titles&gt;&lt;title&gt;Proton pump inhibitors are risk factors for viral infections: even for COVID-19?&lt;/title&gt;&lt;secondary-title&gt;Clinical drug investigation&lt;/secondary-title&gt;&lt;/titles&gt;&lt;periodical&gt;&lt;full-title&gt;Clinical drug investigation&lt;/full-title&gt;&lt;/periodical&gt;&lt;pages&gt;897-899&lt;/pages&gt;&lt;volume&gt;40&lt;/volume&gt;&lt;number&gt;10&lt;/number&gt;&lt;dates&gt;&lt;year&gt;2020&lt;/year&gt;&lt;/dates&gt;&lt;isbn&gt;1179-1918&lt;/isbn&gt;&lt;urls&gt;&lt;/urls&gt;&lt;/record&gt;&lt;/Cite&gt;&lt;Cite&gt;&lt;Author&gt;Israelsen&lt;/Author&gt;&lt;Year&gt;2021&lt;/Year&gt;&lt;RecNum&gt;5&lt;/RecNum&gt;&lt;record&gt;&lt;rec-number&gt;5&lt;/rec-number&gt;&lt;foreign-keys&gt;&lt;key app="EN" db-id="txxve5x0st2sr3e0td4v0xp420adt2990daf" timestamp="1648403878"&gt;5&lt;/key&gt;&lt;/foreign-keys&gt;&lt;ref-type name="Journal Article"&gt;17&lt;/ref-type&gt;&lt;contributors&gt;&lt;authors&gt;&lt;author&gt;Israelsen, Simone Bastrup&lt;/author&gt;&lt;author&gt;Ernst, Martin Thomsen&lt;/author&gt;&lt;author&gt;Lundh, Andreas&lt;/author&gt;&lt;author&gt;Lundbo, Lene Fogt&lt;/author&gt;&lt;author&gt;Sandholdt, Håkon&lt;/author&gt;&lt;author&gt;Hallas, Jesper&lt;/author&gt;&lt;author&gt;Benfield, Thomas&lt;/author&gt;&lt;/authors&gt;&lt;/contributors&gt;&lt;titles&gt;&lt;title&gt;Proton pump inhibitor use is not strongly associated with SARS-CoV-2 related outcomes: a nationwide study and meta-analysis&lt;/title&gt;&lt;secondary-title&gt;Clinical Gastroenterology and Hepatology&lt;/secondary-title&gt;&lt;/titles&gt;&lt;periodical&gt;&lt;full-title&gt;Clinical Gastroenterology and Hepatology&lt;/full-title&gt;&lt;/periodical&gt;&lt;pages&gt;1845-1854. e6&lt;/pages&gt;&lt;volume&gt;19&lt;/volume&gt;&lt;number&gt;9&lt;/number&gt;&lt;dates&gt;&lt;year&gt;2021&lt;/year&gt;&lt;/dates&gt;&lt;isbn&gt;1542-3565&lt;/isbn&gt;&lt;urls&gt;&lt;/urls&gt;&lt;/record&gt;&lt;/Cite&gt;&lt;/EndNote&gt;</w:instrText>
      </w:r>
      <w:r w:rsidRPr="0067256D">
        <w:rPr>
          <w:rFonts w:asciiTheme="majorBidi" w:hAnsiTheme="majorBidi" w:cstheme="majorBidi"/>
          <w:sz w:val="20"/>
          <w:szCs w:val="20"/>
        </w:rPr>
        <w:fldChar w:fldCharType="separate"/>
      </w:r>
      <w:r w:rsidRPr="0067256D">
        <w:rPr>
          <w:rFonts w:asciiTheme="majorBidi" w:hAnsiTheme="majorBidi" w:cstheme="majorBidi"/>
          <w:sz w:val="20"/>
          <w:szCs w:val="20"/>
        </w:rPr>
        <w:t>(Charpiat et al., 2020; Israelsen et al., 2021)</w:t>
      </w:r>
      <w:r w:rsidRPr="0067256D">
        <w:rPr>
          <w:rFonts w:asciiTheme="majorBidi" w:hAnsiTheme="majorBidi" w:cstheme="majorBidi"/>
          <w:sz w:val="20"/>
          <w:szCs w:val="20"/>
        </w:rPr>
        <w:fldChar w:fldCharType="end"/>
      </w:r>
      <w:r w:rsidRPr="0067256D">
        <w:rPr>
          <w:rFonts w:asciiTheme="majorBidi" w:hAnsiTheme="majorBidi" w:cstheme="majorBidi"/>
          <w:sz w:val="20"/>
          <w:szCs w:val="20"/>
        </w:rPr>
        <w:t xml:space="preserve"> and negative outcome</w:t>
      </w:r>
      <w:r w:rsidR="00804A55">
        <w:rPr>
          <w:rFonts w:asciiTheme="majorBidi" w:hAnsiTheme="majorBidi" w:cstheme="majorBidi"/>
          <w:sz w:val="20"/>
          <w:szCs w:val="20"/>
        </w:rPr>
        <w:t>s</w:t>
      </w:r>
      <w:r w:rsidRPr="0067256D">
        <w:rPr>
          <w:rFonts w:asciiTheme="majorBidi" w:hAnsiTheme="majorBidi" w:cstheme="majorBidi"/>
          <w:sz w:val="20"/>
          <w:szCs w:val="20"/>
        </w:rPr>
        <w:t xml:space="preserve"> of COVID-19 </w:t>
      </w:r>
      <w:r w:rsidRPr="0067256D">
        <w:rPr>
          <w:rFonts w:asciiTheme="majorBidi" w:hAnsiTheme="majorBidi" w:cstheme="majorBidi"/>
          <w:sz w:val="20"/>
          <w:szCs w:val="20"/>
        </w:rPr>
        <w:fldChar w:fldCharType="begin">
          <w:fldData xml:space="preserve">PEVuZE5vdGU+PENpdGU+PEF1dGhvcj5QcmFuYXRhPC9BdXRob3I+PFllYXI+MjAyMTwvWWVhcj48
UmVjTnVtPjM8L1JlY051bT48RGlzcGxheVRleHQ+KFByYW5hdGEgZXQgYWwuLCAyMDIxOyBSYW1h
Y2hhbmRyYW4gZXQgYWwuLCAyMDIyKTwvRGlzcGxheVRleHQ+PHJlY29yZD48cmVjLW51bWJlcj4z
PC9yZWMtbnVtYmVyPjxmb3JlaWduLWtleXM+PGtleSBhcHA9IkVOIiBkYi1pZD0idHh4dmU1eDBz
dDJzcjNlMHRkNHYweHA0MjBhZHQyOTkwZGFmIiB0aW1lc3RhbXA9IjE2NDg0MDI3MTEiPjM8L2tl
eT48L2ZvcmVpZ24ta2V5cz48cmVmLXR5cGUgbmFtZT0iSm91cm5hbCBBcnRpY2xlIj4xNzwvcmVm
LXR5cGU+PGNvbnRyaWJ1dG9ycz48YXV0aG9ycz48YXV0aG9yPlByYW5hdGEsIFJheW1vbmQ8L2F1
dGhvcj48YXV0aG9yPkh1YW5nLCBJYW48L2F1dGhvcj48YXV0aG9yPkxhd3JlbnNpYSwgU2hlcmx5
PC9hdXRob3I+PGF1dGhvcj5IZW5yaW5hLCBKb3NodWE8L2F1dGhvcj48YXV0aG9yPkxpbSwgTWlj
aGFlbCBBbnRob25pdXM8L2F1dGhvcj48YXV0aG9yPkx1a2l0bywgQW50b25pYSBBbm5hPC9hdXRo
b3I+PGF1dGhvcj5LdXN3YXJkaGFuaSwgUmFkZW4gQXl1IFR1dHk8L2F1dGhvcj48YXV0aG9yPldp
YmF3YSwgSTwvYXV0aG9yPjwvYXV0aG9ycz48L2NvbnRyaWJ1dG9ycz48dGl0bGVzPjx0aXRsZT5Q
cm90b24gcHVtcCBpbmhpYml0b3Igb24gc3VzY2VwdGliaWxpdHkgdG8gQ09WSUQtMTkgYW5kIGl0
cyBzZXZlcml0eTogYSBzeXN0ZW1hdGljIHJldmlldyBhbmQgbWV0YS1hbmFseXNpczwvdGl0bGU+
PHNlY29uZGFyeS10aXRsZT5QaGFybWFjb2xvZ2ljYWwgUmVwb3J0czwvc2Vjb25kYXJ5LXRpdGxl
PjwvdGl0bGVzPjxwZXJpb2RpY2FsPjxmdWxsLXRpdGxlPlBoYXJtYWNvbG9naWNhbCBSZXBvcnRz
PC9mdWxsLXRpdGxlPjwvcGVyaW9kaWNhbD48cGFnZXM+MTY0Mi0xNjQ5PC9wYWdlcz48dm9sdW1l
PjczPC92b2x1bWU+PG51bWJlcj42PC9udW1iZXI+PGRhdGVzPjx5ZWFyPjIwMjE8L3llYXI+PC9k
YXRlcz48aXNibj4yMjk5LTU2ODQ8L2lzYm4+PHVybHM+PC91cmxzPjwvcmVjb3JkPjwvQ2l0ZT48
Q2l0ZT48QXV0aG9yPlJhbWFjaGFuZHJhbjwvQXV0aG9yPjxZZWFyPjIwMjI8L1llYXI+PFJlY051
bT4xMzk8L1JlY051bT48cmVjb3JkPjxyZWMtbnVtYmVyPjEzOTwvcmVjLW51bWJlcj48Zm9yZWln
bi1rZXlzPjxrZXkgYXBwPSJFTiIgZGItaWQ9InZwczlydDV6NmEycnI3ZTA5djQ1MjVwbXBlZnQ5
MnJ6dnB0ZiIgdGltZXN0YW1wPSIxNjQ3MjAwNDM2Ij4xMzk8L2tleT48L2ZvcmVpZ24ta2V5cz48
cmVmLXR5cGUgbmFtZT0iSm91cm5hbCBBcnRpY2xlIj4xNzwvcmVmLXR5cGU+PGNvbnRyaWJ1dG9y
cz48YXV0aG9ycz48YXV0aG9yPlJhbWFjaGFuZHJhbiwgUHJlZXRoaTwvYXV0aG9yPjxhdXRob3I+
UGVyaXNldHRpLCBBYmhpbGFzaDwvYXV0aG9yPjxhdXRob3I+R2FqZW5kcmFuLCBNYWhlc2g8L2F1
dGhvcj48YXV0aG9yPkplYW4tTG91aXMsIEZhcmxhPC9hdXRob3I+PGF1dGhvcj5CYW5zYWwsIFBh
cmRlZXA8L2F1dGhvcj48YXV0aG9yPkR3aXZlZGksIEFsb2sgS3VtYXI8L2F1dGhvcj48YXV0aG9y
PkdveWFsLCBIZW1hbnQ8L2F1dGhvcj48L2F1dGhvcnM+PC9jb250cmlidXRvcnM+PHRpdGxlcz48
dGl0bGU+UHJlLWhvc3BpdGFsaXphdGlvbiBwcm90b24gcHVtcCBpbmhpYml0b3IgdXNlIGFuZCBj
bGluaWNhbCBvdXRjb21lcyBpbiBDT1ZJRC0xOTwvdGl0bGU+PHNlY29uZGFyeS10aXRsZT5FdXJv
cGVhbiBKb3VybmFsIG9mIEdhc3Ryb2VudGVyb2xvZ3kgJmFtcDsgSGVwYXRvbG9neTwvc2Vjb25k
YXJ5LXRpdGxlPjwvdGl0bGVzPjxwZXJpb2RpY2FsPjxmdWxsLXRpdGxlPkV1cm9wZWFuIEpvdXJu
YWwgb2YgR2FzdHJvZW50ZXJvbG9neSAmYW1wOyBIZXBhdG9sb2d5PC9mdWxsLXRpdGxlPjwvcGVy
aW9kaWNhbD48cGFnZXM+MTM3LTE0MTwvcGFnZXM+PHZvbHVtZT4zNDwvdm9sdW1lPjxudW1iZXI+
MjwvbnVtYmVyPjxkYXRlcz48eWVhcj4yMDIyPC95ZWFyPjwvZGF0ZXM+PGlzYm4+MDk1NC02OTFY
PC9pc2JuPjx1cmxzPjwvdXJscz48L3JlY29yZD48L0NpdGU+PC9FbmROb3RlPn==
</w:fldData>
        </w:fldChar>
      </w:r>
      <w:r w:rsidRPr="0067256D">
        <w:rPr>
          <w:rFonts w:asciiTheme="majorBidi" w:hAnsiTheme="majorBidi" w:cstheme="majorBidi"/>
          <w:sz w:val="20"/>
          <w:szCs w:val="20"/>
        </w:rPr>
        <w:instrText xml:space="preserve"> ADDIN EN.CITE </w:instrText>
      </w:r>
      <w:r w:rsidRPr="0067256D">
        <w:rPr>
          <w:rFonts w:asciiTheme="majorBidi" w:hAnsiTheme="majorBidi" w:cstheme="majorBidi"/>
          <w:sz w:val="20"/>
          <w:szCs w:val="20"/>
        </w:rPr>
        <w:fldChar w:fldCharType="begin">
          <w:fldData xml:space="preserve">PEVuZE5vdGU+PENpdGU+PEF1dGhvcj5QcmFuYXRhPC9BdXRob3I+PFllYXI+MjAyMTwvWWVhcj48
UmVjTnVtPjM8L1JlY051bT48RGlzcGxheVRleHQ+KFByYW5hdGEgZXQgYWwuLCAyMDIxOyBSYW1h
Y2hhbmRyYW4gZXQgYWwuLCAyMDIyKTwvRGlzcGxheVRleHQ+PHJlY29yZD48cmVjLW51bWJlcj4z
PC9yZWMtbnVtYmVyPjxmb3JlaWduLWtleXM+PGtleSBhcHA9IkVOIiBkYi1pZD0idHh4dmU1eDBz
dDJzcjNlMHRkNHYweHA0MjBhZHQyOTkwZGFmIiB0aW1lc3RhbXA9IjE2NDg0MDI3MTEiPjM8L2tl
eT48L2ZvcmVpZ24ta2V5cz48cmVmLXR5cGUgbmFtZT0iSm91cm5hbCBBcnRpY2xlIj4xNzwvcmVm
LXR5cGU+PGNvbnRyaWJ1dG9ycz48YXV0aG9ycz48YXV0aG9yPlByYW5hdGEsIFJheW1vbmQ8L2F1
dGhvcj48YXV0aG9yPkh1YW5nLCBJYW48L2F1dGhvcj48YXV0aG9yPkxhd3JlbnNpYSwgU2hlcmx5
PC9hdXRob3I+PGF1dGhvcj5IZW5yaW5hLCBKb3NodWE8L2F1dGhvcj48YXV0aG9yPkxpbSwgTWlj
aGFlbCBBbnRob25pdXM8L2F1dGhvcj48YXV0aG9yPkx1a2l0bywgQW50b25pYSBBbm5hPC9hdXRo
b3I+PGF1dGhvcj5LdXN3YXJkaGFuaSwgUmFkZW4gQXl1IFR1dHk8L2F1dGhvcj48YXV0aG9yPldp
YmF3YSwgSTwvYXV0aG9yPjwvYXV0aG9ycz48L2NvbnRyaWJ1dG9ycz48dGl0bGVzPjx0aXRsZT5Q
cm90b24gcHVtcCBpbmhpYml0b3Igb24gc3VzY2VwdGliaWxpdHkgdG8gQ09WSUQtMTkgYW5kIGl0
cyBzZXZlcml0eTogYSBzeXN0ZW1hdGljIHJldmlldyBhbmQgbWV0YS1hbmFseXNpczwvdGl0bGU+
PHNlY29uZGFyeS10aXRsZT5QaGFybWFjb2xvZ2ljYWwgUmVwb3J0czwvc2Vjb25kYXJ5LXRpdGxl
PjwvdGl0bGVzPjxwZXJpb2RpY2FsPjxmdWxsLXRpdGxlPlBoYXJtYWNvbG9naWNhbCBSZXBvcnRz
PC9mdWxsLXRpdGxlPjwvcGVyaW9kaWNhbD48cGFnZXM+MTY0Mi0xNjQ5PC9wYWdlcz48dm9sdW1l
PjczPC92b2x1bWU+PG51bWJlcj42PC9udW1iZXI+PGRhdGVzPjx5ZWFyPjIwMjE8L3llYXI+PC9k
YXRlcz48aXNibj4yMjk5LTU2ODQ8L2lzYm4+PHVybHM+PC91cmxzPjwvcmVjb3JkPjwvQ2l0ZT48
Q2l0ZT48QXV0aG9yPlJhbWFjaGFuZHJhbjwvQXV0aG9yPjxZZWFyPjIwMjI8L1llYXI+PFJlY051
bT4xMzk8L1JlY051bT48cmVjb3JkPjxyZWMtbnVtYmVyPjEzOTwvcmVjLW51bWJlcj48Zm9yZWln
bi1rZXlzPjxrZXkgYXBwPSJFTiIgZGItaWQ9InZwczlydDV6NmEycnI3ZTA5djQ1MjVwbXBlZnQ5
MnJ6dnB0ZiIgdGltZXN0YW1wPSIxNjQ3MjAwNDM2Ij4xMzk8L2tleT48L2ZvcmVpZ24ta2V5cz48
cmVmLXR5cGUgbmFtZT0iSm91cm5hbCBBcnRpY2xlIj4xNzwvcmVmLXR5cGU+PGNvbnRyaWJ1dG9y
cz48YXV0aG9ycz48YXV0aG9yPlJhbWFjaGFuZHJhbiwgUHJlZXRoaTwvYXV0aG9yPjxhdXRob3I+
UGVyaXNldHRpLCBBYmhpbGFzaDwvYXV0aG9yPjxhdXRob3I+R2FqZW5kcmFuLCBNYWhlc2g8L2F1
dGhvcj48YXV0aG9yPkplYW4tTG91aXMsIEZhcmxhPC9hdXRob3I+PGF1dGhvcj5CYW5zYWwsIFBh
cmRlZXA8L2F1dGhvcj48YXV0aG9yPkR3aXZlZGksIEFsb2sgS3VtYXI8L2F1dGhvcj48YXV0aG9y
PkdveWFsLCBIZW1hbnQ8L2F1dGhvcj48L2F1dGhvcnM+PC9jb250cmlidXRvcnM+PHRpdGxlcz48
dGl0bGU+UHJlLWhvc3BpdGFsaXphdGlvbiBwcm90b24gcHVtcCBpbmhpYml0b3IgdXNlIGFuZCBj
bGluaWNhbCBvdXRjb21lcyBpbiBDT1ZJRC0xOTwvdGl0bGU+PHNlY29uZGFyeS10aXRsZT5FdXJv
cGVhbiBKb3VybmFsIG9mIEdhc3Ryb2VudGVyb2xvZ3kgJmFtcDsgSGVwYXRvbG9neTwvc2Vjb25k
YXJ5LXRpdGxlPjwvdGl0bGVzPjxwZXJpb2RpY2FsPjxmdWxsLXRpdGxlPkV1cm9wZWFuIEpvdXJu
YWwgb2YgR2FzdHJvZW50ZXJvbG9neSAmYW1wOyBIZXBhdG9sb2d5PC9mdWxsLXRpdGxlPjwvcGVy
aW9kaWNhbD48cGFnZXM+MTM3LTE0MTwvcGFnZXM+PHZvbHVtZT4zNDwvdm9sdW1lPjxudW1iZXI+
MjwvbnVtYmVyPjxkYXRlcz48eWVhcj4yMDIyPC95ZWFyPjwvZGF0ZXM+PGlzYm4+MDk1NC02OTFY
PC9pc2JuPjx1cmxzPjwvdXJscz48L3JlY29yZD48L0NpdGU+PC9FbmROb3RlPn==
</w:fldData>
        </w:fldChar>
      </w:r>
      <w:r w:rsidRPr="0067256D">
        <w:rPr>
          <w:rFonts w:asciiTheme="majorBidi" w:hAnsiTheme="majorBidi" w:cstheme="majorBidi"/>
          <w:sz w:val="20"/>
          <w:szCs w:val="20"/>
        </w:rPr>
        <w:instrText xml:space="preserve"> ADDIN EN.CITE.DATA </w:instrText>
      </w:r>
      <w:r w:rsidRPr="0067256D">
        <w:rPr>
          <w:rFonts w:asciiTheme="majorBidi" w:hAnsiTheme="majorBidi" w:cstheme="majorBidi"/>
          <w:sz w:val="20"/>
          <w:szCs w:val="20"/>
        </w:rPr>
      </w:r>
      <w:r w:rsidRPr="0067256D">
        <w:rPr>
          <w:rFonts w:asciiTheme="majorBidi" w:hAnsiTheme="majorBidi" w:cstheme="majorBidi"/>
          <w:sz w:val="20"/>
          <w:szCs w:val="20"/>
        </w:rPr>
        <w:fldChar w:fldCharType="end"/>
      </w:r>
      <w:r w:rsidRPr="0067256D">
        <w:rPr>
          <w:rFonts w:asciiTheme="majorBidi" w:hAnsiTheme="majorBidi" w:cstheme="majorBidi"/>
          <w:sz w:val="20"/>
          <w:szCs w:val="20"/>
        </w:rPr>
      </w:r>
      <w:r w:rsidRPr="0067256D">
        <w:rPr>
          <w:rFonts w:asciiTheme="majorBidi" w:hAnsiTheme="majorBidi" w:cstheme="majorBidi"/>
          <w:sz w:val="20"/>
          <w:szCs w:val="20"/>
        </w:rPr>
        <w:fldChar w:fldCharType="separate"/>
      </w:r>
      <w:r w:rsidRPr="0067256D">
        <w:rPr>
          <w:rFonts w:asciiTheme="majorBidi" w:hAnsiTheme="majorBidi" w:cstheme="majorBidi"/>
          <w:sz w:val="20"/>
          <w:szCs w:val="20"/>
        </w:rPr>
        <w:t>(Pranata et al., 2021; Ramachandran et al., 2022)</w:t>
      </w:r>
      <w:r w:rsidRPr="0067256D">
        <w:rPr>
          <w:rFonts w:asciiTheme="majorBidi" w:hAnsiTheme="majorBidi" w:cstheme="majorBidi"/>
          <w:sz w:val="20"/>
          <w:szCs w:val="20"/>
        </w:rPr>
        <w:fldChar w:fldCharType="end"/>
      </w:r>
      <w:r w:rsidRPr="0067256D">
        <w:rPr>
          <w:rFonts w:asciiTheme="majorBidi" w:hAnsiTheme="majorBidi" w:cstheme="majorBidi"/>
          <w:sz w:val="20"/>
          <w:szCs w:val="20"/>
        </w:rPr>
        <w:t xml:space="preserve">; while others </w:t>
      </w:r>
      <w:r w:rsidR="00804A55">
        <w:rPr>
          <w:rFonts w:asciiTheme="majorBidi" w:hAnsiTheme="majorBidi" w:cstheme="majorBidi"/>
          <w:sz w:val="20"/>
          <w:szCs w:val="20"/>
        </w:rPr>
        <w:t xml:space="preserve">do </w:t>
      </w:r>
      <w:r w:rsidRPr="0067256D">
        <w:rPr>
          <w:rFonts w:asciiTheme="majorBidi" w:hAnsiTheme="majorBidi" w:cstheme="majorBidi"/>
          <w:sz w:val="20"/>
          <w:szCs w:val="20"/>
        </w:rPr>
        <w:t xml:space="preserve">not found any relation </w:t>
      </w:r>
      <w:r w:rsidRPr="0067256D">
        <w:rPr>
          <w:rFonts w:asciiTheme="majorBidi" w:hAnsiTheme="majorBidi" w:cstheme="majorBidi"/>
          <w:sz w:val="20"/>
          <w:szCs w:val="20"/>
        </w:rPr>
        <w:fldChar w:fldCharType="begin">
          <w:fldData xml:space="preserve">PEVuZE5vdGU+PENpdGU+PEF1dGhvcj5Jc3JhZWxzZW48L0F1dGhvcj48WWVhcj4yMDIxPC9ZZWFy
PjxSZWNOdW0+NTwvUmVjTnVtPjxEaXNwbGF5VGV4dD4oSXNyYWVsc2VuIGV0IGFsLiwgMjAyMTsg
UGFyayBldCBhbC4sIDIwMjI7IFppcHBpIGV0IGFsLiwgMjAyMSk8L0Rpc3BsYXlUZXh0PjxyZWNv
cmQ+PHJlYy1udW1iZXI+NTwvcmVjLW51bWJlcj48Zm9yZWlnbi1rZXlzPjxrZXkgYXBwPSJFTiIg
ZGItaWQ9InR4eHZlNXgwc3Qyc3IzZTB0ZDR2MHhwNDIwYWR0Mjk5MGRhZiIgdGltZXN0YW1wPSIx
NjQ4NDAzODc4Ij41PC9rZXk+PC9mb3JlaWduLWtleXM+PHJlZi10eXBlIG5hbWU9IkpvdXJuYWwg
QXJ0aWNsZSI+MTc8L3JlZi10eXBlPjxjb250cmlidXRvcnM+PGF1dGhvcnM+PGF1dGhvcj5Jc3Jh
ZWxzZW4sIFNpbW9uZSBCYXN0cnVwPC9hdXRob3I+PGF1dGhvcj5Fcm5zdCwgTWFydGluIFRob21z
ZW48L2F1dGhvcj48YXV0aG9yPkx1bmRoLCBBbmRyZWFzPC9hdXRob3I+PGF1dGhvcj5MdW5kYm8s
IExlbmUgRm9ndDwvYXV0aG9yPjxhdXRob3I+U2FuZGhvbGR0LCBIw6Vrb248L2F1dGhvcj48YXV0
aG9yPkhhbGxhcywgSmVzcGVyPC9hdXRob3I+PGF1dGhvcj5CZW5maWVsZCwgVGhvbWFzPC9hdXRo
b3I+PC9hdXRob3JzPjwvY29udHJpYnV0b3JzPjx0aXRsZXM+PHRpdGxlPlByb3RvbiBwdW1wIGlu
aGliaXRvciB1c2UgaXMgbm90IHN0cm9uZ2x5IGFzc29jaWF0ZWQgd2l0aCBTQVJTLUNvVi0yIHJl
bGF0ZWQgb3V0Y29tZXM6IGEgbmF0aW9ud2lkZSBzdHVkeSBhbmQgbWV0YS1hbmFseXNpczwvdGl0
bGU+PHNlY29uZGFyeS10aXRsZT5DbGluaWNhbCBHYXN0cm9lbnRlcm9sb2d5IGFuZCBIZXBhdG9s
b2d5PC9zZWNvbmRhcnktdGl0bGU+PC90aXRsZXM+PHBlcmlvZGljYWw+PGZ1bGwtdGl0bGU+Q2xp
bmljYWwgR2FzdHJvZW50ZXJvbG9neSBhbmQgSGVwYXRvbG9neTwvZnVsbC10aXRsZT48L3Blcmlv
ZGljYWw+PHBhZ2VzPjE4NDUtMTg1NC4gZTY8L3BhZ2VzPjx2b2x1bWU+MTk8L3ZvbHVtZT48bnVt
YmVyPjk8L251bWJlcj48ZGF0ZXM+PHllYXI+MjAyMTwveWVhcj48L2RhdGVzPjxpc2JuPjE1NDIt
MzU2NTwvaXNibj48dXJscz48L3VybHM+PC9yZWNvcmQ+PC9DaXRlPjxDaXRlPjxBdXRob3I+UGFy
azwvQXV0aG9yPjxZZWFyPjIwMjI8L1llYXI+PFJlY051bT4yPC9SZWNOdW0+PHJlY29yZD48cmVj
LW51bWJlcj4yPC9yZWMtbnVtYmVyPjxmb3JlaWduLWtleXM+PGtleSBhcHA9IkVOIiBkYi1pZD0i
dHh4dmU1eDBzdDJzcjNlMHRkNHYweHA0MjBhZHQyOTkwZGFmIiB0aW1lc3RhbXA9IjE2NDg0MDI2
NTYiPjI8L2tleT48L2ZvcmVpZ24ta2V5cz48cmVmLXR5cGUgbmFtZT0iSm91cm5hbCBBcnRpY2xl
Ij4xNzwvcmVmLXR5cGU+PGNvbnRyaWJ1dG9ycz48YXV0aG9ycz48YXV0aG9yPlBhcmssIEppbXl1
bmc8L2F1dGhvcj48YXV0aG9yPllvdSwgU2VuZyBDaGFuPC9hdXRob3I+PGF1dGhvcj5DaG8sIEph
ZWh5ZW9uZzwvYXV0aG9yPjxhdXRob3I+UGFyaywgQ2hhbiBIeXVrPC9hdXRob3I+PGF1dGhvcj5T
aGluLCBXb29uIEdlb248L2F1dGhvcj48YXV0aG9yPlBhcmssIFJhZSBXb29uZzwvYXV0aG9yPjxh
dXRob3I+SW4gU2VvLCBTZXVuZzwvYXV0aG9yPjwvYXV0aG9ycz48L2NvbnRyaWJ1dG9ycz48dGl0
bGVzPjx0aXRsZT5Db21wYXJhdGl2ZSByaXNrIG9mIGluY2lkZW5jZSBhbmQgY2xpbmljYWwgb3V0
Y29tZXMgb2YgQ09WSUQtMTkgYW1vbmcgcHJvdG9uIHB1bXAgaW5oaWJpdG9yIGFuZCBoaXN0YW1p
bmUtMiByZWNlcHRvciBhbnRhZ29uaXN0IHNob3J0LXRlcm0gdXNlcnM6IGEgbmF0aW9ud2lkZSBy
ZXRyb3NwZWN0aXZlIGNvaG9ydCBzdHVkeTwvdGl0bGU+PHNlY29uZGFyeS10aXRsZT5CTUMgUGhh
cm1hY29sb2d5IGFuZCBUb3hpY29sb2d5PC9zZWNvbmRhcnktdGl0bGU+PC90aXRsZXM+PHBlcmlv
ZGljYWw+PGZ1bGwtdGl0bGU+Qk1DIFBoYXJtYWNvbG9neSBhbmQgVG94aWNvbG9neTwvZnVsbC10
aXRsZT48L3BlcmlvZGljYWw+PHBhZ2VzPjEtMTA8L3BhZ2VzPjx2b2x1bWU+MjM8L3ZvbHVtZT48
bnVtYmVyPjE8L251bWJlcj48ZGF0ZXM+PHllYXI+MjAyMjwveWVhcj48L2RhdGVzPjxpc2JuPjIw
NTAtNjUxMTwvaXNibj48dXJscz48L3VybHM+PC9yZWNvcmQ+PC9DaXRlPjxDaXRlPjxBdXRob3I+
WmlwcGk8L0F1dGhvcj48WWVhcj4yMDIxPC9ZZWFyPjxSZWNOdW0+MTM3PC9SZWNOdW0+PHJlY29y
ZD48cmVjLW51bWJlcj4xMzc8L3JlYy1udW1iZXI+PGZvcmVpZ24ta2V5cz48a2V5IGFwcD0iRU4i
IGRiLWlkPSJ2cHM5cnQ1ejZhMnJyN2UwOXY0NTI1cG1wZWZ0OTJyenZwdGYiIHRpbWVzdGFtcD0i
MTY0NzIwMDM1MiI+MTM3PC9rZXk+PC9mb3JlaWduLWtleXM+PHJlZi10eXBlIG5hbWU9IkpvdXJu
YWwgQXJ0aWNsZSI+MTc8L3JlZi10eXBlPjxjb250cmlidXRvcnM+PGF1dGhvcnM+PGF1dGhvcj5a
aXBwaSwgTWFkZGFsZW5hPC9hdXRob3I+PGF1dGhvcj5GaW9yaW5vLCBTaXJpbzwvYXV0aG9yPjxh
dXRob3I+QnVkcmllc2ksIFJvYmVydGE8L2F1dGhvcj48YXV0aG9yPk1pY3VjY2ksIE1hdHRlbzwv
YXV0aG9yPjxhdXRob3I+Q29yYXp6YSwgSXZhbjwvYXV0aG9yPjxhdXRob3I+UGljYSwgUm9iZXJ0
YTwvYXV0aG9yPjxhdXRob3I+ZGUgQmlhc2UsIERhcmlvPC9hdXRob3I+PGF1dGhvcj5HYWxsbywg
Q2xhdWRpbyBHaXVzZXBwZTwvYXV0aG9yPjxhdXRob3I+SG9uZywgV2FuZG9uZzwvYXV0aG9yPjwv
YXV0aG9ycz48L2NvbnRyaWJ1dG9ycz48dGl0bGVzPjx0aXRsZT5QYXJhZG94aWNhbCByZWxhdGlv
bnNoaXAgYmV0d2VlbiBwcm90b24gcHVtcCBpbmhpYml0b3JzIGFuZCBDT1ZJRC0xOTogQSBzeXN0
ZW1hdGljIHJldmlldyBhbmQgbWV0YS1hbmFseXNpczwvdGl0bGU+PHNlY29uZGFyeS10aXRsZT5X
b3JsZCBKb3VybmFsIG9mIENsaW5pY2FsIENhc2VzPC9zZWNvbmRhcnktdGl0bGU+PC90aXRsZXM+
PHBlcmlvZGljYWw+PGZ1bGwtdGl0bGU+V29ybGQgSm91cm5hbCBvZiBDbGluaWNhbCBDYXNlczwv
ZnVsbC10aXRsZT48L3BlcmlvZGljYWw+PHBhZ2VzPjI3NjM8L3BhZ2VzPjx2b2x1bWU+OTwvdm9s
dW1lPjxudW1iZXI+MTI8L251bWJlcj48ZGF0ZXM+PHllYXI+MjAyMTwveWVhcj48L2RhdGVzPjx1
cmxzPjwvdXJscz48L3JlY29yZD48L0NpdGU+PC9FbmROb3RlPn==
</w:fldData>
        </w:fldChar>
      </w:r>
      <w:r w:rsidRPr="0067256D">
        <w:rPr>
          <w:rFonts w:asciiTheme="majorBidi" w:hAnsiTheme="majorBidi" w:cstheme="majorBidi"/>
          <w:sz w:val="20"/>
          <w:szCs w:val="20"/>
        </w:rPr>
        <w:instrText xml:space="preserve"> ADDIN EN.CITE </w:instrText>
      </w:r>
      <w:r w:rsidRPr="0067256D">
        <w:rPr>
          <w:rFonts w:asciiTheme="majorBidi" w:hAnsiTheme="majorBidi" w:cstheme="majorBidi"/>
          <w:sz w:val="20"/>
          <w:szCs w:val="20"/>
        </w:rPr>
        <w:fldChar w:fldCharType="begin">
          <w:fldData xml:space="preserve">PEVuZE5vdGU+PENpdGU+PEF1dGhvcj5Jc3JhZWxzZW48L0F1dGhvcj48WWVhcj4yMDIxPC9ZZWFy
PjxSZWNOdW0+NTwvUmVjTnVtPjxEaXNwbGF5VGV4dD4oSXNyYWVsc2VuIGV0IGFsLiwgMjAyMTsg
UGFyayBldCBhbC4sIDIwMjI7IFppcHBpIGV0IGFsLiwgMjAyMSk8L0Rpc3BsYXlUZXh0PjxyZWNv
cmQ+PHJlYy1udW1iZXI+NTwvcmVjLW51bWJlcj48Zm9yZWlnbi1rZXlzPjxrZXkgYXBwPSJFTiIg
ZGItaWQ9InR4eHZlNXgwc3Qyc3IzZTB0ZDR2MHhwNDIwYWR0Mjk5MGRhZiIgdGltZXN0YW1wPSIx
NjQ4NDAzODc4Ij41PC9rZXk+PC9mb3JlaWduLWtleXM+PHJlZi10eXBlIG5hbWU9IkpvdXJuYWwg
QXJ0aWNsZSI+MTc8L3JlZi10eXBlPjxjb250cmlidXRvcnM+PGF1dGhvcnM+PGF1dGhvcj5Jc3Jh
ZWxzZW4sIFNpbW9uZSBCYXN0cnVwPC9hdXRob3I+PGF1dGhvcj5Fcm5zdCwgTWFydGluIFRob21z
ZW48L2F1dGhvcj48YXV0aG9yPkx1bmRoLCBBbmRyZWFzPC9hdXRob3I+PGF1dGhvcj5MdW5kYm8s
IExlbmUgRm9ndDwvYXV0aG9yPjxhdXRob3I+U2FuZGhvbGR0LCBIw6Vrb248L2F1dGhvcj48YXV0
aG9yPkhhbGxhcywgSmVzcGVyPC9hdXRob3I+PGF1dGhvcj5CZW5maWVsZCwgVGhvbWFzPC9hdXRo
b3I+PC9hdXRob3JzPjwvY29udHJpYnV0b3JzPjx0aXRsZXM+PHRpdGxlPlByb3RvbiBwdW1wIGlu
aGliaXRvciB1c2UgaXMgbm90IHN0cm9uZ2x5IGFzc29jaWF0ZWQgd2l0aCBTQVJTLUNvVi0yIHJl
bGF0ZWQgb3V0Y29tZXM6IGEgbmF0aW9ud2lkZSBzdHVkeSBhbmQgbWV0YS1hbmFseXNpczwvdGl0
bGU+PHNlY29uZGFyeS10aXRsZT5DbGluaWNhbCBHYXN0cm9lbnRlcm9sb2d5IGFuZCBIZXBhdG9s
b2d5PC9zZWNvbmRhcnktdGl0bGU+PC90aXRsZXM+PHBlcmlvZGljYWw+PGZ1bGwtdGl0bGU+Q2xp
bmljYWwgR2FzdHJvZW50ZXJvbG9neSBhbmQgSGVwYXRvbG9neTwvZnVsbC10aXRsZT48L3Blcmlv
ZGljYWw+PHBhZ2VzPjE4NDUtMTg1NC4gZTY8L3BhZ2VzPjx2b2x1bWU+MTk8L3ZvbHVtZT48bnVt
YmVyPjk8L251bWJlcj48ZGF0ZXM+PHllYXI+MjAyMTwveWVhcj48L2RhdGVzPjxpc2JuPjE1NDIt
MzU2NTwvaXNibj48dXJscz48L3VybHM+PC9yZWNvcmQ+PC9DaXRlPjxDaXRlPjxBdXRob3I+UGFy
azwvQXV0aG9yPjxZZWFyPjIwMjI8L1llYXI+PFJlY051bT4yPC9SZWNOdW0+PHJlY29yZD48cmVj
LW51bWJlcj4yPC9yZWMtbnVtYmVyPjxmb3JlaWduLWtleXM+PGtleSBhcHA9IkVOIiBkYi1pZD0i
dHh4dmU1eDBzdDJzcjNlMHRkNHYweHA0MjBhZHQyOTkwZGFmIiB0aW1lc3RhbXA9IjE2NDg0MDI2
NTYiPjI8L2tleT48L2ZvcmVpZ24ta2V5cz48cmVmLXR5cGUgbmFtZT0iSm91cm5hbCBBcnRpY2xl
Ij4xNzwvcmVmLXR5cGU+PGNvbnRyaWJ1dG9ycz48YXV0aG9ycz48YXV0aG9yPlBhcmssIEppbXl1
bmc8L2F1dGhvcj48YXV0aG9yPllvdSwgU2VuZyBDaGFuPC9hdXRob3I+PGF1dGhvcj5DaG8sIEph
ZWh5ZW9uZzwvYXV0aG9yPjxhdXRob3I+UGFyaywgQ2hhbiBIeXVrPC9hdXRob3I+PGF1dGhvcj5T
aGluLCBXb29uIEdlb248L2F1dGhvcj48YXV0aG9yPlBhcmssIFJhZSBXb29uZzwvYXV0aG9yPjxh
dXRob3I+SW4gU2VvLCBTZXVuZzwvYXV0aG9yPjwvYXV0aG9ycz48L2NvbnRyaWJ1dG9ycz48dGl0
bGVzPjx0aXRsZT5Db21wYXJhdGl2ZSByaXNrIG9mIGluY2lkZW5jZSBhbmQgY2xpbmljYWwgb3V0
Y29tZXMgb2YgQ09WSUQtMTkgYW1vbmcgcHJvdG9uIHB1bXAgaW5oaWJpdG9yIGFuZCBoaXN0YW1p
bmUtMiByZWNlcHRvciBhbnRhZ29uaXN0IHNob3J0LXRlcm0gdXNlcnM6IGEgbmF0aW9ud2lkZSBy
ZXRyb3NwZWN0aXZlIGNvaG9ydCBzdHVkeTwvdGl0bGU+PHNlY29uZGFyeS10aXRsZT5CTUMgUGhh
cm1hY29sb2d5IGFuZCBUb3hpY29sb2d5PC9zZWNvbmRhcnktdGl0bGU+PC90aXRsZXM+PHBlcmlv
ZGljYWw+PGZ1bGwtdGl0bGU+Qk1DIFBoYXJtYWNvbG9neSBhbmQgVG94aWNvbG9neTwvZnVsbC10
aXRsZT48L3BlcmlvZGljYWw+PHBhZ2VzPjEtMTA8L3BhZ2VzPjx2b2x1bWU+MjM8L3ZvbHVtZT48
bnVtYmVyPjE8L251bWJlcj48ZGF0ZXM+PHllYXI+MjAyMjwveWVhcj48L2RhdGVzPjxpc2JuPjIw
NTAtNjUxMTwvaXNibj48dXJscz48L3VybHM+PC9yZWNvcmQ+PC9DaXRlPjxDaXRlPjxBdXRob3I+
WmlwcGk8L0F1dGhvcj48WWVhcj4yMDIxPC9ZZWFyPjxSZWNOdW0+MTM3PC9SZWNOdW0+PHJlY29y
ZD48cmVjLW51bWJlcj4xMzc8L3JlYy1udW1iZXI+PGZvcmVpZ24ta2V5cz48a2V5IGFwcD0iRU4i
IGRiLWlkPSJ2cHM5cnQ1ejZhMnJyN2UwOXY0NTI1cG1wZWZ0OTJyenZwdGYiIHRpbWVzdGFtcD0i
MTY0NzIwMDM1MiI+MTM3PC9rZXk+PC9mb3JlaWduLWtleXM+PHJlZi10eXBlIG5hbWU9IkpvdXJu
YWwgQXJ0aWNsZSI+MTc8L3JlZi10eXBlPjxjb250cmlidXRvcnM+PGF1dGhvcnM+PGF1dGhvcj5a
aXBwaSwgTWFkZGFsZW5hPC9hdXRob3I+PGF1dGhvcj5GaW9yaW5vLCBTaXJpbzwvYXV0aG9yPjxh
dXRob3I+QnVkcmllc2ksIFJvYmVydGE8L2F1dGhvcj48YXV0aG9yPk1pY3VjY2ksIE1hdHRlbzwv
YXV0aG9yPjxhdXRob3I+Q29yYXp6YSwgSXZhbjwvYXV0aG9yPjxhdXRob3I+UGljYSwgUm9iZXJ0
YTwvYXV0aG9yPjxhdXRob3I+ZGUgQmlhc2UsIERhcmlvPC9hdXRob3I+PGF1dGhvcj5HYWxsbywg
Q2xhdWRpbyBHaXVzZXBwZTwvYXV0aG9yPjxhdXRob3I+SG9uZywgV2FuZG9uZzwvYXV0aG9yPjwv
YXV0aG9ycz48L2NvbnRyaWJ1dG9ycz48dGl0bGVzPjx0aXRsZT5QYXJhZG94aWNhbCByZWxhdGlv
bnNoaXAgYmV0d2VlbiBwcm90b24gcHVtcCBpbmhpYml0b3JzIGFuZCBDT1ZJRC0xOTogQSBzeXN0
ZW1hdGljIHJldmlldyBhbmQgbWV0YS1hbmFseXNpczwvdGl0bGU+PHNlY29uZGFyeS10aXRsZT5X
b3JsZCBKb3VybmFsIG9mIENsaW5pY2FsIENhc2VzPC9zZWNvbmRhcnktdGl0bGU+PC90aXRsZXM+
PHBlcmlvZGljYWw+PGZ1bGwtdGl0bGU+V29ybGQgSm91cm5hbCBvZiBDbGluaWNhbCBDYXNlczwv
ZnVsbC10aXRsZT48L3BlcmlvZGljYWw+PHBhZ2VzPjI3NjM8L3BhZ2VzPjx2b2x1bWU+OTwvdm9s
dW1lPjxudW1iZXI+MTI8L251bWJlcj48ZGF0ZXM+PHllYXI+MjAyMTwveWVhcj48L2RhdGVzPjx1
cmxzPjwvdXJscz48L3JlY29yZD48L0NpdGU+PC9FbmROb3RlPn==
</w:fldData>
        </w:fldChar>
      </w:r>
      <w:r w:rsidRPr="0067256D">
        <w:rPr>
          <w:rFonts w:asciiTheme="majorBidi" w:hAnsiTheme="majorBidi" w:cstheme="majorBidi"/>
          <w:sz w:val="20"/>
          <w:szCs w:val="20"/>
        </w:rPr>
        <w:instrText xml:space="preserve"> ADDIN EN.CITE.DATA </w:instrText>
      </w:r>
      <w:r w:rsidRPr="0067256D">
        <w:rPr>
          <w:rFonts w:asciiTheme="majorBidi" w:hAnsiTheme="majorBidi" w:cstheme="majorBidi"/>
          <w:sz w:val="20"/>
          <w:szCs w:val="20"/>
        </w:rPr>
      </w:r>
      <w:r w:rsidRPr="0067256D">
        <w:rPr>
          <w:rFonts w:asciiTheme="majorBidi" w:hAnsiTheme="majorBidi" w:cstheme="majorBidi"/>
          <w:sz w:val="20"/>
          <w:szCs w:val="20"/>
        </w:rPr>
        <w:fldChar w:fldCharType="end"/>
      </w:r>
      <w:r w:rsidRPr="0067256D">
        <w:rPr>
          <w:rFonts w:asciiTheme="majorBidi" w:hAnsiTheme="majorBidi" w:cstheme="majorBidi"/>
          <w:sz w:val="20"/>
          <w:szCs w:val="20"/>
        </w:rPr>
      </w:r>
      <w:r w:rsidRPr="0067256D">
        <w:rPr>
          <w:rFonts w:asciiTheme="majorBidi" w:hAnsiTheme="majorBidi" w:cstheme="majorBidi"/>
          <w:sz w:val="20"/>
          <w:szCs w:val="20"/>
        </w:rPr>
        <w:fldChar w:fldCharType="separate"/>
      </w:r>
      <w:r w:rsidRPr="0067256D">
        <w:rPr>
          <w:rFonts w:asciiTheme="majorBidi" w:hAnsiTheme="majorBidi" w:cstheme="majorBidi"/>
          <w:sz w:val="20"/>
          <w:szCs w:val="20"/>
        </w:rPr>
        <w:t>(Israelsen et al., 2021; Park et al., 2022; Zippi et al., 2021)</w:t>
      </w:r>
      <w:r w:rsidRPr="0067256D">
        <w:rPr>
          <w:rFonts w:asciiTheme="majorBidi" w:hAnsiTheme="majorBidi" w:cstheme="majorBidi"/>
          <w:sz w:val="20"/>
          <w:szCs w:val="20"/>
        </w:rPr>
        <w:fldChar w:fldCharType="end"/>
      </w:r>
      <w:r w:rsidRPr="0067256D">
        <w:rPr>
          <w:rFonts w:asciiTheme="majorBidi" w:hAnsiTheme="majorBidi" w:cstheme="majorBidi"/>
          <w:sz w:val="20"/>
          <w:szCs w:val="20"/>
        </w:rPr>
        <w:t>. Due to these contradictory reports, we tried to further investigate the potential link between the use of PPIs and COVID-19 in our society.</w:t>
      </w:r>
      <w:r w:rsidR="0035436C" w:rsidRPr="0035436C">
        <w:rPr>
          <w:rFonts w:asciiTheme="majorBidi" w:hAnsiTheme="majorBidi" w:cstheme="majorBidi"/>
          <w:sz w:val="20"/>
          <w:szCs w:val="20"/>
        </w:rPr>
        <w:t xml:space="preserve"> </w:t>
      </w:r>
      <w:r w:rsidR="0035436C" w:rsidRPr="000F48C8">
        <w:rPr>
          <w:rFonts w:asciiTheme="majorBidi" w:hAnsiTheme="majorBidi" w:cstheme="majorBidi"/>
          <w:sz w:val="24"/>
          <w:szCs w:val="24"/>
        </w:rPr>
        <w:t xml:space="preserve">  </w:t>
      </w:r>
    </w:p>
    <w:p w14:paraId="3226421A" w14:textId="794D4F3F" w:rsidR="00804A55" w:rsidRDefault="00804A55" w:rsidP="00804A55">
      <w:pPr>
        <w:spacing w:after="0" w:line="240" w:lineRule="auto"/>
        <w:ind w:firstLine="567"/>
        <w:jc w:val="center"/>
        <w:rPr>
          <w:rFonts w:ascii="Times New Roman" w:hAnsi="Times New Roman" w:cs="Times New Roman"/>
          <w:b/>
          <w:bCs/>
          <w:sz w:val="20"/>
          <w:szCs w:val="20"/>
        </w:rPr>
      </w:pPr>
      <w:r>
        <w:rPr>
          <w:rFonts w:ascii="Times New Roman" w:hAnsi="Times New Roman" w:cs="Times New Roman"/>
          <w:b/>
          <w:bCs/>
          <w:sz w:val="20"/>
          <w:szCs w:val="20"/>
        </w:rPr>
        <w:t>Materials and methods</w:t>
      </w:r>
    </w:p>
    <w:p w14:paraId="7BCAEC05" w14:textId="58717894" w:rsidR="0067256D" w:rsidRPr="0067256D" w:rsidRDefault="0067256D" w:rsidP="00804A55">
      <w:pPr>
        <w:spacing w:after="0" w:line="240" w:lineRule="auto"/>
        <w:ind w:firstLine="567"/>
        <w:jc w:val="both"/>
        <w:rPr>
          <w:rFonts w:ascii="Times New Roman" w:hAnsi="Times New Roman" w:cs="Times New Roman"/>
          <w:b/>
          <w:bCs/>
          <w:sz w:val="20"/>
          <w:szCs w:val="20"/>
        </w:rPr>
      </w:pPr>
      <w:r w:rsidRPr="0067256D">
        <w:rPr>
          <w:rFonts w:ascii="Times New Roman" w:hAnsi="Times New Roman" w:cs="Times New Roman"/>
          <w:b/>
          <w:bCs/>
          <w:sz w:val="20"/>
          <w:szCs w:val="20"/>
        </w:rPr>
        <w:t>Study Design, Place</w:t>
      </w:r>
      <w:r w:rsidR="00804A55">
        <w:rPr>
          <w:rFonts w:ascii="Times New Roman" w:hAnsi="Times New Roman" w:cs="Times New Roman"/>
          <w:b/>
          <w:bCs/>
          <w:sz w:val="20"/>
          <w:szCs w:val="20"/>
        </w:rPr>
        <w:t>,</w:t>
      </w:r>
      <w:r w:rsidRPr="0067256D">
        <w:rPr>
          <w:rFonts w:ascii="Times New Roman" w:hAnsi="Times New Roman" w:cs="Times New Roman"/>
          <w:b/>
          <w:bCs/>
          <w:sz w:val="20"/>
          <w:szCs w:val="20"/>
        </w:rPr>
        <w:t xml:space="preserve"> and date</w:t>
      </w:r>
      <w:r>
        <w:rPr>
          <w:rFonts w:ascii="Times New Roman" w:hAnsi="Times New Roman" w:cs="Times New Roman"/>
          <w:b/>
          <w:bCs/>
          <w:sz w:val="20"/>
          <w:szCs w:val="20"/>
        </w:rPr>
        <w:t xml:space="preserve">: </w:t>
      </w:r>
      <w:r w:rsidRPr="0067256D">
        <w:rPr>
          <w:rFonts w:ascii="Times New Roman" w:hAnsi="Times New Roman" w:cs="Times New Roman"/>
          <w:sz w:val="20"/>
          <w:szCs w:val="20"/>
        </w:rPr>
        <w:t>This case-control study was conducted in Herat, Afghanistan, from April 1 to December 29, 2021.</w:t>
      </w:r>
      <w:r w:rsidRPr="0067256D">
        <w:rPr>
          <w:rFonts w:ascii="Times New Roman" w:hAnsi="Times New Roman" w:cs="Times New Roman"/>
          <w:b/>
          <w:bCs/>
          <w:sz w:val="20"/>
          <w:szCs w:val="20"/>
        </w:rPr>
        <w:t xml:space="preserve"> </w:t>
      </w:r>
    </w:p>
    <w:p w14:paraId="10499B7F" w14:textId="142B9B56" w:rsidR="0067256D" w:rsidRPr="0067256D" w:rsidRDefault="0067256D" w:rsidP="00804A55">
      <w:pPr>
        <w:spacing w:after="0" w:line="240" w:lineRule="auto"/>
        <w:ind w:firstLine="567"/>
        <w:jc w:val="both"/>
        <w:rPr>
          <w:rFonts w:ascii="Times New Roman" w:hAnsi="Times New Roman" w:cs="Times New Roman"/>
          <w:b/>
          <w:bCs/>
          <w:sz w:val="20"/>
          <w:szCs w:val="20"/>
        </w:rPr>
      </w:pPr>
      <w:r w:rsidRPr="0067256D">
        <w:rPr>
          <w:rFonts w:ascii="Times New Roman" w:hAnsi="Times New Roman" w:cs="Times New Roman"/>
          <w:b/>
          <w:bCs/>
          <w:sz w:val="20"/>
          <w:szCs w:val="20"/>
        </w:rPr>
        <w:t>Sample size and sampling procedure</w:t>
      </w:r>
      <w:r>
        <w:rPr>
          <w:rFonts w:ascii="Times New Roman" w:hAnsi="Times New Roman" w:cs="Times New Roman"/>
          <w:b/>
          <w:bCs/>
          <w:sz w:val="20"/>
          <w:szCs w:val="20"/>
        </w:rPr>
        <w:t xml:space="preserve">: </w:t>
      </w:r>
      <w:r w:rsidRPr="0067256D">
        <w:rPr>
          <w:rFonts w:ascii="Times New Roman" w:hAnsi="Times New Roman" w:cs="Times New Roman"/>
          <w:sz w:val="20"/>
          <w:szCs w:val="20"/>
        </w:rPr>
        <w:t>According to the accepted definition of the World Health Organization, each COVID-19 case is a positive PCR test individual. So, PCR positive reported patients were included in the case group</w:t>
      </w:r>
      <w:r w:rsidR="00804A55">
        <w:rPr>
          <w:rFonts w:ascii="Times New Roman" w:hAnsi="Times New Roman" w:cs="Times New Roman"/>
          <w:sz w:val="20"/>
          <w:szCs w:val="20"/>
        </w:rPr>
        <w:t>,</w:t>
      </w:r>
      <w:r w:rsidRPr="0067256D">
        <w:rPr>
          <w:rFonts w:ascii="Times New Roman" w:hAnsi="Times New Roman" w:cs="Times New Roman"/>
          <w:sz w:val="20"/>
          <w:szCs w:val="20"/>
        </w:rPr>
        <w:t xml:space="preserve"> and then the same age and gender patients were included in the control group. Using </w:t>
      </w:r>
      <w:proofErr w:type="spellStart"/>
      <w:r w:rsidRPr="0067256D">
        <w:rPr>
          <w:rFonts w:ascii="Times New Roman" w:hAnsi="Times New Roman" w:cs="Times New Roman"/>
          <w:sz w:val="20"/>
          <w:szCs w:val="20"/>
        </w:rPr>
        <w:t>Epo</w:t>
      </w:r>
      <w:proofErr w:type="spellEnd"/>
      <w:r w:rsidRPr="0067256D">
        <w:rPr>
          <w:rFonts w:ascii="Times New Roman" w:hAnsi="Times New Roman" w:cs="Times New Roman"/>
          <w:sz w:val="20"/>
          <w:szCs w:val="20"/>
        </w:rPr>
        <w:t xml:space="preserve"> Info software, with a confidence interval of 95% and a power of 90% by the Kelsey method, the calculated minimum required sample size was 90 participants for each case and control group.</w:t>
      </w:r>
      <w:r w:rsidRPr="0067256D">
        <w:rPr>
          <w:rFonts w:ascii="Times New Roman" w:hAnsi="Times New Roman" w:cs="Times New Roman"/>
          <w:b/>
          <w:bCs/>
          <w:sz w:val="20"/>
          <w:szCs w:val="20"/>
        </w:rPr>
        <w:t xml:space="preserve">  </w:t>
      </w:r>
    </w:p>
    <w:p w14:paraId="743EFCD4" w14:textId="3DAB7845" w:rsidR="0067256D" w:rsidRPr="0067256D" w:rsidRDefault="0067256D" w:rsidP="0067256D">
      <w:pPr>
        <w:spacing w:after="0" w:line="240" w:lineRule="auto"/>
        <w:ind w:firstLine="567"/>
        <w:jc w:val="both"/>
        <w:rPr>
          <w:rFonts w:ascii="Times New Roman" w:hAnsi="Times New Roman" w:cs="Times New Roman"/>
          <w:b/>
          <w:bCs/>
          <w:sz w:val="20"/>
          <w:szCs w:val="20"/>
        </w:rPr>
      </w:pPr>
      <w:r w:rsidRPr="0067256D">
        <w:rPr>
          <w:rFonts w:ascii="Times New Roman" w:hAnsi="Times New Roman" w:cs="Times New Roman"/>
          <w:b/>
          <w:bCs/>
          <w:sz w:val="20"/>
          <w:szCs w:val="20"/>
        </w:rPr>
        <w:t>Inclusion and exclusion criteria</w:t>
      </w:r>
      <w:r>
        <w:rPr>
          <w:rFonts w:ascii="Times New Roman" w:hAnsi="Times New Roman" w:cs="Times New Roman"/>
          <w:b/>
          <w:bCs/>
          <w:sz w:val="20"/>
          <w:szCs w:val="20"/>
        </w:rPr>
        <w:t>:</w:t>
      </w:r>
      <w:r w:rsidRPr="0067256D">
        <w:rPr>
          <w:rFonts w:ascii="Times New Roman" w:hAnsi="Times New Roman" w:cs="Times New Roman"/>
          <w:b/>
          <w:bCs/>
          <w:sz w:val="20"/>
          <w:szCs w:val="20"/>
        </w:rPr>
        <w:t xml:space="preserve"> </w:t>
      </w:r>
      <w:r w:rsidRPr="0067256D">
        <w:rPr>
          <w:rFonts w:ascii="Times New Roman" w:hAnsi="Times New Roman" w:cs="Times New Roman"/>
          <w:sz w:val="20"/>
          <w:szCs w:val="20"/>
        </w:rPr>
        <w:t xml:space="preserve">Totally, 246 adult patients aged ≥18 years that were tested for SARS-CoV-2 RNA </w:t>
      </w:r>
      <w:r w:rsidR="00804A55">
        <w:rPr>
          <w:rFonts w:ascii="Times New Roman" w:hAnsi="Times New Roman" w:cs="Times New Roman"/>
          <w:sz w:val="20"/>
          <w:szCs w:val="20"/>
        </w:rPr>
        <w:t xml:space="preserve">were </w:t>
      </w:r>
      <w:r w:rsidRPr="0067256D">
        <w:rPr>
          <w:rFonts w:ascii="Times New Roman" w:hAnsi="Times New Roman" w:cs="Times New Roman"/>
          <w:sz w:val="20"/>
          <w:szCs w:val="20"/>
        </w:rPr>
        <w:t xml:space="preserve">included </w:t>
      </w:r>
      <w:r w:rsidR="00804A55">
        <w:rPr>
          <w:rFonts w:ascii="Times New Roman" w:hAnsi="Times New Roman" w:cs="Times New Roman"/>
          <w:sz w:val="20"/>
          <w:szCs w:val="20"/>
        </w:rPr>
        <w:t>in</w:t>
      </w:r>
      <w:r w:rsidRPr="0067256D">
        <w:rPr>
          <w:rFonts w:ascii="Times New Roman" w:hAnsi="Times New Roman" w:cs="Times New Roman"/>
          <w:sz w:val="20"/>
          <w:szCs w:val="20"/>
        </w:rPr>
        <w:t xml:space="preserve"> the analysis. Subjects were divided in</w:t>
      </w:r>
      <w:r w:rsidR="00552F9F">
        <w:rPr>
          <w:rFonts w:ascii="Times New Roman" w:hAnsi="Times New Roman" w:cs="Times New Roman"/>
          <w:sz w:val="20"/>
          <w:szCs w:val="20"/>
        </w:rPr>
        <w:t>to</w:t>
      </w:r>
      <w:r w:rsidRPr="0067256D">
        <w:rPr>
          <w:rFonts w:ascii="Times New Roman" w:hAnsi="Times New Roman" w:cs="Times New Roman"/>
          <w:sz w:val="20"/>
          <w:szCs w:val="20"/>
        </w:rPr>
        <w:t xml:space="preserve"> cases (positive test) vs. controls (negative test) to examine the risk of infection with current PPI use. Both hospitalized and ambulatory patients were included. Patients were excluded if they were less than 18 years old or had insufficient clinical documentation available for study.</w:t>
      </w:r>
    </w:p>
    <w:p w14:paraId="6A195773" w14:textId="321B9E46" w:rsidR="0067256D" w:rsidRPr="0067256D" w:rsidRDefault="0067256D" w:rsidP="0067256D">
      <w:pPr>
        <w:spacing w:after="0" w:line="240" w:lineRule="auto"/>
        <w:ind w:firstLine="567"/>
        <w:jc w:val="both"/>
        <w:rPr>
          <w:rFonts w:ascii="Times New Roman" w:hAnsi="Times New Roman" w:cs="Times New Roman"/>
          <w:b/>
          <w:bCs/>
          <w:sz w:val="20"/>
          <w:szCs w:val="20"/>
        </w:rPr>
      </w:pPr>
      <w:r w:rsidRPr="0067256D">
        <w:rPr>
          <w:rFonts w:ascii="Times New Roman" w:hAnsi="Times New Roman" w:cs="Times New Roman"/>
          <w:b/>
          <w:bCs/>
          <w:sz w:val="20"/>
          <w:szCs w:val="20"/>
        </w:rPr>
        <w:t>Exposure</w:t>
      </w:r>
      <w:r>
        <w:rPr>
          <w:rFonts w:ascii="Times New Roman" w:hAnsi="Times New Roman" w:cs="Times New Roman"/>
          <w:b/>
          <w:bCs/>
          <w:sz w:val="20"/>
          <w:szCs w:val="20"/>
        </w:rPr>
        <w:t>:</w:t>
      </w:r>
      <w:r w:rsidRPr="0067256D">
        <w:rPr>
          <w:rFonts w:ascii="Times New Roman" w:hAnsi="Times New Roman" w:cs="Times New Roman"/>
          <w:b/>
          <w:bCs/>
          <w:sz w:val="20"/>
          <w:szCs w:val="20"/>
        </w:rPr>
        <w:t xml:space="preserve"> </w:t>
      </w:r>
      <w:r w:rsidRPr="0067256D">
        <w:rPr>
          <w:rFonts w:ascii="Times New Roman" w:hAnsi="Times New Roman" w:cs="Times New Roman"/>
          <w:sz w:val="20"/>
          <w:szCs w:val="20"/>
        </w:rPr>
        <w:t xml:space="preserve">Individuals taking a PPI (lansoprazole, dexlansoprazole, esomeprazole, pantoprazole, rabeprazole, and omeprazole) for &gt;1 month were classified as PPI-users </w:t>
      </w:r>
      <w:r w:rsidRPr="0067256D">
        <w:rPr>
          <w:rFonts w:ascii="Times New Roman" w:hAnsi="Times New Roman" w:cs="Times New Roman"/>
          <w:sz w:val="20"/>
          <w:szCs w:val="20"/>
        </w:rPr>
        <w:t>and individuals taking a PPI for ≤1 month were classified as non-users.</w:t>
      </w:r>
    </w:p>
    <w:p w14:paraId="5B332DD5" w14:textId="6E824320" w:rsidR="0067256D" w:rsidRPr="0067256D" w:rsidRDefault="0067256D" w:rsidP="0067256D">
      <w:pPr>
        <w:spacing w:after="0" w:line="240" w:lineRule="auto"/>
        <w:ind w:firstLine="567"/>
        <w:jc w:val="both"/>
        <w:rPr>
          <w:rFonts w:ascii="Times New Roman" w:hAnsi="Times New Roman" w:cs="Times New Roman"/>
          <w:b/>
          <w:bCs/>
          <w:sz w:val="20"/>
          <w:szCs w:val="20"/>
        </w:rPr>
      </w:pPr>
      <w:r w:rsidRPr="0067256D">
        <w:rPr>
          <w:rFonts w:ascii="Times New Roman" w:hAnsi="Times New Roman" w:cs="Times New Roman"/>
          <w:b/>
          <w:bCs/>
          <w:sz w:val="20"/>
          <w:szCs w:val="20"/>
        </w:rPr>
        <w:t>Study outcomes</w:t>
      </w:r>
      <w:r>
        <w:rPr>
          <w:rFonts w:ascii="Times New Roman" w:hAnsi="Times New Roman" w:cs="Times New Roman"/>
          <w:b/>
          <w:bCs/>
          <w:sz w:val="20"/>
          <w:szCs w:val="20"/>
        </w:rPr>
        <w:t>:</w:t>
      </w:r>
      <w:r w:rsidRPr="0067256D">
        <w:rPr>
          <w:rFonts w:ascii="Times New Roman" w:hAnsi="Times New Roman" w:cs="Times New Roman"/>
          <w:b/>
          <w:bCs/>
          <w:sz w:val="20"/>
          <w:szCs w:val="20"/>
        </w:rPr>
        <w:t xml:space="preserve"> </w:t>
      </w:r>
      <w:r w:rsidRPr="0067256D">
        <w:rPr>
          <w:rFonts w:ascii="Times New Roman" w:hAnsi="Times New Roman" w:cs="Times New Roman"/>
          <w:sz w:val="20"/>
          <w:szCs w:val="20"/>
        </w:rPr>
        <w:t>In this case-control study, the primary outcome of interest was a positive SARS-CoV-2 RNA test during the study period. Secondary outcomes</w:t>
      </w:r>
      <w:r w:rsidRPr="0067256D">
        <w:rPr>
          <w:rFonts w:ascii="Times New Roman" w:hAnsi="Times New Roman" w:cs="Times New Roman"/>
          <w:b/>
          <w:bCs/>
          <w:sz w:val="20"/>
          <w:szCs w:val="20"/>
        </w:rPr>
        <w:t xml:space="preserve"> </w:t>
      </w:r>
      <w:r w:rsidRPr="0067256D">
        <w:rPr>
          <w:rFonts w:ascii="Times New Roman" w:hAnsi="Times New Roman" w:cs="Times New Roman"/>
          <w:sz w:val="20"/>
          <w:szCs w:val="20"/>
        </w:rPr>
        <w:t xml:space="preserve">were </w:t>
      </w:r>
      <w:r w:rsidR="00552F9F">
        <w:rPr>
          <w:rFonts w:ascii="Times New Roman" w:hAnsi="Times New Roman" w:cs="Times New Roman"/>
          <w:sz w:val="20"/>
          <w:szCs w:val="20"/>
        </w:rPr>
        <w:t xml:space="preserve">a </w:t>
      </w:r>
      <w:r w:rsidRPr="0067256D">
        <w:rPr>
          <w:rFonts w:ascii="Times New Roman" w:hAnsi="Times New Roman" w:cs="Times New Roman"/>
          <w:sz w:val="20"/>
          <w:szCs w:val="20"/>
        </w:rPr>
        <w:t xml:space="preserve">requirement of oxygen therapy, ICU admission, mechanical ventilation, and lastly, the composite of ICU admission with severe clinical outcomes of COVID-19 (administration of invasive ventilation or death). </w:t>
      </w:r>
    </w:p>
    <w:p w14:paraId="182EA2CD" w14:textId="366FD7F3" w:rsidR="0067256D" w:rsidRPr="0067256D" w:rsidRDefault="0067256D" w:rsidP="0067256D">
      <w:pPr>
        <w:spacing w:after="0" w:line="240" w:lineRule="auto"/>
        <w:ind w:firstLine="567"/>
        <w:jc w:val="both"/>
        <w:rPr>
          <w:rFonts w:ascii="Times New Roman" w:hAnsi="Times New Roman" w:cs="Times New Roman"/>
          <w:sz w:val="20"/>
          <w:szCs w:val="20"/>
        </w:rPr>
      </w:pPr>
      <w:r w:rsidRPr="0067256D">
        <w:rPr>
          <w:rFonts w:ascii="Times New Roman" w:hAnsi="Times New Roman" w:cs="Times New Roman"/>
          <w:b/>
          <w:bCs/>
          <w:sz w:val="20"/>
          <w:szCs w:val="20"/>
        </w:rPr>
        <w:t>Data collection</w:t>
      </w:r>
      <w:r>
        <w:rPr>
          <w:rFonts w:ascii="Times New Roman" w:hAnsi="Times New Roman" w:cs="Times New Roman"/>
          <w:b/>
          <w:bCs/>
          <w:sz w:val="20"/>
          <w:szCs w:val="20"/>
        </w:rPr>
        <w:t>:</w:t>
      </w:r>
      <w:r w:rsidRPr="0067256D">
        <w:rPr>
          <w:rFonts w:ascii="Times New Roman" w:hAnsi="Times New Roman" w:cs="Times New Roman"/>
          <w:b/>
          <w:bCs/>
          <w:sz w:val="20"/>
          <w:szCs w:val="20"/>
        </w:rPr>
        <w:t xml:space="preserve"> </w:t>
      </w:r>
      <w:r w:rsidRPr="0067256D">
        <w:rPr>
          <w:rFonts w:ascii="Times New Roman" w:hAnsi="Times New Roman" w:cs="Times New Roman"/>
          <w:sz w:val="20"/>
          <w:szCs w:val="20"/>
        </w:rPr>
        <w:t xml:space="preserve">The data were collected through questionnaires. Informed consent of the enrolled patients was obtained. The collected data were including patients' age, gender, marital status, education, occupation, and income. As well, data were included clinical manifestations such as the result of </w:t>
      </w:r>
      <w:r w:rsidR="00C9246E">
        <w:rPr>
          <w:rFonts w:ascii="Times New Roman" w:hAnsi="Times New Roman" w:cs="Times New Roman"/>
          <w:sz w:val="20"/>
          <w:szCs w:val="20"/>
        </w:rPr>
        <w:t xml:space="preserve">the </w:t>
      </w:r>
      <w:r w:rsidRPr="0067256D">
        <w:rPr>
          <w:rFonts w:ascii="Times New Roman" w:hAnsi="Times New Roman" w:cs="Times New Roman"/>
          <w:sz w:val="20"/>
          <w:szCs w:val="20"/>
        </w:rPr>
        <w:t>SARS-CoV-2 test, presence of respiratory, gastrointestinal, and systemic complaints, ageusia, anosmia, history of ICU admission, oxygen therapy, and mechanical ventilation.</w:t>
      </w:r>
    </w:p>
    <w:p w14:paraId="344CAA3C" w14:textId="20C97D94" w:rsidR="0067256D" w:rsidRPr="0067256D" w:rsidRDefault="0067256D" w:rsidP="0067256D">
      <w:pPr>
        <w:spacing w:after="0" w:line="240" w:lineRule="auto"/>
        <w:ind w:firstLine="567"/>
        <w:jc w:val="both"/>
        <w:rPr>
          <w:rFonts w:ascii="Times New Roman" w:hAnsi="Times New Roman" w:cs="Times New Roman"/>
          <w:sz w:val="20"/>
          <w:szCs w:val="20"/>
          <w:rtl/>
        </w:rPr>
      </w:pPr>
      <w:r w:rsidRPr="0067256D">
        <w:rPr>
          <w:rFonts w:ascii="Times New Roman" w:hAnsi="Times New Roman" w:cs="Times New Roman"/>
          <w:b/>
          <w:bCs/>
          <w:sz w:val="20"/>
          <w:szCs w:val="20"/>
        </w:rPr>
        <w:t>Ethical approval</w:t>
      </w:r>
      <w:r>
        <w:rPr>
          <w:rFonts w:ascii="Times New Roman" w:hAnsi="Times New Roman" w:cs="Times New Roman"/>
          <w:b/>
          <w:bCs/>
          <w:sz w:val="20"/>
          <w:szCs w:val="20"/>
        </w:rPr>
        <w:t>:</w:t>
      </w:r>
      <w:r w:rsidRPr="0067256D">
        <w:rPr>
          <w:rFonts w:ascii="Times New Roman" w:hAnsi="Times New Roman" w:cs="Times New Roman"/>
          <w:sz w:val="20"/>
          <w:szCs w:val="20"/>
        </w:rPr>
        <w:t xml:space="preserve"> This research was approved by the Scientific Research Committee of the Faculty of Medicine, Herat University of Afghanistan (15 –27/09/2021). </w:t>
      </w:r>
    </w:p>
    <w:p w14:paraId="21E62BE9" w14:textId="394E9840" w:rsidR="003B50AC" w:rsidRPr="0067256D" w:rsidRDefault="0067256D" w:rsidP="0067256D">
      <w:pPr>
        <w:spacing w:after="0" w:line="240" w:lineRule="auto"/>
        <w:ind w:firstLine="567"/>
        <w:jc w:val="both"/>
        <w:rPr>
          <w:rFonts w:asciiTheme="majorBidi" w:hAnsiTheme="majorBidi" w:cstheme="majorBidi"/>
          <w:noProof/>
          <w:sz w:val="20"/>
          <w:szCs w:val="20"/>
        </w:rPr>
      </w:pPr>
      <w:r w:rsidRPr="0067256D">
        <w:rPr>
          <w:rFonts w:ascii="Times New Roman" w:hAnsi="Times New Roman" w:cs="Times New Roman"/>
          <w:b/>
          <w:bCs/>
          <w:sz w:val="20"/>
          <w:szCs w:val="20"/>
        </w:rPr>
        <w:t>Statistical analysis</w:t>
      </w:r>
      <w:r>
        <w:rPr>
          <w:rFonts w:ascii="Times New Roman" w:hAnsi="Times New Roman" w:cs="Times New Roman"/>
          <w:b/>
          <w:bCs/>
          <w:sz w:val="20"/>
          <w:szCs w:val="20"/>
        </w:rPr>
        <w:t xml:space="preserve">: </w:t>
      </w:r>
      <w:r w:rsidRPr="0067256D">
        <w:rPr>
          <w:rFonts w:ascii="Times New Roman" w:hAnsi="Times New Roman" w:cs="Times New Roman"/>
          <w:sz w:val="20"/>
          <w:szCs w:val="20"/>
        </w:rPr>
        <w:t xml:space="preserve">IBM SPSS Statistic software (version 22) was used for statistical analysis of the data. Comparison of different </w:t>
      </w:r>
      <w:r w:rsidR="00C9246E" w:rsidRPr="00C9246E">
        <w:rPr>
          <w:rFonts w:ascii="Times New Roman" w:hAnsi="Times New Roman" w:cs="Times New Roman"/>
          <w:sz w:val="20"/>
          <w:szCs w:val="20"/>
        </w:rPr>
        <w:t>socio-demographics</w:t>
      </w:r>
      <w:r w:rsidRPr="0067256D">
        <w:rPr>
          <w:rFonts w:ascii="Times New Roman" w:hAnsi="Times New Roman" w:cs="Times New Roman"/>
          <w:sz w:val="20"/>
          <w:szCs w:val="20"/>
        </w:rPr>
        <w:t xml:space="preserve"> between positive (case) and negative (control) </w:t>
      </w:r>
      <w:r w:rsidR="00C9246E">
        <w:rPr>
          <w:rFonts w:ascii="Times New Roman" w:hAnsi="Times New Roman" w:cs="Times New Roman"/>
          <w:sz w:val="20"/>
          <w:szCs w:val="20"/>
        </w:rPr>
        <w:t xml:space="preserve">is </w:t>
      </w:r>
      <w:r w:rsidRPr="0067256D">
        <w:rPr>
          <w:rFonts w:ascii="Times New Roman" w:hAnsi="Times New Roman" w:cs="Times New Roman"/>
          <w:sz w:val="20"/>
          <w:szCs w:val="20"/>
        </w:rPr>
        <w:t>described using chi-squared tests for the categorical variables and measures are presented as percentages. The P</w:t>
      </w:r>
      <w:r w:rsidR="00C9246E">
        <w:rPr>
          <w:rFonts w:ascii="Times New Roman" w:hAnsi="Times New Roman" w:cs="Times New Roman"/>
          <w:sz w:val="20"/>
          <w:szCs w:val="20"/>
        </w:rPr>
        <w:t>-</w:t>
      </w:r>
      <w:r w:rsidRPr="0067256D">
        <w:rPr>
          <w:rFonts w:ascii="Times New Roman" w:hAnsi="Times New Roman" w:cs="Times New Roman"/>
          <w:sz w:val="20"/>
          <w:szCs w:val="20"/>
        </w:rPr>
        <w:t>value &lt;0.05 was considered statistically significant. Results are presented as odds ratio (OR) with 95% confidence intervals (95% CIs).</w:t>
      </w:r>
    </w:p>
    <w:p w14:paraId="432B3338" w14:textId="162F4358" w:rsidR="0035436C" w:rsidRDefault="0035436C" w:rsidP="005F582D">
      <w:pPr>
        <w:spacing w:after="0" w:line="240" w:lineRule="auto"/>
        <w:jc w:val="center"/>
        <w:rPr>
          <w:rFonts w:ascii="Times New Roman" w:hAnsi="Times New Roman" w:cs="Times New Roman"/>
          <w:b/>
          <w:bCs/>
          <w:sz w:val="20"/>
          <w:szCs w:val="20"/>
        </w:rPr>
      </w:pPr>
      <w:r w:rsidRPr="00461B83">
        <w:rPr>
          <w:rFonts w:ascii="Times New Roman" w:hAnsi="Times New Roman" w:cs="Times New Roman"/>
          <w:b/>
          <w:bCs/>
          <w:sz w:val="20"/>
          <w:szCs w:val="20"/>
        </w:rPr>
        <w:t>RESULTS</w:t>
      </w:r>
    </w:p>
    <w:p w14:paraId="77F65EEB" w14:textId="21AB34C8" w:rsidR="00051D10" w:rsidRDefault="00FD22B4" w:rsidP="00FD22B4">
      <w:pPr>
        <w:spacing w:after="0" w:line="240" w:lineRule="auto"/>
        <w:jc w:val="both"/>
        <w:rPr>
          <w:rFonts w:asciiTheme="majorBidi" w:hAnsiTheme="majorBidi" w:cstheme="majorBidi"/>
          <w:noProof/>
          <w:sz w:val="20"/>
          <w:szCs w:val="20"/>
        </w:rPr>
      </w:pPr>
      <w:r w:rsidRPr="00FD22B4">
        <w:rPr>
          <w:rFonts w:asciiTheme="majorBidi" w:hAnsiTheme="majorBidi" w:cstheme="majorBidi"/>
          <w:noProof/>
          <w:sz w:val="20"/>
          <w:szCs w:val="20"/>
        </w:rPr>
        <w:t>In this study, the data of 246 patients who were tested for SARS-CoV-2 RNA in Herat province from April 1 to December 29, 2021</w:t>
      </w:r>
      <w:r w:rsidR="002663E9">
        <w:rPr>
          <w:rFonts w:asciiTheme="majorBidi" w:hAnsiTheme="majorBidi" w:cstheme="majorBidi"/>
          <w:noProof/>
          <w:sz w:val="20"/>
          <w:szCs w:val="20"/>
        </w:rPr>
        <w:t>,</w:t>
      </w:r>
      <w:r w:rsidRPr="00FD22B4">
        <w:rPr>
          <w:rFonts w:asciiTheme="majorBidi" w:hAnsiTheme="majorBidi" w:cstheme="majorBidi"/>
          <w:noProof/>
          <w:sz w:val="20"/>
          <w:szCs w:val="20"/>
        </w:rPr>
        <w:t xml:space="preserve"> were analyzed. The mean </w:t>
      </w:r>
      <w:r w:rsidRPr="00FD22B4">
        <w:rPr>
          <w:rFonts w:asciiTheme="majorBidi" w:hAnsiTheme="majorBidi" w:cstheme="majorBidi"/>
          <w:noProof/>
          <w:sz w:val="20"/>
          <w:szCs w:val="20"/>
        </w:rPr>
        <w:sym w:font="Symbol" w:char="F0B1"/>
      </w:r>
      <w:r w:rsidRPr="00FD22B4">
        <w:rPr>
          <w:rFonts w:asciiTheme="majorBidi" w:hAnsiTheme="majorBidi" w:cstheme="majorBidi"/>
          <w:noProof/>
          <w:sz w:val="20"/>
          <w:szCs w:val="20"/>
        </w:rPr>
        <w:t xml:space="preserve">SD age of the analytic population was 41.6 </w:t>
      </w:r>
      <w:r w:rsidRPr="00FD22B4">
        <w:rPr>
          <w:rFonts w:asciiTheme="majorBidi" w:hAnsiTheme="majorBidi" w:cstheme="majorBidi"/>
          <w:noProof/>
          <w:sz w:val="20"/>
          <w:szCs w:val="20"/>
        </w:rPr>
        <w:sym w:font="Symbol" w:char="F0B1"/>
      </w:r>
      <w:r w:rsidRPr="00FD22B4">
        <w:rPr>
          <w:rFonts w:asciiTheme="majorBidi" w:hAnsiTheme="majorBidi" w:cstheme="majorBidi"/>
          <w:noProof/>
          <w:sz w:val="20"/>
          <w:szCs w:val="20"/>
        </w:rPr>
        <w:t xml:space="preserve"> 16.9 years (range ≥ 18 years).</w:t>
      </w:r>
    </w:p>
    <w:p w14:paraId="00C1F430" w14:textId="72C66568" w:rsidR="00FD22B4" w:rsidRDefault="00FD22B4" w:rsidP="00FD22B4">
      <w:pPr>
        <w:spacing w:after="0" w:line="240" w:lineRule="auto"/>
        <w:jc w:val="both"/>
        <w:rPr>
          <w:rFonts w:asciiTheme="majorBidi" w:hAnsiTheme="majorBidi" w:cstheme="majorBidi"/>
          <w:b/>
          <w:bCs/>
          <w:noProof/>
          <w:sz w:val="20"/>
          <w:szCs w:val="20"/>
        </w:rPr>
      </w:pPr>
      <w:r w:rsidRPr="00FD22B4">
        <w:rPr>
          <w:rFonts w:asciiTheme="majorBidi" w:hAnsiTheme="majorBidi" w:cstheme="majorBidi"/>
          <w:noProof/>
          <w:sz w:val="20"/>
          <w:szCs w:val="20"/>
        </w:rPr>
        <w:t xml:space="preserve">Of the study population, 82 (56.2%) females and 64 (43.8%) males with positive results </w:t>
      </w:r>
      <w:r w:rsidR="002663E9">
        <w:rPr>
          <w:rFonts w:asciiTheme="majorBidi" w:hAnsiTheme="majorBidi" w:cstheme="majorBidi"/>
          <w:noProof/>
          <w:sz w:val="20"/>
          <w:szCs w:val="20"/>
        </w:rPr>
        <w:t>in</w:t>
      </w:r>
      <w:r w:rsidRPr="00FD22B4">
        <w:rPr>
          <w:rFonts w:asciiTheme="majorBidi" w:hAnsiTheme="majorBidi" w:cstheme="majorBidi"/>
          <w:noProof/>
          <w:sz w:val="20"/>
          <w:szCs w:val="20"/>
        </w:rPr>
        <w:t xml:space="preserve"> </w:t>
      </w:r>
      <w:r w:rsidR="002663E9">
        <w:rPr>
          <w:rFonts w:asciiTheme="majorBidi" w:hAnsiTheme="majorBidi" w:cstheme="majorBidi"/>
          <w:noProof/>
          <w:sz w:val="20"/>
          <w:szCs w:val="20"/>
        </w:rPr>
        <w:t xml:space="preserve">the </w:t>
      </w:r>
      <w:r w:rsidRPr="00FD22B4">
        <w:rPr>
          <w:rFonts w:asciiTheme="majorBidi" w:hAnsiTheme="majorBidi" w:cstheme="majorBidi"/>
          <w:noProof/>
          <w:sz w:val="20"/>
          <w:szCs w:val="20"/>
        </w:rPr>
        <w:t>SARS-CoV-2 test including the case group</w:t>
      </w:r>
      <w:r w:rsidR="002663E9">
        <w:rPr>
          <w:rFonts w:asciiTheme="majorBidi" w:hAnsiTheme="majorBidi" w:cstheme="majorBidi"/>
          <w:noProof/>
          <w:sz w:val="20"/>
          <w:szCs w:val="20"/>
        </w:rPr>
        <w:t>,</w:t>
      </w:r>
      <w:r w:rsidRPr="00FD22B4">
        <w:rPr>
          <w:rFonts w:asciiTheme="majorBidi" w:hAnsiTheme="majorBidi" w:cstheme="majorBidi"/>
          <w:noProof/>
          <w:sz w:val="20"/>
          <w:szCs w:val="20"/>
        </w:rPr>
        <w:t xml:space="preserve"> and the remaining 67 (67.0%) females and 33 (33.0%) men with negative SARS-CoV-2 test results were included in the control group, respectively. The highest incidence of COVID-19 was between </w:t>
      </w:r>
      <w:r w:rsidR="002663E9">
        <w:rPr>
          <w:rFonts w:asciiTheme="majorBidi" w:hAnsiTheme="majorBidi" w:cstheme="majorBidi"/>
          <w:noProof/>
          <w:sz w:val="20"/>
          <w:szCs w:val="20"/>
        </w:rPr>
        <w:t xml:space="preserve">the </w:t>
      </w:r>
      <w:r w:rsidRPr="00FD22B4">
        <w:rPr>
          <w:rFonts w:asciiTheme="majorBidi" w:hAnsiTheme="majorBidi" w:cstheme="majorBidi"/>
          <w:noProof/>
          <w:sz w:val="20"/>
          <w:szCs w:val="20"/>
        </w:rPr>
        <w:t xml:space="preserve">age group of 18 – 29 years, </w:t>
      </w:r>
      <w:r w:rsidR="002663E9">
        <w:rPr>
          <w:rFonts w:asciiTheme="majorBidi" w:hAnsiTheme="majorBidi" w:cstheme="majorBidi"/>
          <w:noProof/>
          <w:sz w:val="20"/>
          <w:szCs w:val="20"/>
        </w:rPr>
        <w:t xml:space="preserve">of </w:t>
      </w:r>
      <w:r w:rsidRPr="00FD22B4">
        <w:rPr>
          <w:rFonts w:asciiTheme="majorBidi" w:hAnsiTheme="majorBidi" w:cstheme="majorBidi"/>
          <w:noProof/>
          <w:sz w:val="20"/>
          <w:szCs w:val="20"/>
        </w:rPr>
        <w:t>which 44 (30.1%) were in the cases group and 31 (31.0%) were in the control group. Also, in the case group</w:t>
      </w:r>
      <w:r w:rsidR="002663E9">
        <w:rPr>
          <w:rFonts w:asciiTheme="majorBidi" w:hAnsiTheme="majorBidi" w:cstheme="majorBidi"/>
          <w:noProof/>
          <w:sz w:val="20"/>
          <w:szCs w:val="20"/>
        </w:rPr>
        <w:t>,</w:t>
      </w:r>
      <w:r w:rsidRPr="00FD22B4">
        <w:rPr>
          <w:rFonts w:asciiTheme="majorBidi" w:hAnsiTheme="majorBidi" w:cstheme="majorBidi"/>
          <w:noProof/>
          <w:sz w:val="20"/>
          <w:szCs w:val="20"/>
        </w:rPr>
        <w:t xml:space="preserve"> 85 (58.2%) were married, including 64 (44.4) were illiterate, and in the control group 69 (69.0%) were married, including 56 (56.0%) were illiterate </w:t>
      </w:r>
      <w:r w:rsidRPr="00FD22B4">
        <w:rPr>
          <w:rFonts w:asciiTheme="majorBidi" w:hAnsiTheme="majorBidi" w:cstheme="majorBidi"/>
          <w:b/>
          <w:bCs/>
          <w:noProof/>
          <w:sz w:val="20"/>
          <w:szCs w:val="20"/>
        </w:rPr>
        <w:t>(Table 1).</w:t>
      </w:r>
    </w:p>
    <w:p w14:paraId="37CB2858" w14:textId="4FA59737" w:rsidR="00FD22B4" w:rsidRPr="00FD22B4" w:rsidRDefault="00FD22B4" w:rsidP="00FD22B4">
      <w:pPr>
        <w:spacing w:after="0" w:line="240" w:lineRule="auto"/>
        <w:jc w:val="both"/>
        <w:rPr>
          <w:rFonts w:asciiTheme="majorBidi" w:hAnsiTheme="majorBidi" w:cstheme="majorBidi"/>
          <w:sz w:val="20"/>
          <w:szCs w:val="20"/>
        </w:rPr>
      </w:pPr>
      <w:r w:rsidRPr="00FD22B4">
        <w:rPr>
          <w:rFonts w:asciiTheme="majorBidi" w:hAnsiTheme="majorBidi" w:cstheme="majorBidi"/>
          <w:sz w:val="20"/>
          <w:szCs w:val="20"/>
        </w:rPr>
        <w:t xml:space="preserve">Comparisons between socio-demographic characteristics and COVID-19 test results were evaluated in case and control groups. Multivariable analysis was performed using chi-square test for differences between data sets. There was no significant difference between case (positive) and control (negative) groups in terms of gender (p = 0,088), age (p = </w:t>
      </w:r>
      <w:r w:rsidRPr="00FD22B4">
        <w:rPr>
          <w:rFonts w:asciiTheme="majorBidi" w:hAnsiTheme="majorBidi" w:cstheme="majorBidi"/>
          <w:sz w:val="20"/>
          <w:szCs w:val="20"/>
        </w:rPr>
        <w:lastRenderedPageBreak/>
        <w:t xml:space="preserve">0.712), marital status (p = 0.353), education level (p = 0.066), income (p = 0.071), and PPIs use (p = 0.392) </w:t>
      </w:r>
      <w:r w:rsidRPr="00FD22B4">
        <w:rPr>
          <w:rFonts w:asciiTheme="majorBidi" w:hAnsiTheme="majorBidi" w:cstheme="majorBidi"/>
          <w:b/>
          <w:bCs/>
          <w:sz w:val="20"/>
          <w:szCs w:val="20"/>
        </w:rPr>
        <w:t>(Table 2).</w:t>
      </w:r>
    </w:p>
    <w:p w14:paraId="5CB7239B" w14:textId="77777777" w:rsidR="00FD22B4" w:rsidRDefault="00FD22B4" w:rsidP="003B50AC">
      <w:pPr>
        <w:spacing w:after="0" w:line="240" w:lineRule="auto"/>
        <w:ind w:firstLine="567"/>
        <w:jc w:val="both"/>
        <w:rPr>
          <w:rFonts w:asciiTheme="majorBidi" w:hAnsiTheme="majorBidi" w:cstheme="majorBidi"/>
          <w:color w:val="FFFFFF" w:themeColor="background1"/>
          <w:sz w:val="28"/>
          <w:szCs w:val="28"/>
        </w:rPr>
      </w:pPr>
    </w:p>
    <w:p w14:paraId="7028FE14" w14:textId="77777777" w:rsidR="00FD22B4" w:rsidRDefault="00FD22B4" w:rsidP="003B50AC">
      <w:pPr>
        <w:spacing w:after="0" w:line="240" w:lineRule="auto"/>
        <w:ind w:firstLine="567"/>
        <w:jc w:val="both"/>
        <w:rPr>
          <w:rFonts w:asciiTheme="majorBidi" w:hAnsiTheme="majorBidi" w:cstheme="majorBidi"/>
          <w:color w:val="FFFFFF" w:themeColor="background1"/>
          <w:sz w:val="28"/>
          <w:szCs w:val="28"/>
        </w:rPr>
      </w:pPr>
    </w:p>
    <w:p w14:paraId="46F5C766" w14:textId="78DDCDB1" w:rsidR="00051D10" w:rsidRDefault="00051D10" w:rsidP="003B50AC">
      <w:pPr>
        <w:spacing w:after="0" w:line="240" w:lineRule="auto"/>
        <w:ind w:firstLine="567"/>
        <w:jc w:val="both"/>
        <w:rPr>
          <w:rFonts w:asciiTheme="majorBidi" w:hAnsiTheme="majorBidi" w:cstheme="majorBidi"/>
          <w:color w:val="FFFFFF" w:themeColor="background1"/>
          <w:sz w:val="28"/>
          <w:szCs w:val="28"/>
        </w:rPr>
      </w:pPr>
      <w:r w:rsidRPr="00911ECC">
        <w:rPr>
          <w:rFonts w:asciiTheme="majorBidi" w:hAnsiTheme="majorBidi" w:cstheme="majorBidi"/>
          <w:color w:val="FFFFFF" w:themeColor="background1"/>
          <w:sz w:val="28"/>
          <w:szCs w:val="28"/>
        </w:rPr>
        <w:t>I</w:t>
      </w:r>
    </w:p>
    <w:p w14:paraId="51C2D1B8" w14:textId="77777777" w:rsidR="00FD22B4" w:rsidRDefault="00FD22B4" w:rsidP="003B50AC">
      <w:pPr>
        <w:spacing w:after="0" w:line="240" w:lineRule="auto"/>
        <w:ind w:firstLine="567"/>
        <w:jc w:val="both"/>
        <w:rPr>
          <w:rFonts w:asciiTheme="majorBidi" w:hAnsiTheme="majorBidi" w:cstheme="majorBidi"/>
          <w:sz w:val="21"/>
          <w:szCs w:val="21"/>
        </w:rPr>
        <w:sectPr w:rsidR="00FD22B4" w:rsidSect="003B50AC">
          <w:type w:val="continuous"/>
          <w:pgSz w:w="12240" w:h="15840"/>
          <w:pgMar w:top="1411" w:right="864" w:bottom="2275" w:left="864" w:header="720" w:footer="720" w:gutter="0"/>
          <w:cols w:num="2" w:space="720"/>
          <w:docGrid w:linePitch="360"/>
        </w:sectPr>
      </w:pPr>
    </w:p>
    <w:p w14:paraId="21AC8A50" w14:textId="59165810" w:rsidR="00FD22B4" w:rsidRPr="00FD22B4" w:rsidRDefault="00FD22B4" w:rsidP="00FD22B4">
      <w:pPr>
        <w:spacing w:after="0" w:line="240" w:lineRule="auto"/>
        <w:ind w:firstLine="567"/>
        <w:jc w:val="both"/>
        <w:rPr>
          <w:rFonts w:asciiTheme="majorBidi" w:hAnsiTheme="majorBidi" w:cstheme="majorBidi"/>
          <w:sz w:val="20"/>
          <w:szCs w:val="20"/>
        </w:rPr>
      </w:pPr>
      <w:r w:rsidRPr="00FD22B4">
        <w:rPr>
          <w:rFonts w:asciiTheme="majorBidi" w:hAnsiTheme="majorBidi" w:cstheme="majorBidi"/>
          <w:b/>
          <w:bCs/>
          <w:sz w:val="20"/>
          <w:szCs w:val="20"/>
        </w:rPr>
        <w:t>Table</w:t>
      </w:r>
      <w:r w:rsidRPr="00FD22B4">
        <w:rPr>
          <w:rFonts w:asciiTheme="majorBidi" w:hAnsiTheme="majorBidi" w:cstheme="majorBidi"/>
          <w:b/>
          <w:bCs/>
          <w:sz w:val="20"/>
          <w:szCs w:val="20"/>
          <w:rtl/>
        </w:rPr>
        <w:t xml:space="preserve"> </w:t>
      </w:r>
      <w:r w:rsidRPr="00FD22B4">
        <w:rPr>
          <w:rFonts w:asciiTheme="majorBidi" w:hAnsiTheme="majorBidi" w:cstheme="majorBidi"/>
          <w:b/>
          <w:bCs/>
          <w:sz w:val="20"/>
          <w:szCs w:val="20"/>
        </w:rPr>
        <w:t>1:</w:t>
      </w:r>
      <w:r w:rsidRPr="00FD22B4">
        <w:rPr>
          <w:rFonts w:asciiTheme="majorBidi" w:hAnsiTheme="majorBidi" w:cstheme="majorBidi"/>
          <w:sz w:val="20"/>
          <w:szCs w:val="20"/>
        </w:rPr>
        <w:t xml:space="preserve"> The socio-demographic characteristics of individuals participated in this study</w:t>
      </w:r>
    </w:p>
    <w:p w14:paraId="07926AD5" w14:textId="77777777" w:rsidR="00FD22B4" w:rsidRDefault="00FD22B4" w:rsidP="003B50AC">
      <w:pPr>
        <w:spacing w:after="0" w:line="240" w:lineRule="auto"/>
        <w:ind w:firstLine="567"/>
        <w:jc w:val="both"/>
        <w:rPr>
          <w:rFonts w:asciiTheme="majorBidi" w:hAnsiTheme="majorBidi" w:cstheme="majorBidi"/>
          <w:sz w:val="21"/>
          <w:szCs w:val="21"/>
        </w:rPr>
      </w:pPr>
    </w:p>
    <w:tbl>
      <w:tblPr>
        <w:tblW w:w="896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620"/>
        <w:gridCol w:w="1716"/>
        <w:gridCol w:w="1407"/>
        <w:gridCol w:w="1407"/>
        <w:gridCol w:w="1407"/>
        <w:gridCol w:w="1407"/>
      </w:tblGrid>
      <w:tr w:rsidR="00FD22B4" w:rsidRPr="00FD22B4" w14:paraId="3A515244" w14:textId="77777777" w:rsidTr="007E4569">
        <w:trPr>
          <w:cantSplit/>
        </w:trPr>
        <w:tc>
          <w:tcPr>
            <w:tcW w:w="3336" w:type="dxa"/>
            <w:gridSpan w:val="2"/>
            <w:vMerge w:val="restart"/>
            <w:tcBorders>
              <w:top w:val="double" w:sz="8" w:space="0" w:color="000000"/>
              <w:left w:val="nil"/>
              <w:bottom w:val="nil"/>
              <w:right w:val="nil"/>
            </w:tcBorders>
            <w:shd w:val="clear" w:color="auto" w:fill="FFFFFF"/>
            <w:vAlign w:val="bottom"/>
          </w:tcPr>
          <w:p w14:paraId="17192A26" w14:textId="77777777" w:rsidR="00FD22B4" w:rsidRPr="00FD22B4" w:rsidRDefault="00FD22B4" w:rsidP="00FD22B4">
            <w:pPr>
              <w:autoSpaceDE w:val="0"/>
              <w:autoSpaceDN w:val="0"/>
              <w:adjustRightInd w:val="0"/>
              <w:spacing w:line="240" w:lineRule="auto"/>
              <w:jc w:val="both"/>
              <w:rPr>
                <w:rFonts w:ascii="Times New Roman" w:eastAsia="Calibri" w:hAnsi="Times New Roman" w:cs="Times New Roman"/>
                <w:sz w:val="20"/>
                <w:szCs w:val="20"/>
              </w:rPr>
            </w:pPr>
          </w:p>
        </w:tc>
        <w:tc>
          <w:tcPr>
            <w:tcW w:w="5628" w:type="dxa"/>
            <w:gridSpan w:val="4"/>
            <w:tcBorders>
              <w:top w:val="double" w:sz="8" w:space="0" w:color="000000"/>
              <w:left w:val="nil"/>
              <w:right w:val="nil"/>
            </w:tcBorders>
            <w:shd w:val="clear" w:color="auto" w:fill="FFFFFF"/>
            <w:vAlign w:val="bottom"/>
          </w:tcPr>
          <w:p w14:paraId="3B72B332"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Is your test result for SARS-CoV-2 infection negative or positive?</w:t>
            </w:r>
          </w:p>
        </w:tc>
      </w:tr>
      <w:tr w:rsidR="00FD22B4" w:rsidRPr="00FD22B4" w14:paraId="0BCD40CA" w14:textId="77777777" w:rsidTr="007E4569">
        <w:trPr>
          <w:cantSplit/>
        </w:trPr>
        <w:tc>
          <w:tcPr>
            <w:tcW w:w="3336" w:type="dxa"/>
            <w:gridSpan w:val="2"/>
            <w:vMerge/>
            <w:tcBorders>
              <w:top w:val="double" w:sz="8" w:space="0" w:color="000000"/>
              <w:left w:val="nil"/>
              <w:bottom w:val="nil"/>
              <w:right w:val="nil"/>
            </w:tcBorders>
            <w:shd w:val="clear" w:color="auto" w:fill="FFFFFF"/>
            <w:vAlign w:val="bottom"/>
          </w:tcPr>
          <w:p w14:paraId="5CCDD105" w14:textId="77777777" w:rsidR="00FD22B4" w:rsidRPr="00FD22B4" w:rsidRDefault="00FD22B4" w:rsidP="00FD22B4">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2814" w:type="dxa"/>
            <w:gridSpan w:val="2"/>
            <w:tcBorders>
              <w:left w:val="nil"/>
              <w:right w:val="nil"/>
            </w:tcBorders>
            <w:shd w:val="clear" w:color="auto" w:fill="FFFFFF"/>
            <w:vAlign w:val="bottom"/>
          </w:tcPr>
          <w:p w14:paraId="5ED8903F"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Positive</w:t>
            </w:r>
          </w:p>
        </w:tc>
        <w:tc>
          <w:tcPr>
            <w:tcW w:w="2814" w:type="dxa"/>
            <w:gridSpan w:val="2"/>
            <w:tcBorders>
              <w:left w:val="nil"/>
              <w:right w:val="nil"/>
            </w:tcBorders>
            <w:shd w:val="clear" w:color="auto" w:fill="FFFFFF"/>
            <w:vAlign w:val="bottom"/>
          </w:tcPr>
          <w:p w14:paraId="35229C26"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Negative</w:t>
            </w:r>
          </w:p>
        </w:tc>
      </w:tr>
      <w:tr w:rsidR="00FD22B4" w:rsidRPr="00FD22B4" w14:paraId="1CB01A35" w14:textId="77777777" w:rsidTr="007E4569">
        <w:trPr>
          <w:cantSplit/>
        </w:trPr>
        <w:tc>
          <w:tcPr>
            <w:tcW w:w="3336" w:type="dxa"/>
            <w:gridSpan w:val="2"/>
            <w:vMerge/>
            <w:tcBorders>
              <w:top w:val="double" w:sz="8" w:space="0" w:color="000000"/>
              <w:left w:val="nil"/>
              <w:bottom w:val="nil"/>
              <w:right w:val="nil"/>
            </w:tcBorders>
            <w:shd w:val="clear" w:color="auto" w:fill="FFFFFF"/>
            <w:vAlign w:val="bottom"/>
          </w:tcPr>
          <w:p w14:paraId="5C3B36D6" w14:textId="77777777" w:rsidR="00FD22B4" w:rsidRPr="00FD22B4" w:rsidRDefault="00FD22B4" w:rsidP="00FD22B4">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1407" w:type="dxa"/>
            <w:tcBorders>
              <w:left w:val="nil"/>
              <w:bottom w:val="single" w:sz="16" w:space="0" w:color="000000"/>
              <w:right w:val="nil"/>
            </w:tcBorders>
            <w:shd w:val="clear" w:color="auto" w:fill="FFFFFF"/>
            <w:vAlign w:val="bottom"/>
          </w:tcPr>
          <w:p w14:paraId="66B38515"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N</w:t>
            </w:r>
          </w:p>
        </w:tc>
        <w:tc>
          <w:tcPr>
            <w:tcW w:w="1407" w:type="dxa"/>
            <w:tcBorders>
              <w:left w:val="nil"/>
              <w:bottom w:val="single" w:sz="16" w:space="0" w:color="000000"/>
              <w:right w:val="nil"/>
            </w:tcBorders>
            <w:shd w:val="clear" w:color="auto" w:fill="FFFFFF"/>
            <w:vAlign w:val="bottom"/>
          </w:tcPr>
          <w:p w14:paraId="10057290"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w:t>
            </w:r>
          </w:p>
        </w:tc>
        <w:tc>
          <w:tcPr>
            <w:tcW w:w="1407" w:type="dxa"/>
            <w:tcBorders>
              <w:left w:val="nil"/>
              <w:bottom w:val="single" w:sz="16" w:space="0" w:color="000000"/>
              <w:right w:val="nil"/>
            </w:tcBorders>
            <w:shd w:val="clear" w:color="auto" w:fill="FFFFFF"/>
            <w:vAlign w:val="bottom"/>
          </w:tcPr>
          <w:p w14:paraId="3C08C26C"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N</w:t>
            </w:r>
          </w:p>
        </w:tc>
        <w:tc>
          <w:tcPr>
            <w:tcW w:w="1407" w:type="dxa"/>
            <w:tcBorders>
              <w:left w:val="nil"/>
              <w:bottom w:val="single" w:sz="16" w:space="0" w:color="000000"/>
              <w:right w:val="nil"/>
            </w:tcBorders>
            <w:shd w:val="clear" w:color="auto" w:fill="FFFFFF"/>
            <w:vAlign w:val="bottom"/>
          </w:tcPr>
          <w:p w14:paraId="37178758"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w:t>
            </w:r>
          </w:p>
        </w:tc>
      </w:tr>
      <w:tr w:rsidR="00FD22B4" w:rsidRPr="00FD22B4" w14:paraId="35B665DA" w14:textId="77777777" w:rsidTr="007E4569">
        <w:trPr>
          <w:cantSplit/>
        </w:trPr>
        <w:tc>
          <w:tcPr>
            <w:tcW w:w="1620" w:type="dxa"/>
            <w:vMerge w:val="restart"/>
            <w:tcBorders>
              <w:top w:val="single" w:sz="16" w:space="0" w:color="000000"/>
              <w:left w:val="nil"/>
              <w:bottom w:val="nil"/>
              <w:right w:val="nil"/>
            </w:tcBorders>
            <w:shd w:val="clear" w:color="auto" w:fill="FFFFFF"/>
          </w:tcPr>
          <w:p w14:paraId="2AEA1190"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b/>
                <w:bCs/>
                <w:color w:val="000000"/>
                <w:sz w:val="20"/>
                <w:szCs w:val="20"/>
              </w:rPr>
            </w:pPr>
            <w:r w:rsidRPr="00FD22B4">
              <w:rPr>
                <w:rFonts w:ascii="Times New Roman" w:eastAsia="Calibri" w:hAnsi="Times New Roman" w:cs="Times New Roman"/>
                <w:b/>
                <w:bCs/>
                <w:color w:val="000000"/>
                <w:sz w:val="20"/>
                <w:szCs w:val="20"/>
              </w:rPr>
              <w:t>Gender</w:t>
            </w:r>
          </w:p>
        </w:tc>
        <w:tc>
          <w:tcPr>
            <w:tcW w:w="1716" w:type="dxa"/>
            <w:tcBorders>
              <w:top w:val="single" w:sz="16" w:space="0" w:color="000000"/>
              <w:left w:val="nil"/>
              <w:bottom w:val="nil"/>
              <w:right w:val="nil"/>
            </w:tcBorders>
            <w:shd w:val="clear" w:color="auto" w:fill="FFFFFF"/>
          </w:tcPr>
          <w:p w14:paraId="70B07E87"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Female</w:t>
            </w:r>
          </w:p>
        </w:tc>
        <w:tc>
          <w:tcPr>
            <w:tcW w:w="1407" w:type="dxa"/>
            <w:tcBorders>
              <w:top w:val="single" w:sz="16" w:space="0" w:color="000000"/>
              <w:left w:val="nil"/>
              <w:bottom w:val="nil"/>
              <w:right w:val="nil"/>
            </w:tcBorders>
            <w:shd w:val="clear" w:color="auto" w:fill="FFFFFF"/>
            <w:vAlign w:val="center"/>
          </w:tcPr>
          <w:p w14:paraId="3DF2EA3E"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82</w:t>
            </w:r>
          </w:p>
        </w:tc>
        <w:tc>
          <w:tcPr>
            <w:tcW w:w="1407" w:type="dxa"/>
            <w:tcBorders>
              <w:top w:val="single" w:sz="16" w:space="0" w:color="000000"/>
              <w:left w:val="nil"/>
              <w:bottom w:val="nil"/>
              <w:right w:val="nil"/>
            </w:tcBorders>
            <w:shd w:val="clear" w:color="auto" w:fill="FFFFFF"/>
            <w:vAlign w:val="center"/>
          </w:tcPr>
          <w:p w14:paraId="2B112743"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56.2</w:t>
            </w:r>
          </w:p>
        </w:tc>
        <w:tc>
          <w:tcPr>
            <w:tcW w:w="1407" w:type="dxa"/>
            <w:tcBorders>
              <w:top w:val="single" w:sz="16" w:space="0" w:color="000000"/>
              <w:left w:val="nil"/>
              <w:bottom w:val="nil"/>
              <w:right w:val="nil"/>
            </w:tcBorders>
            <w:shd w:val="clear" w:color="auto" w:fill="FFFFFF"/>
            <w:vAlign w:val="center"/>
          </w:tcPr>
          <w:p w14:paraId="4C1C0DE8"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67</w:t>
            </w:r>
          </w:p>
        </w:tc>
        <w:tc>
          <w:tcPr>
            <w:tcW w:w="1407" w:type="dxa"/>
            <w:tcBorders>
              <w:top w:val="single" w:sz="16" w:space="0" w:color="000000"/>
              <w:left w:val="nil"/>
              <w:bottom w:val="nil"/>
              <w:right w:val="nil"/>
            </w:tcBorders>
            <w:shd w:val="clear" w:color="auto" w:fill="FFFFFF"/>
            <w:vAlign w:val="center"/>
          </w:tcPr>
          <w:p w14:paraId="6B4E4B94"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67.0</w:t>
            </w:r>
          </w:p>
        </w:tc>
      </w:tr>
      <w:tr w:rsidR="00FD22B4" w:rsidRPr="00FD22B4" w14:paraId="66B67A0D" w14:textId="77777777" w:rsidTr="007E4569">
        <w:trPr>
          <w:cantSplit/>
        </w:trPr>
        <w:tc>
          <w:tcPr>
            <w:tcW w:w="1620" w:type="dxa"/>
            <w:vMerge/>
            <w:tcBorders>
              <w:top w:val="single" w:sz="16" w:space="0" w:color="000000"/>
              <w:left w:val="nil"/>
              <w:bottom w:val="single" w:sz="4" w:space="0" w:color="auto"/>
              <w:right w:val="nil"/>
            </w:tcBorders>
            <w:shd w:val="clear" w:color="auto" w:fill="FFFFFF"/>
          </w:tcPr>
          <w:p w14:paraId="316E240E" w14:textId="77777777" w:rsidR="00FD22B4" w:rsidRPr="00FD22B4" w:rsidRDefault="00FD22B4" w:rsidP="00FD22B4">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1716" w:type="dxa"/>
            <w:tcBorders>
              <w:top w:val="nil"/>
              <w:left w:val="nil"/>
              <w:bottom w:val="single" w:sz="4" w:space="0" w:color="auto"/>
              <w:right w:val="nil"/>
            </w:tcBorders>
            <w:shd w:val="clear" w:color="auto" w:fill="FFFFFF"/>
          </w:tcPr>
          <w:p w14:paraId="6969E7FA"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Male</w:t>
            </w:r>
          </w:p>
        </w:tc>
        <w:tc>
          <w:tcPr>
            <w:tcW w:w="1407" w:type="dxa"/>
            <w:tcBorders>
              <w:top w:val="nil"/>
              <w:left w:val="nil"/>
              <w:bottom w:val="single" w:sz="4" w:space="0" w:color="auto"/>
              <w:right w:val="nil"/>
            </w:tcBorders>
            <w:shd w:val="clear" w:color="auto" w:fill="FFFFFF"/>
            <w:vAlign w:val="center"/>
          </w:tcPr>
          <w:p w14:paraId="1EF5592F"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64</w:t>
            </w:r>
          </w:p>
        </w:tc>
        <w:tc>
          <w:tcPr>
            <w:tcW w:w="1407" w:type="dxa"/>
            <w:tcBorders>
              <w:top w:val="nil"/>
              <w:left w:val="nil"/>
              <w:bottom w:val="single" w:sz="4" w:space="0" w:color="auto"/>
              <w:right w:val="nil"/>
            </w:tcBorders>
            <w:shd w:val="clear" w:color="auto" w:fill="FFFFFF"/>
            <w:vAlign w:val="center"/>
          </w:tcPr>
          <w:p w14:paraId="456B211D"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43.8</w:t>
            </w:r>
          </w:p>
        </w:tc>
        <w:tc>
          <w:tcPr>
            <w:tcW w:w="1407" w:type="dxa"/>
            <w:tcBorders>
              <w:top w:val="nil"/>
              <w:left w:val="nil"/>
              <w:bottom w:val="single" w:sz="4" w:space="0" w:color="auto"/>
              <w:right w:val="nil"/>
            </w:tcBorders>
            <w:shd w:val="clear" w:color="auto" w:fill="FFFFFF"/>
            <w:vAlign w:val="center"/>
          </w:tcPr>
          <w:p w14:paraId="39E2227D"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33</w:t>
            </w:r>
          </w:p>
        </w:tc>
        <w:tc>
          <w:tcPr>
            <w:tcW w:w="1407" w:type="dxa"/>
            <w:tcBorders>
              <w:top w:val="nil"/>
              <w:left w:val="nil"/>
              <w:bottom w:val="single" w:sz="4" w:space="0" w:color="auto"/>
              <w:right w:val="nil"/>
            </w:tcBorders>
            <w:shd w:val="clear" w:color="auto" w:fill="FFFFFF"/>
            <w:vAlign w:val="center"/>
          </w:tcPr>
          <w:p w14:paraId="3351DDCB"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33.0</w:t>
            </w:r>
          </w:p>
        </w:tc>
      </w:tr>
      <w:tr w:rsidR="00FD22B4" w:rsidRPr="00FD22B4" w14:paraId="76CECABD" w14:textId="77777777" w:rsidTr="007E4569">
        <w:trPr>
          <w:cantSplit/>
        </w:trPr>
        <w:tc>
          <w:tcPr>
            <w:tcW w:w="1620" w:type="dxa"/>
            <w:vMerge w:val="restart"/>
            <w:tcBorders>
              <w:top w:val="single" w:sz="4" w:space="0" w:color="auto"/>
              <w:left w:val="nil"/>
              <w:bottom w:val="nil"/>
              <w:right w:val="nil"/>
            </w:tcBorders>
            <w:shd w:val="clear" w:color="auto" w:fill="FFFFFF"/>
          </w:tcPr>
          <w:p w14:paraId="0175459A"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b/>
                <w:bCs/>
                <w:color w:val="000000"/>
                <w:sz w:val="20"/>
                <w:szCs w:val="20"/>
              </w:rPr>
            </w:pPr>
            <w:r w:rsidRPr="00FD22B4">
              <w:rPr>
                <w:rFonts w:ascii="Times New Roman" w:eastAsia="Calibri" w:hAnsi="Times New Roman" w:cs="Times New Roman"/>
                <w:b/>
                <w:bCs/>
                <w:color w:val="000000"/>
                <w:sz w:val="20"/>
                <w:szCs w:val="20"/>
              </w:rPr>
              <w:t xml:space="preserve">Age categories </w:t>
            </w:r>
          </w:p>
        </w:tc>
        <w:tc>
          <w:tcPr>
            <w:tcW w:w="1716" w:type="dxa"/>
            <w:tcBorders>
              <w:top w:val="single" w:sz="4" w:space="0" w:color="auto"/>
              <w:left w:val="nil"/>
              <w:bottom w:val="nil"/>
              <w:right w:val="nil"/>
            </w:tcBorders>
            <w:shd w:val="clear" w:color="auto" w:fill="FFFFFF"/>
          </w:tcPr>
          <w:p w14:paraId="0AFBE89C"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18-29</w:t>
            </w:r>
          </w:p>
        </w:tc>
        <w:tc>
          <w:tcPr>
            <w:tcW w:w="1407" w:type="dxa"/>
            <w:tcBorders>
              <w:top w:val="single" w:sz="4" w:space="0" w:color="auto"/>
              <w:left w:val="nil"/>
              <w:bottom w:val="nil"/>
              <w:right w:val="nil"/>
            </w:tcBorders>
            <w:shd w:val="clear" w:color="auto" w:fill="FFFFFF"/>
            <w:vAlign w:val="center"/>
          </w:tcPr>
          <w:p w14:paraId="7D175CF8"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44</w:t>
            </w:r>
          </w:p>
        </w:tc>
        <w:tc>
          <w:tcPr>
            <w:tcW w:w="1407" w:type="dxa"/>
            <w:tcBorders>
              <w:top w:val="single" w:sz="4" w:space="0" w:color="auto"/>
              <w:left w:val="nil"/>
              <w:bottom w:val="nil"/>
              <w:right w:val="nil"/>
            </w:tcBorders>
            <w:shd w:val="clear" w:color="auto" w:fill="FFFFFF"/>
            <w:vAlign w:val="center"/>
          </w:tcPr>
          <w:p w14:paraId="0456998F"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b/>
                <w:bCs/>
                <w:color w:val="000000"/>
                <w:sz w:val="20"/>
                <w:szCs w:val="20"/>
              </w:rPr>
            </w:pPr>
            <w:r w:rsidRPr="00FD22B4">
              <w:rPr>
                <w:rFonts w:ascii="Times New Roman" w:eastAsia="Calibri" w:hAnsi="Times New Roman" w:cs="Times New Roman"/>
                <w:b/>
                <w:bCs/>
                <w:color w:val="000000"/>
                <w:sz w:val="20"/>
                <w:szCs w:val="20"/>
              </w:rPr>
              <w:t>30.1</w:t>
            </w:r>
          </w:p>
        </w:tc>
        <w:tc>
          <w:tcPr>
            <w:tcW w:w="1407" w:type="dxa"/>
            <w:tcBorders>
              <w:top w:val="single" w:sz="4" w:space="0" w:color="auto"/>
              <w:left w:val="nil"/>
              <w:bottom w:val="nil"/>
              <w:right w:val="nil"/>
            </w:tcBorders>
            <w:shd w:val="clear" w:color="auto" w:fill="FFFFFF"/>
            <w:vAlign w:val="center"/>
          </w:tcPr>
          <w:p w14:paraId="094DBDC6"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31</w:t>
            </w:r>
          </w:p>
        </w:tc>
        <w:tc>
          <w:tcPr>
            <w:tcW w:w="1407" w:type="dxa"/>
            <w:tcBorders>
              <w:top w:val="single" w:sz="4" w:space="0" w:color="auto"/>
              <w:left w:val="nil"/>
              <w:bottom w:val="nil"/>
              <w:right w:val="nil"/>
            </w:tcBorders>
            <w:shd w:val="clear" w:color="auto" w:fill="FFFFFF"/>
            <w:vAlign w:val="center"/>
          </w:tcPr>
          <w:p w14:paraId="0675F899"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b/>
                <w:bCs/>
                <w:color w:val="000000"/>
                <w:sz w:val="20"/>
                <w:szCs w:val="20"/>
              </w:rPr>
            </w:pPr>
            <w:r w:rsidRPr="00FD22B4">
              <w:rPr>
                <w:rFonts w:ascii="Times New Roman" w:eastAsia="Calibri" w:hAnsi="Times New Roman" w:cs="Times New Roman"/>
                <w:b/>
                <w:bCs/>
                <w:color w:val="000000"/>
                <w:sz w:val="20"/>
                <w:szCs w:val="20"/>
              </w:rPr>
              <w:t>31.0</w:t>
            </w:r>
          </w:p>
        </w:tc>
      </w:tr>
      <w:tr w:rsidR="00FD22B4" w:rsidRPr="00FD22B4" w14:paraId="78EE9799" w14:textId="77777777" w:rsidTr="007E4569">
        <w:trPr>
          <w:cantSplit/>
        </w:trPr>
        <w:tc>
          <w:tcPr>
            <w:tcW w:w="1620" w:type="dxa"/>
            <w:vMerge/>
            <w:tcBorders>
              <w:top w:val="nil"/>
              <w:left w:val="nil"/>
              <w:bottom w:val="nil"/>
              <w:right w:val="nil"/>
            </w:tcBorders>
            <w:shd w:val="clear" w:color="auto" w:fill="FFFFFF"/>
          </w:tcPr>
          <w:p w14:paraId="7644A799" w14:textId="77777777" w:rsidR="00FD22B4" w:rsidRPr="00FD22B4" w:rsidRDefault="00FD22B4" w:rsidP="00FD22B4">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1716" w:type="dxa"/>
            <w:tcBorders>
              <w:top w:val="nil"/>
              <w:left w:val="nil"/>
              <w:bottom w:val="nil"/>
              <w:right w:val="nil"/>
            </w:tcBorders>
            <w:shd w:val="clear" w:color="auto" w:fill="FFFFFF"/>
          </w:tcPr>
          <w:p w14:paraId="42DE8AFF"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30-39</w:t>
            </w:r>
          </w:p>
        </w:tc>
        <w:tc>
          <w:tcPr>
            <w:tcW w:w="1407" w:type="dxa"/>
            <w:tcBorders>
              <w:top w:val="nil"/>
              <w:left w:val="nil"/>
              <w:bottom w:val="nil"/>
              <w:right w:val="nil"/>
            </w:tcBorders>
            <w:shd w:val="clear" w:color="auto" w:fill="FFFFFF"/>
            <w:vAlign w:val="center"/>
          </w:tcPr>
          <w:p w14:paraId="6E87408F"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25</w:t>
            </w:r>
          </w:p>
        </w:tc>
        <w:tc>
          <w:tcPr>
            <w:tcW w:w="1407" w:type="dxa"/>
            <w:tcBorders>
              <w:top w:val="nil"/>
              <w:left w:val="nil"/>
              <w:bottom w:val="nil"/>
              <w:right w:val="nil"/>
            </w:tcBorders>
            <w:shd w:val="clear" w:color="auto" w:fill="FFFFFF"/>
            <w:vAlign w:val="center"/>
          </w:tcPr>
          <w:p w14:paraId="55C4ABAE"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17.1</w:t>
            </w:r>
          </w:p>
        </w:tc>
        <w:tc>
          <w:tcPr>
            <w:tcW w:w="1407" w:type="dxa"/>
            <w:tcBorders>
              <w:top w:val="nil"/>
              <w:left w:val="nil"/>
              <w:bottom w:val="nil"/>
              <w:right w:val="nil"/>
            </w:tcBorders>
            <w:shd w:val="clear" w:color="auto" w:fill="FFFFFF"/>
            <w:vAlign w:val="center"/>
          </w:tcPr>
          <w:p w14:paraId="74FB0441"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24</w:t>
            </w:r>
          </w:p>
        </w:tc>
        <w:tc>
          <w:tcPr>
            <w:tcW w:w="1407" w:type="dxa"/>
            <w:tcBorders>
              <w:top w:val="nil"/>
              <w:left w:val="nil"/>
              <w:bottom w:val="nil"/>
              <w:right w:val="nil"/>
            </w:tcBorders>
            <w:shd w:val="clear" w:color="auto" w:fill="FFFFFF"/>
            <w:vAlign w:val="center"/>
          </w:tcPr>
          <w:p w14:paraId="5CDF2DD8"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24.0</w:t>
            </w:r>
          </w:p>
        </w:tc>
      </w:tr>
      <w:tr w:rsidR="00FD22B4" w:rsidRPr="00FD22B4" w14:paraId="6B6B949B" w14:textId="77777777" w:rsidTr="007E4569">
        <w:trPr>
          <w:cantSplit/>
        </w:trPr>
        <w:tc>
          <w:tcPr>
            <w:tcW w:w="1620" w:type="dxa"/>
            <w:vMerge/>
            <w:tcBorders>
              <w:top w:val="nil"/>
              <w:left w:val="nil"/>
              <w:bottom w:val="nil"/>
              <w:right w:val="nil"/>
            </w:tcBorders>
            <w:shd w:val="clear" w:color="auto" w:fill="FFFFFF"/>
          </w:tcPr>
          <w:p w14:paraId="743ACA81" w14:textId="77777777" w:rsidR="00FD22B4" w:rsidRPr="00FD22B4" w:rsidRDefault="00FD22B4" w:rsidP="00FD22B4">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1716" w:type="dxa"/>
            <w:tcBorders>
              <w:top w:val="nil"/>
              <w:left w:val="nil"/>
              <w:bottom w:val="nil"/>
              <w:right w:val="nil"/>
            </w:tcBorders>
            <w:shd w:val="clear" w:color="auto" w:fill="FFFFFF"/>
          </w:tcPr>
          <w:p w14:paraId="0E77B5DF"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40-49</w:t>
            </w:r>
          </w:p>
        </w:tc>
        <w:tc>
          <w:tcPr>
            <w:tcW w:w="1407" w:type="dxa"/>
            <w:tcBorders>
              <w:top w:val="nil"/>
              <w:left w:val="nil"/>
              <w:bottom w:val="nil"/>
              <w:right w:val="nil"/>
            </w:tcBorders>
            <w:shd w:val="clear" w:color="auto" w:fill="FFFFFF"/>
            <w:vAlign w:val="center"/>
          </w:tcPr>
          <w:p w14:paraId="2188DAFE"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25</w:t>
            </w:r>
          </w:p>
        </w:tc>
        <w:tc>
          <w:tcPr>
            <w:tcW w:w="1407" w:type="dxa"/>
            <w:tcBorders>
              <w:top w:val="nil"/>
              <w:left w:val="nil"/>
              <w:bottom w:val="nil"/>
              <w:right w:val="nil"/>
            </w:tcBorders>
            <w:shd w:val="clear" w:color="auto" w:fill="FFFFFF"/>
            <w:vAlign w:val="center"/>
          </w:tcPr>
          <w:p w14:paraId="1A4617D8"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17.1</w:t>
            </w:r>
          </w:p>
        </w:tc>
        <w:tc>
          <w:tcPr>
            <w:tcW w:w="1407" w:type="dxa"/>
            <w:tcBorders>
              <w:top w:val="nil"/>
              <w:left w:val="nil"/>
              <w:bottom w:val="nil"/>
              <w:right w:val="nil"/>
            </w:tcBorders>
            <w:shd w:val="clear" w:color="auto" w:fill="FFFFFF"/>
            <w:vAlign w:val="center"/>
          </w:tcPr>
          <w:p w14:paraId="0E0D7D95"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16</w:t>
            </w:r>
          </w:p>
        </w:tc>
        <w:tc>
          <w:tcPr>
            <w:tcW w:w="1407" w:type="dxa"/>
            <w:tcBorders>
              <w:top w:val="nil"/>
              <w:left w:val="nil"/>
              <w:bottom w:val="nil"/>
              <w:right w:val="nil"/>
            </w:tcBorders>
            <w:shd w:val="clear" w:color="auto" w:fill="FFFFFF"/>
            <w:vAlign w:val="center"/>
          </w:tcPr>
          <w:p w14:paraId="369774E0"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16.0</w:t>
            </w:r>
          </w:p>
        </w:tc>
      </w:tr>
      <w:tr w:rsidR="00FD22B4" w:rsidRPr="00FD22B4" w14:paraId="761F666F" w14:textId="77777777" w:rsidTr="007E4569">
        <w:trPr>
          <w:cantSplit/>
        </w:trPr>
        <w:tc>
          <w:tcPr>
            <w:tcW w:w="1620" w:type="dxa"/>
            <w:vMerge/>
            <w:tcBorders>
              <w:top w:val="nil"/>
              <w:left w:val="nil"/>
              <w:bottom w:val="nil"/>
              <w:right w:val="nil"/>
            </w:tcBorders>
            <w:shd w:val="clear" w:color="auto" w:fill="FFFFFF"/>
          </w:tcPr>
          <w:p w14:paraId="1930F958" w14:textId="77777777" w:rsidR="00FD22B4" w:rsidRPr="00FD22B4" w:rsidRDefault="00FD22B4" w:rsidP="00FD22B4">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1716" w:type="dxa"/>
            <w:tcBorders>
              <w:top w:val="nil"/>
              <w:left w:val="nil"/>
              <w:bottom w:val="nil"/>
              <w:right w:val="nil"/>
            </w:tcBorders>
            <w:shd w:val="clear" w:color="auto" w:fill="FFFFFF"/>
          </w:tcPr>
          <w:p w14:paraId="06DA6257"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50-59</w:t>
            </w:r>
          </w:p>
        </w:tc>
        <w:tc>
          <w:tcPr>
            <w:tcW w:w="1407" w:type="dxa"/>
            <w:tcBorders>
              <w:top w:val="nil"/>
              <w:left w:val="nil"/>
              <w:bottom w:val="nil"/>
              <w:right w:val="nil"/>
            </w:tcBorders>
            <w:shd w:val="clear" w:color="auto" w:fill="FFFFFF"/>
            <w:vAlign w:val="center"/>
          </w:tcPr>
          <w:p w14:paraId="02FB4E05"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21</w:t>
            </w:r>
          </w:p>
        </w:tc>
        <w:tc>
          <w:tcPr>
            <w:tcW w:w="1407" w:type="dxa"/>
            <w:tcBorders>
              <w:top w:val="nil"/>
              <w:left w:val="nil"/>
              <w:bottom w:val="nil"/>
              <w:right w:val="nil"/>
            </w:tcBorders>
            <w:shd w:val="clear" w:color="auto" w:fill="FFFFFF"/>
            <w:vAlign w:val="center"/>
          </w:tcPr>
          <w:p w14:paraId="7DECC1F2"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14.4</w:t>
            </w:r>
          </w:p>
        </w:tc>
        <w:tc>
          <w:tcPr>
            <w:tcW w:w="1407" w:type="dxa"/>
            <w:tcBorders>
              <w:top w:val="nil"/>
              <w:left w:val="nil"/>
              <w:bottom w:val="nil"/>
              <w:right w:val="nil"/>
            </w:tcBorders>
            <w:shd w:val="clear" w:color="auto" w:fill="FFFFFF"/>
            <w:vAlign w:val="center"/>
          </w:tcPr>
          <w:p w14:paraId="7ED96097"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9</w:t>
            </w:r>
          </w:p>
        </w:tc>
        <w:tc>
          <w:tcPr>
            <w:tcW w:w="1407" w:type="dxa"/>
            <w:tcBorders>
              <w:top w:val="nil"/>
              <w:left w:val="nil"/>
              <w:bottom w:val="nil"/>
              <w:right w:val="nil"/>
            </w:tcBorders>
            <w:shd w:val="clear" w:color="auto" w:fill="FFFFFF"/>
            <w:vAlign w:val="center"/>
          </w:tcPr>
          <w:p w14:paraId="745B858D"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9.0</w:t>
            </w:r>
          </w:p>
        </w:tc>
      </w:tr>
      <w:tr w:rsidR="00FD22B4" w:rsidRPr="00FD22B4" w14:paraId="45BAEEED" w14:textId="77777777" w:rsidTr="007E4569">
        <w:trPr>
          <w:cantSplit/>
        </w:trPr>
        <w:tc>
          <w:tcPr>
            <w:tcW w:w="1620" w:type="dxa"/>
            <w:vMerge/>
            <w:tcBorders>
              <w:top w:val="nil"/>
              <w:left w:val="nil"/>
              <w:bottom w:val="nil"/>
              <w:right w:val="nil"/>
            </w:tcBorders>
            <w:shd w:val="clear" w:color="auto" w:fill="FFFFFF"/>
          </w:tcPr>
          <w:p w14:paraId="2DA9A60A" w14:textId="77777777" w:rsidR="00FD22B4" w:rsidRPr="00FD22B4" w:rsidRDefault="00FD22B4" w:rsidP="00FD22B4">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1716" w:type="dxa"/>
            <w:tcBorders>
              <w:top w:val="nil"/>
              <w:left w:val="nil"/>
              <w:bottom w:val="nil"/>
              <w:right w:val="nil"/>
            </w:tcBorders>
            <w:shd w:val="clear" w:color="auto" w:fill="FFFFFF"/>
          </w:tcPr>
          <w:p w14:paraId="60538EE5"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60-69</w:t>
            </w:r>
          </w:p>
        </w:tc>
        <w:tc>
          <w:tcPr>
            <w:tcW w:w="1407" w:type="dxa"/>
            <w:tcBorders>
              <w:top w:val="nil"/>
              <w:left w:val="nil"/>
              <w:bottom w:val="nil"/>
              <w:right w:val="nil"/>
            </w:tcBorders>
            <w:shd w:val="clear" w:color="auto" w:fill="FFFFFF"/>
            <w:vAlign w:val="center"/>
          </w:tcPr>
          <w:p w14:paraId="009DC90D"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17</w:t>
            </w:r>
          </w:p>
        </w:tc>
        <w:tc>
          <w:tcPr>
            <w:tcW w:w="1407" w:type="dxa"/>
            <w:tcBorders>
              <w:top w:val="nil"/>
              <w:left w:val="nil"/>
              <w:bottom w:val="nil"/>
              <w:right w:val="nil"/>
            </w:tcBorders>
            <w:shd w:val="clear" w:color="auto" w:fill="FFFFFF"/>
            <w:vAlign w:val="center"/>
          </w:tcPr>
          <w:p w14:paraId="4036B3BE"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11.6</w:t>
            </w:r>
          </w:p>
        </w:tc>
        <w:tc>
          <w:tcPr>
            <w:tcW w:w="1407" w:type="dxa"/>
            <w:tcBorders>
              <w:top w:val="nil"/>
              <w:left w:val="nil"/>
              <w:bottom w:val="nil"/>
              <w:right w:val="nil"/>
            </w:tcBorders>
            <w:shd w:val="clear" w:color="auto" w:fill="FFFFFF"/>
            <w:vAlign w:val="center"/>
          </w:tcPr>
          <w:p w14:paraId="0D9A4676"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11</w:t>
            </w:r>
          </w:p>
        </w:tc>
        <w:tc>
          <w:tcPr>
            <w:tcW w:w="1407" w:type="dxa"/>
            <w:tcBorders>
              <w:top w:val="nil"/>
              <w:left w:val="nil"/>
              <w:bottom w:val="nil"/>
              <w:right w:val="nil"/>
            </w:tcBorders>
            <w:shd w:val="clear" w:color="auto" w:fill="FFFFFF"/>
            <w:vAlign w:val="center"/>
          </w:tcPr>
          <w:p w14:paraId="728DD1EA"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11.0</w:t>
            </w:r>
          </w:p>
        </w:tc>
      </w:tr>
      <w:tr w:rsidR="00FD22B4" w:rsidRPr="00FD22B4" w14:paraId="359CF5E1" w14:textId="77777777" w:rsidTr="007E4569">
        <w:trPr>
          <w:cantSplit/>
        </w:trPr>
        <w:tc>
          <w:tcPr>
            <w:tcW w:w="1620" w:type="dxa"/>
            <w:vMerge/>
            <w:tcBorders>
              <w:top w:val="nil"/>
              <w:left w:val="nil"/>
              <w:bottom w:val="single" w:sz="4" w:space="0" w:color="auto"/>
              <w:right w:val="nil"/>
            </w:tcBorders>
            <w:shd w:val="clear" w:color="auto" w:fill="FFFFFF"/>
          </w:tcPr>
          <w:p w14:paraId="2F6CC9BF" w14:textId="77777777" w:rsidR="00FD22B4" w:rsidRPr="00FD22B4" w:rsidRDefault="00FD22B4" w:rsidP="00FD22B4">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1716" w:type="dxa"/>
            <w:tcBorders>
              <w:top w:val="nil"/>
              <w:left w:val="nil"/>
              <w:bottom w:val="single" w:sz="4" w:space="0" w:color="auto"/>
              <w:right w:val="nil"/>
            </w:tcBorders>
            <w:shd w:val="clear" w:color="auto" w:fill="FFFFFF"/>
          </w:tcPr>
          <w:p w14:paraId="7B848172"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70+</w:t>
            </w:r>
          </w:p>
        </w:tc>
        <w:tc>
          <w:tcPr>
            <w:tcW w:w="1407" w:type="dxa"/>
            <w:tcBorders>
              <w:top w:val="nil"/>
              <w:left w:val="nil"/>
              <w:bottom w:val="single" w:sz="4" w:space="0" w:color="auto"/>
              <w:right w:val="nil"/>
            </w:tcBorders>
            <w:shd w:val="clear" w:color="auto" w:fill="FFFFFF"/>
            <w:vAlign w:val="center"/>
          </w:tcPr>
          <w:p w14:paraId="2566E32F"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14</w:t>
            </w:r>
          </w:p>
        </w:tc>
        <w:tc>
          <w:tcPr>
            <w:tcW w:w="1407" w:type="dxa"/>
            <w:tcBorders>
              <w:top w:val="nil"/>
              <w:left w:val="nil"/>
              <w:bottom w:val="single" w:sz="4" w:space="0" w:color="auto"/>
              <w:right w:val="nil"/>
            </w:tcBorders>
            <w:shd w:val="clear" w:color="auto" w:fill="FFFFFF"/>
            <w:vAlign w:val="center"/>
          </w:tcPr>
          <w:p w14:paraId="772643C9"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9.6</w:t>
            </w:r>
          </w:p>
        </w:tc>
        <w:tc>
          <w:tcPr>
            <w:tcW w:w="1407" w:type="dxa"/>
            <w:tcBorders>
              <w:top w:val="nil"/>
              <w:left w:val="nil"/>
              <w:bottom w:val="single" w:sz="4" w:space="0" w:color="auto"/>
              <w:right w:val="nil"/>
            </w:tcBorders>
            <w:shd w:val="clear" w:color="auto" w:fill="FFFFFF"/>
            <w:vAlign w:val="center"/>
          </w:tcPr>
          <w:p w14:paraId="12035B53"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9</w:t>
            </w:r>
          </w:p>
        </w:tc>
        <w:tc>
          <w:tcPr>
            <w:tcW w:w="1407" w:type="dxa"/>
            <w:tcBorders>
              <w:top w:val="nil"/>
              <w:left w:val="nil"/>
              <w:bottom w:val="single" w:sz="4" w:space="0" w:color="auto"/>
              <w:right w:val="nil"/>
            </w:tcBorders>
            <w:shd w:val="clear" w:color="auto" w:fill="FFFFFF"/>
            <w:vAlign w:val="center"/>
          </w:tcPr>
          <w:p w14:paraId="25D348CF"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9.0</w:t>
            </w:r>
          </w:p>
        </w:tc>
      </w:tr>
      <w:tr w:rsidR="00FD22B4" w:rsidRPr="00FD22B4" w14:paraId="2EFB07B5" w14:textId="77777777" w:rsidTr="007E4569">
        <w:trPr>
          <w:cantSplit/>
        </w:trPr>
        <w:tc>
          <w:tcPr>
            <w:tcW w:w="1620" w:type="dxa"/>
            <w:vMerge w:val="restart"/>
            <w:tcBorders>
              <w:top w:val="single" w:sz="4" w:space="0" w:color="auto"/>
              <w:left w:val="nil"/>
              <w:bottom w:val="nil"/>
              <w:right w:val="nil"/>
            </w:tcBorders>
            <w:shd w:val="clear" w:color="auto" w:fill="FFFFFF"/>
          </w:tcPr>
          <w:p w14:paraId="619199EB"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b/>
                <w:bCs/>
                <w:color w:val="000000"/>
                <w:sz w:val="20"/>
                <w:szCs w:val="20"/>
              </w:rPr>
            </w:pPr>
            <w:r w:rsidRPr="00FD22B4">
              <w:rPr>
                <w:rFonts w:ascii="Times New Roman" w:eastAsia="Calibri" w:hAnsi="Times New Roman" w:cs="Times New Roman"/>
                <w:b/>
                <w:bCs/>
                <w:color w:val="000000"/>
                <w:sz w:val="20"/>
                <w:szCs w:val="20"/>
              </w:rPr>
              <w:t>Marital status</w:t>
            </w:r>
          </w:p>
        </w:tc>
        <w:tc>
          <w:tcPr>
            <w:tcW w:w="1716" w:type="dxa"/>
            <w:tcBorders>
              <w:top w:val="single" w:sz="4" w:space="0" w:color="auto"/>
              <w:left w:val="nil"/>
              <w:bottom w:val="nil"/>
              <w:right w:val="nil"/>
            </w:tcBorders>
            <w:shd w:val="clear" w:color="auto" w:fill="FFFFFF"/>
          </w:tcPr>
          <w:p w14:paraId="29CABCC4"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single</w:t>
            </w:r>
          </w:p>
        </w:tc>
        <w:tc>
          <w:tcPr>
            <w:tcW w:w="1407" w:type="dxa"/>
            <w:tcBorders>
              <w:top w:val="single" w:sz="4" w:space="0" w:color="auto"/>
              <w:left w:val="nil"/>
              <w:bottom w:val="nil"/>
              <w:right w:val="nil"/>
            </w:tcBorders>
            <w:shd w:val="clear" w:color="auto" w:fill="FFFFFF"/>
            <w:vAlign w:val="center"/>
          </w:tcPr>
          <w:p w14:paraId="61B8705C"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46</w:t>
            </w:r>
          </w:p>
        </w:tc>
        <w:tc>
          <w:tcPr>
            <w:tcW w:w="1407" w:type="dxa"/>
            <w:tcBorders>
              <w:top w:val="single" w:sz="4" w:space="0" w:color="auto"/>
              <w:left w:val="nil"/>
              <w:bottom w:val="nil"/>
              <w:right w:val="nil"/>
            </w:tcBorders>
            <w:shd w:val="clear" w:color="auto" w:fill="FFFFFF"/>
            <w:vAlign w:val="center"/>
          </w:tcPr>
          <w:p w14:paraId="7BBB6C5C"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31.5</w:t>
            </w:r>
          </w:p>
        </w:tc>
        <w:tc>
          <w:tcPr>
            <w:tcW w:w="1407" w:type="dxa"/>
            <w:tcBorders>
              <w:top w:val="single" w:sz="4" w:space="0" w:color="auto"/>
              <w:left w:val="nil"/>
              <w:bottom w:val="nil"/>
              <w:right w:val="nil"/>
            </w:tcBorders>
            <w:shd w:val="clear" w:color="auto" w:fill="FFFFFF"/>
            <w:vAlign w:val="center"/>
          </w:tcPr>
          <w:p w14:paraId="6038F7B0"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25</w:t>
            </w:r>
          </w:p>
        </w:tc>
        <w:tc>
          <w:tcPr>
            <w:tcW w:w="1407" w:type="dxa"/>
            <w:tcBorders>
              <w:top w:val="single" w:sz="4" w:space="0" w:color="auto"/>
              <w:left w:val="nil"/>
              <w:bottom w:val="nil"/>
              <w:right w:val="nil"/>
            </w:tcBorders>
            <w:shd w:val="clear" w:color="auto" w:fill="FFFFFF"/>
            <w:vAlign w:val="center"/>
          </w:tcPr>
          <w:p w14:paraId="0482F4EE"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25.0</w:t>
            </w:r>
          </w:p>
        </w:tc>
      </w:tr>
      <w:tr w:rsidR="00FD22B4" w:rsidRPr="00FD22B4" w14:paraId="331917E9" w14:textId="77777777" w:rsidTr="007E4569">
        <w:trPr>
          <w:cantSplit/>
        </w:trPr>
        <w:tc>
          <w:tcPr>
            <w:tcW w:w="1620" w:type="dxa"/>
            <w:vMerge/>
            <w:tcBorders>
              <w:top w:val="nil"/>
              <w:left w:val="nil"/>
              <w:bottom w:val="nil"/>
              <w:right w:val="nil"/>
            </w:tcBorders>
            <w:shd w:val="clear" w:color="auto" w:fill="FFFFFF"/>
          </w:tcPr>
          <w:p w14:paraId="6F637BE6" w14:textId="77777777" w:rsidR="00FD22B4" w:rsidRPr="00FD22B4" w:rsidRDefault="00FD22B4" w:rsidP="00FD22B4">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1716" w:type="dxa"/>
            <w:tcBorders>
              <w:top w:val="nil"/>
              <w:left w:val="nil"/>
              <w:bottom w:val="nil"/>
              <w:right w:val="nil"/>
            </w:tcBorders>
            <w:shd w:val="clear" w:color="auto" w:fill="FFFFFF"/>
          </w:tcPr>
          <w:p w14:paraId="56951BE4"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married</w:t>
            </w:r>
          </w:p>
        </w:tc>
        <w:tc>
          <w:tcPr>
            <w:tcW w:w="1407" w:type="dxa"/>
            <w:tcBorders>
              <w:top w:val="nil"/>
              <w:left w:val="nil"/>
              <w:bottom w:val="nil"/>
              <w:right w:val="nil"/>
            </w:tcBorders>
            <w:shd w:val="clear" w:color="auto" w:fill="FFFFFF"/>
            <w:vAlign w:val="center"/>
          </w:tcPr>
          <w:p w14:paraId="315BE50D"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85</w:t>
            </w:r>
          </w:p>
        </w:tc>
        <w:tc>
          <w:tcPr>
            <w:tcW w:w="1407" w:type="dxa"/>
            <w:tcBorders>
              <w:top w:val="nil"/>
              <w:left w:val="nil"/>
              <w:bottom w:val="nil"/>
              <w:right w:val="nil"/>
            </w:tcBorders>
            <w:shd w:val="clear" w:color="auto" w:fill="FFFFFF"/>
            <w:vAlign w:val="center"/>
          </w:tcPr>
          <w:p w14:paraId="2D6EFACA"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b/>
                <w:bCs/>
                <w:color w:val="000000"/>
                <w:sz w:val="20"/>
                <w:szCs w:val="20"/>
              </w:rPr>
            </w:pPr>
            <w:r w:rsidRPr="00FD22B4">
              <w:rPr>
                <w:rFonts w:ascii="Times New Roman" w:eastAsia="Calibri" w:hAnsi="Times New Roman" w:cs="Times New Roman"/>
                <w:b/>
                <w:bCs/>
                <w:color w:val="000000"/>
                <w:sz w:val="20"/>
                <w:szCs w:val="20"/>
              </w:rPr>
              <w:t>58.2</w:t>
            </w:r>
          </w:p>
        </w:tc>
        <w:tc>
          <w:tcPr>
            <w:tcW w:w="1407" w:type="dxa"/>
            <w:tcBorders>
              <w:top w:val="nil"/>
              <w:left w:val="nil"/>
              <w:bottom w:val="nil"/>
              <w:right w:val="nil"/>
            </w:tcBorders>
            <w:shd w:val="clear" w:color="auto" w:fill="FFFFFF"/>
            <w:vAlign w:val="center"/>
          </w:tcPr>
          <w:p w14:paraId="1597F3C6"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b/>
                <w:bCs/>
                <w:color w:val="000000"/>
                <w:sz w:val="20"/>
                <w:szCs w:val="20"/>
              </w:rPr>
            </w:pPr>
            <w:r w:rsidRPr="00FD22B4">
              <w:rPr>
                <w:rFonts w:ascii="Times New Roman" w:eastAsia="Calibri" w:hAnsi="Times New Roman" w:cs="Times New Roman"/>
                <w:b/>
                <w:bCs/>
                <w:color w:val="000000"/>
                <w:sz w:val="20"/>
                <w:szCs w:val="20"/>
              </w:rPr>
              <w:t>69</w:t>
            </w:r>
          </w:p>
        </w:tc>
        <w:tc>
          <w:tcPr>
            <w:tcW w:w="1407" w:type="dxa"/>
            <w:tcBorders>
              <w:top w:val="nil"/>
              <w:left w:val="nil"/>
              <w:bottom w:val="nil"/>
              <w:right w:val="nil"/>
            </w:tcBorders>
            <w:shd w:val="clear" w:color="auto" w:fill="FFFFFF"/>
            <w:vAlign w:val="center"/>
          </w:tcPr>
          <w:p w14:paraId="016FA4FC"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b/>
                <w:bCs/>
                <w:color w:val="000000"/>
                <w:sz w:val="20"/>
                <w:szCs w:val="20"/>
              </w:rPr>
            </w:pPr>
            <w:r w:rsidRPr="00FD22B4">
              <w:rPr>
                <w:rFonts w:ascii="Times New Roman" w:eastAsia="Calibri" w:hAnsi="Times New Roman" w:cs="Times New Roman"/>
                <w:b/>
                <w:bCs/>
                <w:color w:val="000000"/>
                <w:sz w:val="20"/>
                <w:szCs w:val="20"/>
              </w:rPr>
              <w:t>69.0</w:t>
            </w:r>
          </w:p>
        </w:tc>
      </w:tr>
      <w:tr w:rsidR="00FD22B4" w:rsidRPr="00FD22B4" w14:paraId="07D7F143" w14:textId="77777777" w:rsidTr="007E4569">
        <w:trPr>
          <w:cantSplit/>
        </w:trPr>
        <w:tc>
          <w:tcPr>
            <w:tcW w:w="1620" w:type="dxa"/>
            <w:vMerge/>
            <w:tcBorders>
              <w:top w:val="nil"/>
              <w:left w:val="nil"/>
              <w:bottom w:val="nil"/>
              <w:right w:val="nil"/>
            </w:tcBorders>
            <w:shd w:val="clear" w:color="auto" w:fill="FFFFFF"/>
          </w:tcPr>
          <w:p w14:paraId="64B7209B" w14:textId="77777777" w:rsidR="00FD22B4" w:rsidRPr="00FD22B4" w:rsidRDefault="00FD22B4" w:rsidP="00FD22B4">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1716" w:type="dxa"/>
            <w:tcBorders>
              <w:top w:val="nil"/>
              <w:left w:val="nil"/>
              <w:bottom w:val="nil"/>
              <w:right w:val="nil"/>
            </w:tcBorders>
            <w:shd w:val="clear" w:color="auto" w:fill="FFFFFF"/>
          </w:tcPr>
          <w:p w14:paraId="606AD347"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widow</w:t>
            </w:r>
          </w:p>
        </w:tc>
        <w:tc>
          <w:tcPr>
            <w:tcW w:w="1407" w:type="dxa"/>
            <w:tcBorders>
              <w:top w:val="nil"/>
              <w:left w:val="nil"/>
              <w:bottom w:val="nil"/>
              <w:right w:val="nil"/>
            </w:tcBorders>
            <w:shd w:val="clear" w:color="auto" w:fill="FFFFFF"/>
            <w:vAlign w:val="center"/>
          </w:tcPr>
          <w:p w14:paraId="7D3841C7"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15</w:t>
            </w:r>
          </w:p>
        </w:tc>
        <w:tc>
          <w:tcPr>
            <w:tcW w:w="1407" w:type="dxa"/>
            <w:tcBorders>
              <w:top w:val="nil"/>
              <w:left w:val="nil"/>
              <w:bottom w:val="nil"/>
              <w:right w:val="nil"/>
            </w:tcBorders>
            <w:shd w:val="clear" w:color="auto" w:fill="FFFFFF"/>
            <w:vAlign w:val="center"/>
          </w:tcPr>
          <w:p w14:paraId="72405A37"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10.3</w:t>
            </w:r>
          </w:p>
        </w:tc>
        <w:tc>
          <w:tcPr>
            <w:tcW w:w="1407" w:type="dxa"/>
            <w:tcBorders>
              <w:top w:val="nil"/>
              <w:left w:val="nil"/>
              <w:bottom w:val="nil"/>
              <w:right w:val="nil"/>
            </w:tcBorders>
            <w:shd w:val="clear" w:color="auto" w:fill="FFFFFF"/>
            <w:vAlign w:val="center"/>
          </w:tcPr>
          <w:p w14:paraId="29D1D19D"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6</w:t>
            </w:r>
          </w:p>
        </w:tc>
        <w:tc>
          <w:tcPr>
            <w:tcW w:w="1407" w:type="dxa"/>
            <w:tcBorders>
              <w:top w:val="nil"/>
              <w:left w:val="nil"/>
              <w:bottom w:val="nil"/>
              <w:right w:val="nil"/>
            </w:tcBorders>
            <w:shd w:val="clear" w:color="auto" w:fill="FFFFFF"/>
            <w:vAlign w:val="center"/>
          </w:tcPr>
          <w:p w14:paraId="71634195"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6.0</w:t>
            </w:r>
          </w:p>
        </w:tc>
      </w:tr>
      <w:tr w:rsidR="00FD22B4" w:rsidRPr="00FD22B4" w14:paraId="77849FE7" w14:textId="77777777" w:rsidTr="007E4569">
        <w:trPr>
          <w:cantSplit/>
        </w:trPr>
        <w:tc>
          <w:tcPr>
            <w:tcW w:w="1620" w:type="dxa"/>
            <w:vMerge w:val="restart"/>
            <w:tcBorders>
              <w:top w:val="single" w:sz="4" w:space="0" w:color="auto"/>
              <w:left w:val="nil"/>
              <w:bottom w:val="nil"/>
              <w:right w:val="nil"/>
            </w:tcBorders>
            <w:shd w:val="clear" w:color="auto" w:fill="FFFFFF"/>
          </w:tcPr>
          <w:p w14:paraId="024F3BD6"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b/>
                <w:bCs/>
                <w:color w:val="000000"/>
                <w:sz w:val="20"/>
                <w:szCs w:val="20"/>
              </w:rPr>
            </w:pPr>
            <w:r w:rsidRPr="00FD22B4">
              <w:rPr>
                <w:rFonts w:ascii="Times New Roman" w:eastAsia="Calibri" w:hAnsi="Times New Roman" w:cs="Times New Roman"/>
                <w:b/>
                <w:bCs/>
                <w:color w:val="000000"/>
                <w:sz w:val="20"/>
                <w:szCs w:val="20"/>
              </w:rPr>
              <w:t>Education</w:t>
            </w:r>
          </w:p>
        </w:tc>
        <w:tc>
          <w:tcPr>
            <w:tcW w:w="1716" w:type="dxa"/>
            <w:tcBorders>
              <w:top w:val="single" w:sz="4" w:space="0" w:color="auto"/>
              <w:left w:val="nil"/>
              <w:bottom w:val="nil"/>
              <w:right w:val="nil"/>
            </w:tcBorders>
            <w:shd w:val="clear" w:color="auto" w:fill="FFFFFF"/>
          </w:tcPr>
          <w:p w14:paraId="34B71F77"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Illiterate</w:t>
            </w:r>
          </w:p>
        </w:tc>
        <w:tc>
          <w:tcPr>
            <w:tcW w:w="1407" w:type="dxa"/>
            <w:tcBorders>
              <w:top w:val="single" w:sz="4" w:space="0" w:color="auto"/>
              <w:left w:val="nil"/>
              <w:bottom w:val="nil"/>
              <w:right w:val="nil"/>
            </w:tcBorders>
            <w:shd w:val="clear" w:color="auto" w:fill="FFFFFF"/>
            <w:vAlign w:val="center"/>
          </w:tcPr>
          <w:p w14:paraId="703EDDD7"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64</w:t>
            </w:r>
          </w:p>
        </w:tc>
        <w:tc>
          <w:tcPr>
            <w:tcW w:w="1407" w:type="dxa"/>
            <w:tcBorders>
              <w:top w:val="single" w:sz="4" w:space="0" w:color="auto"/>
              <w:left w:val="nil"/>
              <w:bottom w:val="nil"/>
              <w:right w:val="nil"/>
            </w:tcBorders>
            <w:shd w:val="clear" w:color="auto" w:fill="FFFFFF"/>
            <w:vAlign w:val="center"/>
          </w:tcPr>
          <w:p w14:paraId="36D16822"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b/>
                <w:bCs/>
                <w:color w:val="000000"/>
                <w:sz w:val="20"/>
                <w:szCs w:val="20"/>
              </w:rPr>
            </w:pPr>
            <w:r w:rsidRPr="00FD22B4">
              <w:rPr>
                <w:rFonts w:ascii="Times New Roman" w:eastAsia="Calibri" w:hAnsi="Times New Roman" w:cs="Times New Roman"/>
                <w:b/>
                <w:bCs/>
                <w:color w:val="000000"/>
                <w:sz w:val="20"/>
                <w:szCs w:val="20"/>
              </w:rPr>
              <w:t>44.4</w:t>
            </w:r>
          </w:p>
        </w:tc>
        <w:tc>
          <w:tcPr>
            <w:tcW w:w="1407" w:type="dxa"/>
            <w:tcBorders>
              <w:top w:val="single" w:sz="4" w:space="0" w:color="auto"/>
              <w:left w:val="nil"/>
              <w:bottom w:val="nil"/>
              <w:right w:val="nil"/>
            </w:tcBorders>
            <w:shd w:val="clear" w:color="auto" w:fill="FFFFFF"/>
            <w:vAlign w:val="center"/>
          </w:tcPr>
          <w:p w14:paraId="1A94B0E7"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b/>
                <w:bCs/>
                <w:color w:val="000000"/>
                <w:sz w:val="20"/>
                <w:szCs w:val="20"/>
              </w:rPr>
            </w:pPr>
            <w:r w:rsidRPr="00FD22B4">
              <w:rPr>
                <w:rFonts w:ascii="Times New Roman" w:eastAsia="Calibri" w:hAnsi="Times New Roman" w:cs="Times New Roman"/>
                <w:b/>
                <w:bCs/>
                <w:color w:val="000000"/>
                <w:sz w:val="20"/>
                <w:szCs w:val="20"/>
              </w:rPr>
              <w:t>56</w:t>
            </w:r>
          </w:p>
        </w:tc>
        <w:tc>
          <w:tcPr>
            <w:tcW w:w="1407" w:type="dxa"/>
            <w:tcBorders>
              <w:top w:val="single" w:sz="4" w:space="0" w:color="auto"/>
              <w:left w:val="nil"/>
              <w:bottom w:val="nil"/>
              <w:right w:val="nil"/>
            </w:tcBorders>
            <w:shd w:val="clear" w:color="auto" w:fill="FFFFFF"/>
            <w:vAlign w:val="center"/>
          </w:tcPr>
          <w:p w14:paraId="55534B82"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b/>
                <w:bCs/>
                <w:color w:val="000000"/>
                <w:sz w:val="20"/>
                <w:szCs w:val="20"/>
              </w:rPr>
            </w:pPr>
            <w:r w:rsidRPr="00FD22B4">
              <w:rPr>
                <w:rFonts w:ascii="Times New Roman" w:eastAsia="Calibri" w:hAnsi="Times New Roman" w:cs="Times New Roman"/>
                <w:b/>
                <w:bCs/>
                <w:color w:val="000000"/>
                <w:sz w:val="20"/>
                <w:szCs w:val="20"/>
              </w:rPr>
              <w:t>56.0</w:t>
            </w:r>
          </w:p>
        </w:tc>
      </w:tr>
      <w:tr w:rsidR="00FD22B4" w:rsidRPr="00FD22B4" w14:paraId="2D46EC0F" w14:textId="77777777" w:rsidTr="007E4569">
        <w:trPr>
          <w:cantSplit/>
        </w:trPr>
        <w:tc>
          <w:tcPr>
            <w:tcW w:w="1620" w:type="dxa"/>
            <w:vMerge/>
            <w:tcBorders>
              <w:top w:val="nil"/>
              <w:left w:val="nil"/>
              <w:bottom w:val="nil"/>
              <w:right w:val="nil"/>
            </w:tcBorders>
            <w:shd w:val="clear" w:color="auto" w:fill="FFFFFF"/>
          </w:tcPr>
          <w:p w14:paraId="35F74D6A" w14:textId="77777777" w:rsidR="00FD22B4" w:rsidRPr="00FD22B4" w:rsidRDefault="00FD22B4" w:rsidP="00FD22B4">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1716" w:type="dxa"/>
            <w:tcBorders>
              <w:top w:val="nil"/>
              <w:left w:val="nil"/>
              <w:bottom w:val="nil"/>
              <w:right w:val="nil"/>
            </w:tcBorders>
            <w:shd w:val="clear" w:color="auto" w:fill="FFFFFF"/>
          </w:tcPr>
          <w:p w14:paraId="6B61B5F2"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High school</w:t>
            </w:r>
          </w:p>
        </w:tc>
        <w:tc>
          <w:tcPr>
            <w:tcW w:w="1407" w:type="dxa"/>
            <w:tcBorders>
              <w:top w:val="nil"/>
              <w:left w:val="nil"/>
              <w:bottom w:val="nil"/>
              <w:right w:val="nil"/>
            </w:tcBorders>
            <w:shd w:val="clear" w:color="auto" w:fill="FFFFFF"/>
            <w:vAlign w:val="center"/>
          </w:tcPr>
          <w:p w14:paraId="1E8DE7F9"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10</w:t>
            </w:r>
          </w:p>
        </w:tc>
        <w:tc>
          <w:tcPr>
            <w:tcW w:w="1407" w:type="dxa"/>
            <w:tcBorders>
              <w:top w:val="nil"/>
              <w:left w:val="nil"/>
              <w:bottom w:val="nil"/>
              <w:right w:val="nil"/>
            </w:tcBorders>
            <w:shd w:val="clear" w:color="auto" w:fill="FFFFFF"/>
            <w:vAlign w:val="center"/>
          </w:tcPr>
          <w:p w14:paraId="4508F407"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6.9</w:t>
            </w:r>
          </w:p>
        </w:tc>
        <w:tc>
          <w:tcPr>
            <w:tcW w:w="1407" w:type="dxa"/>
            <w:tcBorders>
              <w:top w:val="nil"/>
              <w:left w:val="nil"/>
              <w:bottom w:val="nil"/>
              <w:right w:val="nil"/>
            </w:tcBorders>
            <w:shd w:val="clear" w:color="auto" w:fill="FFFFFF"/>
            <w:vAlign w:val="center"/>
          </w:tcPr>
          <w:p w14:paraId="03868FB5"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7</w:t>
            </w:r>
          </w:p>
        </w:tc>
        <w:tc>
          <w:tcPr>
            <w:tcW w:w="1407" w:type="dxa"/>
            <w:tcBorders>
              <w:top w:val="nil"/>
              <w:left w:val="nil"/>
              <w:bottom w:val="nil"/>
              <w:right w:val="nil"/>
            </w:tcBorders>
            <w:shd w:val="clear" w:color="auto" w:fill="FFFFFF"/>
            <w:vAlign w:val="center"/>
          </w:tcPr>
          <w:p w14:paraId="5C43BA17"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7.0</w:t>
            </w:r>
          </w:p>
        </w:tc>
      </w:tr>
      <w:tr w:rsidR="00FD22B4" w:rsidRPr="00FD22B4" w14:paraId="48A8AC27" w14:textId="77777777" w:rsidTr="007E4569">
        <w:trPr>
          <w:cantSplit/>
        </w:trPr>
        <w:tc>
          <w:tcPr>
            <w:tcW w:w="1620" w:type="dxa"/>
            <w:vMerge/>
            <w:tcBorders>
              <w:top w:val="nil"/>
              <w:left w:val="nil"/>
              <w:bottom w:val="nil"/>
              <w:right w:val="nil"/>
            </w:tcBorders>
            <w:shd w:val="clear" w:color="auto" w:fill="FFFFFF"/>
          </w:tcPr>
          <w:p w14:paraId="14DABDEA" w14:textId="77777777" w:rsidR="00FD22B4" w:rsidRPr="00FD22B4" w:rsidRDefault="00FD22B4" w:rsidP="00FD22B4">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1716" w:type="dxa"/>
            <w:tcBorders>
              <w:top w:val="nil"/>
              <w:left w:val="nil"/>
              <w:bottom w:val="nil"/>
              <w:right w:val="nil"/>
            </w:tcBorders>
            <w:shd w:val="clear" w:color="auto" w:fill="FFFFFF"/>
          </w:tcPr>
          <w:p w14:paraId="26B471E8"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Diploma</w:t>
            </w:r>
          </w:p>
        </w:tc>
        <w:tc>
          <w:tcPr>
            <w:tcW w:w="1407" w:type="dxa"/>
            <w:tcBorders>
              <w:top w:val="nil"/>
              <w:left w:val="nil"/>
              <w:bottom w:val="nil"/>
              <w:right w:val="nil"/>
            </w:tcBorders>
            <w:shd w:val="clear" w:color="auto" w:fill="FFFFFF"/>
            <w:vAlign w:val="center"/>
          </w:tcPr>
          <w:p w14:paraId="73829816"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31</w:t>
            </w:r>
          </w:p>
        </w:tc>
        <w:tc>
          <w:tcPr>
            <w:tcW w:w="1407" w:type="dxa"/>
            <w:tcBorders>
              <w:top w:val="nil"/>
              <w:left w:val="nil"/>
              <w:bottom w:val="nil"/>
              <w:right w:val="nil"/>
            </w:tcBorders>
            <w:shd w:val="clear" w:color="auto" w:fill="FFFFFF"/>
            <w:vAlign w:val="center"/>
          </w:tcPr>
          <w:p w14:paraId="741176C8"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21.5</w:t>
            </w:r>
          </w:p>
        </w:tc>
        <w:tc>
          <w:tcPr>
            <w:tcW w:w="1407" w:type="dxa"/>
            <w:tcBorders>
              <w:top w:val="nil"/>
              <w:left w:val="nil"/>
              <w:bottom w:val="nil"/>
              <w:right w:val="nil"/>
            </w:tcBorders>
            <w:shd w:val="clear" w:color="auto" w:fill="FFFFFF"/>
            <w:vAlign w:val="center"/>
          </w:tcPr>
          <w:p w14:paraId="5D06BAFC"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9</w:t>
            </w:r>
          </w:p>
        </w:tc>
        <w:tc>
          <w:tcPr>
            <w:tcW w:w="1407" w:type="dxa"/>
            <w:tcBorders>
              <w:top w:val="nil"/>
              <w:left w:val="nil"/>
              <w:bottom w:val="nil"/>
              <w:right w:val="nil"/>
            </w:tcBorders>
            <w:shd w:val="clear" w:color="auto" w:fill="FFFFFF"/>
            <w:vAlign w:val="center"/>
          </w:tcPr>
          <w:p w14:paraId="664037C7"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9.0</w:t>
            </w:r>
          </w:p>
        </w:tc>
      </w:tr>
      <w:tr w:rsidR="00FD22B4" w:rsidRPr="00FD22B4" w14:paraId="0373A30C" w14:textId="77777777" w:rsidTr="007E4569">
        <w:trPr>
          <w:cantSplit/>
        </w:trPr>
        <w:tc>
          <w:tcPr>
            <w:tcW w:w="1620" w:type="dxa"/>
            <w:vMerge/>
            <w:tcBorders>
              <w:top w:val="nil"/>
              <w:left w:val="nil"/>
              <w:bottom w:val="single" w:sz="4" w:space="0" w:color="auto"/>
              <w:right w:val="nil"/>
            </w:tcBorders>
            <w:shd w:val="clear" w:color="auto" w:fill="FFFFFF"/>
          </w:tcPr>
          <w:p w14:paraId="09E12C5D" w14:textId="77777777" w:rsidR="00FD22B4" w:rsidRPr="00FD22B4" w:rsidRDefault="00FD22B4" w:rsidP="00FD22B4">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1716" w:type="dxa"/>
            <w:tcBorders>
              <w:top w:val="nil"/>
              <w:left w:val="nil"/>
              <w:bottom w:val="single" w:sz="4" w:space="0" w:color="auto"/>
              <w:right w:val="nil"/>
            </w:tcBorders>
            <w:shd w:val="clear" w:color="auto" w:fill="FFFFFF"/>
          </w:tcPr>
          <w:p w14:paraId="1E6F973F"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Academic</w:t>
            </w:r>
          </w:p>
        </w:tc>
        <w:tc>
          <w:tcPr>
            <w:tcW w:w="1407" w:type="dxa"/>
            <w:tcBorders>
              <w:top w:val="nil"/>
              <w:left w:val="nil"/>
              <w:bottom w:val="single" w:sz="4" w:space="0" w:color="auto"/>
              <w:right w:val="nil"/>
            </w:tcBorders>
            <w:shd w:val="clear" w:color="auto" w:fill="FFFFFF"/>
            <w:vAlign w:val="center"/>
          </w:tcPr>
          <w:p w14:paraId="3A0A0CDA"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39</w:t>
            </w:r>
          </w:p>
        </w:tc>
        <w:tc>
          <w:tcPr>
            <w:tcW w:w="1407" w:type="dxa"/>
            <w:tcBorders>
              <w:top w:val="nil"/>
              <w:left w:val="nil"/>
              <w:bottom w:val="single" w:sz="4" w:space="0" w:color="auto"/>
              <w:right w:val="nil"/>
            </w:tcBorders>
            <w:shd w:val="clear" w:color="auto" w:fill="FFFFFF"/>
            <w:vAlign w:val="center"/>
          </w:tcPr>
          <w:p w14:paraId="2E9BCD2E"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27.1</w:t>
            </w:r>
          </w:p>
        </w:tc>
        <w:tc>
          <w:tcPr>
            <w:tcW w:w="1407" w:type="dxa"/>
            <w:tcBorders>
              <w:top w:val="nil"/>
              <w:left w:val="nil"/>
              <w:bottom w:val="single" w:sz="4" w:space="0" w:color="auto"/>
              <w:right w:val="nil"/>
            </w:tcBorders>
            <w:shd w:val="clear" w:color="auto" w:fill="FFFFFF"/>
            <w:vAlign w:val="center"/>
          </w:tcPr>
          <w:p w14:paraId="2A1B2A37"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28</w:t>
            </w:r>
          </w:p>
        </w:tc>
        <w:tc>
          <w:tcPr>
            <w:tcW w:w="1407" w:type="dxa"/>
            <w:tcBorders>
              <w:top w:val="nil"/>
              <w:left w:val="nil"/>
              <w:bottom w:val="single" w:sz="4" w:space="0" w:color="auto"/>
              <w:right w:val="nil"/>
            </w:tcBorders>
            <w:shd w:val="clear" w:color="auto" w:fill="FFFFFF"/>
            <w:vAlign w:val="center"/>
          </w:tcPr>
          <w:p w14:paraId="6F2F44E9"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28.0</w:t>
            </w:r>
          </w:p>
        </w:tc>
      </w:tr>
      <w:tr w:rsidR="00FD22B4" w:rsidRPr="00FD22B4" w14:paraId="6473C00E" w14:textId="77777777" w:rsidTr="007E4569">
        <w:trPr>
          <w:cantSplit/>
        </w:trPr>
        <w:tc>
          <w:tcPr>
            <w:tcW w:w="1620" w:type="dxa"/>
            <w:vMerge w:val="restart"/>
            <w:tcBorders>
              <w:top w:val="single" w:sz="4" w:space="0" w:color="auto"/>
              <w:left w:val="nil"/>
              <w:bottom w:val="nil"/>
              <w:right w:val="nil"/>
            </w:tcBorders>
            <w:shd w:val="clear" w:color="auto" w:fill="FFFFFF"/>
          </w:tcPr>
          <w:p w14:paraId="0642B557"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b/>
                <w:bCs/>
                <w:color w:val="000000"/>
                <w:sz w:val="20"/>
                <w:szCs w:val="20"/>
              </w:rPr>
            </w:pPr>
            <w:r w:rsidRPr="00FD22B4">
              <w:rPr>
                <w:rFonts w:ascii="Times New Roman" w:eastAsia="Calibri" w:hAnsi="Times New Roman" w:cs="Times New Roman"/>
                <w:b/>
                <w:bCs/>
                <w:color w:val="000000"/>
                <w:sz w:val="20"/>
                <w:szCs w:val="20"/>
              </w:rPr>
              <w:t>Occupation</w:t>
            </w:r>
          </w:p>
        </w:tc>
        <w:tc>
          <w:tcPr>
            <w:tcW w:w="1716" w:type="dxa"/>
            <w:tcBorders>
              <w:top w:val="single" w:sz="4" w:space="0" w:color="auto"/>
              <w:left w:val="nil"/>
              <w:bottom w:val="nil"/>
              <w:right w:val="nil"/>
            </w:tcBorders>
            <w:shd w:val="clear" w:color="auto" w:fill="FFFFFF"/>
          </w:tcPr>
          <w:p w14:paraId="48338400"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Unemployed</w:t>
            </w:r>
          </w:p>
        </w:tc>
        <w:tc>
          <w:tcPr>
            <w:tcW w:w="1407" w:type="dxa"/>
            <w:tcBorders>
              <w:top w:val="single" w:sz="4" w:space="0" w:color="auto"/>
              <w:left w:val="nil"/>
              <w:bottom w:val="nil"/>
              <w:right w:val="nil"/>
            </w:tcBorders>
            <w:shd w:val="clear" w:color="auto" w:fill="FFFFFF"/>
            <w:vAlign w:val="center"/>
          </w:tcPr>
          <w:p w14:paraId="7B5BD315"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51</w:t>
            </w:r>
          </w:p>
        </w:tc>
        <w:tc>
          <w:tcPr>
            <w:tcW w:w="1407" w:type="dxa"/>
            <w:tcBorders>
              <w:top w:val="single" w:sz="4" w:space="0" w:color="auto"/>
              <w:left w:val="nil"/>
              <w:bottom w:val="nil"/>
              <w:right w:val="nil"/>
            </w:tcBorders>
            <w:shd w:val="clear" w:color="auto" w:fill="FFFFFF"/>
            <w:vAlign w:val="center"/>
          </w:tcPr>
          <w:p w14:paraId="0CBDB9BA"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34.9</w:t>
            </w:r>
          </w:p>
        </w:tc>
        <w:tc>
          <w:tcPr>
            <w:tcW w:w="1407" w:type="dxa"/>
            <w:tcBorders>
              <w:top w:val="single" w:sz="4" w:space="0" w:color="auto"/>
              <w:left w:val="nil"/>
              <w:bottom w:val="nil"/>
              <w:right w:val="nil"/>
            </w:tcBorders>
            <w:shd w:val="clear" w:color="auto" w:fill="FFFFFF"/>
            <w:vAlign w:val="center"/>
          </w:tcPr>
          <w:p w14:paraId="658ADA07"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35</w:t>
            </w:r>
          </w:p>
        </w:tc>
        <w:tc>
          <w:tcPr>
            <w:tcW w:w="1407" w:type="dxa"/>
            <w:tcBorders>
              <w:top w:val="single" w:sz="4" w:space="0" w:color="auto"/>
              <w:left w:val="nil"/>
              <w:bottom w:val="nil"/>
              <w:right w:val="nil"/>
            </w:tcBorders>
            <w:shd w:val="clear" w:color="auto" w:fill="FFFFFF"/>
            <w:vAlign w:val="center"/>
          </w:tcPr>
          <w:p w14:paraId="1ADB26FF"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35.0</w:t>
            </w:r>
          </w:p>
        </w:tc>
      </w:tr>
      <w:tr w:rsidR="00FD22B4" w:rsidRPr="00FD22B4" w14:paraId="153CD4A3" w14:textId="77777777" w:rsidTr="007E4569">
        <w:trPr>
          <w:cantSplit/>
        </w:trPr>
        <w:tc>
          <w:tcPr>
            <w:tcW w:w="1620" w:type="dxa"/>
            <w:vMerge/>
            <w:tcBorders>
              <w:top w:val="nil"/>
              <w:left w:val="nil"/>
              <w:bottom w:val="nil"/>
              <w:right w:val="nil"/>
            </w:tcBorders>
            <w:shd w:val="clear" w:color="auto" w:fill="FFFFFF"/>
          </w:tcPr>
          <w:p w14:paraId="479BB480" w14:textId="77777777" w:rsidR="00FD22B4" w:rsidRPr="00FD22B4" w:rsidRDefault="00FD22B4" w:rsidP="00FD22B4">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1716" w:type="dxa"/>
            <w:tcBorders>
              <w:top w:val="nil"/>
              <w:left w:val="nil"/>
              <w:bottom w:val="nil"/>
              <w:right w:val="nil"/>
            </w:tcBorders>
            <w:shd w:val="clear" w:color="auto" w:fill="FFFFFF"/>
          </w:tcPr>
          <w:p w14:paraId="3B685D0E"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Employed</w:t>
            </w:r>
          </w:p>
        </w:tc>
        <w:tc>
          <w:tcPr>
            <w:tcW w:w="1407" w:type="dxa"/>
            <w:tcBorders>
              <w:top w:val="nil"/>
              <w:left w:val="nil"/>
              <w:bottom w:val="nil"/>
              <w:right w:val="nil"/>
            </w:tcBorders>
            <w:shd w:val="clear" w:color="auto" w:fill="FFFFFF"/>
            <w:vAlign w:val="center"/>
          </w:tcPr>
          <w:p w14:paraId="2DC6B1A9"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51</w:t>
            </w:r>
          </w:p>
        </w:tc>
        <w:tc>
          <w:tcPr>
            <w:tcW w:w="1407" w:type="dxa"/>
            <w:tcBorders>
              <w:top w:val="nil"/>
              <w:left w:val="nil"/>
              <w:bottom w:val="nil"/>
              <w:right w:val="nil"/>
            </w:tcBorders>
            <w:shd w:val="clear" w:color="auto" w:fill="FFFFFF"/>
            <w:vAlign w:val="center"/>
          </w:tcPr>
          <w:p w14:paraId="3A9A767D"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34.9</w:t>
            </w:r>
          </w:p>
        </w:tc>
        <w:tc>
          <w:tcPr>
            <w:tcW w:w="1407" w:type="dxa"/>
            <w:tcBorders>
              <w:top w:val="nil"/>
              <w:left w:val="nil"/>
              <w:bottom w:val="nil"/>
              <w:right w:val="nil"/>
            </w:tcBorders>
            <w:shd w:val="clear" w:color="auto" w:fill="FFFFFF"/>
            <w:vAlign w:val="center"/>
          </w:tcPr>
          <w:p w14:paraId="52C067EF"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24</w:t>
            </w:r>
          </w:p>
        </w:tc>
        <w:tc>
          <w:tcPr>
            <w:tcW w:w="1407" w:type="dxa"/>
            <w:tcBorders>
              <w:top w:val="nil"/>
              <w:left w:val="nil"/>
              <w:bottom w:val="nil"/>
              <w:right w:val="nil"/>
            </w:tcBorders>
            <w:shd w:val="clear" w:color="auto" w:fill="FFFFFF"/>
            <w:vAlign w:val="center"/>
          </w:tcPr>
          <w:p w14:paraId="3A602373"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24.0</w:t>
            </w:r>
          </w:p>
        </w:tc>
      </w:tr>
      <w:tr w:rsidR="00FD22B4" w:rsidRPr="00FD22B4" w14:paraId="579EFF23" w14:textId="77777777" w:rsidTr="007E4569">
        <w:trPr>
          <w:cantSplit/>
        </w:trPr>
        <w:tc>
          <w:tcPr>
            <w:tcW w:w="1620" w:type="dxa"/>
            <w:vMerge/>
            <w:tcBorders>
              <w:top w:val="nil"/>
              <w:left w:val="nil"/>
              <w:bottom w:val="nil"/>
              <w:right w:val="nil"/>
            </w:tcBorders>
            <w:shd w:val="clear" w:color="auto" w:fill="FFFFFF"/>
          </w:tcPr>
          <w:p w14:paraId="59B62D3B" w14:textId="77777777" w:rsidR="00FD22B4" w:rsidRPr="00FD22B4" w:rsidRDefault="00FD22B4" w:rsidP="00FD22B4">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1716" w:type="dxa"/>
            <w:tcBorders>
              <w:top w:val="nil"/>
              <w:left w:val="nil"/>
              <w:bottom w:val="nil"/>
              <w:right w:val="nil"/>
            </w:tcBorders>
            <w:shd w:val="clear" w:color="auto" w:fill="FFFFFF"/>
          </w:tcPr>
          <w:p w14:paraId="3CF21D3B"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Work at home</w:t>
            </w:r>
          </w:p>
        </w:tc>
        <w:tc>
          <w:tcPr>
            <w:tcW w:w="1407" w:type="dxa"/>
            <w:tcBorders>
              <w:top w:val="nil"/>
              <w:left w:val="nil"/>
              <w:bottom w:val="nil"/>
              <w:right w:val="nil"/>
            </w:tcBorders>
            <w:shd w:val="clear" w:color="auto" w:fill="FFFFFF"/>
            <w:vAlign w:val="center"/>
          </w:tcPr>
          <w:p w14:paraId="2F583062"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37</w:t>
            </w:r>
          </w:p>
        </w:tc>
        <w:tc>
          <w:tcPr>
            <w:tcW w:w="1407" w:type="dxa"/>
            <w:tcBorders>
              <w:top w:val="nil"/>
              <w:left w:val="nil"/>
              <w:bottom w:val="nil"/>
              <w:right w:val="nil"/>
            </w:tcBorders>
            <w:shd w:val="clear" w:color="auto" w:fill="FFFFFF"/>
            <w:vAlign w:val="center"/>
          </w:tcPr>
          <w:p w14:paraId="6544F22C"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25.3</w:t>
            </w:r>
          </w:p>
        </w:tc>
        <w:tc>
          <w:tcPr>
            <w:tcW w:w="1407" w:type="dxa"/>
            <w:tcBorders>
              <w:top w:val="nil"/>
              <w:left w:val="nil"/>
              <w:bottom w:val="nil"/>
              <w:right w:val="nil"/>
            </w:tcBorders>
            <w:shd w:val="clear" w:color="auto" w:fill="FFFFFF"/>
            <w:vAlign w:val="center"/>
          </w:tcPr>
          <w:p w14:paraId="210B6245"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39</w:t>
            </w:r>
          </w:p>
        </w:tc>
        <w:tc>
          <w:tcPr>
            <w:tcW w:w="1407" w:type="dxa"/>
            <w:tcBorders>
              <w:top w:val="nil"/>
              <w:left w:val="nil"/>
              <w:bottom w:val="nil"/>
              <w:right w:val="nil"/>
            </w:tcBorders>
            <w:shd w:val="clear" w:color="auto" w:fill="FFFFFF"/>
            <w:vAlign w:val="center"/>
          </w:tcPr>
          <w:p w14:paraId="4CC5B434"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39.0</w:t>
            </w:r>
          </w:p>
        </w:tc>
      </w:tr>
      <w:tr w:rsidR="00FD22B4" w:rsidRPr="00FD22B4" w14:paraId="665723A9" w14:textId="77777777" w:rsidTr="007E4569">
        <w:trPr>
          <w:cantSplit/>
        </w:trPr>
        <w:tc>
          <w:tcPr>
            <w:tcW w:w="1620" w:type="dxa"/>
            <w:vMerge/>
            <w:tcBorders>
              <w:top w:val="nil"/>
              <w:left w:val="nil"/>
              <w:bottom w:val="single" w:sz="4" w:space="0" w:color="auto"/>
              <w:right w:val="nil"/>
            </w:tcBorders>
            <w:shd w:val="clear" w:color="auto" w:fill="FFFFFF"/>
          </w:tcPr>
          <w:p w14:paraId="09AED02A" w14:textId="77777777" w:rsidR="00FD22B4" w:rsidRPr="00FD22B4" w:rsidRDefault="00FD22B4" w:rsidP="00FD22B4">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1716" w:type="dxa"/>
            <w:tcBorders>
              <w:top w:val="nil"/>
              <w:left w:val="nil"/>
              <w:bottom w:val="single" w:sz="4" w:space="0" w:color="auto"/>
              <w:right w:val="nil"/>
            </w:tcBorders>
            <w:shd w:val="clear" w:color="auto" w:fill="FFFFFF"/>
          </w:tcPr>
          <w:p w14:paraId="127484B2"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Retired</w:t>
            </w:r>
          </w:p>
        </w:tc>
        <w:tc>
          <w:tcPr>
            <w:tcW w:w="1407" w:type="dxa"/>
            <w:tcBorders>
              <w:top w:val="nil"/>
              <w:left w:val="nil"/>
              <w:bottom w:val="single" w:sz="4" w:space="0" w:color="auto"/>
              <w:right w:val="nil"/>
            </w:tcBorders>
            <w:shd w:val="clear" w:color="auto" w:fill="FFFFFF"/>
            <w:vAlign w:val="center"/>
          </w:tcPr>
          <w:p w14:paraId="1B13654D"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7</w:t>
            </w:r>
          </w:p>
        </w:tc>
        <w:tc>
          <w:tcPr>
            <w:tcW w:w="1407" w:type="dxa"/>
            <w:tcBorders>
              <w:top w:val="nil"/>
              <w:left w:val="nil"/>
              <w:bottom w:val="single" w:sz="4" w:space="0" w:color="auto"/>
              <w:right w:val="nil"/>
            </w:tcBorders>
            <w:shd w:val="clear" w:color="auto" w:fill="FFFFFF"/>
            <w:vAlign w:val="center"/>
          </w:tcPr>
          <w:p w14:paraId="5221FD22"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4.8</w:t>
            </w:r>
          </w:p>
        </w:tc>
        <w:tc>
          <w:tcPr>
            <w:tcW w:w="1407" w:type="dxa"/>
            <w:tcBorders>
              <w:top w:val="nil"/>
              <w:left w:val="nil"/>
              <w:bottom w:val="single" w:sz="4" w:space="0" w:color="auto"/>
              <w:right w:val="nil"/>
            </w:tcBorders>
            <w:shd w:val="clear" w:color="auto" w:fill="FFFFFF"/>
            <w:vAlign w:val="center"/>
          </w:tcPr>
          <w:p w14:paraId="7CF8EA19"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2</w:t>
            </w:r>
          </w:p>
        </w:tc>
        <w:tc>
          <w:tcPr>
            <w:tcW w:w="1407" w:type="dxa"/>
            <w:tcBorders>
              <w:top w:val="nil"/>
              <w:left w:val="nil"/>
              <w:bottom w:val="single" w:sz="4" w:space="0" w:color="auto"/>
              <w:right w:val="nil"/>
            </w:tcBorders>
            <w:shd w:val="clear" w:color="auto" w:fill="FFFFFF"/>
            <w:vAlign w:val="center"/>
          </w:tcPr>
          <w:p w14:paraId="7439BEBC"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2.0</w:t>
            </w:r>
          </w:p>
        </w:tc>
      </w:tr>
      <w:tr w:rsidR="00FD22B4" w:rsidRPr="00FD22B4" w14:paraId="46348D87" w14:textId="77777777" w:rsidTr="007E4569">
        <w:trPr>
          <w:cantSplit/>
        </w:trPr>
        <w:tc>
          <w:tcPr>
            <w:tcW w:w="1620" w:type="dxa"/>
            <w:vMerge w:val="restart"/>
            <w:tcBorders>
              <w:top w:val="single" w:sz="4" w:space="0" w:color="auto"/>
              <w:left w:val="nil"/>
              <w:bottom w:val="double" w:sz="8" w:space="0" w:color="000000"/>
              <w:right w:val="nil"/>
            </w:tcBorders>
            <w:shd w:val="clear" w:color="auto" w:fill="FFFFFF"/>
          </w:tcPr>
          <w:p w14:paraId="380003DB"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b/>
                <w:bCs/>
                <w:color w:val="000000"/>
                <w:sz w:val="20"/>
                <w:szCs w:val="20"/>
              </w:rPr>
            </w:pPr>
            <w:r w:rsidRPr="00FD22B4">
              <w:rPr>
                <w:rFonts w:ascii="Times New Roman" w:eastAsia="Calibri" w:hAnsi="Times New Roman" w:cs="Times New Roman"/>
                <w:b/>
                <w:bCs/>
                <w:color w:val="000000"/>
                <w:sz w:val="20"/>
                <w:szCs w:val="20"/>
              </w:rPr>
              <w:t>Income</w:t>
            </w:r>
          </w:p>
        </w:tc>
        <w:tc>
          <w:tcPr>
            <w:tcW w:w="1716" w:type="dxa"/>
            <w:tcBorders>
              <w:top w:val="single" w:sz="4" w:space="0" w:color="auto"/>
              <w:left w:val="nil"/>
              <w:bottom w:val="nil"/>
              <w:right w:val="nil"/>
            </w:tcBorders>
            <w:shd w:val="clear" w:color="auto" w:fill="FFFFFF"/>
          </w:tcPr>
          <w:p w14:paraId="73A0ACE4"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Sufficient expenses</w:t>
            </w:r>
          </w:p>
        </w:tc>
        <w:tc>
          <w:tcPr>
            <w:tcW w:w="1407" w:type="dxa"/>
            <w:tcBorders>
              <w:top w:val="single" w:sz="4" w:space="0" w:color="auto"/>
              <w:left w:val="nil"/>
              <w:bottom w:val="nil"/>
              <w:right w:val="nil"/>
            </w:tcBorders>
            <w:shd w:val="clear" w:color="auto" w:fill="FFFFFF"/>
            <w:vAlign w:val="center"/>
          </w:tcPr>
          <w:p w14:paraId="761599D7"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69</w:t>
            </w:r>
          </w:p>
        </w:tc>
        <w:tc>
          <w:tcPr>
            <w:tcW w:w="1407" w:type="dxa"/>
            <w:tcBorders>
              <w:top w:val="single" w:sz="4" w:space="0" w:color="auto"/>
              <w:left w:val="nil"/>
              <w:bottom w:val="nil"/>
              <w:right w:val="nil"/>
            </w:tcBorders>
            <w:shd w:val="clear" w:color="auto" w:fill="FFFFFF"/>
            <w:vAlign w:val="center"/>
          </w:tcPr>
          <w:p w14:paraId="35BBC66A"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47.3</w:t>
            </w:r>
          </w:p>
        </w:tc>
        <w:tc>
          <w:tcPr>
            <w:tcW w:w="1407" w:type="dxa"/>
            <w:tcBorders>
              <w:top w:val="single" w:sz="4" w:space="0" w:color="auto"/>
              <w:left w:val="nil"/>
              <w:bottom w:val="nil"/>
              <w:right w:val="nil"/>
            </w:tcBorders>
            <w:shd w:val="clear" w:color="auto" w:fill="FFFFFF"/>
            <w:vAlign w:val="center"/>
          </w:tcPr>
          <w:p w14:paraId="7FB7AD57"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37</w:t>
            </w:r>
          </w:p>
        </w:tc>
        <w:tc>
          <w:tcPr>
            <w:tcW w:w="1407" w:type="dxa"/>
            <w:tcBorders>
              <w:top w:val="single" w:sz="4" w:space="0" w:color="auto"/>
              <w:left w:val="nil"/>
              <w:bottom w:val="nil"/>
              <w:right w:val="nil"/>
            </w:tcBorders>
            <w:shd w:val="clear" w:color="auto" w:fill="FFFFFF"/>
            <w:vAlign w:val="center"/>
          </w:tcPr>
          <w:p w14:paraId="4481E4D5"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37.0</w:t>
            </w:r>
          </w:p>
        </w:tc>
      </w:tr>
      <w:tr w:rsidR="00FD22B4" w:rsidRPr="00FD22B4" w14:paraId="62CB1200" w14:textId="77777777" w:rsidTr="007E4569">
        <w:trPr>
          <w:cantSplit/>
        </w:trPr>
        <w:tc>
          <w:tcPr>
            <w:tcW w:w="1620" w:type="dxa"/>
            <w:vMerge/>
            <w:tcBorders>
              <w:top w:val="nil"/>
              <w:left w:val="nil"/>
              <w:bottom w:val="single" w:sz="4" w:space="0" w:color="auto"/>
              <w:right w:val="nil"/>
            </w:tcBorders>
            <w:shd w:val="clear" w:color="auto" w:fill="FFFFFF"/>
          </w:tcPr>
          <w:p w14:paraId="69265F30" w14:textId="77777777" w:rsidR="00FD22B4" w:rsidRPr="00FD22B4" w:rsidRDefault="00FD22B4" w:rsidP="00FD22B4">
            <w:pPr>
              <w:autoSpaceDE w:val="0"/>
              <w:autoSpaceDN w:val="0"/>
              <w:adjustRightInd w:val="0"/>
              <w:spacing w:line="240" w:lineRule="auto"/>
              <w:jc w:val="both"/>
              <w:rPr>
                <w:rFonts w:ascii="Times New Roman" w:eastAsia="Calibri" w:hAnsi="Times New Roman" w:cs="Times New Roman"/>
                <w:color w:val="000000"/>
                <w:sz w:val="20"/>
                <w:szCs w:val="20"/>
              </w:rPr>
            </w:pPr>
          </w:p>
        </w:tc>
        <w:tc>
          <w:tcPr>
            <w:tcW w:w="1716" w:type="dxa"/>
            <w:tcBorders>
              <w:top w:val="nil"/>
              <w:left w:val="nil"/>
              <w:bottom w:val="single" w:sz="4" w:space="0" w:color="auto"/>
              <w:right w:val="nil"/>
            </w:tcBorders>
            <w:shd w:val="clear" w:color="auto" w:fill="FFFFFF"/>
          </w:tcPr>
          <w:p w14:paraId="001EAAE7"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Does not sufficient</w:t>
            </w:r>
          </w:p>
        </w:tc>
        <w:tc>
          <w:tcPr>
            <w:tcW w:w="1407" w:type="dxa"/>
            <w:tcBorders>
              <w:top w:val="nil"/>
              <w:left w:val="nil"/>
              <w:bottom w:val="single" w:sz="4" w:space="0" w:color="auto"/>
              <w:right w:val="nil"/>
            </w:tcBorders>
            <w:shd w:val="clear" w:color="auto" w:fill="FFFFFF"/>
            <w:vAlign w:val="center"/>
          </w:tcPr>
          <w:p w14:paraId="338F1A10"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77</w:t>
            </w:r>
          </w:p>
        </w:tc>
        <w:tc>
          <w:tcPr>
            <w:tcW w:w="1407" w:type="dxa"/>
            <w:tcBorders>
              <w:top w:val="nil"/>
              <w:left w:val="nil"/>
              <w:bottom w:val="single" w:sz="4" w:space="0" w:color="auto"/>
              <w:right w:val="nil"/>
            </w:tcBorders>
            <w:shd w:val="clear" w:color="auto" w:fill="FFFFFF"/>
            <w:vAlign w:val="center"/>
          </w:tcPr>
          <w:p w14:paraId="13E7AFDC"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52.7</w:t>
            </w:r>
          </w:p>
        </w:tc>
        <w:tc>
          <w:tcPr>
            <w:tcW w:w="1407" w:type="dxa"/>
            <w:tcBorders>
              <w:top w:val="nil"/>
              <w:left w:val="nil"/>
              <w:bottom w:val="single" w:sz="4" w:space="0" w:color="auto"/>
              <w:right w:val="nil"/>
            </w:tcBorders>
            <w:shd w:val="clear" w:color="auto" w:fill="FFFFFF"/>
            <w:vAlign w:val="center"/>
          </w:tcPr>
          <w:p w14:paraId="3A5236D5"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63</w:t>
            </w:r>
          </w:p>
        </w:tc>
        <w:tc>
          <w:tcPr>
            <w:tcW w:w="1407" w:type="dxa"/>
            <w:tcBorders>
              <w:top w:val="nil"/>
              <w:left w:val="nil"/>
              <w:bottom w:val="single" w:sz="4" w:space="0" w:color="auto"/>
              <w:right w:val="nil"/>
            </w:tcBorders>
            <w:shd w:val="clear" w:color="auto" w:fill="FFFFFF"/>
            <w:vAlign w:val="center"/>
          </w:tcPr>
          <w:p w14:paraId="7F0E4DC9"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color w:val="000000"/>
                <w:sz w:val="20"/>
                <w:szCs w:val="20"/>
              </w:rPr>
            </w:pPr>
            <w:r w:rsidRPr="00FD22B4">
              <w:rPr>
                <w:rFonts w:ascii="Times New Roman" w:eastAsia="Calibri" w:hAnsi="Times New Roman" w:cs="Times New Roman"/>
                <w:color w:val="000000"/>
                <w:sz w:val="20"/>
                <w:szCs w:val="20"/>
              </w:rPr>
              <w:t>63.0</w:t>
            </w:r>
          </w:p>
        </w:tc>
      </w:tr>
      <w:tr w:rsidR="00FD22B4" w:rsidRPr="00FD22B4" w14:paraId="0AA597C9" w14:textId="77777777" w:rsidTr="007E4569">
        <w:trPr>
          <w:cantSplit/>
        </w:trPr>
        <w:tc>
          <w:tcPr>
            <w:tcW w:w="1620" w:type="dxa"/>
            <w:tcBorders>
              <w:top w:val="single" w:sz="4" w:space="0" w:color="auto"/>
              <w:left w:val="nil"/>
              <w:bottom w:val="double" w:sz="8" w:space="0" w:color="000000"/>
              <w:right w:val="nil"/>
            </w:tcBorders>
            <w:shd w:val="clear" w:color="auto" w:fill="FFFFFF"/>
          </w:tcPr>
          <w:p w14:paraId="237E7F1D" w14:textId="77777777" w:rsidR="00FD22B4" w:rsidRPr="00FD22B4" w:rsidRDefault="00FD22B4" w:rsidP="00FD22B4">
            <w:pPr>
              <w:autoSpaceDE w:val="0"/>
              <w:autoSpaceDN w:val="0"/>
              <w:adjustRightInd w:val="0"/>
              <w:spacing w:line="240" w:lineRule="auto"/>
              <w:jc w:val="both"/>
              <w:rPr>
                <w:rFonts w:ascii="Times New Roman" w:eastAsia="Calibri" w:hAnsi="Times New Roman" w:cs="Times New Roman"/>
                <w:b/>
                <w:bCs/>
                <w:color w:val="000000"/>
                <w:sz w:val="20"/>
                <w:szCs w:val="20"/>
              </w:rPr>
            </w:pPr>
            <w:r w:rsidRPr="00FD22B4">
              <w:rPr>
                <w:rFonts w:ascii="Times New Roman" w:eastAsia="Calibri" w:hAnsi="Times New Roman" w:cs="Times New Roman"/>
                <w:b/>
                <w:bCs/>
                <w:color w:val="000000"/>
                <w:sz w:val="20"/>
                <w:szCs w:val="20"/>
              </w:rPr>
              <w:t>Total</w:t>
            </w:r>
          </w:p>
        </w:tc>
        <w:tc>
          <w:tcPr>
            <w:tcW w:w="1716" w:type="dxa"/>
            <w:tcBorders>
              <w:top w:val="single" w:sz="4" w:space="0" w:color="auto"/>
              <w:left w:val="nil"/>
              <w:bottom w:val="double" w:sz="8" w:space="0" w:color="000000"/>
              <w:right w:val="nil"/>
            </w:tcBorders>
            <w:shd w:val="clear" w:color="auto" w:fill="FFFFFF"/>
          </w:tcPr>
          <w:p w14:paraId="46DF51B4"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b/>
                <w:bCs/>
                <w:color w:val="000000"/>
                <w:sz w:val="20"/>
                <w:szCs w:val="20"/>
              </w:rPr>
            </w:pPr>
          </w:p>
        </w:tc>
        <w:tc>
          <w:tcPr>
            <w:tcW w:w="1407" w:type="dxa"/>
            <w:tcBorders>
              <w:top w:val="single" w:sz="4" w:space="0" w:color="auto"/>
              <w:left w:val="nil"/>
              <w:bottom w:val="double" w:sz="8" w:space="0" w:color="000000"/>
              <w:right w:val="nil"/>
            </w:tcBorders>
            <w:shd w:val="clear" w:color="auto" w:fill="FFFFFF"/>
            <w:vAlign w:val="center"/>
          </w:tcPr>
          <w:p w14:paraId="004E3BE3"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b/>
                <w:bCs/>
                <w:color w:val="000000"/>
                <w:sz w:val="20"/>
                <w:szCs w:val="20"/>
              </w:rPr>
            </w:pPr>
            <w:r w:rsidRPr="00FD22B4">
              <w:rPr>
                <w:rFonts w:ascii="Times New Roman" w:eastAsia="Calibri" w:hAnsi="Times New Roman" w:cs="Times New Roman"/>
                <w:b/>
                <w:bCs/>
                <w:color w:val="000000"/>
                <w:sz w:val="20"/>
                <w:szCs w:val="20"/>
              </w:rPr>
              <w:t>146</w:t>
            </w:r>
          </w:p>
        </w:tc>
        <w:tc>
          <w:tcPr>
            <w:tcW w:w="1407" w:type="dxa"/>
            <w:tcBorders>
              <w:top w:val="single" w:sz="4" w:space="0" w:color="auto"/>
              <w:left w:val="nil"/>
              <w:bottom w:val="double" w:sz="8" w:space="0" w:color="000000"/>
              <w:right w:val="nil"/>
            </w:tcBorders>
            <w:shd w:val="clear" w:color="auto" w:fill="FFFFFF"/>
            <w:vAlign w:val="center"/>
          </w:tcPr>
          <w:p w14:paraId="545C309B"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b/>
                <w:bCs/>
                <w:color w:val="000000"/>
                <w:sz w:val="20"/>
                <w:szCs w:val="20"/>
              </w:rPr>
            </w:pPr>
            <w:r w:rsidRPr="00FD22B4">
              <w:rPr>
                <w:rFonts w:ascii="Times New Roman" w:eastAsia="Calibri" w:hAnsi="Times New Roman" w:cs="Times New Roman"/>
                <w:b/>
                <w:bCs/>
                <w:color w:val="000000"/>
                <w:sz w:val="20"/>
                <w:szCs w:val="20"/>
              </w:rPr>
              <w:t>100.0</w:t>
            </w:r>
          </w:p>
        </w:tc>
        <w:tc>
          <w:tcPr>
            <w:tcW w:w="1407" w:type="dxa"/>
            <w:tcBorders>
              <w:top w:val="single" w:sz="4" w:space="0" w:color="auto"/>
              <w:left w:val="nil"/>
              <w:bottom w:val="double" w:sz="8" w:space="0" w:color="000000"/>
              <w:right w:val="nil"/>
            </w:tcBorders>
            <w:shd w:val="clear" w:color="auto" w:fill="FFFFFF"/>
            <w:vAlign w:val="center"/>
          </w:tcPr>
          <w:p w14:paraId="6FC18C8A"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b/>
                <w:bCs/>
                <w:color w:val="000000"/>
                <w:sz w:val="20"/>
                <w:szCs w:val="20"/>
              </w:rPr>
            </w:pPr>
            <w:r w:rsidRPr="00FD22B4">
              <w:rPr>
                <w:rFonts w:ascii="Times New Roman" w:eastAsia="Calibri" w:hAnsi="Times New Roman" w:cs="Times New Roman"/>
                <w:b/>
                <w:bCs/>
                <w:color w:val="000000"/>
                <w:sz w:val="20"/>
                <w:szCs w:val="20"/>
              </w:rPr>
              <w:t>100</w:t>
            </w:r>
          </w:p>
        </w:tc>
        <w:tc>
          <w:tcPr>
            <w:tcW w:w="1407" w:type="dxa"/>
            <w:tcBorders>
              <w:top w:val="single" w:sz="4" w:space="0" w:color="auto"/>
              <w:left w:val="nil"/>
              <w:bottom w:val="double" w:sz="8" w:space="0" w:color="000000"/>
              <w:right w:val="nil"/>
            </w:tcBorders>
            <w:shd w:val="clear" w:color="auto" w:fill="FFFFFF"/>
            <w:vAlign w:val="center"/>
          </w:tcPr>
          <w:p w14:paraId="6F397760" w14:textId="77777777" w:rsidR="00FD22B4" w:rsidRPr="00FD22B4" w:rsidRDefault="00FD22B4" w:rsidP="00FD22B4">
            <w:pPr>
              <w:autoSpaceDE w:val="0"/>
              <w:autoSpaceDN w:val="0"/>
              <w:adjustRightInd w:val="0"/>
              <w:spacing w:line="240" w:lineRule="auto"/>
              <w:ind w:left="60" w:right="60"/>
              <w:jc w:val="both"/>
              <w:rPr>
                <w:rFonts w:ascii="Times New Roman" w:eastAsia="Calibri" w:hAnsi="Times New Roman" w:cs="Times New Roman"/>
                <w:b/>
                <w:bCs/>
                <w:color w:val="000000"/>
                <w:sz w:val="20"/>
                <w:szCs w:val="20"/>
              </w:rPr>
            </w:pPr>
            <w:r w:rsidRPr="00FD22B4">
              <w:rPr>
                <w:rFonts w:ascii="Times New Roman" w:eastAsia="Calibri" w:hAnsi="Times New Roman" w:cs="Times New Roman"/>
                <w:b/>
                <w:bCs/>
                <w:color w:val="000000"/>
                <w:sz w:val="20"/>
                <w:szCs w:val="20"/>
              </w:rPr>
              <w:t>100.0</w:t>
            </w:r>
          </w:p>
        </w:tc>
      </w:tr>
    </w:tbl>
    <w:p w14:paraId="39F45051" w14:textId="7D5D83B3" w:rsidR="00FD22B4" w:rsidRDefault="00FD22B4" w:rsidP="003B50AC">
      <w:pPr>
        <w:spacing w:after="0" w:line="240" w:lineRule="auto"/>
        <w:ind w:firstLine="567"/>
        <w:jc w:val="both"/>
        <w:rPr>
          <w:rFonts w:asciiTheme="majorBidi" w:hAnsiTheme="majorBidi" w:cstheme="majorBidi"/>
          <w:sz w:val="21"/>
          <w:szCs w:val="21"/>
        </w:rPr>
        <w:sectPr w:rsidR="00FD22B4" w:rsidSect="00FD22B4">
          <w:type w:val="continuous"/>
          <w:pgSz w:w="12240" w:h="15840"/>
          <w:pgMar w:top="1411" w:right="864" w:bottom="2275" w:left="864" w:header="720" w:footer="720" w:gutter="0"/>
          <w:cols w:space="720"/>
          <w:docGrid w:linePitch="360"/>
        </w:sectPr>
      </w:pPr>
    </w:p>
    <w:p w14:paraId="1A9E6985" w14:textId="77777777" w:rsidR="006F48F5" w:rsidRDefault="006F48F5">
      <w:pP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br w:type="page"/>
      </w:r>
    </w:p>
    <w:p w14:paraId="646FD17C" w14:textId="512F3202" w:rsidR="00FD22B4" w:rsidRPr="00FD22B4" w:rsidRDefault="00FD22B4" w:rsidP="003B50AC">
      <w:pPr>
        <w:spacing w:after="0" w:line="240" w:lineRule="auto"/>
        <w:ind w:firstLine="567"/>
        <w:jc w:val="both"/>
        <w:rPr>
          <w:rFonts w:asciiTheme="majorBidi" w:hAnsiTheme="majorBidi" w:cstheme="majorBidi"/>
          <w:sz w:val="20"/>
          <w:szCs w:val="20"/>
        </w:rPr>
      </w:pPr>
      <w:r w:rsidRPr="00FD22B4">
        <w:rPr>
          <w:rFonts w:ascii="Times New Roman" w:eastAsia="Times New Roman" w:hAnsi="Times New Roman" w:cs="Times New Roman"/>
          <w:b/>
          <w:bCs/>
          <w:sz w:val="20"/>
          <w:szCs w:val="20"/>
        </w:rPr>
        <w:lastRenderedPageBreak/>
        <w:t>Table 2.</w:t>
      </w:r>
      <w:r w:rsidRPr="00FD22B4">
        <w:rPr>
          <w:rFonts w:ascii="Times New Roman" w:eastAsia="Times New Roman" w:hAnsi="Times New Roman" w:cs="Times New Roman"/>
          <w:sz w:val="20"/>
          <w:szCs w:val="20"/>
        </w:rPr>
        <w:t xml:space="preserve"> </w:t>
      </w:r>
      <w:r w:rsidRPr="00FD22B4">
        <w:rPr>
          <w:rFonts w:ascii="Times New Roman" w:eastAsia="Times New Roman" w:hAnsi="Times New Roman" w:cs="Times New Roman"/>
          <w:sz w:val="20"/>
          <w:szCs w:val="20"/>
          <w:lang w:eastAsia="tr-TR"/>
        </w:rPr>
        <w:t xml:space="preserve">Comparison of different </w:t>
      </w:r>
      <w:r w:rsidRPr="00FD22B4">
        <w:rPr>
          <w:rFonts w:ascii="Times New Roman" w:eastAsia="Times New Roman" w:hAnsi="Times New Roman" w:cs="Times New Roman"/>
          <w:sz w:val="20"/>
          <w:szCs w:val="20"/>
          <w:lang w:val="tr-TR"/>
        </w:rPr>
        <w:t xml:space="preserve">socio-demographic </w:t>
      </w:r>
      <w:r w:rsidRPr="00FD22B4">
        <w:rPr>
          <w:rFonts w:ascii="Times New Roman" w:eastAsia="Times New Roman" w:hAnsi="Times New Roman" w:cs="Times New Roman"/>
          <w:sz w:val="20"/>
          <w:szCs w:val="20"/>
          <w:lang w:eastAsia="tr-TR"/>
        </w:rPr>
        <w:t>between negative and positive COVID-19</w:t>
      </w:r>
      <w:r w:rsidRPr="00FD22B4">
        <w:rPr>
          <w:rFonts w:ascii="Times New Roman" w:eastAsia="Times New Roman" w:hAnsi="Times New Roman" w:cs="Times New Roman"/>
          <w:sz w:val="20"/>
          <w:szCs w:val="20"/>
          <w:lang w:val="tr-TR"/>
        </w:rPr>
        <w:t>– Herat- Afghanistan 2022</w:t>
      </w:r>
    </w:p>
    <w:tbl>
      <w:tblPr>
        <w:tblStyle w:val="TableGrid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5"/>
        <w:gridCol w:w="982"/>
        <w:gridCol w:w="1081"/>
        <w:gridCol w:w="982"/>
        <w:gridCol w:w="1081"/>
        <w:gridCol w:w="1375"/>
        <w:gridCol w:w="1476"/>
      </w:tblGrid>
      <w:tr w:rsidR="00FD22B4" w:rsidRPr="00FD22B4" w14:paraId="0AA4D260" w14:textId="77777777" w:rsidTr="007E4569">
        <w:tc>
          <w:tcPr>
            <w:tcW w:w="1682" w:type="pct"/>
            <w:tcBorders>
              <w:bottom w:val="single" w:sz="4" w:space="0" w:color="auto"/>
            </w:tcBorders>
            <w:shd w:val="clear" w:color="auto" w:fill="auto"/>
            <w:vAlign w:val="center"/>
          </w:tcPr>
          <w:p w14:paraId="1AE8F54C"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981" w:type="pct"/>
            <w:gridSpan w:val="2"/>
            <w:tcBorders>
              <w:bottom w:val="single" w:sz="4" w:space="0" w:color="auto"/>
            </w:tcBorders>
            <w:shd w:val="clear" w:color="auto" w:fill="auto"/>
          </w:tcPr>
          <w:p w14:paraId="76173501"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Positive</w:t>
            </w:r>
          </w:p>
        </w:tc>
        <w:tc>
          <w:tcPr>
            <w:tcW w:w="981" w:type="pct"/>
            <w:gridSpan w:val="2"/>
            <w:tcBorders>
              <w:bottom w:val="single" w:sz="4" w:space="0" w:color="auto"/>
            </w:tcBorders>
            <w:shd w:val="clear" w:color="auto" w:fill="auto"/>
            <w:vAlign w:val="center"/>
          </w:tcPr>
          <w:p w14:paraId="735963BE"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 xml:space="preserve">Negative </w:t>
            </w:r>
          </w:p>
        </w:tc>
        <w:tc>
          <w:tcPr>
            <w:tcW w:w="1356" w:type="pct"/>
            <w:gridSpan w:val="2"/>
            <w:tcBorders>
              <w:bottom w:val="single" w:sz="4" w:space="0" w:color="auto"/>
            </w:tcBorders>
            <w:shd w:val="clear" w:color="auto" w:fill="auto"/>
            <w:vAlign w:val="center"/>
          </w:tcPr>
          <w:p w14:paraId="47545DF1"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Statistics</w:t>
            </w:r>
          </w:p>
        </w:tc>
      </w:tr>
      <w:tr w:rsidR="00FD22B4" w:rsidRPr="00FD22B4" w14:paraId="2E843F98" w14:textId="77777777" w:rsidTr="007E4569">
        <w:tc>
          <w:tcPr>
            <w:tcW w:w="1682" w:type="pct"/>
            <w:tcBorders>
              <w:bottom w:val="single" w:sz="4" w:space="0" w:color="auto"/>
            </w:tcBorders>
            <w:shd w:val="clear" w:color="auto" w:fill="auto"/>
            <w:vAlign w:val="center"/>
          </w:tcPr>
          <w:p w14:paraId="70276EF6"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467" w:type="pct"/>
            <w:tcBorders>
              <w:bottom w:val="single" w:sz="4" w:space="0" w:color="auto"/>
            </w:tcBorders>
            <w:shd w:val="clear" w:color="auto" w:fill="auto"/>
            <w:vAlign w:val="center"/>
          </w:tcPr>
          <w:p w14:paraId="33D8B526"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N</w:t>
            </w:r>
          </w:p>
        </w:tc>
        <w:tc>
          <w:tcPr>
            <w:tcW w:w="514" w:type="pct"/>
            <w:tcBorders>
              <w:bottom w:val="single" w:sz="4" w:space="0" w:color="auto"/>
            </w:tcBorders>
            <w:shd w:val="clear" w:color="auto" w:fill="auto"/>
            <w:vAlign w:val="center"/>
          </w:tcPr>
          <w:p w14:paraId="1BAA4E4B"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w:t>
            </w:r>
          </w:p>
        </w:tc>
        <w:tc>
          <w:tcPr>
            <w:tcW w:w="467" w:type="pct"/>
            <w:tcBorders>
              <w:bottom w:val="single" w:sz="4" w:space="0" w:color="auto"/>
            </w:tcBorders>
            <w:shd w:val="clear" w:color="auto" w:fill="auto"/>
            <w:vAlign w:val="center"/>
          </w:tcPr>
          <w:p w14:paraId="6F8A64C4"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n</w:t>
            </w:r>
          </w:p>
        </w:tc>
        <w:tc>
          <w:tcPr>
            <w:tcW w:w="514" w:type="pct"/>
            <w:tcBorders>
              <w:bottom w:val="single" w:sz="4" w:space="0" w:color="auto"/>
            </w:tcBorders>
            <w:shd w:val="clear" w:color="auto" w:fill="auto"/>
            <w:vAlign w:val="center"/>
          </w:tcPr>
          <w:p w14:paraId="2B48A505"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w:t>
            </w:r>
          </w:p>
        </w:tc>
        <w:tc>
          <w:tcPr>
            <w:tcW w:w="654" w:type="pct"/>
            <w:tcBorders>
              <w:bottom w:val="single" w:sz="4" w:space="0" w:color="auto"/>
            </w:tcBorders>
            <w:shd w:val="clear" w:color="auto" w:fill="auto"/>
            <w:vAlign w:val="center"/>
          </w:tcPr>
          <w:p w14:paraId="1CEF875C"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X</w:t>
            </w:r>
            <w:r w:rsidRPr="00FD22B4">
              <w:rPr>
                <w:rFonts w:ascii="Times New Roman" w:eastAsia="Times New Roman" w:hAnsi="Times New Roman" w:cs="Times New Roman"/>
                <w:color w:val="000000"/>
                <w:sz w:val="20"/>
                <w:szCs w:val="20"/>
                <w:vertAlign w:val="superscript"/>
                <w:lang w:bidi="fa-IR"/>
              </w:rPr>
              <w:t>2</w:t>
            </w:r>
          </w:p>
        </w:tc>
        <w:tc>
          <w:tcPr>
            <w:tcW w:w="702" w:type="pct"/>
            <w:tcBorders>
              <w:bottom w:val="single" w:sz="4" w:space="0" w:color="auto"/>
            </w:tcBorders>
            <w:shd w:val="clear" w:color="auto" w:fill="auto"/>
            <w:vAlign w:val="center"/>
          </w:tcPr>
          <w:p w14:paraId="2C28A665"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p*</w:t>
            </w:r>
          </w:p>
        </w:tc>
      </w:tr>
      <w:tr w:rsidR="00FD22B4" w:rsidRPr="00FD22B4" w14:paraId="6609159E" w14:textId="77777777" w:rsidTr="007E4569">
        <w:tc>
          <w:tcPr>
            <w:tcW w:w="5000" w:type="pct"/>
            <w:gridSpan w:val="7"/>
            <w:tcBorders>
              <w:top w:val="single" w:sz="4" w:space="0" w:color="auto"/>
              <w:bottom w:val="single" w:sz="4" w:space="0" w:color="auto"/>
            </w:tcBorders>
            <w:shd w:val="clear" w:color="auto" w:fill="auto"/>
            <w:vAlign w:val="center"/>
          </w:tcPr>
          <w:p w14:paraId="228867F6" w14:textId="77777777" w:rsidR="00FD22B4" w:rsidRPr="00FD22B4" w:rsidRDefault="00FD22B4" w:rsidP="00FD22B4">
            <w:pPr>
              <w:jc w:val="both"/>
              <w:rPr>
                <w:rFonts w:ascii="Times New Roman" w:eastAsia="Times New Roman" w:hAnsi="Times New Roman" w:cs="Times New Roman"/>
                <w:b/>
                <w:bCs/>
                <w:color w:val="000000"/>
                <w:sz w:val="20"/>
                <w:szCs w:val="20"/>
                <w:lang w:bidi="fa-IR"/>
              </w:rPr>
            </w:pPr>
            <w:r w:rsidRPr="00FD22B4">
              <w:rPr>
                <w:rFonts w:ascii="Times New Roman" w:eastAsia="Times New Roman" w:hAnsi="Times New Roman" w:cs="Times New Roman"/>
                <w:b/>
                <w:bCs/>
                <w:color w:val="000000"/>
                <w:sz w:val="20"/>
                <w:szCs w:val="20"/>
                <w:lang w:bidi="fa-IR"/>
              </w:rPr>
              <w:t xml:space="preserve">Socio-demographic </w:t>
            </w:r>
          </w:p>
        </w:tc>
      </w:tr>
      <w:tr w:rsidR="00FD22B4" w:rsidRPr="00FD22B4" w14:paraId="61970BDB" w14:textId="77777777" w:rsidTr="007E4569">
        <w:tc>
          <w:tcPr>
            <w:tcW w:w="5000" w:type="pct"/>
            <w:gridSpan w:val="7"/>
            <w:tcBorders>
              <w:top w:val="single" w:sz="4" w:space="0" w:color="auto"/>
              <w:bottom w:val="single" w:sz="4" w:space="0" w:color="auto"/>
            </w:tcBorders>
            <w:shd w:val="clear" w:color="auto" w:fill="auto"/>
            <w:vAlign w:val="center"/>
          </w:tcPr>
          <w:p w14:paraId="058F32A8" w14:textId="77777777" w:rsidR="00FD22B4" w:rsidRPr="00FD22B4" w:rsidRDefault="00FD22B4" w:rsidP="00FD22B4">
            <w:pPr>
              <w:jc w:val="both"/>
              <w:rPr>
                <w:rFonts w:ascii="Times New Roman" w:eastAsia="Times New Roman" w:hAnsi="Times New Roman" w:cs="Times New Roman"/>
                <w:b/>
                <w:bCs/>
                <w:color w:val="000000"/>
                <w:sz w:val="20"/>
                <w:szCs w:val="20"/>
                <w:lang w:bidi="fa-IR"/>
              </w:rPr>
            </w:pPr>
            <w:r w:rsidRPr="00FD22B4">
              <w:rPr>
                <w:rFonts w:ascii="Times New Roman" w:eastAsia="Times New Roman" w:hAnsi="Times New Roman" w:cs="Times New Roman"/>
                <w:b/>
                <w:bCs/>
                <w:color w:val="000000"/>
                <w:sz w:val="20"/>
                <w:szCs w:val="20"/>
                <w:lang w:bidi="fa-IR"/>
              </w:rPr>
              <w:t xml:space="preserve">Gender </w:t>
            </w:r>
          </w:p>
        </w:tc>
      </w:tr>
      <w:tr w:rsidR="00FD22B4" w:rsidRPr="00FD22B4" w14:paraId="23067B74" w14:textId="77777777" w:rsidTr="007E4569">
        <w:tc>
          <w:tcPr>
            <w:tcW w:w="1682" w:type="pct"/>
            <w:tcBorders>
              <w:top w:val="single" w:sz="4" w:space="0" w:color="auto"/>
              <w:bottom w:val="nil"/>
            </w:tcBorders>
            <w:shd w:val="clear" w:color="auto" w:fill="auto"/>
            <w:vAlign w:val="center"/>
          </w:tcPr>
          <w:p w14:paraId="7AAEAC91"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 xml:space="preserve">Female </w:t>
            </w:r>
          </w:p>
        </w:tc>
        <w:tc>
          <w:tcPr>
            <w:tcW w:w="467" w:type="pct"/>
            <w:tcBorders>
              <w:top w:val="single" w:sz="4" w:space="0" w:color="auto"/>
              <w:bottom w:val="nil"/>
            </w:tcBorders>
            <w:shd w:val="clear" w:color="auto" w:fill="auto"/>
          </w:tcPr>
          <w:p w14:paraId="1A1F38FB"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82</w:t>
            </w:r>
          </w:p>
        </w:tc>
        <w:tc>
          <w:tcPr>
            <w:tcW w:w="514" w:type="pct"/>
            <w:tcBorders>
              <w:top w:val="single" w:sz="4" w:space="0" w:color="auto"/>
              <w:bottom w:val="nil"/>
            </w:tcBorders>
            <w:shd w:val="clear" w:color="auto" w:fill="auto"/>
            <w:vAlign w:val="center"/>
          </w:tcPr>
          <w:p w14:paraId="3AD9A3DD"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55.0</w:t>
            </w:r>
          </w:p>
        </w:tc>
        <w:tc>
          <w:tcPr>
            <w:tcW w:w="467" w:type="pct"/>
            <w:tcBorders>
              <w:top w:val="single" w:sz="4" w:space="0" w:color="auto"/>
              <w:bottom w:val="nil"/>
            </w:tcBorders>
            <w:shd w:val="clear" w:color="auto" w:fill="auto"/>
            <w:vAlign w:val="center"/>
          </w:tcPr>
          <w:p w14:paraId="4A703558"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67</w:t>
            </w:r>
          </w:p>
        </w:tc>
        <w:tc>
          <w:tcPr>
            <w:tcW w:w="514" w:type="pct"/>
            <w:tcBorders>
              <w:top w:val="single" w:sz="4" w:space="0" w:color="auto"/>
              <w:bottom w:val="nil"/>
            </w:tcBorders>
            <w:shd w:val="clear" w:color="auto" w:fill="auto"/>
            <w:vAlign w:val="center"/>
          </w:tcPr>
          <w:p w14:paraId="4DBB4590"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45.0</w:t>
            </w:r>
          </w:p>
        </w:tc>
        <w:tc>
          <w:tcPr>
            <w:tcW w:w="654" w:type="pct"/>
            <w:vMerge w:val="restart"/>
            <w:tcBorders>
              <w:top w:val="single" w:sz="4" w:space="0" w:color="auto"/>
              <w:bottom w:val="nil"/>
            </w:tcBorders>
            <w:shd w:val="clear" w:color="auto" w:fill="auto"/>
            <w:vAlign w:val="center"/>
          </w:tcPr>
          <w:p w14:paraId="246881ED"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2.918</w:t>
            </w:r>
          </w:p>
        </w:tc>
        <w:tc>
          <w:tcPr>
            <w:tcW w:w="702" w:type="pct"/>
            <w:vMerge w:val="restart"/>
            <w:tcBorders>
              <w:top w:val="single" w:sz="4" w:space="0" w:color="auto"/>
              <w:bottom w:val="nil"/>
            </w:tcBorders>
            <w:shd w:val="clear" w:color="auto" w:fill="auto"/>
            <w:vAlign w:val="center"/>
          </w:tcPr>
          <w:p w14:paraId="584D280E"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0.088</w:t>
            </w:r>
          </w:p>
        </w:tc>
      </w:tr>
      <w:tr w:rsidR="00FD22B4" w:rsidRPr="00FD22B4" w14:paraId="0D662B6F" w14:textId="77777777" w:rsidTr="007E4569">
        <w:tc>
          <w:tcPr>
            <w:tcW w:w="1682" w:type="pct"/>
            <w:tcBorders>
              <w:top w:val="nil"/>
              <w:bottom w:val="single" w:sz="4" w:space="0" w:color="auto"/>
            </w:tcBorders>
            <w:shd w:val="clear" w:color="auto" w:fill="auto"/>
            <w:vAlign w:val="center"/>
          </w:tcPr>
          <w:p w14:paraId="4ABAC6DD"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Male</w:t>
            </w:r>
          </w:p>
        </w:tc>
        <w:tc>
          <w:tcPr>
            <w:tcW w:w="467" w:type="pct"/>
            <w:tcBorders>
              <w:top w:val="nil"/>
              <w:bottom w:val="single" w:sz="4" w:space="0" w:color="auto"/>
            </w:tcBorders>
            <w:shd w:val="clear" w:color="auto" w:fill="auto"/>
          </w:tcPr>
          <w:p w14:paraId="7A6BEF30"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64</w:t>
            </w:r>
          </w:p>
        </w:tc>
        <w:tc>
          <w:tcPr>
            <w:tcW w:w="514" w:type="pct"/>
            <w:tcBorders>
              <w:top w:val="nil"/>
              <w:bottom w:val="single" w:sz="4" w:space="0" w:color="auto"/>
            </w:tcBorders>
            <w:shd w:val="clear" w:color="auto" w:fill="auto"/>
            <w:vAlign w:val="center"/>
          </w:tcPr>
          <w:p w14:paraId="19C3FBA7"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66.0</w:t>
            </w:r>
          </w:p>
        </w:tc>
        <w:tc>
          <w:tcPr>
            <w:tcW w:w="467" w:type="pct"/>
            <w:tcBorders>
              <w:top w:val="nil"/>
              <w:bottom w:val="single" w:sz="4" w:space="0" w:color="auto"/>
            </w:tcBorders>
            <w:shd w:val="clear" w:color="auto" w:fill="auto"/>
            <w:vAlign w:val="center"/>
          </w:tcPr>
          <w:p w14:paraId="0E99E8D9"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33</w:t>
            </w:r>
          </w:p>
        </w:tc>
        <w:tc>
          <w:tcPr>
            <w:tcW w:w="514" w:type="pct"/>
            <w:tcBorders>
              <w:top w:val="nil"/>
              <w:bottom w:val="single" w:sz="4" w:space="0" w:color="auto"/>
            </w:tcBorders>
            <w:shd w:val="clear" w:color="auto" w:fill="auto"/>
            <w:vAlign w:val="center"/>
          </w:tcPr>
          <w:p w14:paraId="418682A1"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34.0</w:t>
            </w:r>
          </w:p>
        </w:tc>
        <w:tc>
          <w:tcPr>
            <w:tcW w:w="654" w:type="pct"/>
            <w:vMerge/>
            <w:tcBorders>
              <w:top w:val="nil"/>
              <w:bottom w:val="single" w:sz="4" w:space="0" w:color="auto"/>
            </w:tcBorders>
            <w:shd w:val="clear" w:color="auto" w:fill="auto"/>
          </w:tcPr>
          <w:p w14:paraId="604E445C"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702" w:type="pct"/>
            <w:vMerge/>
            <w:tcBorders>
              <w:top w:val="nil"/>
              <w:bottom w:val="single" w:sz="4" w:space="0" w:color="auto"/>
            </w:tcBorders>
            <w:shd w:val="clear" w:color="auto" w:fill="auto"/>
          </w:tcPr>
          <w:p w14:paraId="35A17083"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r>
      <w:tr w:rsidR="00FD22B4" w:rsidRPr="00FD22B4" w14:paraId="7B2EE49A" w14:textId="77777777" w:rsidTr="007E4569">
        <w:tc>
          <w:tcPr>
            <w:tcW w:w="1682" w:type="pct"/>
            <w:tcBorders>
              <w:top w:val="single" w:sz="4" w:space="0" w:color="auto"/>
              <w:bottom w:val="single" w:sz="4" w:space="0" w:color="auto"/>
            </w:tcBorders>
            <w:shd w:val="clear" w:color="auto" w:fill="auto"/>
            <w:vAlign w:val="center"/>
          </w:tcPr>
          <w:p w14:paraId="239CECA3" w14:textId="77777777" w:rsidR="00FD22B4" w:rsidRPr="00FD22B4" w:rsidRDefault="00FD22B4" w:rsidP="00FD22B4">
            <w:pPr>
              <w:jc w:val="both"/>
              <w:rPr>
                <w:rFonts w:ascii="Times New Roman" w:eastAsia="Times New Roman" w:hAnsi="Times New Roman" w:cs="Times New Roman"/>
                <w:b/>
                <w:bCs/>
                <w:color w:val="000000"/>
                <w:sz w:val="20"/>
                <w:szCs w:val="20"/>
                <w:lang w:bidi="fa-IR"/>
              </w:rPr>
            </w:pPr>
            <w:r w:rsidRPr="00FD22B4">
              <w:rPr>
                <w:rFonts w:ascii="Times New Roman" w:eastAsia="Times New Roman" w:hAnsi="Times New Roman" w:cs="Times New Roman"/>
                <w:b/>
                <w:bCs/>
                <w:color w:val="000000"/>
                <w:sz w:val="20"/>
                <w:szCs w:val="20"/>
                <w:lang w:bidi="fa-IR"/>
              </w:rPr>
              <w:t xml:space="preserve">Age Group </w:t>
            </w:r>
          </w:p>
        </w:tc>
        <w:tc>
          <w:tcPr>
            <w:tcW w:w="467" w:type="pct"/>
            <w:tcBorders>
              <w:top w:val="single" w:sz="4" w:space="0" w:color="auto"/>
              <w:bottom w:val="single" w:sz="4" w:space="0" w:color="auto"/>
            </w:tcBorders>
            <w:shd w:val="clear" w:color="auto" w:fill="auto"/>
          </w:tcPr>
          <w:p w14:paraId="562EDC3D"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514" w:type="pct"/>
            <w:tcBorders>
              <w:top w:val="single" w:sz="4" w:space="0" w:color="auto"/>
              <w:bottom w:val="single" w:sz="4" w:space="0" w:color="auto"/>
            </w:tcBorders>
            <w:shd w:val="clear" w:color="auto" w:fill="auto"/>
            <w:vAlign w:val="center"/>
          </w:tcPr>
          <w:p w14:paraId="5EC404BF"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467" w:type="pct"/>
            <w:tcBorders>
              <w:top w:val="single" w:sz="4" w:space="0" w:color="auto"/>
              <w:bottom w:val="single" w:sz="4" w:space="0" w:color="auto"/>
            </w:tcBorders>
            <w:shd w:val="clear" w:color="auto" w:fill="auto"/>
            <w:vAlign w:val="center"/>
          </w:tcPr>
          <w:p w14:paraId="20F70581"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514" w:type="pct"/>
            <w:tcBorders>
              <w:top w:val="single" w:sz="4" w:space="0" w:color="auto"/>
              <w:bottom w:val="single" w:sz="4" w:space="0" w:color="auto"/>
            </w:tcBorders>
            <w:shd w:val="clear" w:color="auto" w:fill="auto"/>
            <w:vAlign w:val="center"/>
          </w:tcPr>
          <w:p w14:paraId="3F9AF1D7"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654" w:type="pct"/>
            <w:tcBorders>
              <w:top w:val="single" w:sz="4" w:space="0" w:color="auto"/>
              <w:bottom w:val="single" w:sz="4" w:space="0" w:color="auto"/>
            </w:tcBorders>
            <w:shd w:val="clear" w:color="auto" w:fill="auto"/>
          </w:tcPr>
          <w:p w14:paraId="363CA5FD"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702" w:type="pct"/>
            <w:tcBorders>
              <w:top w:val="single" w:sz="4" w:space="0" w:color="auto"/>
              <w:bottom w:val="single" w:sz="4" w:space="0" w:color="auto"/>
            </w:tcBorders>
            <w:shd w:val="clear" w:color="auto" w:fill="auto"/>
          </w:tcPr>
          <w:p w14:paraId="4FB8AF6E"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r>
      <w:tr w:rsidR="00FD22B4" w:rsidRPr="00FD22B4" w14:paraId="5F1460FB" w14:textId="77777777" w:rsidTr="007E4569">
        <w:tc>
          <w:tcPr>
            <w:tcW w:w="1682" w:type="pct"/>
            <w:tcBorders>
              <w:top w:val="single" w:sz="4" w:space="0" w:color="auto"/>
              <w:bottom w:val="nil"/>
            </w:tcBorders>
            <w:shd w:val="clear" w:color="auto" w:fill="auto"/>
            <w:vAlign w:val="center"/>
          </w:tcPr>
          <w:p w14:paraId="5104D963"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18-29</w:t>
            </w:r>
          </w:p>
        </w:tc>
        <w:tc>
          <w:tcPr>
            <w:tcW w:w="467" w:type="pct"/>
            <w:tcBorders>
              <w:top w:val="single" w:sz="4" w:space="0" w:color="auto"/>
              <w:bottom w:val="nil"/>
            </w:tcBorders>
            <w:shd w:val="clear" w:color="auto" w:fill="auto"/>
          </w:tcPr>
          <w:p w14:paraId="4214851B"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44</w:t>
            </w:r>
          </w:p>
        </w:tc>
        <w:tc>
          <w:tcPr>
            <w:tcW w:w="514" w:type="pct"/>
            <w:tcBorders>
              <w:top w:val="single" w:sz="4" w:space="0" w:color="auto"/>
              <w:bottom w:val="nil"/>
            </w:tcBorders>
            <w:shd w:val="clear" w:color="auto" w:fill="auto"/>
            <w:vAlign w:val="center"/>
          </w:tcPr>
          <w:p w14:paraId="284323FE"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58.7</w:t>
            </w:r>
          </w:p>
        </w:tc>
        <w:tc>
          <w:tcPr>
            <w:tcW w:w="467" w:type="pct"/>
            <w:tcBorders>
              <w:top w:val="single" w:sz="4" w:space="0" w:color="auto"/>
              <w:bottom w:val="nil"/>
            </w:tcBorders>
            <w:shd w:val="clear" w:color="auto" w:fill="auto"/>
            <w:vAlign w:val="center"/>
          </w:tcPr>
          <w:p w14:paraId="32C8902E"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31</w:t>
            </w:r>
          </w:p>
        </w:tc>
        <w:tc>
          <w:tcPr>
            <w:tcW w:w="514" w:type="pct"/>
            <w:tcBorders>
              <w:top w:val="single" w:sz="4" w:space="0" w:color="auto"/>
              <w:bottom w:val="nil"/>
            </w:tcBorders>
            <w:shd w:val="clear" w:color="auto" w:fill="auto"/>
            <w:vAlign w:val="center"/>
          </w:tcPr>
          <w:p w14:paraId="5350046F"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41.3</w:t>
            </w:r>
          </w:p>
        </w:tc>
        <w:tc>
          <w:tcPr>
            <w:tcW w:w="654" w:type="pct"/>
            <w:vMerge w:val="restart"/>
            <w:tcBorders>
              <w:top w:val="single" w:sz="4" w:space="0" w:color="auto"/>
              <w:bottom w:val="nil"/>
            </w:tcBorders>
            <w:shd w:val="clear" w:color="auto" w:fill="auto"/>
            <w:vAlign w:val="center"/>
          </w:tcPr>
          <w:p w14:paraId="3FC6FA5B"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2.923</w:t>
            </w:r>
          </w:p>
        </w:tc>
        <w:tc>
          <w:tcPr>
            <w:tcW w:w="702" w:type="pct"/>
            <w:vMerge w:val="restart"/>
            <w:tcBorders>
              <w:top w:val="single" w:sz="4" w:space="0" w:color="auto"/>
              <w:bottom w:val="nil"/>
            </w:tcBorders>
            <w:shd w:val="clear" w:color="auto" w:fill="auto"/>
            <w:vAlign w:val="center"/>
          </w:tcPr>
          <w:p w14:paraId="4F7F3B57"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0.712</w:t>
            </w:r>
          </w:p>
        </w:tc>
      </w:tr>
      <w:tr w:rsidR="00FD22B4" w:rsidRPr="00FD22B4" w14:paraId="4D6AF2E6" w14:textId="77777777" w:rsidTr="007E4569">
        <w:tc>
          <w:tcPr>
            <w:tcW w:w="1682" w:type="pct"/>
            <w:tcBorders>
              <w:top w:val="nil"/>
              <w:bottom w:val="nil"/>
            </w:tcBorders>
            <w:shd w:val="clear" w:color="auto" w:fill="auto"/>
            <w:vAlign w:val="center"/>
          </w:tcPr>
          <w:p w14:paraId="2BD95800"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30-39</w:t>
            </w:r>
          </w:p>
        </w:tc>
        <w:tc>
          <w:tcPr>
            <w:tcW w:w="467" w:type="pct"/>
            <w:tcBorders>
              <w:top w:val="nil"/>
              <w:bottom w:val="nil"/>
            </w:tcBorders>
            <w:shd w:val="clear" w:color="auto" w:fill="auto"/>
          </w:tcPr>
          <w:p w14:paraId="4C11B12B"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25</w:t>
            </w:r>
          </w:p>
        </w:tc>
        <w:tc>
          <w:tcPr>
            <w:tcW w:w="514" w:type="pct"/>
            <w:tcBorders>
              <w:top w:val="nil"/>
              <w:bottom w:val="nil"/>
            </w:tcBorders>
            <w:shd w:val="clear" w:color="auto" w:fill="auto"/>
            <w:vAlign w:val="center"/>
          </w:tcPr>
          <w:p w14:paraId="5DC6AF29"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51.0</w:t>
            </w:r>
          </w:p>
        </w:tc>
        <w:tc>
          <w:tcPr>
            <w:tcW w:w="467" w:type="pct"/>
            <w:tcBorders>
              <w:top w:val="nil"/>
              <w:bottom w:val="nil"/>
            </w:tcBorders>
            <w:shd w:val="clear" w:color="auto" w:fill="auto"/>
            <w:vAlign w:val="center"/>
          </w:tcPr>
          <w:p w14:paraId="2A3AB15B"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24</w:t>
            </w:r>
          </w:p>
        </w:tc>
        <w:tc>
          <w:tcPr>
            <w:tcW w:w="514" w:type="pct"/>
            <w:tcBorders>
              <w:top w:val="nil"/>
              <w:bottom w:val="nil"/>
            </w:tcBorders>
            <w:shd w:val="clear" w:color="auto" w:fill="auto"/>
            <w:vAlign w:val="center"/>
          </w:tcPr>
          <w:p w14:paraId="28B2B465"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49.0</w:t>
            </w:r>
          </w:p>
        </w:tc>
        <w:tc>
          <w:tcPr>
            <w:tcW w:w="654" w:type="pct"/>
            <w:vMerge/>
            <w:tcBorders>
              <w:top w:val="nil"/>
              <w:bottom w:val="nil"/>
            </w:tcBorders>
            <w:shd w:val="clear" w:color="auto" w:fill="auto"/>
          </w:tcPr>
          <w:p w14:paraId="6ABF5357"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702" w:type="pct"/>
            <w:vMerge/>
            <w:tcBorders>
              <w:top w:val="nil"/>
              <w:bottom w:val="nil"/>
            </w:tcBorders>
            <w:shd w:val="clear" w:color="auto" w:fill="auto"/>
          </w:tcPr>
          <w:p w14:paraId="48ED29D7"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r>
      <w:tr w:rsidR="00FD22B4" w:rsidRPr="00FD22B4" w14:paraId="6335C989" w14:textId="77777777" w:rsidTr="007E4569">
        <w:tc>
          <w:tcPr>
            <w:tcW w:w="1682" w:type="pct"/>
            <w:tcBorders>
              <w:top w:val="nil"/>
              <w:bottom w:val="nil"/>
            </w:tcBorders>
            <w:shd w:val="clear" w:color="auto" w:fill="auto"/>
            <w:vAlign w:val="center"/>
          </w:tcPr>
          <w:p w14:paraId="1AF53A92"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40-49</w:t>
            </w:r>
          </w:p>
        </w:tc>
        <w:tc>
          <w:tcPr>
            <w:tcW w:w="467" w:type="pct"/>
            <w:tcBorders>
              <w:top w:val="nil"/>
              <w:bottom w:val="nil"/>
            </w:tcBorders>
            <w:shd w:val="clear" w:color="auto" w:fill="auto"/>
          </w:tcPr>
          <w:p w14:paraId="4CD4C4C9"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25</w:t>
            </w:r>
          </w:p>
        </w:tc>
        <w:tc>
          <w:tcPr>
            <w:tcW w:w="514" w:type="pct"/>
            <w:tcBorders>
              <w:top w:val="nil"/>
              <w:bottom w:val="nil"/>
            </w:tcBorders>
            <w:shd w:val="clear" w:color="auto" w:fill="auto"/>
            <w:vAlign w:val="center"/>
          </w:tcPr>
          <w:p w14:paraId="198E3361"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61.0</w:t>
            </w:r>
          </w:p>
        </w:tc>
        <w:tc>
          <w:tcPr>
            <w:tcW w:w="467" w:type="pct"/>
            <w:tcBorders>
              <w:top w:val="nil"/>
              <w:bottom w:val="nil"/>
            </w:tcBorders>
            <w:shd w:val="clear" w:color="auto" w:fill="auto"/>
            <w:vAlign w:val="center"/>
          </w:tcPr>
          <w:p w14:paraId="7F55DA57"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16</w:t>
            </w:r>
          </w:p>
        </w:tc>
        <w:tc>
          <w:tcPr>
            <w:tcW w:w="514" w:type="pct"/>
            <w:tcBorders>
              <w:top w:val="nil"/>
              <w:bottom w:val="nil"/>
            </w:tcBorders>
            <w:shd w:val="clear" w:color="auto" w:fill="auto"/>
            <w:vAlign w:val="center"/>
          </w:tcPr>
          <w:p w14:paraId="1BA62E19"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39.0</w:t>
            </w:r>
          </w:p>
        </w:tc>
        <w:tc>
          <w:tcPr>
            <w:tcW w:w="654" w:type="pct"/>
            <w:vMerge/>
            <w:tcBorders>
              <w:top w:val="nil"/>
              <w:bottom w:val="nil"/>
            </w:tcBorders>
            <w:shd w:val="clear" w:color="auto" w:fill="auto"/>
          </w:tcPr>
          <w:p w14:paraId="51433D89"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702" w:type="pct"/>
            <w:vMerge/>
            <w:tcBorders>
              <w:top w:val="nil"/>
              <w:bottom w:val="nil"/>
            </w:tcBorders>
            <w:shd w:val="clear" w:color="auto" w:fill="auto"/>
          </w:tcPr>
          <w:p w14:paraId="1B9CA36A"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r>
      <w:tr w:rsidR="00FD22B4" w:rsidRPr="00FD22B4" w14:paraId="2F4E0327" w14:textId="77777777" w:rsidTr="007E4569">
        <w:tc>
          <w:tcPr>
            <w:tcW w:w="1682" w:type="pct"/>
            <w:tcBorders>
              <w:top w:val="nil"/>
              <w:bottom w:val="nil"/>
            </w:tcBorders>
            <w:shd w:val="clear" w:color="auto" w:fill="auto"/>
            <w:vAlign w:val="center"/>
          </w:tcPr>
          <w:p w14:paraId="2181772B"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50-59</w:t>
            </w:r>
          </w:p>
        </w:tc>
        <w:tc>
          <w:tcPr>
            <w:tcW w:w="467" w:type="pct"/>
            <w:tcBorders>
              <w:top w:val="nil"/>
              <w:bottom w:val="nil"/>
            </w:tcBorders>
            <w:shd w:val="clear" w:color="auto" w:fill="auto"/>
          </w:tcPr>
          <w:p w14:paraId="7EC583C2"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21</w:t>
            </w:r>
          </w:p>
        </w:tc>
        <w:tc>
          <w:tcPr>
            <w:tcW w:w="514" w:type="pct"/>
            <w:tcBorders>
              <w:top w:val="nil"/>
              <w:bottom w:val="nil"/>
            </w:tcBorders>
            <w:shd w:val="clear" w:color="auto" w:fill="auto"/>
            <w:vAlign w:val="center"/>
          </w:tcPr>
          <w:p w14:paraId="7A5CB331"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70.0</w:t>
            </w:r>
          </w:p>
        </w:tc>
        <w:tc>
          <w:tcPr>
            <w:tcW w:w="467" w:type="pct"/>
            <w:tcBorders>
              <w:top w:val="nil"/>
              <w:bottom w:val="nil"/>
            </w:tcBorders>
            <w:shd w:val="clear" w:color="auto" w:fill="auto"/>
            <w:vAlign w:val="center"/>
          </w:tcPr>
          <w:p w14:paraId="5153599C"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9</w:t>
            </w:r>
          </w:p>
        </w:tc>
        <w:tc>
          <w:tcPr>
            <w:tcW w:w="514" w:type="pct"/>
            <w:tcBorders>
              <w:top w:val="nil"/>
              <w:bottom w:val="nil"/>
            </w:tcBorders>
            <w:shd w:val="clear" w:color="auto" w:fill="auto"/>
            <w:vAlign w:val="center"/>
          </w:tcPr>
          <w:p w14:paraId="05A1846D"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30.0</w:t>
            </w:r>
          </w:p>
        </w:tc>
        <w:tc>
          <w:tcPr>
            <w:tcW w:w="654" w:type="pct"/>
            <w:vMerge/>
            <w:tcBorders>
              <w:top w:val="nil"/>
              <w:bottom w:val="nil"/>
            </w:tcBorders>
            <w:shd w:val="clear" w:color="auto" w:fill="auto"/>
          </w:tcPr>
          <w:p w14:paraId="2061F967"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702" w:type="pct"/>
            <w:vMerge/>
            <w:tcBorders>
              <w:top w:val="nil"/>
              <w:bottom w:val="nil"/>
            </w:tcBorders>
            <w:shd w:val="clear" w:color="auto" w:fill="auto"/>
          </w:tcPr>
          <w:p w14:paraId="69A9B9E9"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r>
      <w:tr w:rsidR="00FD22B4" w:rsidRPr="00FD22B4" w14:paraId="02F66F80" w14:textId="77777777" w:rsidTr="007E4569">
        <w:tc>
          <w:tcPr>
            <w:tcW w:w="1682" w:type="pct"/>
            <w:tcBorders>
              <w:top w:val="nil"/>
              <w:bottom w:val="nil"/>
            </w:tcBorders>
            <w:shd w:val="clear" w:color="auto" w:fill="auto"/>
            <w:vAlign w:val="center"/>
          </w:tcPr>
          <w:p w14:paraId="5EDBAB09"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60-69</w:t>
            </w:r>
          </w:p>
        </w:tc>
        <w:tc>
          <w:tcPr>
            <w:tcW w:w="467" w:type="pct"/>
            <w:tcBorders>
              <w:top w:val="nil"/>
              <w:bottom w:val="nil"/>
            </w:tcBorders>
            <w:shd w:val="clear" w:color="auto" w:fill="auto"/>
          </w:tcPr>
          <w:p w14:paraId="2C3D5721"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17</w:t>
            </w:r>
          </w:p>
        </w:tc>
        <w:tc>
          <w:tcPr>
            <w:tcW w:w="514" w:type="pct"/>
            <w:tcBorders>
              <w:top w:val="nil"/>
              <w:bottom w:val="nil"/>
            </w:tcBorders>
            <w:shd w:val="clear" w:color="auto" w:fill="auto"/>
            <w:vAlign w:val="center"/>
          </w:tcPr>
          <w:p w14:paraId="4844652E"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60.7</w:t>
            </w:r>
          </w:p>
        </w:tc>
        <w:tc>
          <w:tcPr>
            <w:tcW w:w="467" w:type="pct"/>
            <w:tcBorders>
              <w:top w:val="nil"/>
              <w:bottom w:val="nil"/>
            </w:tcBorders>
            <w:shd w:val="clear" w:color="auto" w:fill="auto"/>
            <w:vAlign w:val="center"/>
          </w:tcPr>
          <w:p w14:paraId="02EA6789"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11</w:t>
            </w:r>
          </w:p>
        </w:tc>
        <w:tc>
          <w:tcPr>
            <w:tcW w:w="514" w:type="pct"/>
            <w:tcBorders>
              <w:top w:val="nil"/>
              <w:bottom w:val="nil"/>
            </w:tcBorders>
            <w:shd w:val="clear" w:color="auto" w:fill="auto"/>
            <w:vAlign w:val="center"/>
          </w:tcPr>
          <w:p w14:paraId="7592B3BB"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39.3</w:t>
            </w:r>
          </w:p>
        </w:tc>
        <w:tc>
          <w:tcPr>
            <w:tcW w:w="654" w:type="pct"/>
            <w:vMerge/>
            <w:tcBorders>
              <w:top w:val="nil"/>
              <w:bottom w:val="nil"/>
            </w:tcBorders>
            <w:shd w:val="clear" w:color="auto" w:fill="auto"/>
          </w:tcPr>
          <w:p w14:paraId="1805F949"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702" w:type="pct"/>
            <w:vMerge/>
            <w:tcBorders>
              <w:top w:val="nil"/>
              <w:bottom w:val="nil"/>
            </w:tcBorders>
            <w:shd w:val="clear" w:color="auto" w:fill="auto"/>
          </w:tcPr>
          <w:p w14:paraId="383922BD"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r>
      <w:tr w:rsidR="00FD22B4" w:rsidRPr="00FD22B4" w14:paraId="2A4EE337" w14:textId="77777777" w:rsidTr="007E4569">
        <w:tc>
          <w:tcPr>
            <w:tcW w:w="1682" w:type="pct"/>
            <w:tcBorders>
              <w:top w:val="nil"/>
              <w:bottom w:val="single" w:sz="4" w:space="0" w:color="auto"/>
            </w:tcBorders>
            <w:shd w:val="clear" w:color="auto" w:fill="auto"/>
            <w:vAlign w:val="center"/>
          </w:tcPr>
          <w:p w14:paraId="432035E0"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 xml:space="preserve">70 and above </w:t>
            </w:r>
          </w:p>
        </w:tc>
        <w:tc>
          <w:tcPr>
            <w:tcW w:w="467" w:type="pct"/>
            <w:tcBorders>
              <w:top w:val="nil"/>
              <w:bottom w:val="single" w:sz="4" w:space="0" w:color="auto"/>
            </w:tcBorders>
            <w:shd w:val="clear" w:color="auto" w:fill="auto"/>
          </w:tcPr>
          <w:p w14:paraId="45BFAAF1"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14</w:t>
            </w:r>
          </w:p>
        </w:tc>
        <w:tc>
          <w:tcPr>
            <w:tcW w:w="514" w:type="pct"/>
            <w:tcBorders>
              <w:top w:val="nil"/>
              <w:bottom w:val="single" w:sz="4" w:space="0" w:color="auto"/>
            </w:tcBorders>
            <w:shd w:val="clear" w:color="auto" w:fill="auto"/>
            <w:vAlign w:val="center"/>
          </w:tcPr>
          <w:p w14:paraId="650DC4DA"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60.9</w:t>
            </w:r>
          </w:p>
        </w:tc>
        <w:tc>
          <w:tcPr>
            <w:tcW w:w="467" w:type="pct"/>
            <w:tcBorders>
              <w:top w:val="nil"/>
              <w:bottom w:val="single" w:sz="4" w:space="0" w:color="auto"/>
            </w:tcBorders>
            <w:shd w:val="clear" w:color="auto" w:fill="auto"/>
            <w:vAlign w:val="center"/>
          </w:tcPr>
          <w:p w14:paraId="5C45CF36"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9</w:t>
            </w:r>
          </w:p>
        </w:tc>
        <w:tc>
          <w:tcPr>
            <w:tcW w:w="514" w:type="pct"/>
            <w:tcBorders>
              <w:top w:val="nil"/>
              <w:bottom w:val="single" w:sz="4" w:space="0" w:color="auto"/>
            </w:tcBorders>
            <w:shd w:val="clear" w:color="auto" w:fill="auto"/>
            <w:vAlign w:val="center"/>
          </w:tcPr>
          <w:p w14:paraId="7D2B39A8"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39.1</w:t>
            </w:r>
          </w:p>
        </w:tc>
        <w:tc>
          <w:tcPr>
            <w:tcW w:w="654" w:type="pct"/>
            <w:vMerge/>
            <w:tcBorders>
              <w:top w:val="nil"/>
              <w:bottom w:val="single" w:sz="4" w:space="0" w:color="auto"/>
            </w:tcBorders>
            <w:shd w:val="clear" w:color="auto" w:fill="auto"/>
          </w:tcPr>
          <w:p w14:paraId="7E4FE993"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702" w:type="pct"/>
            <w:vMerge/>
            <w:tcBorders>
              <w:top w:val="nil"/>
              <w:bottom w:val="single" w:sz="4" w:space="0" w:color="auto"/>
            </w:tcBorders>
            <w:shd w:val="clear" w:color="auto" w:fill="auto"/>
          </w:tcPr>
          <w:p w14:paraId="5AC09CDE"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r>
      <w:tr w:rsidR="00FD22B4" w:rsidRPr="00FD22B4" w14:paraId="643751EF" w14:textId="77777777" w:rsidTr="007E4569">
        <w:tc>
          <w:tcPr>
            <w:tcW w:w="5000" w:type="pct"/>
            <w:gridSpan w:val="7"/>
            <w:tcBorders>
              <w:top w:val="single" w:sz="4" w:space="0" w:color="auto"/>
              <w:bottom w:val="single" w:sz="4" w:space="0" w:color="auto"/>
            </w:tcBorders>
            <w:shd w:val="clear" w:color="auto" w:fill="auto"/>
            <w:vAlign w:val="center"/>
          </w:tcPr>
          <w:p w14:paraId="2F6F8468" w14:textId="77777777" w:rsidR="00FD22B4" w:rsidRPr="00FD22B4" w:rsidRDefault="00FD22B4" w:rsidP="00FD22B4">
            <w:pPr>
              <w:jc w:val="both"/>
              <w:rPr>
                <w:rFonts w:ascii="Times New Roman" w:eastAsia="Times New Roman" w:hAnsi="Times New Roman" w:cs="Times New Roman"/>
                <w:b/>
                <w:bCs/>
                <w:color w:val="000000"/>
                <w:sz w:val="20"/>
                <w:szCs w:val="20"/>
                <w:lang w:bidi="fa-IR"/>
              </w:rPr>
            </w:pPr>
            <w:r w:rsidRPr="00FD22B4">
              <w:rPr>
                <w:rFonts w:ascii="Times New Roman" w:eastAsia="Times New Roman" w:hAnsi="Times New Roman" w:cs="Times New Roman"/>
                <w:b/>
                <w:bCs/>
                <w:color w:val="000000"/>
                <w:sz w:val="20"/>
                <w:szCs w:val="20"/>
                <w:lang w:bidi="fa-IR"/>
              </w:rPr>
              <w:t>Marital Status</w:t>
            </w:r>
          </w:p>
        </w:tc>
      </w:tr>
      <w:tr w:rsidR="00FD22B4" w:rsidRPr="00FD22B4" w14:paraId="1E91BB23" w14:textId="77777777" w:rsidTr="007E4569">
        <w:tc>
          <w:tcPr>
            <w:tcW w:w="1682" w:type="pct"/>
            <w:tcBorders>
              <w:top w:val="single" w:sz="4" w:space="0" w:color="auto"/>
              <w:bottom w:val="nil"/>
              <w:right w:val="nil"/>
            </w:tcBorders>
            <w:shd w:val="clear" w:color="auto" w:fill="auto"/>
            <w:vAlign w:val="center"/>
          </w:tcPr>
          <w:p w14:paraId="394F3AF5"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Single</w:t>
            </w:r>
          </w:p>
        </w:tc>
        <w:tc>
          <w:tcPr>
            <w:tcW w:w="467" w:type="pct"/>
            <w:tcBorders>
              <w:top w:val="single" w:sz="4" w:space="0" w:color="auto"/>
              <w:bottom w:val="nil"/>
              <w:right w:val="nil"/>
            </w:tcBorders>
            <w:shd w:val="clear" w:color="auto" w:fill="auto"/>
          </w:tcPr>
          <w:p w14:paraId="2F958985"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46</w:t>
            </w:r>
          </w:p>
        </w:tc>
        <w:tc>
          <w:tcPr>
            <w:tcW w:w="514" w:type="pct"/>
            <w:tcBorders>
              <w:top w:val="single" w:sz="4" w:space="0" w:color="auto"/>
              <w:left w:val="nil"/>
              <w:bottom w:val="nil"/>
              <w:right w:val="nil"/>
            </w:tcBorders>
            <w:shd w:val="clear" w:color="auto" w:fill="auto"/>
            <w:vAlign w:val="center"/>
          </w:tcPr>
          <w:p w14:paraId="16C975DB"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64.8</w:t>
            </w:r>
          </w:p>
        </w:tc>
        <w:tc>
          <w:tcPr>
            <w:tcW w:w="467" w:type="pct"/>
            <w:tcBorders>
              <w:top w:val="single" w:sz="4" w:space="0" w:color="auto"/>
              <w:left w:val="nil"/>
              <w:bottom w:val="nil"/>
              <w:right w:val="nil"/>
            </w:tcBorders>
            <w:shd w:val="clear" w:color="auto" w:fill="auto"/>
            <w:vAlign w:val="center"/>
          </w:tcPr>
          <w:p w14:paraId="49BB116C"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25</w:t>
            </w:r>
          </w:p>
        </w:tc>
        <w:tc>
          <w:tcPr>
            <w:tcW w:w="514" w:type="pct"/>
            <w:tcBorders>
              <w:top w:val="single" w:sz="4" w:space="0" w:color="auto"/>
              <w:left w:val="nil"/>
              <w:bottom w:val="nil"/>
            </w:tcBorders>
            <w:shd w:val="clear" w:color="auto" w:fill="auto"/>
            <w:vAlign w:val="center"/>
          </w:tcPr>
          <w:p w14:paraId="28984549"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35.2</w:t>
            </w:r>
          </w:p>
        </w:tc>
        <w:tc>
          <w:tcPr>
            <w:tcW w:w="654" w:type="pct"/>
            <w:vMerge w:val="restart"/>
            <w:tcBorders>
              <w:top w:val="single" w:sz="4" w:space="0" w:color="auto"/>
              <w:left w:val="nil"/>
              <w:bottom w:val="nil"/>
            </w:tcBorders>
            <w:shd w:val="clear" w:color="auto" w:fill="auto"/>
            <w:vAlign w:val="center"/>
          </w:tcPr>
          <w:p w14:paraId="74A6CE51" w14:textId="77777777" w:rsidR="00FD22B4" w:rsidRPr="00FD22B4" w:rsidRDefault="00FD22B4" w:rsidP="00FD22B4">
            <w:pPr>
              <w:jc w:val="both"/>
              <w:rPr>
                <w:rFonts w:ascii="Times New Roman" w:eastAsia="Times New Roman" w:hAnsi="Times New Roman" w:cs="Times New Roman"/>
                <w:color w:val="000000"/>
                <w:sz w:val="20"/>
                <w:szCs w:val="20"/>
                <w:highlight w:val="yellow"/>
                <w:lang w:bidi="fa-IR"/>
              </w:rPr>
            </w:pPr>
            <w:r w:rsidRPr="00FD22B4">
              <w:rPr>
                <w:rFonts w:ascii="Times New Roman" w:eastAsia="Times New Roman" w:hAnsi="Times New Roman" w:cs="Times New Roman"/>
                <w:color w:val="000000"/>
                <w:sz w:val="20"/>
                <w:szCs w:val="20"/>
                <w:lang w:bidi="fa-IR"/>
              </w:rPr>
              <w:t>3.265</w:t>
            </w:r>
          </w:p>
        </w:tc>
        <w:tc>
          <w:tcPr>
            <w:tcW w:w="702" w:type="pct"/>
            <w:vMerge w:val="restart"/>
            <w:tcBorders>
              <w:top w:val="single" w:sz="4" w:space="0" w:color="auto"/>
              <w:left w:val="nil"/>
              <w:bottom w:val="nil"/>
            </w:tcBorders>
            <w:shd w:val="clear" w:color="auto" w:fill="auto"/>
            <w:vAlign w:val="center"/>
          </w:tcPr>
          <w:p w14:paraId="3E460099"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0.353</w:t>
            </w:r>
          </w:p>
        </w:tc>
      </w:tr>
      <w:tr w:rsidR="00FD22B4" w:rsidRPr="00FD22B4" w14:paraId="75051880" w14:textId="77777777" w:rsidTr="007E4569">
        <w:tc>
          <w:tcPr>
            <w:tcW w:w="1682" w:type="pct"/>
            <w:tcBorders>
              <w:top w:val="nil"/>
              <w:bottom w:val="nil"/>
              <w:right w:val="nil"/>
            </w:tcBorders>
            <w:shd w:val="clear" w:color="auto" w:fill="auto"/>
            <w:vAlign w:val="center"/>
          </w:tcPr>
          <w:p w14:paraId="57C4E11D"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Married</w:t>
            </w:r>
          </w:p>
        </w:tc>
        <w:tc>
          <w:tcPr>
            <w:tcW w:w="467" w:type="pct"/>
            <w:tcBorders>
              <w:top w:val="nil"/>
              <w:bottom w:val="nil"/>
              <w:right w:val="nil"/>
            </w:tcBorders>
            <w:shd w:val="clear" w:color="auto" w:fill="auto"/>
          </w:tcPr>
          <w:p w14:paraId="36FD069A"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84</w:t>
            </w:r>
          </w:p>
        </w:tc>
        <w:tc>
          <w:tcPr>
            <w:tcW w:w="514" w:type="pct"/>
            <w:tcBorders>
              <w:top w:val="nil"/>
              <w:left w:val="nil"/>
              <w:bottom w:val="nil"/>
              <w:right w:val="nil"/>
            </w:tcBorders>
            <w:shd w:val="clear" w:color="auto" w:fill="auto"/>
            <w:vAlign w:val="center"/>
          </w:tcPr>
          <w:p w14:paraId="23F31F75"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55.3</w:t>
            </w:r>
          </w:p>
        </w:tc>
        <w:tc>
          <w:tcPr>
            <w:tcW w:w="467" w:type="pct"/>
            <w:tcBorders>
              <w:top w:val="nil"/>
              <w:left w:val="nil"/>
              <w:bottom w:val="nil"/>
              <w:right w:val="nil"/>
            </w:tcBorders>
            <w:shd w:val="clear" w:color="auto" w:fill="auto"/>
            <w:vAlign w:val="center"/>
          </w:tcPr>
          <w:p w14:paraId="410A995B"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68</w:t>
            </w:r>
          </w:p>
        </w:tc>
        <w:tc>
          <w:tcPr>
            <w:tcW w:w="514" w:type="pct"/>
            <w:tcBorders>
              <w:top w:val="nil"/>
              <w:left w:val="nil"/>
              <w:bottom w:val="nil"/>
            </w:tcBorders>
            <w:shd w:val="clear" w:color="auto" w:fill="auto"/>
            <w:vAlign w:val="center"/>
          </w:tcPr>
          <w:p w14:paraId="4EAA0755"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44.7</w:t>
            </w:r>
          </w:p>
        </w:tc>
        <w:tc>
          <w:tcPr>
            <w:tcW w:w="654" w:type="pct"/>
            <w:vMerge/>
            <w:tcBorders>
              <w:top w:val="nil"/>
              <w:left w:val="nil"/>
              <w:bottom w:val="nil"/>
            </w:tcBorders>
            <w:shd w:val="clear" w:color="auto" w:fill="auto"/>
          </w:tcPr>
          <w:p w14:paraId="6BE82876"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702" w:type="pct"/>
            <w:vMerge/>
            <w:tcBorders>
              <w:top w:val="nil"/>
              <w:left w:val="nil"/>
              <w:bottom w:val="nil"/>
            </w:tcBorders>
            <w:shd w:val="clear" w:color="auto" w:fill="auto"/>
          </w:tcPr>
          <w:p w14:paraId="446515E0"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r>
      <w:tr w:rsidR="00FD22B4" w:rsidRPr="00FD22B4" w14:paraId="4251922B" w14:textId="77777777" w:rsidTr="007E4569">
        <w:tc>
          <w:tcPr>
            <w:tcW w:w="1682" w:type="pct"/>
            <w:tcBorders>
              <w:top w:val="nil"/>
              <w:bottom w:val="single" w:sz="4" w:space="0" w:color="auto"/>
              <w:right w:val="nil"/>
            </w:tcBorders>
            <w:shd w:val="clear" w:color="auto" w:fill="auto"/>
            <w:vAlign w:val="center"/>
          </w:tcPr>
          <w:p w14:paraId="5F89D671"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Widow</w:t>
            </w:r>
          </w:p>
        </w:tc>
        <w:tc>
          <w:tcPr>
            <w:tcW w:w="467" w:type="pct"/>
            <w:tcBorders>
              <w:top w:val="nil"/>
              <w:bottom w:val="single" w:sz="4" w:space="0" w:color="auto"/>
              <w:right w:val="nil"/>
            </w:tcBorders>
            <w:shd w:val="clear" w:color="auto" w:fill="auto"/>
          </w:tcPr>
          <w:p w14:paraId="45F49547"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16</w:t>
            </w:r>
          </w:p>
        </w:tc>
        <w:tc>
          <w:tcPr>
            <w:tcW w:w="514" w:type="pct"/>
            <w:tcBorders>
              <w:top w:val="nil"/>
              <w:left w:val="nil"/>
              <w:bottom w:val="single" w:sz="4" w:space="0" w:color="auto"/>
              <w:right w:val="nil"/>
            </w:tcBorders>
            <w:shd w:val="clear" w:color="auto" w:fill="auto"/>
            <w:vAlign w:val="center"/>
          </w:tcPr>
          <w:p w14:paraId="530F91AB"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71.4</w:t>
            </w:r>
          </w:p>
        </w:tc>
        <w:tc>
          <w:tcPr>
            <w:tcW w:w="467" w:type="pct"/>
            <w:tcBorders>
              <w:top w:val="nil"/>
              <w:left w:val="nil"/>
              <w:bottom w:val="single" w:sz="4" w:space="0" w:color="auto"/>
              <w:right w:val="nil"/>
            </w:tcBorders>
            <w:shd w:val="clear" w:color="auto" w:fill="auto"/>
            <w:vAlign w:val="center"/>
          </w:tcPr>
          <w:p w14:paraId="175434E6"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7</w:t>
            </w:r>
          </w:p>
        </w:tc>
        <w:tc>
          <w:tcPr>
            <w:tcW w:w="514" w:type="pct"/>
            <w:tcBorders>
              <w:top w:val="nil"/>
              <w:left w:val="nil"/>
              <w:bottom w:val="single" w:sz="4" w:space="0" w:color="auto"/>
            </w:tcBorders>
            <w:shd w:val="clear" w:color="auto" w:fill="auto"/>
            <w:vAlign w:val="center"/>
          </w:tcPr>
          <w:p w14:paraId="147E24FD"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28.6</w:t>
            </w:r>
          </w:p>
        </w:tc>
        <w:tc>
          <w:tcPr>
            <w:tcW w:w="654" w:type="pct"/>
            <w:tcBorders>
              <w:top w:val="nil"/>
              <w:left w:val="nil"/>
              <w:bottom w:val="single" w:sz="4" w:space="0" w:color="auto"/>
            </w:tcBorders>
            <w:shd w:val="clear" w:color="auto" w:fill="auto"/>
          </w:tcPr>
          <w:p w14:paraId="465DB1B0"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702" w:type="pct"/>
            <w:tcBorders>
              <w:top w:val="nil"/>
              <w:left w:val="nil"/>
              <w:bottom w:val="single" w:sz="4" w:space="0" w:color="auto"/>
            </w:tcBorders>
            <w:shd w:val="clear" w:color="auto" w:fill="auto"/>
          </w:tcPr>
          <w:p w14:paraId="1376741F"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r>
      <w:tr w:rsidR="00FD22B4" w:rsidRPr="00FD22B4" w14:paraId="05945300" w14:textId="77777777" w:rsidTr="007E4569">
        <w:tc>
          <w:tcPr>
            <w:tcW w:w="5000" w:type="pct"/>
            <w:gridSpan w:val="7"/>
            <w:tcBorders>
              <w:top w:val="single" w:sz="4" w:space="0" w:color="auto"/>
              <w:bottom w:val="nil"/>
            </w:tcBorders>
            <w:shd w:val="clear" w:color="auto" w:fill="auto"/>
            <w:vAlign w:val="center"/>
          </w:tcPr>
          <w:p w14:paraId="4E614B58" w14:textId="77777777" w:rsidR="00FD22B4" w:rsidRPr="00FD22B4" w:rsidRDefault="00FD22B4" w:rsidP="00FD22B4">
            <w:pPr>
              <w:jc w:val="both"/>
              <w:rPr>
                <w:rFonts w:ascii="Times New Roman" w:eastAsia="Times New Roman" w:hAnsi="Times New Roman" w:cs="Times New Roman"/>
                <w:b/>
                <w:bCs/>
                <w:color w:val="000000"/>
                <w:sz w:val="20"/>
                <w:szCs w:val="20"/>
                <w:lang w:bidi="fa-IR"/>
              </w:rPr>
            </w:pPr>
            <w:r w:rsidRPr="00FD22B4">
              <w:rPr>
                <w:rFonts w:ascii="Times New Roman" w:eastAsia="Times New Roman" w:hAnsi="Times New Roman" w:cs="Times New Roman"/>
                <w:b/>
                <w:bCs/>
                <w:color w:val="000000"/>
                <w:sz w:val="20"/>
                <w:szCs w:val="20"/>
                <w:lang w:bidi="fa-IR"/>
              </w:rPr>
              <w:t>Education Level</w:t>
            </w:r>
          </w:p>
        </w:tc>
      </w:tr>
      <w:tr w:rsidR="00FD22B4" w:rsidRPr="00FD22B4" w14:paraId="600F2AFB" w14:textId="77777777" w:rsidTr="007E4569">
        <w:tc>
          <w:tcPr>
            <w:tcW w:w="1682" w:type="pct"/>
            <w:tcBorders>
              <w:top w:val="single" w:sz="4" w:space="0" w:color="auto"/>
              <w:bottom w:val="nil"/>
            </w:tcBorders>
            <w:shd w:val="clear" w:color="auto" w:fill="auto"/>
            <w:vAlign w:val="center"/>
          </w:tcPr>
          <w:p w14:paraId="2640ED49"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Illiterate</w:t>
            </w:r>
          </w:p>
        </w:tc>
        <w:tc>
          <w:tcPr>
            <w:tcW w:w="467" w:type="pct"/>
            <w:tcBorders>
              <w:top w:val="single" w:sz="4" w:space="0" w:color="auto"/>
              <w:bottom w:val="nil"/>
            </w:tcBorders>
            <w:shd w:val="clear" w:color="auto" w:fill="auto"/>
          </w:tcPr>
          <w:p w14:paraId="23DBCB89"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64</w:t>
            </w:r>
          </w:p>
        </w:tc>
        <w:tc>
          <w:tcPr>
            <w:tcW w:w="514" w:type="pct"/>
            <w:tcBorders>
              <w:top w:val="single" w:sz="4" w:space="0" w:color="auto"/>
              <w:bottom w:val="nil"/>
            </w:tcBorders>
            <w:shd w:val="clear" w:color="auto" w:fill="auto"/>
            <w:vAlign w:val="center"/>
          </w:tcPr>
          <w:p w14:paraId="421BFB38"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53.3</w:t>
            </w:r>
          </w:p>
        </w:tc>
        <w:tc>
          <w:tcPr>
            <w:tcW w:w="467" w:type="pct"/>
            <w:tcBorders>
              <w:top w:val="single" w:sz="4" w:space="0" w:color="auto"/>
              <w:bottom w:val="nil"/>
            </w:tcBorders>
            <w:shd w:val="clear" w:color="auto" w:fill="auto"/>
            <w:vAlign w:val="center"/>
          </w:tcPr>
          <w:p w14:paraId="468172E1"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56</w:t>
            </w:r>
          </w:p>
        </w:tc>
        <w:tc>
          <w:tcPr>
            <w:tcW w:w="514" w:type="pct"/>
            <w:tcBorders>
              <w:top w:val="single" w:sz="4" w:space="0" w:color="auto"/>
              <w:bottom w:val="nil"/>
            </w:tcBorders>
            <w:shd w:val="clear" w:color="auto" w:fill="auto"/>
            <w:vAlign w:val="center"/>
          </w:tcPr>
          <w:p w14:paraId="6F20EBEA"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46.7</w:t>
            </w:r>
          </w:p>
        </w:tc>
        <w:tc>
          <w:tcPr>
            <w:tcW w:w="654" w:type="pct"/>
            <w:vMerge w:val="restart"/>
            <w:tcBorders>
              <w:top w:val="single" w:sz="4" w:space="0" w:color="auto"/>
            </w:tcBorders>
            <w:shd w:val="clear" w:color="auto" w:fill="auto"/>
            <w:vAlign w:val="center"/>
          </w:tcPr>
          <w:p w14:paraId="5D076977"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7.271</w:t>
            </w:r>
          </w:p>
        </w:tc>
        <w:tc>
          <w:tcPr>
            <w:tcW w:w="702" w:type="pct"/>
            <w:vMerge w:val="restart"/>
            <w:tcBorders>
              <w:top w:val="single" w:sz="4" w:space="0" w:color="auto"/>
            </w:tcBorders>
            <w:shd w:val="clear" w:color="auto" w:fill="auto"/>
            <w:vAlign w:val="center"/>
          </w:tcPr>
          <w:p w14:paraId="0065E502"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rPr>
              <w:t>0.064</w:t>
            </w:r>
          </w:p>
        </w:tc>
      </w:tr>
      <w:tr w:rsidR="00FD22B4" w:rsidRPr="00FD22B4" w14:paraId="3EB4065E" w14:textId="77777777" w:rsidTr="007E4569">
        <w:tc>
          <w:tcPr>
            <w:tcW w:w="1682" w:type="pct"/>
            <w:tcBorders>
              <w:top w:val="nil"/>
              <w:bottom w:val="nil"/>
            </w:tcBorders>
            <w:shd w:val="clear" w:color="auto" w:fill="auto"/>
            <w:vAlign w:val="center"/>
          </w:tcPr>
          <w:p w14:paraId="40F0D44C"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High School</w:t>
            </w:r>
          </w:p>
        </w:tc>
        <w:tc>
          <w:tcPr>
            <w:tcW w:w="467" w:type="pct"/>
            <w:tcBorders>
              <w:top w:val="nil"/>
              <w:bottom w:val="nil"/>
            </w:tcBorders>
            <w:shd w:val="clear" w:color="auto" w:fill="auto"/>
          </w:tcPr>
          <w:p w14:paraId="720D4C29"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10</w:t>
            </w:r>
          </w:p>
        </w:tc>
        <w:tc>
          <w:tcPr>
            <w:tcW w:w="514" w:type="pct"/>
            <w:tcBorders>
              <w:top w:val="nil"/>
              <w:bottom w:val="nil"/>
            </w:tcBorders>
            <w:shd w:val="clear" w:color="auto" w:fill="auto"/>
            <w:vAlign w:val="center"/>
          </w:tcPr>
          <w:p w14:paraId="032FB7F6"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58.8</w:t>
            </w:r>
          </w:p>
        </w:tc>
        <w:tc>
          <w:tcPr>
            <w:tcW w:w="467" w:type="pct"/>
            <w:tcBorders>
              <w:top w:val="nil"/>
              <w:bottom w:val="nil"/>
            </w:tcBorders>
            <w:shd w:val="clear" w:color="auto" w:fill="auto"/>
            <w:vAlign w:val="center"/>
          </w:tcPr>
          <w:p w14:paraId="58B0FD9B"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7</w:t>
            </w:r>
          </w:p>
        </w:tc>
        <w:tc>
          <w:tcPr>
            <w:tcW w:w="514" w:type="pct"/>
            <w:tcBorders>
              <w:top w:val="nil"/>
              <w:bottom w:val="nil"/>
            </w:tcBorders>
            <w:shd w:val="clear" w:color="auto" w:fill="auto"/>
            <w:vAlign w:val="center"/>
          </w:tcPr>
          <w:p w14:paraId="18FE07B8"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41.2</w:t>
            </w:r>
          </w:p>
        </w:tc>
        <w:tc>
          <w:tcPr>
            <w:tcW w:w="654" w:type="pct"/>
            <w:vMerge/>
            <w:shd w:val="clear" w:color="auto" w:fill="auto"/>
          </w:tcPr>
          <w:p w14:paraId="647AD13E"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702" w:type="pct"/>
            <w:vMerge/>
            <w:shd w:val="clear" w:color="auto" w:fill="auto"/>
          </w:tcPr>
          <w:p w14:paraId="56BA2897"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r>
      <w:tr w:rsidR="00FD22B4" w:rsidRPr="00FD22B4" w14:paraId="67366234" w14:textId="77777777" w:rsidTr="007E4569">
        <w:tc>
          <w:tcPr>
            <w:tcW w:w="1682" w:type="pct"/>
            <w:tcBorders>
              <w:top w:val="nil"/>
              <w:bottom w:val="nil"/>
            </w:tcBorders>
            <w:shd w:val="clear" w:color="auto" w:fill="auto"/>
            <w:vAlign w:val="center"/>
          </w:tcPr>
          <w:p w14:paraId="1B651200"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Diploma</w:t>
            </w:r>
          </w:p>
        </w:tc>
        <w:tc>
          <w:tcPr>
            <w:tcW w:w="467" w:type="pct"/>
            <w:tcBorders>
              <w:top w:val="nil"/>
              <w:bottom w:val="nil"/>
            </w:tcBorders>
            <w:shd w:val="clear" w:color="auto" w:fill="auto"/>
          </w:tcPr>
          <w:p w14:paraId="0F705947"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31</w:t>
            </w:r>
          </w:p>
        </w:tc>
        <w:tc>
          <w:tcPr>
            <w:tcW w:w="514" w:type="pct"/>
            <w:tcBorders>
              <w:top w:val="nil"/>
              <w:bottom w:val="nil"/>
            </w:tcBorders>
            <w:shd w:val="clear" w:color="auto" w:fill="auto"/>
            <w:vAlign w:val="center"/>
          </w:tcPr>
          <w:p w14:paraId="641DB303"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77.5</w:t>
            </w:r>
          </w:p>
        </w:tc>
        <w:tc>
          <w:tcPr>
            <w:tcW w:w="467" w:type="pct"/>
            <w:tcBorders>
              <w:top w:val="nil"/>
              <w:bottom w:val="nil"/>
            </w:tcBorders>
            <w:shd w:val="clear" w:color="auto" w:fill="auto"/>
            <w:vAlign w:val="center"/>
          </w:tcPr>
          <w:p w14:paraId="62695919"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9</w:t>
            </w:r>
          </w:p>
        </w:tc>
        <w:tc>
          <w:tcPr>
            <w:tcW w:w="514" w:type="pct"/>
            <w:tcBorders>
              <w:top w:val="nil"/>
              <w:bottom w:val="nil"/>
            </w:tcBorders>
            <w:shd w:val="clear" w:color="auto" w:fill="auto"/>
            <w:vAlign w:val="center"/>
          </w:tcPr>
          <w:p w14:paraId="7E8BFA35"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22.5</w:t>
            </w:r>
          </w:p>
        </w:tc>
        <w:tc>
          <w:tcPr>
            <w:tcW w:w="654" w:type="pct"/>
            <w:vMerge/>
            <w:shd w:val="clear" w:color="auto" w:fill="auto"/>
          </w:tcPr>
          <w:p w14:paraId="5B0AB332"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702" w:type="pct"/>
            <w:vMerge/>
            <w:shd w:val="clear" w:color="auto" w:fill="auto"/>
          </w:tcPr>
          <w:p w14:paraId="44896D64"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r>
      <w:tr w:rsidR="00FD22B4" w:rsidRPr="00FD22B4" w14:paraId="293EAB72" w14:textId="77777777" w:rsidTr="007E4569">
        <w:tc>
          <w:tcPr>
            <w:tcW w:w="1682" w:type="pct"/>
            <w:tcBorders>
              <w:top w:val="nil"/>
              <w:bottom w:val="single" w:sz="4" w:space="0" w:color="auto"/>
            </w:tcBorders>
            <w:shd w:val="clear" w:color="auto" w:fill="auto"/>
            <w:vAlign w:val="center"/>
          </w:tcPr>
          <w:p w14:paraId="2C624CAB"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University</w:t>
            </w:r>
          </w:p>
        </w:tc>
        <w:tc>
          <w:tcPr>
            <w:tcW w:w="467" w:type="pct"/>
            <w:tcBorders>
              <w:top w:val="nil"/>
              <w:bottom w:val="single" w:sz="4" w:space="0" w:color="auto"/>
            </w:tcBorders>
            <w:shd w:val="clear" w:color="auto" w:fill="auto"/>
          </w:tcPr>
          <w:p w14:paraId="5224058D"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39</w:t>
            </w:r>
          </w:p>
        </w:tc>
        <w:tc>
          <w:tcPr>
            <w:tcW w:w="514" w:type="pct"/>
            <w:tcBorders>
              <w:top w:val="nil"/>
              <w:bottom w:val="single" w:sz="4" w:space="0" w:color="auto"/>
            </w:tcBorders>
            <w:shd w:val="clear" w:color="auto" w:fill="auto"/>
            <w:vAlign w:val="center"/>
          </w:tcPr>
          <w:p w14:paraId="4AF5CC5C"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58.2</w:t>
            </w:r>
          </w:p>
        </w:tc>
        <w:tc>
          <w:tcPr>
            <w:tcW w:w="467" w:type="pct"/>
            <w:tcBorders>
              <w:top w:val="nil"/>
              <w:bottom w:val="single" w:sz="4" w:space="0" w:color="auto"/>
            </w:tcBorders>
            <w:shd w:val="clear" w:color="auto" w:fill="auto"/>
            <w:vAlign w:val="center"/>
          </w:tcPr>
          <w:p w14:paraId="52ADD2F7"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28</w:t>
            </w:r>
          </w:p>
        </w:tc>
        <w:tc>
          <w:tcPr>
            <w:tcW w:w="514" w:type="pct"/>
            <w:tcBorders>
              <w:top w:val="nil"/>
              <w:bottom w:val="single" w:sz="4" w:space="0" w:color="auto"/>
            </w:tcBorders>
            <w:shd w:val="clear" w:color="auto" w:fill="auto"/>
            <w:vAlign w:val="center"/>
          </w:tcPr>
          <w:p w14:paraId="71833CFF"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41.8</w:t>
            </w:r>
          </w:p>
        </w:tc>
        <w:tc>
          <w:tcPr>
            <w:tcW w:w="654" w:type="pct"/>
            <w:vMerge/>
            <w:tcBorders>
              <w:bottom w:val="single" w:sz="4" w:space="0" w:color="auto"/>
            </w:tcBorders>
            <w:shd w:val="clear" w:color="auto" w:fill="auto"/>
          </w:tcPr>
          <w:p w14:paraId="52C7F8B9"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702" w:type="pct"/>
            <w:vMerge/>
            <w:tcBorders>
              <w:bottom w:val="nil"/>
            </w:tcBorders>
            <w:shd w:val="clear" w:color="auto" w:fill="auto"/>
          </w:tcPr>
          <w:p w14:paraId="5C9DB53C"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r>
      <w:tr w:rsidR="00FD22B4" w:rsidRPr="00FD22B4" w14:paraId="1E518E6A" w14:textId="77777777" w:rsidTr="007E4569">
        <w:tc>
          <w:tcPr>
            <w:tcW w:w="5000" w:type="pct"/>
            <w:gridSpan w:val="7"/>
            <w:tcBorders>
              <w:top w:val="single" w:sz="4" w:space="0" w:color="auto"/>
              <w:bottom w:val="single" w:sz="4" w:space="0" w:color="auto"/>
            </w:tcBorders>
            <w:shd w:val="clear" w:color="auto" w:fill="auto"/>
            <w:vAlign w:val="center"/>
          </w:tcPr>
          <w:p w14:paraId="6443F66D" w14:textId="77777777" w:rsidR="00FD22B4" w:rsidRPr="00FD22B4" w:rsidRDefault="00FD22B4" w:rsidP="00FD22B4">
            <w:pPr>
              <w:jc w:val="both"/>
              <w:rPr>
                <w:rFonts w:ascii="Times New Roman" w:eastAsia="Times New Roman" w:hAnsi="Times New Roman" w:cs="Times New Roman"/>
                <w:b/>
                <w:bCs/>
                <w:color w:val="000000"/>
                <w:sz w:val="20"/>
                <w:szCs w:val="20"/>
                <w:lang w:bidi="fa-IR"/>
              </w:rPr>
            </w:pPr>
            <w:r w:rsidRPr="00FD22B4">
              <w:rPr>
                <w:rFonts w:ascii="Times New Roman" w:eastAsia="Times New Roman" w:hAnsi="Times New Roman" w:cs="Times New Roman"/>
                <w:b/>
                <w:bCs/>
                <w:color w:val="000000"/>
                <w:sz w:val="20"/>
                <w:szCs w:val="20"/>
                <w:lang w:bidi="fa-IR"/>
              </w:rPr>
              <w:t xml:space="preserve">Occupation </w:t>
            </w:r>
          </w:p>
        </w:tc>
      </w:tr>
      <w:tr w:rsidR="00FD22B4" w:rsidRPr="00FD22B4" w14:paraId="35994D20" w14:textId="77777777" w:rsidTr="007E4569">
        <w:tc>
          <w:tcPr>
            <w:tcW w:w="1682" w:type="pct"/>
            <w:tcBorders>
              <w:top w:val="single" w:sz="4" w:space="0" w:color="auto"/>
              <w:bottom w:val="nil"/>
              <w:right w:val="nil"/>
            </w:tcBorders>
            <w:shd w:val="clear" w:color="auto" w:fill="auto"/>
            <w:vAlign w:val="center"/>
          </w:tcPr>
          <w:p w14:paraId="39D131AE"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Unemployed</w:t>
            </w:r>
          </w:p>
        </w:tc>
        <w:tc>
          <w:tcPr>
            <w:tcW w:w="467" w:type="pct"/>
            <w:tcBorders>
              <w:top w:val="single" w:sz="4" w:space="0" w:color="auto"/>
              <w:bottom w:val="nil"/>
              <w:right w:val="nil"/>
            </w:tcBorders>
            <w:shd w:val="clear" w:color="auto" w:fill="auto"/>
          </w:tcPr>
          <w:p w14:paraId="296BAA64"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51</w:t>
            </w:r>
          </w:p>
        </w:tc>
        <w:tc>
          <w:tcPr>
            <w:tcW w:w="514" w:type="pct"/>
            <w:tcBorders>
              <w:top w:val="single" w:sz="4" w:space="0" w:color="auto"/>
              <w:left w:val="nil"/>
              <w:bottom w:val="nil"/>
              <w:right w:val="nil"/>
            </w:tcBorders>
            <w:shd w:val="clear" w:color="auto" w:fill="auto"/>
            <w:vAlign w:val="center"/>
          </w:tcPr>
          <w:p w14:paraId="2274916D"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59.3</w:t>
            </w:r>
          </w:p>
        </w:tc>
        <w:tc>
          <w:tcPr>
            <w:tcW w:w="467" w:type="pct"/>
            <w:tcBorders>
              <w:top w:val="single" w:sz="4" w:space="0" w:color="auto"/>
              <w:left w:val="nil"/>
              <w:bottom w:val="nil"/>
              <w:right w:val="nil"/>
            </w:tcBorders>
            <w:shd w:val="clear" w:color="auto" w:fill="auto"/>
            <w:vAlign w:val="center"/>
          </w:tcPr>
          <w:p w14:paraId="6CFBC6EE"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35</w:t>
            </w:r>
          </w:p>
        </w:tc>
        <w:tc>
          <w:tcPr>
            <w:tcW w:w="514" w:type="pct"/>
            <w:tcBorders>
              <w:top w:val="single" w:sz="4" w:space="0" w:color="auto"/>
              <w:left w:val="nil"/>
              <w:bottom w:val="nil"/>
            </w:tcBorders>
            <w:shd w:val="clear" w:color="auto" w:fill="auto"/>
            <w:vAlign w:val="center"/>
          </w:tcPr>
          <w:p w14:paraId="120B8B7B"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40.7</w:t>
            </w:r>
          </w:p>
        </w:tc>
        <w:tc>
          <w:tcPr>
            <w:tcW w:w="654" w:type="pct"/>
            <w:vMerge w:val="restart"/>
            <w:tcBorders>
              <w:top w:val="single" w:sz="4" w:space="0" w:color="auto"/>
              <w:left w:val="nil"/>
            </w:tcBorders>
            <w:shd w:val="clear" w:color="auto" w:fill="auto"/>
            <w:vAlign w:val="center"/>
          </w:tcPr>
          <w:p w14:paraId="5FF29A44"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7.176</w:t>
            </w:r>
          </w:p>
        </w:tc>
        <w:tc>
          <w:tcPr>
            <w:tcW w:w="702" w:type="pct"/>
            <w:vMerge w:val="restart"/>
            <w:tcBorders>
              <w:top w:val="single" w:sz="4" w:space="0" w:color="auto"/>
              <w:left w:val="nil"/>
            </w:tcBorders>
            <w:shd w:val="clear" w:color="auto" w:fill="auto"/>
            <w:vAlign w:val="center"/>
          </w:tcPr>
          <w:p w14:paraId="7914FF76"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rPr>
              <w:t>0.066</w:t>
            </w:r>
          </w:p>
        </w:tc>
      </w:tr>
      <w:tr w:rsidR="00FD22B4" w:rsidRPr="00FD22B4" w14:paraId="3A150004" w14:textId="77777777" w:rsidTr="007E4569">
        <w:tc>
          <w:tcPr>
            <w:tcW w:w="1682" w:type="pct"/>
            <w:tcBorders>
              <w:top w:val="nil"/>
              <w:bottom w:val="nil"/>
              <w:right w:val="nil"/>
            </w:tcBorders>
            <w:shd w:val="clear" w:color="auto" w:fill="auto"/>
            <w:vAlign w:val="center"/>
          </w:tcPr>
          <w:p w14:paraId="553096D2"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Employed</w:t>
            </w:r>
          </w:p>
        </w:tc>
        <w:tc>
          <w:tcPr>
            <w:tcW w:w="467" w:type="pct"/>
            <w:tcBorders>
              <w:top w:val="nil"/>
              <w:bottom w:val="nil"/>
              <w:right w:val="nil"/>
            </w:tcBorders>
            <w:shd w:val="clear" w:color="auto" w:fill="auto"/>
          </w:tcPr>
          <w:p w14:paraId="4416DA18"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51</w:t>
            </w:r>
          </w:p>
        </w:tc>
        <w:tc>
          <w:tcPr>
            <w:tcW w:w="514" w:type="pct"/>
            <w:tcBorders>
              <w:top w:val="nil"/>
              <w:left w:val="nil"/>
              <w:bottom w:val="nil"/>
              <w:right w:val="nil"/>
            </w:tcBorders>
            <w:shd w:val="clear" w:color="auto" w:fill="auto"/>
            <w:vAlign w:val="center"/>
          </w:tcPr>
          <w:p w14:paraId="3BB9A276"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68.0</w:t>
            </w:r>
          </w:p>
        </w:tc>
        <w:tc>
          <w:tcPr>
            <w:tcW w:w="467" w:type="pct"/>
            <w:tcBorders>
              <w:top w:val="nil"/>
              <w:left w:val="nil"/>
              <w:bottom w:val="nil"/>
              <w:right w:val="nil"/>
            </w:tcBorders>
            <w:shd w:val="clear" w:color="auto" w:fill="auto"/>
            <w:vAlign w:val="center"/>
          </w:tcPr>
          <w:p w14:paraId="5B9A573E"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24</w:t>
            </w:r>
          </w:p>
        </w:tc>
        <w:tc>
          <w:tcPr>
            <w:tcW w:w="514" w:type="pct"/>
            <w:tcBorders>
              <w:top w:val="nil"/>
              <w:left w:val="nil"/>
              <w:bottom w:val="nil"/>
            </w:tcBorders>
            <w:shd w:val="clear" w:color="auto" w:fill="auto"/>
            <w:vAlign w:val="center"/>
          </w:tcPr>
          <w:p w14:paraId="4B11BF36"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32.0</w:t>
            </w:r>
          </w:p>
        </w:tc>
        <w:tc>
          <w:tcPr>
            <w:tcW w:w="654" w:type="pct"/>
            <w:vMerge/>
            <w:tcBorders>
              <w:left w:val="nil"/>
            </w:tcBorders>
            <w:shd w:val="clear" w:color="auto" w:fill="auto"/>
          </w:tcPr>
          <w:p w14:paraId="02E164B8"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702" w:type="pct"/>
            <w:vMerge/>
            <w:tcBorders>
              <w:left w:val="nil"/>
            </w:tcBorders>
            <w:shd w:val="clear" w:color="auto" w:fill="auto"/>
          </w:tcPr>
          <w:p w14:paraId="1BE1A21D"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r>
      <w:tr w:rsidR="00FD22B4" w:rsidRPr="00FD22B4" w14:paraId="7504CF8C" w14:textId="77777777" w:rsidTr="007E4569">
        <w:tc>
          <w:tcPr>
            <w:tcW w:w="1682" w:type="pct"/>
            <w:tcBorders>
              <w:top w:val="nil"/>
              <w:bottom w:val="nil"/>
              <w:right w:val="nil"/>
            </w:tcBorders>
            <w:shd w:val="clear" w:color="auto" w:fill="auto"/>
            <w:vAlign w:val="center"/>
          </w:tcPr>
          <w:p w14:paraId="52AE5CE3"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Houswife</w:t>
            </w:r>
          </w:p>
        </w:tc>
        <w:tc>
          <w:tcPr>
            <w:tcW w:w="467" w:type="pct"/>
            <w:tcBorders>
              <w:top w:val="nil"/>
              <w:bottom w:val="nil"/>
              <w:right w:val="nil"/>
            </w:tcBorders>
            <w:shd w:val="clear" w:color="auto" w:fill="auto"/>
          </w:tcPr>
          <w:p w14:paraId="062E5C97"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37</w:t>
            </w:r>
          </w:p>
        </w:tc>
        <w:tc>
          <w:tcPr>
            <w:tcW w:w="514" w:type="pct"/>
            <w:tcBorders>
              <w:top w:val="nil"/>
              <w:left w:val="nil"/>
              <w:bottom w:val="nil"/>
              <w:right w:val="nil"/>
            </w:tcBorders>
            <w:shd w:val="clear" w:color="auto" w:fill="auto"/>
            <w:vAlign w:val="center"/>
          </w:tcPr>
          <w:p w14:paraId="3BA2C474"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48.7</w:t>
            </w:r>
          </w:p>
        </w:tc>
        <w:tc>
          <w:tcPr>
            <w:tcW w:w="467" w:type="pct"/>
            <w:tcBorders>
              <w:top w:val="nil"/>
              <w:left w:val="nil"/>
              <w:bottom w:val="nil"/>
              <w:right w:val="nil"/>
            </w:tcBorders>
            <w:shd w:val="clear" w:color="auto" w:fill="auto"/>
            <w:vAlign w:val="center"/>
          </w:tcPr>
          <w:p w14:paraId="6E57676F"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39</w:t>
            </w:r>
          </w:p>
        </w:tc>
        <w:tc>
          <w:tcPr>
            <w:tcW w:w="514" w:type="pct"/>
            <w:tcBorders>
              <w:top w:val="nil"/>
              <w:left w:val="nil"/>
              <w:bottom w:val="nil"/>
            </w:tcBorders>
            <w:shd w:val="clear" w:color="auto" w:fill="auto"/>
            <w:vAlign w:val="center"/>
          </w:tcPr>
          <w:p w14:paraId="2A28109A"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51.3</w:t>
            </w:r>
          </w:p>
        </w:tc>
        <w:tc>
          <w:tcPr>
            <w:tcW w:w="654" w:type="pct"/>
            <w:vMerge/>
            <w:tcBorders>
              <w:left w:val="nil"/>
            </w:tcBorders>
            <w:shd w:val="clear" w:color="auto" w:fill="auto"/>
          </w:tcPr>
          <w:p w14:paraId="5E11A069"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702" w:type="pct"/>
            <w:vMerge/>
            <w:tcBorders>
              <w:left w:val="nil"/>
            </w:tcBorders>
            <w:shd w:val="clear" w:color="auto" w:fill="auto"/>
          </w:tcPr>
          <w:p w14:paraId="6543CC63"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r>
      <w:tr w:rsidR="00FD22B4" w:rsidRPr="00FD22B4" w14:paraId="20C7A2DF" w14:textId="77777777" w:rsidTr="007E4569">
        <w:tc>
          <w:tcPr>
            <w:tcW w:w="1682" w:type="pct"/>
            <w:tcBorders>
              <w:top w:val="nil"/>
              <w:bottom w:val="single" w:sz="4" w:space="0" w:color="auto"/>
              <w:right w:val="nil"/>
            </w:tcBorders>
            <w:shd w:val="clear" w:color="auto" w:fill="auto"/>
            <w:vAlign w:val="center"/>
          </w:tcPr>
          <w:p w14:paraId="549B290A"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Retired</w:t>
            </w:r>
          </w:p>
        </w:tc>
        <w:tc>
          <w:tcPr>
            <w:tcW w:w="467" w:type="pct"/>
            <w:tcBorders>
              <w:top w:val="nil"/>
              <w:bottom w:val="single" w:sz="4" w:space="0" w:color="auto"/>
              <w:right w:val="nil"/>
            </w:tcBorders>
            <w:shd w:val="clear" w:color="auto" w:fill="auto"/>
          </w:tcPr>
          <w:p w14:paraId="5F825626"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7</w:t>
            </w:r>
          </w:p>
        </w:tc>
        <w:tc>
          <w:tcPr>
            <w:tcW w:w="514" w:type="pct"/>
            <w:tcBorders>
              <w:top w:val="nil"/>
              <w:left w:val="nil"/>
              <w:bottom w:val="single" w:sz="4" w:space="0" w:color="auto"/>
              <w:right w:val="nil"/>
            </w:tcBorders>
            <w:shd w:val="clear" w:color="auto" w:fill="auto"/>
            <w:vAlign w:val="center"/>
          </w:tcPr>
          <w:p w14:paraId="262FD0C4"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77.8</w:t>
            </w:r>
          </w:p>
        </w:tc>
        <w:tc>
          <w:tcPr>
            <w:tcW w:w="467" w:type="pct"/>
            <w:tcBorders>
              <w:top w:val="nil"/>
              <w:left w:val="nil"/>
              <w:bottom w:val="single" w:sz="4" w:space="0" w:color="auto"/>
              <w:right w:val="nil"/>
            </w:tcBorders>
            <w:shd w:val="clear" w:color="auto" w:fill="auto"/>
            <w:vAlign w:val="center"/>
          </w:tcPr>
          <w:p w14:paraId="1368A455"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2</w:t>
            </w:r>
          </w:p>
        </w:tc>
        <w:tc>
          <w:tcPr>
            <w:tcW w:w="514" w:type="pct"/>
            <w:tcBorders>
              <w:top w:val="nil"/>
              <w:left w:val="nil"/>
              <w:bottom w:val="single" w:sz="4" w:space="0" w:color="auto"/>
            </w:tcBorders>
            <w:shd w:val="clear" w:color="auto" w:fill="auto"/>
            <w:vAlign w:val="center"/>
          </w:tcPr>
          <w:p w14:paraId="3074FC0A"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22.2</w:t>
            </w:r>
          </w:p>
        </w:tc>
        <w:tc>
          <w:tcPr>
            <w:tcW w:w="654" w:type="pct"/>
            <w:vMerge/>
            <w:tcBorders>
              <w:left w:val="nil"/>
              <w:bottom w:val="single" w:sz="4" w:space="0" w:color="auto"/>
            </w:tcBorders>
            <w:shd w:val="clear" w:color="auto" w:fill="auto"/>
          </w:tcPr>
          <w:p w14:paraId="12F5D717"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702" w:type="pct"/>
            <w:vMerge/>
            <w:tcBorders>
              <w:left w:val="nil"/>
              <w:bottom w:val="single" w:sz="4" w:space="0" w:color="auto"/>
            </w:tcBorders>
            <w:shd w:val="clear" w:color="auto" w:fill="auto"/>
          </w:tcPr>
          <w:p w14:paraId="7C493D75"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r>
      <w:tr w:rsidR="00FD22B4" w:rsidRPr="00FD22B4" w14:paraId="5569AE81" w14:textId="77777777" w:rsidTr="007E4569">
        <w:tc>
          <w:tcPr>
            <w:tcW w:w="5000" w:type="pct"/>
            <w:gridSpan w:val="7"/>
            <w:tcBorders>
              <w:top w:val="single" w:sz="4" w:space="0" w:color="auto"/>
              <w:bottom w:val="single" w:sz="4" w:space="0" w:color="auto"/>
            </w:tcBorders>
            <w:shd w:val="clear" w:color="auto" w:fill="auto"/>
            <w:vAlign w:val="center"/>
          </w:tcPr>
          <w:p w14:paraId="25C0181C" w14:textId="77777777" w:rsidR="00FD22B4" w:rsidRPr="00FD22B4" w:rsidRDefault="00FD22B4" w:rsidP="00FD22B4">
            <w:pPr>
              <w:jc w:val="both"/>
              <w:rPr>
                <w:rFonts w:ascii="Times New Roman" w:eastAsia="Times New Roman" w:hAnsi="Times New Roman" w:cs="Times New Roman"/>
                <w:b/>
                <w:bCs/>
                <w:color w:val="000000"/>
                <w:sz w:val="20"/>
                <w:szCs w:val="20"/>
                <w:lang w:bidi="fa-IR"/>
              </w:rPr>
            </w:pPr>
            <w:r w:rsidRPr="00FD22B4">
              <w:rPr>
                <w:rFonts w:ascii="Times New Roman" w:eastAsia="Times New Roman" w:hAnsi="Times New Roman" w:cs="Times New Roman"/>
                <w:b/>
                <w:bCs/>
                <w:color w:val="000000"/>
                <w:sz w:val="20"/>
                <w:szCs w:val="20"/>
                <w:lang w:bidi="fa-IR"/>
              </w:rPr>
              <w:t>Income</w:t>
            </w:r>
          </w:p>
        </w:tc>
      </w:tr>
      <w:tr w:rsidR="00FD22B4" w:rsidRPr="00FD22B4" w14:paraId="14DCB214" w14:textId="77777777" w:rsidTr="007E4569">
        <w:tc>
          <w:tcPr>
            <w:tcW w:w="1682" w:type="pct"/>
            <w:tcBorders>
              <w:top w:val="single" w:sz="4" w:space="0" w:color="auto"/>
              <w:bottom w:val="nil"/>
              <w:right w:val="nil"/>
            </w:tcBorders>
            <w:shd w:val="clear" w:color="auto" w:fill="auto"/>
            <w:vAlign w:val="center"/>
          </w:tcPr>
          <w:p w14:paraId="52587DE1"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Sufficient expenses</w:t>
            </w:r>
          </w:p>
        </w:tc>
        <w:tc>
          <w:tcPr>
            <w:tcW w:w="467" w:type="pct"/>
            <w:tcBorders>
              <w:top w:val="single" w:sz="4" w:space="0" w:color="auto"/>
              <w:bottom w:val="nil"/>
              <w:right w:val="nil"/>
            </w:tcBorders>
            <w:shd w:val="clear" w:color="auto" w:fill="auto"/>
          </w:tcPr>
          <w:p w14:paraId="27E1F39C"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69</w:t>
            </w:r>
          </w:p>
        </w:tc>
        <w:tc>
          <w:tcPr>
            <w:tcW w:w="514" w:type="pct"/>
            <w:tcBorders>
              <w:top w:val="single" w:sz="4" w:space="0" w:color="auto"/>
              <w:left w:val="nil"/>
              <w:bottom w:val="nil"/>
              <w:right w:val="nil"/>
            </w:tcBorders>
            <w:shd w:val="clear" w:color="auto" w:fill="auto"/>
            <w:vAlign w:val="center"/>
          </w:tcPr>
          <w:p w14:paraId="224B7D78"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65.1</w:t>
            </w:r>
          </w:p>
        </w:tc>
        <w:tc>
          <w:tcPr>
            <w:tcW w:w="467" w:type="pct"/>
            <w:tcBorders>
              <w:top w:val="single" w:sz="4" w:space="0" w:color="auto"/>
              <w:left w:val="nil"/>
              <w:bottom w:val="nil"/>
              <w:right w:val="nil"/>
            </w:tcBorders>
            <w:shd w:val="clear" w:color="auto" w:fill="auto"/>
            <w:vAlign w:val="center"/>
          </w:tcPr>
          <w:p w14:paraId="4519173F"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37</w:t>
            </w:r>
          </w:p>
        </w:tc>
        <w:tc>
          <w:tcPr>
            <w:tcW w:w="514" w:type="pct"/>
            <w:tcBorders>
              <w:top w:val="single" w:sz="4" w:space="0" w:color="auto"/>
              <w:left w:val="nil"/>
              <w:bottom w:val="nil"/>
            </w:tcBorders>
            <w:shd w:val="clear" w:color="auto" w:fill="auto"/>
            <w:vAlign w:val="center"/>
          </w:tcPr>
          <w:p w14:paraId="6E9D9DA2"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34.9</w:t>
            </w:r>
          </w:p>
        </w:tc>
        <w:tc>
          <w:tcPr>
            <w:tcW w:w="654" w:type="pct"/>
            <w:vMerge w:val="restart"/>
            <w:tcBorders>
              <w:top w:val="single" w:sz="4" w:space="0" w:color="auto"/>
              <w:left w:val="nil"/>
              <w:bottom w:val="nil"/>
            </w:tcBorders>
            <w:shd w:val="clear" w:color="auto" w:fill="auto"/>
            <w:vAlign w:val="center"/>
          </w:tcPr>
          <w:p w14:paraId="2FB53036"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2.548</w:t>
            </w:r>
          </w:p>
        </w:tc>
        <w:tc>
          <w:tcPr>
            <w:tcW w:w="702" w:type="pct"/>
            <w:vMerge w:val="restart"/>
            <w:tcBorders>
              <w:top w:val="single" w:sz="4" w:space="0" w:color="auto"/>
              <w:left w:val="nil"/>
              <w:bottom w:val="nil"/>
            </w:tcBorders>
            <w:shd w:val="clear" w:color="auto" w:fill="auto"/>
            <w:vAlign w:val="center"/>
          </w:tcPr>
          <w:p w14:paraId="550751DF"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0.071</w:t>
            </w:r>
          </w:p>
        </w:tc>
      </w:tr>
      <w:tr w:rsidR="00FD22B4" w:rsidRPr="00FD22B4" w14:paraId="05383C5B" w14:textId="77777777" w:rsidTr="007E4569">
        <w:tc>
          <w:tcPr>
            <w:tcW w:w="1682" w:type="pct"/>
            <w:tcBorders>
              <w:top w:val="nil"/>
              <w:bottom w:val="single" w:sz="4" w:space="0" w:color="auto"/>
              <w:right w:val="nil"/>
            </w:tcBorders>
            <w:shd w:val="clear" w:color="auto" w:fill="auto"/>
            <w:vAlign w:val="center"/>
          </w:tcPr>
          <w:p w14:paraId="71A8697A"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Dose not sufficient</w:t>
            </w:r>
          </w:p>
        </w:tc>
        <w:tc>
          <w:tcPr>
            <w:tcW w:w="467" w:type="pct"/>
            <w:tcBorders>
              <w:top w:val="nil"/>
              <w:left w:val="nil"/>
              <w:bottom w:val="single" w:sz="4" w:space="0" w:color="auto"/>
              <w:right w:val="nil"/>
            </w:tcBorders>
            <w:shd w:val="clear" w:color="auto" w:fill="auto"/>
          </w:tcPr>
          <w:p w14:paraId="64E360B5"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77</w:t>
            </w:r>
          </w:p>
        </w:tc>
        <w:tc>
          <w:tcPr>
            <w:tcW w:w="514" w:type="pct"/>
            <w:tcBorders>
              <w:top w:val="nil"/>
              <w:left w:val="nil"/>
              <w:bottom w:val="single" w:sz="4" w:space="0" w:color="auto"/>
              <w:right w:val="nil"/>
            </w:tcBorders>
            <w:shd w:val="clear" w:color="auto" w:fill="auto"/>
            <w:vAlign w:val="center"/>
          </w:tcPr>
          <w:p w14:paraId="0201F578"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55.0</w:t>
            </w:r>
          </w:p>
        </w:tc>
        <w:tc>
          <w:tcPr>
            <w:tcW w:w="467" w:type="pct"/>
            <w:tcBorders>
              <w:top w:val="nil"/>
              <w:left w:val="nil"/>
              <w:bottom w:val="single" w:sz="4" w:space="0" w:color="auto"/>
              <w:right w:val="nil"/>
            </w:tcBorders>
            <w:shd w:val="clear" w:color="auto" w:fill="auto"/>
            <w:vAlign w:val="center"/>
          </w:tcPr>
          <w:p w14:paraId="2032BDC9"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63</w:t>
            </w:r>
          </w:p>
        </w:tc>
        <w:tc>
          <w:tcPr>
            <w:tcW w:w="514" w:type="pct"/>
            <w:tcBorders>
              <w:top w:val="nil"/>
              <w:left w:val="nil"/>
              <w:bottom w:val="single" w:sz="4" w:space="0" w:color="auto"/>
              <w:right w:val="nil"/>
            </w:tcBorders>
            <w:shd w:val="clear" w:color="auto" w:fill="auto"/>
            <w:vAlign w:val="center"/>
          </w:tcPr>
          <w:p w14:paraId="55A77C8C"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45.0</w:t>
            </w:r>
          </w:p>
        </w:tc>
        <w:tc>
          <w:tcPr>
            <w:tcW w:w="654" w:type="pct"/>
            <w:vMerge/>
            <w:tcBorders>
              <w:top w:val="nil"/>
              <w:left w:val="nil"/>
              <w:bottom w:val="single" w:sz="4" w:space="0" w:color="auto"/>
            </w:tcBorders>
            <w:shd w:val="clear" w:color="auto" w:fill="auto"/>
          </w:tcPr>
          <w:p w14:paraId="1561DE01"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702" w:type="pct"/>
            <w:vMerge/>
            <w:tcBorders>
              <w:top w:val="nil"/>
              <w:bottom w:val="nil"/>
            </w:tcBorders>
            <w:shd w:val="clear" w:color="auto" w:fill="auto"/>
          </w:tcPr>
          <w:p w14:paraId="668E895A"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r>
      <w:tr w:rsidR="00FD22B4" w:rsidRPr="00FD22B4" w14:paraId="3FE67C8D" w14:textId="77777777" w:rsidTr="007E4569">
        <w:tc>
          <w:tcPr>
            <w:tcW w:w="5000" w:type="pct"/>
            <w:gridSpan w:val="7"/>
            <w:tcBorders>
              <w:top w:val="single" w:sz="4" w:space="0" w:color="auto"/>
              <w:bottom w:val="nil"/>
            </w:tcBorders>
            <w:shd w:val="clear" w:color="auto" w:fill="auto"/>
            <w:vAlign w:val="center"/>
          </w:tcPr>
          <w:p w14:paraId="59702FCC" w14:textId="77777777" w:rsidR="00FD22B4" w:rsidRPr="00FD22B4" w:rsidRDefault="00FD22B4" w:rsidP="00FD22B4">
            <w:pPr>
              <w:jc w:val="both"/>
              <w:rPr>
                <w:rFonts w:ascii="Times New Roman" w:eastAsia="Times New Roman" w:hAnsi="Times New Roman" w:cs="Times New Roman"/>
                <w:b/>
                <w:bCs/>
                <w:color w:val="000000"/>
                <w:sz w:val="20"/>
                <w:szCs w:val="20"/>
                <w:lang w:bidi="fa-IR"/>
              </w:rPr>
            </w:pPr>
            <w:r w:rsidRPr="00FD22B4">
              <w:rPr>
                <w:rFonts w:ascii="Times New Roman" w:eastAsia="Times New Roman" w:hAnsi="Times New Roman" w:cs="Times New Roman"/>
                <w:b/>
                <w:bCs/>
                <w:color w:val="000000"/>
                <w:sz w:val="20"/>
                <w:szCs w:val="20"/>
                <w:lang w:bidi="fa-IR"/>
              </w:rPr>
              <w:t xml:space="preserve">PPI </w:t>
            </w:r>
          </w:p>
        </w:tc>
      </w:tr>
      <w:tr w:rsidR="00FD22B4" w:rsidRPr="00FD22B4" w14:paraId="1CFBE9B8" w14:textId="77777777" w:rsidTr="007E4569">
        <w:tc>
          <w:tcPr>
            <w:tcW w:w="1682" w:type="pct"/>
            <w:tcBorders>
              <w:top w:val="single" w:sz="4" w:space="0" w:color="auto"/>
              <w:bottom w:val="nil"/>
              <w:right w:val="nil"/>
            </w:tcBorders>
            <w:shd w:val="clear" w:color="auto" w:fill="auto"/>
            <w:vAlign w:val="center"/>
          </w:tcPr>
          <w:p w14:paraId="08450617"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Used</w:t>
            </w:r>
          </w:p>
        </w:tc>
        <w:tc>
          <w:tcPr>
            <w:tcW w:w="467" w:type="pct"/>
            <w:tcBorders>
              <w:top w:val="single" w:sz="4" w:space="0" w:color="auto"/>
              <w:left w:val="nil"/>
              <w:bottom w:val="nil"/>
              <w:right w:val="nil"/>
            </w:tcBorders>
            <w:shd w:val="clear" w:color="auto" w:fill="auto"/>
          </w:tcPr>
          <w:p w14:paraId="5B07642A"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107</w:t>
            </w:r>
          </w:p>
        </w:tc>
        <w:tc>
          <w:tcPr>
            <w:tcW w:w="514" w:type="pct"/>
            <w:tcBorders>
              <w:top w:val="single" w:sz="4" w:space="0" w:color="auto"/>
              <w:left w:val="nil"/>
              <w:bottom w:val="nil"/>
              <w:right w:val="nil"/>
            </w:tcBorders>
            <w:shd w:val="clear" w:color="auto" w:fill="auto"/>
            <w:vAlign w:val="center"/>
          </w:tcPr>
          <w:p w14:paraId="459A87DC"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61.1</w:t>
            </w:r>
          </w:p>
        </w:tc>
        <w:tc>
          <w:tcPr>
            <w:tcW w:w="467" w:type="pct"/>
            <w:tcBorders>
              <w:top w:val="single" w:sz="4" w:space="0" w:color="auto"/>
              <w:left w:val="nil"/>
              <w:bottom w:val="nil"/>
              <w:right w:val="nil"/>
            </w:tcBorders>
            <w:shd w:val="clear" w:color="auto" w:fill="auto"/>
            <w:vAlign w:val="center"/>
          </w:tcPr>
          <w:p w14:paraId="545ACC47"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68</w:t>
            </w:r>
          </w:p>
        </w:tc>
        <w:tc>
          <w:tcPr>
            <w:tcW w:w="514" w:type="pct"/>
            <w:tcBorders>
              <w:top w:val="single" w:sz="4" w:space="0" w:color="auto"/>
              <w:left w:val="nil"/>
              <w:bottom w:val="nil"/>
              <w:right w:val="nil"/>
            </w:tcBorders>
            <w:shd w:val="clear" w:color="auto" w:fill="auto"/>
            <w:vAlign w:val="center"/>
          </w:tcPr>
          <w:p w14:paraId="3A5B92F7"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38.9</w:t>
            </w:r>
          </w:p>
        </w:tc>
        <w:tc>
          <w:tcPr>
            <w:tcW w:w="654" w:type="pct"/>
            <w:vMerge w:val="restart"/>
            <w:tcBorders>
              <w:top w:val="single" w:sz="4" w:space="0" w:color="auto"/>
              <w:left w:val="nil"/>
              <w:bottom w:val="nil"/>
              <w:right w:val="nil"/>
            </w:tcBorders>
            <w:shd w:val="clear" w:color="auto" w:fill="auto"/>
            <w:vAlign w:val="center"/>
          </w:tcPr>
          <w:p w14:paraId="6621D908"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0.804</w:t>
            </w:r>
          </w:p>
        </w:tc>
        <w:tc>
          <w:tcPr>
            <w:tcW w:w="702" w:type="pct"/>
            <w:vMerge w:val="restart"/>
            <w:tcBorders>
              <w:top w:val="single" w:sz="4" w:space="0" w:color="auto"/>
              <w:left w:val="nil"/>
              <w:bottom w:val="nil"/>
            </w:tcBorders>
            <w:shd w:val="clear" w:color="auto" w:fill="auto"/>
            <w:vAlign w:val="center"/>
          </w:tcPr>
          <w:p w14:paraId="3B8FF6CD"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0.392</w:t>
            </w:r>
          </w:p>
        </w:tc>
      </w:tr>
      <w:tr w:rsidR="00FD22B4" w:rsidRPr="00FD22B4" w14:paraId="1724487A" w14:textId="77777777" w:rsidTr="007E4569">
        <w:tc>
          <w:tcPr>
            <w:tcW w:w="1682" w:type="pct"/>
            <w:tcBorders>
              <w:top w:val="nil"/>
              <w:bottom w:val="single" w:sz="4" w:space="0" w:color="auto"/>
              <w:right w:val="nil"/>
            </w:tcBorders>
            <w:shd w:val="clear" w:color="auto" w:fill="auto"/>
            <w:vAlign w:val="center"/>
          </w:tcPr>
          <w:p w14:paraId="07420A1E"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Not Used</w:t>
            </w:r>
          </w:p>
        </w:tc>
        <w:tc>
          <w:tcPr>
            <w:tcW w:w="467" w:type="pct"/>
            <w:tcBorders>
              <w:top w:val="nil"/>
              <w:left w:val="nil"/>
              <w:bottom w:val="single" w:sz="4" w:space="0" w:color="auto"/>
              <w:right w:val="nil"/>
            </w:tcBorders>
            <w:shd w:val="clear" w:color="auto" w:fill="auto"/>
          </w:tcPr>
          <w:p w14:paraId="0B8AE550"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39</w:t>
            </w:r>
          </w:p>
        </w:tc>
        <w:tc>
          <w:tcPr>
            <w:tcW w:w="514" w:type="pct"/>
            <w:tcBorders>
              <w:top w:val="nil"/>
              <w:left w:val="nil"/>
              <w:bottom w:val="single" w:sz="4" w:space="0" w:color="auto"/>
              <w:right w:val="nil"/>
            </w:tcBorders>
            <w:shd w:val="clear" w:color="auto" w:fill="auto"/>
            <w:vAlign w:val="center"/>
          </w:tcPr>
          <w:p w14:paraId="6A8BDB51"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54.9</w:t>
            </w:r>
          </w:p>
        </w:tc>
        <w:tc>
          <w:tcPr>
            <w:tcW w:w="467" w:type="pct"/>
            <w:tcBorders>
              <w:top w:val="nil"/>
              <w:left w:val="nil"/>
              <w:bottom w:val="single" w:sz="4" w:space="0" w:color="auto"/>
              <w:right w:val="nil"/>
            </w:tcBorders>
            <w:shd w:val="clear" w:color="auto" w:fill="auto"/>
            <w:vAlign w:val="center"/>
          </w:tcPr>
          <w:p w14:paraId="1269A78B"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32</w:t>
            </w:r>
          </w:p>
        </w:tc>
        <w:tc>
          <w:tcPr>
            <w:tcW w:w="514" w:type="pct"/>
            <w:tcBorders>
              <w:top w:val="nil"/>
              <w:left w:val="nil"/>
              <w:bottom w:val="single" w:sz="4" w:space="0" w:color="auto"/>
              <w:right w:val="nil"/>
            </w:tcBorders>
            <w:shd w:val="clear" w:color="auto" w:fill="auto"/>
            <w:vAlign w:val="center"/>
          </w:tcPr>
          <w:p w14:paraId="7A4D2F4C" w14:textId="77777777" w:rsidR="00FD22B4" w:rsidRPr="00FD22B4" w:rsidRDefault="00FD22B4" w:rsidP="00FD22B4">
            <w:pPr>
              <w:jc w:val="both"/>
              <w:rPr>
                <w:rFonts w:ascii="Times New Roman" w:eastAsia="Times New Roman" w:hAnsi="Times New Roman" w:cs="Times New Roman"/>
                <w:color w:val="000000"/>
                <w:sz w:val="20"/>
                <w:szCs w:val="20"/>
                <w:lang w:bidi="fa-IR"/>
              </w:rPr>
            </w:pPr>
            <w:r w:rsidRPr="00FD22B4">
              <w:rPr>
                <w:rFonts w:ascii="Times New Roman" w:eastAsia="Times New Roman" w:hAnsi="Times New Roman" w:cs="Times New Roman"/>
                <w:color w:val="000000"/>
                <w:sz w:val="20"/>
                <w:szCs w:val="20"/>
                <w:lang w:bidi="fa-IR"/>
              </w:rPr>
              <w:t>45.1</w:t>
            </w:r>
          </w:p>
        </w:tc>
        <w:tc>
          <w:tcPr>
            <w:tcW w:w="654" w:type="pct"/>
            <w:vMerge/>
            <w:tcBorders>
              <w:top w:val="nil"/>
              <w:left w:val="nil"/>
              <w:bottom w:val="single" w:sz="4" w:space="0" w:color="auto"/>
              <w:right w:val="nil"/>
            </w:tcBorders>
            <w:shd w:val="clear" w:color="auto" w:fill="auto"/>
          </w:tcPr>
          <w:p w14:paraId="7E1C7276"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702" w:type="pct"/>
            <w:vMerge/>
            <w:tcBorders>
              <w:top w:val="nil"/>
              <w:left w:val="nil"/>
              <w:bottom w:val="single" w:sz="4" w:space="0" w:color="auto"/>
            </w:tcBorders>
            <w:shd w:val="clear" w:color="auto" w:fill="auto"/>
          </w:tcPr>
          <w:p w14:paraId="246022D0"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r>
      <w:tr w:rsidR="00FD22B4" w:rsidRPr="00FD22B4" w14:paraId="3130DDF0" w14:textId="77777777" w:rsidTr="007E4569">
        <w:tc>
          <w:tcPr>
            <w:tcW w:w="1682" w:type="pct"/>
            <w:tcBorders>
              <w:top w:val="single" w:sz="4" w:space="0" w:color="auto"/>
            </w:tcBorders>
            <w:shd w:val="clear" w:color="auto" w:fill="auto"/>
            <w:vAlign w:val="center"/>
          </w:tcPr>
          <w:p w14:paraId="65FD2BA9" w14:textId="77777777" w:rsidR="00FD22B4" w:rsidRPr="00FD22B4" w:rsidRDefault="00FD22B4" w:rsidP="00FD22B4">
            <w:pPr>
              <w:jc w:val="both"/>
              <w:rPr>
                <w:rFonts w:ascii="Times New Roman" w:eastAsia="Times New Roman" w:hAnsi="Times New Roman" w:cs="Times New Roman"/>
                <w:b/>
                <w:bCs/>
                <w:color w:val="000000"/>
                <w:sz w:val="20"/>
                <w:szCs w:val="20"/>
                <w:lang w:bidi="fa-IR"/>
              </w:rPr>
            </w:pPr>
            <w:r w:rsidRPr="00FD22B4">
              <w:rPr>
                <w:rFonts w:ascii="Times New Roman" w:eastAsia="Times New Roman" w:hAnsi="Times New Roman" w:cs="Times New Roman"/>
                <w:b/>
                <w:bCs/>
                <w:color w:val="000000"/>
                <w:sz w:val="20"/>
                <w:szCs w:val="20"/>
                <w:lang w:bidi="fa-IR"/>
              </w:rPr>
              <w:t>Total</w:t>
            </w:r>
          </w:p>
        </w:tc>
        <w:tc>
          <w:tcPr>
            <w:tcW w:w="467" w:type="pct"/>
            <w:tcBorders>
              <w:top w:val="single" w:sz="4" w:space="0" w:color="auto"/>
            </w:tcBorders>
            <w:shd w:val="clear" w:color="auto" w:fill="auto"/>
          </w:tcPr>
          <w:p w14:paraId="3C80ED34" w14:textId="77777777" w:rsidR="00FD22B4" w:rsidRPr="00FD22B4" w:rsidRDefault="00FD22B4" w:rsidP="00FD22B4">
            <w:pPr>
              <w:jc w:val="both"/>
              <w:rPr>
                <w:rFonts w:ascii="Times New Roman" w:eastAsia="Times New Roman" w:hAnsi="Times New Roman" w:cs="Times New Roman"/>
                <w:b/>
                <w:bCs/>
                <w:color w:val="000000"/>
                <w:sz w:val="20"/>
                <w:szCs w:val="20"/>
                <w:lang w:bidi="fa-IR"/>
              </w:rPr>
            </w:pPr>
            <w:r w:rsidRPr="00FD22B4">
              <w:rPr>
                <w:rFonts w:ascii="Times New Roman" w:eastAsia="Times New Roman" w:hAnsi="Times New Roman" w:cs="Times New Roman"/>
                <w:b/>
                <w:bCs/>
                <w:color w:val="000000"/>
                <w:sz w:val="20"/>
                <w:szCs w:val="20"/>
                <w:lang w:bidi="fa-IR"/>
              </w:rPr>
              <w:t>146</w:t>
            </w:r>
          </w:p>
        </w:tc>
        <w:tc>
          <w:tcPr>
            <w:tcW w:w="514" w:type="pct"/>
            <w:tcBorders>
              <w:top w:val="single" w:sz="4" w:space="0" w:color="auto"/>
            </w:tcBorders>
            <w:shd w:val="clear" w:color="auto" w:fill="auto"/>
            <w:vAlign w:val="center"/>
          </w:tcPr>
          <w:p w14:paraId="3918B291" w14:textId="77777777" w:rsidR="00FD22B4" w:rsidRPr="00FD22B4" w:rsidRDefault="00FD22B4" w:rsidP="00FD22B4">
            <w:pPr>
              <w:jc w:val="both"/>
              <w:rPr>
                <w:rFonts w:ascii="Times New Roman" w:eastAsia="Times New Roman" w:hAnsi="Times New Roman" w:cs="Times New Roman"/>
                <w:b/>
                <w:bCs/>
                <w:color w:val="000000"/>
                <w:sz w:val="20"/>
                <w:szCs w:val="20"/>
                <w:lang w:bidi="fa-IR"/>
              </w:rPr>
            </w:pPr>
            <w:r w:rsidRPr="00FD22B4">
              <w:rPr>
                <w:rFonts w:ascii="Times New Roman" w:eastAsia="Times New Roman" w:hAnsi="Times New Roman" w:cs="Times New Roman"/>
                <w:b/>
                <w:bCs/>
                <w:color w:val="000000"/>
                <w:sz w:val="20"/>
                <w:szCs w:val="20"/>
                <w:lang w:bidi="fa-IR"/>
              </w:rPr>
              <w:t>59.3</w:t>
            </w:r>
          </w:p>
        </w:tc>
        <w:tc>
          <w:tcPr>
            <w:tcW w:w="467" w:type="pct"/>
            <w:tcBorders>
              <w:top w:val="single" w:sz="4" w:space="0" w:color="auto"/>
            </w:tcBorders>
            <w:shd w:val="clear" w:color="auto" w:fill="auto"/>
            <w:vAlign w:val="center"/>
          </w:tcPr>
          <w:p w14:paraId="038733E1" w14:textId="77777777" w:rsidR="00FD22B4" w:rsidRPr="00FD22B4" w:rsidRDefault="00FD22B4" w:rsidP="00FD22B4">
            <w:pPr>
              <w:jc w:val="both"/>
              <w:rPr>
                <w:rFonts w:ascii="Times New Roman" w:eastAsia="Times New Roman" w:hAnsi="Times New Roman" w:cs="Times New Roman"/>
                <w:b/>
                <w:bCs/>
                <w:color w:val="000000"/>
                <w:sz w:val="20"/>
                <w:szCs w:val="20"/>
                <w:lang w:bidi="fa-IR"/>
              </w:rPr>
            </w:pPr>
            <w:r w:rsidRPr="00FD22B4">
              <w:rPr>
                <w:rFonts w:ascii="Times New Roman" w:eastAsia="Times New Roman" w:hAnsi="Times New Roman" w:cs="Times New Roman"/>
                <w:b/>
                <w:bCs/>
                <w:color w:val="000000"/>
                <w:sz w:val="20"/>
                <w:szCs w:val="20"/>
                <w:lang w:bidi="fa-IR"/>
              </w:rPr>
              <w:t>100</w:t>
            </w:r>
          </w:p>
        </w:tc>
        <w:tc>
          <w:tcPr>
            <w:tcW w:w="514" w:type="pct"/>
            <w:tcBorders>
              <w:top w:val="single" w:sz="4" w:space="0" w:color="auto"/>
            </w:tcBorders>
            <w:shd w:val="clear" w:color="auto" w:fill="auto"/>
            <w:vAlign w:val="center"/>
          </w:tcPr>
          <w:p w14:paraId="74DDF1FD" w14:textId="77777777" w:rsidR="00FD22B4" w:rsidRPr="00FD22B4" w:rsidRDefault="00FD22B4" w:rsidP="00FD22B4">
            <w:pPr>
              <w:jc w:val="both"/>
              <w:rPr>
                <w:rFonts w:ascii="Times New Roman" w:eastAsia="Times New Roman" w:hAnsi="Times New Roman" w:cs="Times New Roman"/>
                <w:b/>
                <w:bCs/>
                <w:color w:val="000000"/>
                <w:sz w:val="20"/>
                <w:szCs w:val="20"/>
                <w:lang w:bidi="fa-IR"/>
              </w:rPr>
            </w:pPr>
            <w:r w:rsidRPr="00FD22B4">
              <w:rPr>
                <w:rFonts w:ascii="Times New Roman" w:eastAsia="Times New Roman" w:hAnsi="Times New Roman" w:cs="Times New Roman"/>
                <w:b/>
                <w:bCs/>
                <w:color w:val="000000"/>
                <w:sz w:val="20"/>
                <w:szCs w:val="20"/>
                <w:lang w:bidi="fa-IR"/>
              </w:rPr>
              <w:t>40.7</w:t>
            </w:r>
          </w:p>
        </w:tc>
        <w:tc>
          <w:tcPr>
            <w:tcW w:w="654" w:type="pct"/>
            <w:tcBorders>
              <w:top w:val="single" w:sz="4" w:space="0" w:color="auto"/>
            </w:tcBorders>
            <w:shd w:val="clear" w:color="auto" w:fill="auto"/>
          </w:tcPr>
          <w:p w14:paraId="01995A0B"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c>
          <w:tcPr>
            <w:tcW w:w="702" w:type="pct"/>
            <w:tcBorders>
              <w:top w:val="single" w:sz="4" w:space="0" w:color="auto"/>
            </w:tcBorders>
            <w:shd w:val="clear" w:color="auto" w:fill="auto"/>
          </w:tcPr>
          <w:p w14:paraId="73201775" w14:textId="77777777" w:rsidR="00FD22B4" w:rsidRPr="00FD22B4" w:rsidRDefault="00FD22B4" w:rsidP="00FD22B4">
            <w:pPr>
              <w:jc w:val="both"/>
              <w:rPr>
                <w:rFonts w:ascii="Times New Roman" w:eastAsia="Times New Roman" w:hAnsi="Times New Roman" w:cs="Times New Roman"/>
                <w:color w:val="000000"/>
                <w:sz w:val="20"/>
                <w:szCs w:val="20"/>
                <w:lang w:bidi="fa-IR"/>
              </w:rPr>
            </w:pPr>
          </w:p>
        </w:tc>
      </w:tr>
    </w:tbl>
    <w:p w14:paraId="793C572B" w14:textId="77777777" w:rsidR="00FD22B4" w:rsidRDefault="00FD22B4" w:rsidP="003B50AC">
      <w:pPr>
        <w:spacing w:after="0" w:line="240" w:lineRule="auto"/>
        <w:ind w:firstLine="567"/>
        <w:jc w:val="both"/>
        <w:rPr>
          <w:rFonts w:asciiTheme="majorBidi" w:hAnsiTheme="majorBidi" w:cstheme="majorBidi"/>
          <w:sz w:val="21"/>
          <w:szCs w:val="21"/>
        </w:rPr>
      </w:pPr>
    </w:p>
    <w:p w14:paraId="69F9C9F3" w14:textId="77777777" w:rsidR="00AC2576" w:rsidRDefault="00AC2576" w:rsidP="00AC2576">
      <w:pPr>
        <w:spacing w:after="0" w:line="240" w:lineRule="auto"/>
        <w:ind w:firstLine="567"/>
        <w:jc w:val="both"/>
        <w:rPr>
          <w:rFonts w:asciiTheme="majorBidi" w:hAnsiTheme="majorBidi" w:cstheme="majorBidi"/>
          <w:sz w:val="20"/>
          <w:szCs w:val="20"/>
          <w:lang w:val="tr-TR"/>
        </w:rPr>
        <w:sectPr w:rsidR="00AC2576" w:rsidSect="00FD22B4">
          <w:type w:val="continuous"/>
          <w:pgSz w:w="12240" w:h="15840"/>
          <w:pgMar w:top="1411" w:right="864" w:bottom="2275" w:left="864" w:header="720" w:footer="720" w:gutter="0"/>
          <w:cols w:space="720"/>
          <w:docGrid w:linePitch="360"/>
        </w:sectPr>
      </w:pPr>
    </w:p>
    <w:p w14:paraId="662012ED" w14:textId="094A1729" w:rsidR="00AC2576" w:rsidRPr="00AC2576" w:rsidRDefault="00AC2576" w:rsidP="00AC2576">
      <w:pPr>
        <w:spacing w:after="0" w:line="240" w:lineRule="auto"/>
        <w:ind w:firstLine="567"/>
        <w:jc w:val="both"/>
        <w:rPr>
          <w:rFonts w:asciiTheme="majorBidi" w:hAnsiTheme="majorBidi" w:cstheme="majorBidi"/>
          <w:sz w:val="20"/>
          <w:szCs w:val="20"/>
          <w:lang w:val="tr-TR"/>
        </w:rPr>
      </w:pPr>
      <w:r w:rsidRPr="00AC2576">
        <w:rPr>
          <w:rFonts w:asciiTheme="majorBidi" w:hAnsiTheme="majorBidi" w:cstheme="majorBidi"/>
          <w:sz w:val="20"/>
          <w:szCs w:val="20"/>
          <w:lang w:val="tr-TR"/>
        </w:rPr>
        <w:t xml:space="preserve">The overall rate of SARS-CoV-2 in </w:t>
      </w:r>
      <w:proofErr w:type="spellStart"/>
      <w:r w:rsidRPr="00AC2576">
        <w:rPr>
          <w:rFonts w:asciiTheme="majorBidi" w:hAnsiTheme="majorBidi" w:cstheme="majorBidi"/>
          <w:sz w:val="20"/>
          <w:szCs w:val="20"/>
          <w:lang w:val="tr-TR"/>
        </w:rPr>
        <w:t>our</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case</w:t>
      </w:r>
      <w:r w:rsidR="002663E9">
        <w:rPr>
          <w:rFonts w:asciiTheme="majorBidi" w:hAnsiTheme="majorBidi" w:cstheme="majorBidi"/>
          <w:sz w:val="20"/>
          <w:szCs w:val="20"/>
          <w:lang w:val="tr-TR"/>
        </w:rPr>
        <w:t>-</w:t>
      </w:r>
      <w:r w:rsidRPr="00AC2576">
        <w:rPr>
          <w:rFonts w:asciiTheme="majorBidi" w:hAnsiTheme="majorBidi" w:cstheme="majorBidi"/>
          <w:sz w:val="20"/>
          <w:szCs w:val="20"/>
          <w:lang w:val="tr-TR"/>
        </w:rPr>
        <w:t>control</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study</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was</w:t>
      </w:r>
      <w:proofErr w:type="spellEnd"/>
      <w:r w:rsidRPr="00AC2576">
        <w:rPr>
          <w:rFonts w:asciiTheme="majorBidi" w:hAnsiTheme="majorBidi" w:cstheme="majorBidi"/>
          <w:sz w:val="20"/>
          <w:szCs w:val="20"/>
          <w:lang w:val="tr-TR"/>
        </w:rPr>
        <w:t xml:space="preserve"> 64 (43.8%) male </w:t>
      </w:r>
      <w:proofErr w:type="spellStart"/>
      <w:r w:rsidRPr="00AC2576">
        <w:rPr>
          <w:rFonts w:asciiTheme="majorBidi" w:hAnsiTheme="majorBidi" w:cstheme="majorBidi"/>
          <w:sz w:val="20"/>
          <w:szCs w:val="20"/>
          <w:lang w:val="tr-TR"/>
        </w:rPr>
        <w:t>and</w:t>
      </w:r>
      <w:proofErr w:type="spellEnd"/>
      <w:r w:rsidRPr="00AC2576">
        <w:rPr>
          <w:rFonts w:asciiTheme="majorBidi" w:hAnsiTheme="majorBidi" w:cstheme="majorBidi"/>
          <w:sz w:val="20"/>
          <w:szCs w:val="20"/>
          <w:lang w:val="tr-TR"/>
        </w:rPr>
        <w:t xml:space="preserve"> 82 (33.0%) </w:t>
      </w:r>
      <w:proofErr w:type="spellStart"/>
      <w:r w:rsidRPr="00AC2576">
        <w:rPr>
          <w:rFonts w:asciiTheme="majorBidi" w:hAnsiTheme="majorBidi" w:cstheme="majorBidi"/>
          <w:sz w:val="20"/>
          <w:szCs w:val="20"/>
          <w:lang w:val="tr-TR"/>
        </w:rPr>
        <w:t>female</w:t>
      </w:r>
      <w:proofErr w:type="spellEnd"/>
      <w:r w:rsidRPr="00AC2576">
        <w:rPr>
          <w:rFonts w:asciiTheme="majorBidi" w:hAnsiTheme="majorBidi" w:cstheme="majorBidi"/>
          <w:sz w:val="20"/>
          <w:szCs w:val="20"/>
          <w:lang w:val="tr-TR"/>
        </w:rPr>
        <w:t xml:space="preserve"> in </w:t>
      </w:r>
      <w:proofErr w:type="spellStart"/>
      <w:r w:rsidR="002663E9">
        <w:rPr>
          <w:rFonts w:asciiTheme="majorBidi" w:hAnsiTheme="majorBidi" w:cstheme="majorBidi"/>
          <w:sz w:val="20"/>
          <w:szCs w:val="20"/>
          <w:lang w:val="tr-TR"/>
        </w:rPr>
        <w:t>the</w:t>
      </w:r>
      <w:proofErr w:type="spellEnd"/>
      <w:r w:rsidR="002663E9">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case</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group</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and</w:t>
      </w:r>
      <w:proofErr w:type="spellEnd"/>
      <w:r w:rsidRPr="00AC2576">
        <w:rPr>
          <w:rFonts w:asciiTheme="majorBidi" w:hAnsiTheme="majorBidi" w:cstheme="majorBidi"/>
          <w:sz w:val="20"/>
          <w:szCs w:val="20"/>
          <w:lang w:val="tr-TR"/>
        </w:rPr>
        <w:t xml:space="preserve"> 33 (33.0%) male </w:t>
      </w:r>
      <w:proofErr w:type="spellStart"/>
      <w:r w:rsidRPr="00AC2576">
        <w:rPr>
          <w:rFonts w:asciiTheme="majorBidi" w:hAnsiTheme="majorBidi" w:cstheme="majorBidi"/>
          <w:sz w:val="20"/>
          <w:szCs w:val="20"/>
          <w:lang w:val="tr-TR"/>
        </w:rPr>
        <w:t>and</w:t>
      </w:r>
      <w:proofErr w:type="spellEnd"/>
      <w:r w:rsidRPr="00AC2576">
        <w:rPr>
          <w:rFonts w:asciiTheme="majorBidi" w:hAnsiTheme="majorBidi" w:cstheme="majorBidi"/>
          <w:sz w:val="20"/>
          <w:szCs w:val="20"/>
          <w:lang w:val="tr-TR"/>
        </w:rPr>
        <w:t xml:space="preserve"> 67 (67.0%) </w:t>
      </w:r>
      <w:proofErr w:type="spellStart"/>
      <w:r w:rsidRPr="00AC2576">
        <w:rPr>
          <w:rFonts w:asciiTheme="majorBidi" w:hAnsiTheme="majorBidi" w:cstheme="majorBidi"/>
          <w:sz w:val="20"/>
          <w:szCs w:val="20"/>
          <w:lang w:val="tr-TR"/>
        </w:rPr>
        <w:t>female</w:t>
      </w:r>
      <w:proofErr w:type="spellEnd"/>
      <w:r w:rsidRPr="00AC2576">
        <w:rPr>
          <w:rFonts w:asciiTheme="majorBidi" w:hAnsiTheme="majorBidi" w:cstheme="majorBidi"/>
          <w:sz w:val="20"/>
          <w:szCs w:val="20"/>
          <w:lang w:val="tr-TR"/>
        </w:rPr>
        <w:t xml:space="preserve"> in </w:t>
      </w:r>
      <w:proofErr w:type="spellStart"/>
      <w:r w:rsidR="002663E9">
        <w:rPr>
          <w:rFonts w:asciiTheme="majorBidi" w:hAnsiTheme="majorBidi" w:cstheme="majorBidi"/>
          <w:sz w:val="20"/>
          <w:szCs w:val="20"/>
          <w:lang w:val="tr-TR"/>
        </w:rPr>
        <w:t>the</w:t>
      </w:r>
      <w:proofErr w:type="spellEnd"/>
      <w:r w:rsidR="002663E9">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control</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group</w:t>
      </w:r>
      <w:proofErr w:type="spellEnd"/>
      <w:r w:rsidRPr="00AC2576">
        <w:rPr>
          <w:rFonts w:asciiTheme="majorBidi" w:hAnsiTheme="majorBidi" w:cstheme="majorBidi"/>
          <w:sz w:val="20"/>
          <w:szCs w:val="20"/>
          <w:lang w:val="tr-TR"/>
        </w:rPr>
        <w:t xml:space="preserve">. Among these patients, 107 (73.3%) COVID-19 positive and 68 (68.0%) COVID-19 negative individuals had a history of current and past PPIs use but 39 (26.7%) COVID-19 positive and 32 (32.0%) COVID-19 negative individuals who have never used PPIs were included 1.29 (0.74 – 2.25). </w:t>
      </w:r>
    </w:p>
    <w:p w14:paraId="7782F007" w14:textId="77777777" w:rsidR="00AC2576" w:rsidRPr="00AC2576" w:rsidRDefault="00AC2576" w:rsidP="00AC2576">
      <w:pPr>
        <w:widowControl w:val="0"/>
        <w:spacing w:after="0" w:line="240" w:lineRule="auto"/>
        <w:ind w:firstLine="567"/>
        <w:jc w:val="both"/>
        <w:rPr>
          <w:rFonts w:asciiTheme="majorBidi" w:hAnsiTheme="majorBidi" w:cstheme="majorBidi"/>
          <w:sz w:val="20"/>
          <w:szCs w:val="20"/>
          <w:rtl/>
          <w:lang w:val="tr-TR" w:bidi="fa-IR"/>
        </w:rPr>
      </w:pPr>
      <w:r w:rsidRPr="00AC2576">
        <w:rPr>
          <w:rFonts w:asciiTheme="majorBidi" w:hAnsiTheme="majorBidi" w:cstheme="majorBidi"/>
          <w:sz w:val="20"/>
          <w:szCs w:val="20"/>
          <w:lang w:val="tr-TR"/>
        </w:rPr>
        <w:t xml:space="preserve">In this study, there was no significant difference between women with positive events (OR 1.58; 95% CI, 0.93-2.69) compared to men, illiterates (OR 1.63; 95%, CI, 0.98 - 2.72) compared to literates, marrieds (OR 1.38; 95% CI, 0.78 - 2.44) compared to unmarrieds, low incomes (OR 1.52; 95% CI, 0.91 - 2.56) compared to high -income and those who do </w:t>
      </w:r>
      <w:r w:rsidRPr="00AC2576">
        <w:rPr>
          <w:rFonts w:asciiTheme="majorBidi" w:hAnsiTheme="majorBidi" w:cstheme="majorBidi"/>
          <w:sz w:val="20"/>
          <w:szCs w:val="20"/>
          <w:lang w:val="tr-TR"/>
        </w:rPr>
        <w:t>not use PPIs (OR 1.52; 95% CI, 0.91 2.56) compared to those who use PPIs.</w:t>
      </w:r>
    </w:p>
    <w:p w14:paraId="118FD25E" w14:textId="6C4A8037" w:rsidR="00AC2576" w:rsidRDefault="00AC2576" w:rsidP="00AC2576">
      <w:pPr>
        <w:widowControl w:val="0"/>
        <w:spacing w:after="0" w:line="240" w:lineRule="auto"/>
        <w:ind w:firstLine="567"/>
        <w:jc w:val="both"/>
        <w:rPr>
          <w:rFonts w:asciiTheme="majorBidi" w:hAnsiTheme="majorBidi" w:cstheme="majorBidi"/>
          <w:b/>
          <w:bCs/>
          <w:sz w:val="20"/>
          <w:szCs w:val="20"/>
          <w:lang w:val="tr-TR"/>
        </w:rPr>
      </w:pPr>
      <w:r w:rsidRPr="00AC2576">
        <w:rPr>
          <w:rFonts w:asciiTheme="majorBidi" w:hAnsiTheme="majorBidi" w:cstheme="majorBidi"/>
          <w:sz w:val="20"/>
          <w:szCs w:val="20"/>
          <w:lang w:val="tr-TR"/>
        </w:rPr>
        <w:t xml:space="preserve">Odds ratios (ORs) and 95% confidence intervals (CIs) by potential risk factors for COVID-19 </w:t>
      </w:r>
      <w:r w:rsidRPr="00AC2576">
        <w:rPr>
          <w:rFonts w:asciiTheme="majorBidi" w:hAnsiTheme="majorBidi" w:cstheme="majorBidi"/>
          <w:sz w:val="20"/>
          <w:szCs w:val="20"/>
        </w:rPr>
        <w:t>are presented in (Table 3).</w:t>
      </w:r>
    </w:p>
    <w:p w14:paraId="2EC55FE5" w14:textId="53EE7405" w:rsidR="00AC2576" w:rsidRDefault="00AC2576" w:rsidP="00AC2576">
      <w:pPr>
        <w:spacing w:after="0" w:line="240" w:lineRule="auto"/>
        <w:ind w:firstLine="567"/>
        <w:jc w:val="both"/>
        <w:rPr>
          <w:rFonts w:asciiTheme="majorBidi" w:hAnsiTheme="majorBidi" w:cstheme="majorBidi"/>
          <w:b/>
          <w:bCs/>
          <w:sz w:val="20"/>
          <w:szCs w:val="20"/>
          <w:lang w:val="tr-TR"/>
        </w:rPr>
        <w:sectPr w:rsidR="00AC2576" w:rsidSect="00AC2576">
          <w:type w:val="continuous"/>
          <w:pgSz w:w="12240" w:h="15840"/>
          <w:pgMar w:top="1411" w:right="864" w:bottom="2275" w:left="864" w:header="720" w:footer="720" w:gutter="0"/>
          <w:cols w:num="2" w:space="720"/>
          <w:docGrid w:linePitch="360"/>
        </w:sectPr>
      </w:pPr>
      <w:r w:rsidRPr="00AC2576">
        <w:rPr>
          <w:rFonts w:asciiTheme="majorBidi" w:hAnsiTheme="majorBidi" w:cstheme="majorBidi"/>
          <w:sz w:val="20"/>
          <w:szCs w:val="20"/>
          <w:lang w:val="tr-TR"/>
        </w:rPr>
        <w:t xml:space="preserve">In multivariable analysis across the full sample, PPI use </w:t>
      </w:r>
      <w:proofErr w:type="spellStart"/>
      <w:r w:rsidRPr="00AC2576">
        <w:rPr>
          <w:rFonts w:asciiTheme="majorBidi" w:hAnsiTheme="majorBidi" w:cstheme="majorBidi"/>
          <w:sz w:val="20"/>
          <w:szCs w:val="20"/>
          <w:lang w:val="tr-TR"/>
        </w:rPr>
        <w:t>was</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independently</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associated</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with</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increased</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odds</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with</w:t>
      </w:r>
      <w:proofErr w:type="spellEnd"/>
      <w:r w:rsidR="002663E9">
        <w:rPr>
          <w:rFonts w:asciiTheme="majorBidi" w:hAnsiTheme="majorBidi" w:cstheme="majorBidi"/>
          <w:sz w:val="20"/>
          <w:szCs w:val="20"/>
          <w:lang w:val="tr-TR"/>
        </w:rPr>
        <w:t xml:space="preserve"> a</w:t>
      </w:r>
      <w:r w:rsidRPr="00AC2576">
        <w:rPr>
          <w:rFonts w:asciiTheme="majorBidi" w:hAnsiTheme="majorBidi" w:cstheme="majorBidi"/>
          <w:sz w:val="20"/>
          <w:szCs w:val="20"/>
          <w:lang w:val="tr-TR"/>
        </w:rPr>
        <w:t xml:space="preserve"> 95 % </w:t>
      </w:r>
      <w:proofErr w:type="spellStart"/>
      <w:r w:rsidRPr="00AC2576">
        <w:rPr>
          <w:rFonts w:asciiTheme="majorBidi" w:hAnsiTheme="majorBidi" w:cstheme="majorBidi"/>
          <w:sz w:val="20"/>
          <w:szCs w:val="20"/>
          <w:lang w:val="tr-TR"/>
        </w:rPr>
        <w:t>confidence</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interval</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for</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positive</w:t>
      </w:r>
      <w:proofErr w:type="spellEnd"/>
      <w:r w:rsidRPr="00AC2576">
        <w:rPr>
          <w:rFonts w:asciiTheme="majorBidi" w:hAnsiTheme="majorBidi" w:cstheme="majorBidi"/>
          <w:sz w:val="20"/>
          <w:szCs w:val="20"/>
          <w:lang w:val="tr-TR"/>
        </w:rPr>
        <w:t xml:space="preserve"> COVID-19 test and clinical outcomes. </w:t>
      </w:r>
      <w:r w:rsidRPr="00AC2576">
        <w:rPr>
          <w:rFonts w:asciiTheme="majorBidi" w:hAnsiTheme="majorBidi" w:cstheme="majorBidi"/>
          <w:sz w:val="20"/>
          <w:szCs w:val="20"/>
        </w:rPr>
        <w:t>C</w:t>
      </w:r>
      <w:r w:rsidRPr="00AC2576">
        <w:rPr>
          <w:rFonts w:asciiTheme="majorBidi" w:hAnsiTheme="majorBidi" w:cstheme="majorBidi"/>
          <w:sz w:val="20"/>
          <w:szCs w:val="20"/>
          <w:lang w:val="tr-TR"/>
        </w:rPr>
        <w:t xml:space="preserve">omparing individuals not using PPIs with those taking PPIs once or </w:t>
      </w:r>
      <w:proofErr w:type="spellStart"/>
      <w:r w:rsidRPr="00AC2576">
        <w:rPr>
          <w:rFonts w:asciiTheme="majorBidi" w:hAnsiTheme="majorBidi" w:cstheme="majorBidi"/>
          <w:sz w:val="20"/>
          <w:szCs w:val="20"/>
          <w:lang w:val="tr-TR"/>
        </w:rPr>
        <w:t>twice</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daily</w:t>
      </w:r>
      <w:proofErr w:type="spellEnd"/>
      <w:r w:rsidRPr="00AC2576">
        <w:rPr>
          <w:rFonts w:asciiTheme="majorBidi" w:hAnsiTheme="majorBidi" w:cstheme="majorBidi"/>
          <w:sz w:val="20"/>
          <w:szCs w:val="20"/>
          <w:lang w:val="tr-TR"/>
        </w:rPr>
        <w:t xml:space="preserve"> had </w:t>
      </w:r>
      <w:proofErr w:type="spellStart"/>
      <w:r w:rsidRPr="00AC2576">
        <w:rPr>
          <w:rFonts w:asciiTheme="majorBidi" w:hAnsiTheme="majorBidi" w:cstheme="majorBidi"/>
          <w:sz w:val="20"/>
          <w:szCs w:val="20"/>
          <w:lang w:val="tr-TR"/>
        </w:rPr>
        <w:t>significantly</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increased</w:t>
      </w:r>
      <w:proofErr w:type="spellEnd"/>
      <w:r w:rsidRPr="00AC2576">
        <w:rPr>
          <w:rFonts w:asciiTheme="majorBidi" w:hAnsiTheme="majorBidi" w:cstheme="majorBidi"/>
          <w:sz w:val="20"/>
          <w:szCs w:val="20"/>
          <w:lang w:val="tr-TR"/>
        </w:rPr>
        <w:t xml:space="preserve"> </w:t>
      </w:r>
      <w:proofErr w:type="spellStart"/>
      <w:r w:rsidR="002663E9">
        <w:rPr>
          <w:rFonts w:asciiTheme="majorBidi" w:hAnsiTheme="majorBidi" w:cstheme="majorBidi"/>
          <w:sz w:val="20"/>
          <w:szCs w:val="20"/>
          <w:lang w:val="tr-TR"/>
        </w:rPr>
        <w:t>the</w:t>
      </w:r>
      <w:proofErr w:type="spellEnd"/>
      <w:r w:rsidR="002663E9">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odds</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ratio</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for</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reporting</w:t>
      </w:r>
      <w:proofErr w:type="spellEnd"/>
      <w:r w:rsidRPr="00AC2576">
        <w:rPr>
          <w:rFonts w:asciiTheme="majorBidi" w:hAnsiTheme="majorBidi" w:cstheme="majorBidi"/>
          <w:sz w:val="20"/>
          <w:szCs w:val="20"/>
          <w:lang w:val="tr-TR"/>
        </w:rPr>
        <w:t xml:space="preserve"> a positive COVID-19 test. </w:t>
      </w:r>
      <w:proofErr w:type="spellStart"/>
      <w:r w:rsidRPr="00AC2576">
        <w:rPr>
          <w:rFonts w:asciiTheme="majorBidi" w:hAnsiTheme="majorBidi" w:cstheme="majorBidi"/>
          <w:sz w:val="20"/>
          <w:szCs w:val="20"/>
          <w:lang w:val="tr-TR"/>
        </w:rPr>
        <w:t>In</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addition</w:t>
      </w:r>
      <w:proofErr w:type="spellEnd"/>
      <w:r w:rsidR="002663E9">
        <w:rPr>
          <w:rFonts w:asciiTheme="majorBidi" w:hAnsiTheme="majorBidi" w:cstheme="majorBidi"/>
          <w:sz w:val="20"/>
          <w:szCs w:val="20"/>
          <w:lang w:val="tr-TR"/>
        </w:rPr>
        <w:t>,</w:t>
      </w:r>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we</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found</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the</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following</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results</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respiratory</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and</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digestive</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disorders</w:t>
      </w:r>
      <w:proofErr w:type="spellEnd"/>
      <w:r w:rsidRPr="00AC2576">
        <w:rPr>
          <w:rFonts w:asciiTheme="majorBidi" w:hAnsiTheme="majorBidi" w:cstheme="majorBidi"/>
          <w:sz w:val="20"/>
          <w:szCs w:val="20"/>
          <w:lang w:val="tr-TR"/>
        </w:rPr>
        <w:t xml:space="preserve"> (OR 2.47; 95% CI, 0.71-8.63) and (OR 2.16; 95% CI, 0.97-4.84) were not found to be significant. </w:t>
      </w:r>
      <w:r w:rsidRPr="00AC2576">
        <w:rPr>
          <w:rFonts w:asciiTheme="majorBidi" w:hAnsiTheme="majorBidi" w:cstheme="majorBidi"/>
          <w:sz w:val="20"/>
          <w:szCs w:val="20"/>
        </w:rPr>
        <w:t xml:space="preserve">On the other hand, systemic problems (OR 2.32; </w:t>
      </w:r>
      <w:r w:rsidRPr="00AC2576">
        <w:rPr>
          <w:rFonts w:asciiTheme="majorBidi" w:hAnsiTheme="majorBidi" w:cstheme="majorBidi"/>
          <w:sz w:val="20"/>
          <w:szCs w:val="20"/>
        </w:rPr>
        <w:lastRenderedPageBreak/>
        <w:t xml:space="preserve">95% CI, 1.01 - 5.31), taste and smell disorders (OR 2.23; 95% CI, 1.05 - 4.72), (OR 2.62; 95% CI, 1.23 - 5.45), requirement of oxygen therapy (ORs 4.38; 95% CI, 2.01-9.51), ICU </w:t>
      </w:r>
      <w:r w:rsidRPr="00AC2576">
        <w:rPr>
          <w:rFonts w:asciiTheme="majorBidi" w:hAnsiTheme="majorBidi" w:cstheme="majorBidi"/>
          <w:sz w:val="20"/>
          <w:szCs w:val="20"/>
        </w:rPr>
        <w:t>admission (OR 7.56; 95% CI, 2.93 - 19.6) and requirement of mechanical ventilation</w:t>
      </w:r>
      <w:r w:rsidRPr="00AC2576">
        <w:rPr>
          <w:rFonts w:asciiTheme="majorBidi" w:hAnsiTheme="majorBidi" w:cstheme="majorBidi"/>
          <w:b/>
          <w:bCs/>
          <w:sz w:val="20"/>
          <w:szCs w:val="20"/>
        </w:rPr>
        <w:t xml:space="preserve"> </w:t>
      </w:r>
      <w:r w:rsidRPr="00AC2576">
        <w:rPr>
          <w:rFonts w:asciiTheme="majorBidi" w:hAnsiTheme="majorBidi" w:cstheme="majorBidi"/>
          <w:sz w:val="20"/>
          <w:szCs w:val="20"/>
        </w:rPr>
        <w:t>(OR 5.99; 95% CI, 2.52 - 14.30) has been received significant (Table 4).</w:t>
      </w:r>
    </w:p>
    <w:p w14:paraId="20B300A7" w14:textId="77777777" w:rsidR="00B22104" w:rsidRDefault="00B22104" w:rsidP="00AC2576">
      <w:pPr>
        <w:spacing w:after="0" w:line="240" w:lineRule="auto"/>
        <w:ind w:firstLine="567"/>
        <w:jc w:val="both"/>
        <w:rPr>
          <w:rFonts w:asciiTheme="majorBidi" w:hAnsiTheme="majorBidi" w:cstheme="majorBidi"/>
          <w:b/>
          <w:bCs/>
          <w:sz w:val="20"/>
          <w:szCs w:val="20"/>
          <w:lang w:val="tr-TR"/>
        </w:rPr>
      </w:pPr>
    </w:p>
    <w:p w14:paraId="03F5CDC9" w14:textId="1B90E522" w:rsidR="00AC2576" w:rsidRPr="00AC2576" w:rsidRDefault="00AC2576" w:rsidP="00AC2576">
      <w:pPr>
        <w:spacing w:after="0" w:line="240" w:lineRule="auto"/>
        <w:ind w:firstLine="567"/>
        <w:jc w:val="both"/>
        <w:rPr>
          <w:rFonts w:asciiTheme="majorBidi" w:hAnsiTheme="majorBidi" w:cstheme="majorBidi"/>
          <w:sz w:val="20"/>
          <w:szCs w:val="20"/>
        </w:rPr>
      </w:pPr>
      <w:r w:rsidRPr="00AC2576">
        <w:rPr>
          <w:rFonts w:asciiTheme="majorBidi" w:hAnsiTheme="majorBidi" w:cstheme="majorBidi"/>
          <w:b/>
          <w:bCs/>
          <w:sz w:val="20"/>
          <w:szCs w:val="20"/>
          <w:lang w:val="tr-TR"/>
        </w:rPr>
        <w:t>Table 3.</w:t>
      </w:r>
      <w:r w:rsidRPr="00AC2576">
        <w:rPr>
          <w:rFonts w:asciiTheme="majorBidi" w:hAnsiTheme="majorBidi" w:cstheme="majorBidi"/>
          <w:sz w:val="20"/>
          <w:szCs w:val="20"/>
          <w:lang w:val="tr-TR"/>
        </w:rPr>
        <w:t> Odds ratios (ORs) and 95% confidence intervals (CIs) by potential risk factors for COVID-19, Herat province Afghanistan 2022</w:t>
      </w:r>
    </w:p>
    <w:tbl>
      <w:tblPr>
        <w:tblW w:w="4306" w:type="pct"/>
        <w:jc w:val="center"/>
        <w:tblCellMar>
          <w:left w:w="0" w:type="dxa"/>
          <w:right w:w="0" w:type="dxa"/>
        </w:tblCellMar>
        <w:tblLook w:val="04A0" w:firstRow="1" w:lastRow="0" w:firstColumn="1" w:lastColumn="0" w:noHBand="0" w:noVBand="1"/>
      </w:tblPr>
      <w:tblGrid>
        <w:gridCol w:w="3017"/>
        <w:gridCol w:w="1718"/>
        <w:gridCol w:w="1711"/>
        <w:gridCol w:w="2399"/>
        <w:gridCol w:w="208"/>
      </w:tblGrid>
      <w:tr w:rsidR="00AC2576" w:rsidRPr="00AC2576" w14:paraId="37A5E04B" w14:textId="77777777" w:rsidTr="007E4569">
        <w:trPr>
          <w:trHeight w:val="187"/>
          <w:jc w:val="center"/>
        </w:trPr>
        <w:tc>
          <w:tcPr>
            <w:tcW w:w="1666" w:type="pct"/>
            <w:tcBorders>
              <w:top w:val="single" w:sz="6" w:space="0" w:color="auto"/>
            </w:tcBorders>
            <w:tcMar>
              <w:top w:w="0" w:type="dxa"/>
              <w:left w:w="70" w:type="dxa"/>
              <w:bottom w:w="0" w:type="dxa"/>
              <w:right w:w="70" w:type="dxa"/>
            </w:tcMar>
            <w:vAlign w:val="center"/>
            <w:hideMark/>
          </w:tcPr>
          <w:p w14:paraId="63A5D3A7"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 </w:t>
            </w:r>
          </w:p>
        </w:tc>
        <w:tc>
          <w:tcPr>
            <w:tcW w:w="3219" w:type="pct"/>
            <w:gridSpan w:val="3"/>
            <w:tcBorders>
              <w:top w:val="single" w:sz="6" w:space="0" w:color="auto"/>
            </w:tcBorders>
            <w:tcMar>
              <w:top w:w="0" w:type="dxa"/>
              <w:left w:w="70" w:type="dxa"/>
              <w:bottom w:w="0" w:type="dxa"/>
              <w:right w:w="70" w:type="dxa"/>
            </w:tcMar>
            <w:vAlign w:val="center"/>
            <w:hideMark/>
          </w:tcPr>
          <w:p w14:paraId="6BB58CC0" w14:textId="77777777" w:rsidR="00AC2576" w:rsidRPr="00AC2576" w:rsidRDefault="00AC2576" w:rsidP="00AC2576">
            <w:pPr>
              <w:spacing w:line="240" w:lineRule="auto"/>
              <w:jc w:val="center"/>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COVID-19</w:t>
            </w:r>
          </w:p>
        </w:tc>
        <w:tc>
          <w:tcPr>
            <w:tcW w:w="115" w:type="pct"/>
            <w:tcBorders>
              <w:top w:val="single" w:sz="6" w:space="0" w:color="auto"/>
            </w:tcBorders>
            <w:tcMar>
              <w:top w:w="0" w:type="dxa"/>
              <w:left w:w="70" w:type="dxa"/>
              <w:bottom w:w="0" w:type="dxa"/>
              <w:right w:w="70" w:type="dxa"/>
            </w:tcMar>
            <w:vAlign w:val="center"/>
            <w:hideMark/>
          </w:tcPr>
          <w:p w14:paraId="2EE58ED9"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 </w:t>
            </w:r>
          </w:p>
        </w:tc>
      </w:tr>
      <w:tr w:rsidR="00AC2576" w:rsidRPr="00AC2576" w14:paraId="3D58DE7E" w14:textId="77777777" w:rsidTr="007E4569">
        <w:trPr>
          <w:trHeight w:val="247"/>
          <w:jc w:val="center"/>
        </w:trPr>
        <w:tc>
          <w:tcPr>
            <w:tcW w:w="1666" w:type="pct"/>
            <w:tcBorders>
              <w:bottom w:val="single" w:sz="6" w:space="0" w:color="auto"/>
            </w:tcBorders>
            <w:tcMar>
              <w:top w:w="0" w:type="dxa"/>
              <w:left w:w="70" w:type="dxa"/>
              <w:bottom w:w="0" w:type="dxa"/>
              <w:right w:w="70" w:type="dxa"/>
            </w:tcMar>
            <w:vAlign w:val="center"/>
            <w:hideMark/>
          </w:tcPr>
          <w:p w14:paraId="719A5F55"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Characteristics</w:t>
            </w:r>
          </w:p>
        </w:tc>
        <w:tc>
          <w:tcPr>
            <w:tcW w:w="949" w:type="pct"/>
            <w:tcBorders>
              <w:top w:val="single" w:sz="6" w:space="0" w:color="auto"/>
              <w:bottom w:val="single" w:sz="6" w:space="0" w:color="auto"/>
            </w:tcBorders>
            <w:tcMar>
              <w:top w:w="0" w:type="dxa"/>
              <w:left w:w="70" w:type="dxa"/>
              <w:bottom w:w="0" w:type="dxa"/>
              <w:right w:w="70" w:type="dxa"/>
            </w:tcMar>
            <w:vAlign w:val="center"/>
            <w:hideMark/>
          </w:tcPr>
          <w:p w14:paraId="4A4821A9" w14:textId="77777777" w:rsidR="00AC2576" w:rsidRPr="00AC2576" w:rsidRDefault="00AC2576" w:rsidP="00AC2576">
            <w:pPr>
              <w:spacing w:line="240" w:lineRule="auto"/>
              <w:jc w:val="both"/>
              <w:rPr>
                <w:rFonts w:ascii="Times New Roman" w:eastAsia="Times New Roman" w:hAnsi="Times New Roman" w:cs="Times New Roman"/>
                <w:b/>
                <w:bCs/>
                <w:sz w:val="20"/>
                <w:szCs w:val="20"/>
                <w:lang w:val="tr-TR" w:eastAsia="tr-TR"/>
              </w:rPr>
            </w:pPr>
            <w:r w:rsidRPr="00AC2576">
              <w:rPr>
                <w:rFonts w:ascii="Times New Roman" w:eastAsia="Times New Roman" w:hAnsi="Times New Roman" w:cs="Times New Roman"/>
                <w:b/>
                <w:bCs/>
                <w:sz w:val="20"/>
                <w:szCs w:val="20"/>
                <w:lang w:val="tr-TR" w:eastAsia="tr-TR"/>
              </w:rPr>
              <w:t>Positive</w:t>
            </w:r>
          </w:p>
          <w:p w14:paraId="4C402BE2"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N (%)</w:t>
            </w:r>
          </w:p>
        </w:tc>
        <w:tc>
          <w:tcPr>
            <w:tcW w:w="945" w:type="pct"/>
            <w:tcBorders>
              <w:top w:val="single" w:sz="6" w:space="0" w:color="auto"/>
              <w:bottom w:val="single" w:sz="6" w:space="0" w:color="auto"/>
            </w:tcBorders>
            <w:tcMar>
              <w:top w:w="0" w:type="dxa"/>
              <w:left w:w="70" w:type="dxa"/>
              <w:bottom w:w="0" w:type="dxa"/>
              <w:right w:w="70" w:type="dxa"/>
            </w:tcMar>
            <w:vAlign w:val="center"/>
            <w:hideMark/>
          </w:tcPr>
          <w:p w14:paraId="54E04E9F" w14:textId="77777777" w:rsidR="00AC2576" w:rsidRPr="00AC2576" w:rsidRDefault="00AC2576" w:rsidP="00AC2576">
            <w:pPr>
              <w:spacing w:line="240" w:lineRule="auto"/>
              <w:jc w:val="both"/>
              <w:rPr>
                <w:rFonts w:ascii="Times New Roman" w:eastAsia="Times New Roman" w:hAnsi="Times New Roman" w:cs="Times New Roman"/>
                <w:b/>
                <w:bCs/>
                <w:sz w:val="20"/>
                <w:szCs w:val="20"/>
                <w:lang w:val="tr-TR" w:eastAsia="tr-TR"/>
              </w:rPr>
            </w:pPr>
            <w:r w:rsidRPr="00AC2576">
              <w:rPr>
                <w:rFonts w:ascii="Times New Roman" w:eastAsia="Times New Roman" w:hAnsi="Times New Roman" w:cs="Times New Roman"/>
                <w:b/>
                <w:bCs/>
                <w:sz w:val="20"/>
                <w:szCs w:val="20"/>
                <w:lang w:val="tr-TR" w:eastAsia="tr-TR"/>
              </w:rPr>
              <w:t>Negative</w:t>
            </w:r>
          </w:p>
          <w:p w14:paraId="3C351B94"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N (%)</w:t>
            </w:r>
          </w:p>
        </w:tc>
        <w:tc>
          <w:tcPr>
            <w:tcW w:w="1325" w:type="pct"/>
            <w:tcBorders>
              <w:top w:val="single" w:sz="6" w:space="0" w:color="auto"/>
              <w:bottom w:val="single" w:sz="6" w:space="0" w:color="auto"/>
            </w:tcBorders>
            <w:tcMar>
              <w:top w:w="0" w:type="dxa"/>
              <w:left w:w="70" w:type="dxa"/>
              <w:bottom w:w="0" w:type="dxa"/>
              <w:right w:w="70" w:type="dxa"/>
            </w:tcMar>
            <w:vAlign w:val="center"/>
            <w:hideMark/>
          </w:tcPr>
          <w:p w14:paraId="5C6FD33B"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OR (95% CI)</w:t>
            </w:r>
          </w:p>
        </w:tc>
        <w:tc>
          <w:tcPr>
            <w:tcW w:w="115" w:type="pct"/>
            <w:tcBorders>
              <w:bottom w:val="single" w:sz="6" w:space="0" w:color="auto"/>
            </w:tcBorders>
            <w:tcMar>
              <w:top w:w="0" w:type="dxa"/>
              <w:left w:w="70" w:type="dxa"/>
              <w:bottom w:w="0" w:type="dxa"/>
              <w:right w:w="70" w:type="dxa"/>
            </w:tcMar>
            <w:vAlign w:val="center"/>
            <w:hideMark/>
          </w:tcPr>
          <w:p w14:paraId="49076FCD"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r>
      <w:tr w:rsidR="00AC2576" w:rsidRPr="00AC2576" w14:paraId="06021F15" w14:textId="77777777" w:rsidTr="007E4569">
        <w:trPr>
          <w:trHeight w:val="408"/>
          <w:jc w:val="center"/>
        </w:trPr>
        <w:tc>
          <w:tcPr>
            <w:tcW w:w="1666" w:type="pct"/>
            <w:tcBorders>
              <w:bottom w:val="single" w:sz="4" w:space="0" w:color="auto"/>
            </w:tcBorders>
            <w:tcMar>
              <w:top w:w="0" w:type="dxa"/>
              <w:left w:w="70" w:type="dxa"/>
              <w:bottom w:w="0" w:type="dxa"/>
              <w:right w:w="70" w:type="dxa"/>
            </w:tcMar>
            <w:vAlign w:val="center"/>
            <w:hideMark/>
          </w:tcPr>
          <w:p w14:paraId="155C6B82"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Sex</w:t>
            </w:r>
          </w:p>
        </w:tc>
        <w:tc>
          <w:tcPr>
            <w:tcW w:w="949" w:type="pct"/>
            <w:tcBorders>
              <w:bottom w:val="single" w:sz="4" w:space="0" w:color="auto"/>
            </w:tcBorders>
            <w:tcMar>
              <w:top w:w="0" w:type="dxa"/>
              <w:left w:w="70" w:type="dxa"/>
              <w:bottom w:w="0" w:type="dxa"/>
              <w:right w:w="70" w:type="dxa"/>
            </w:tcMar>
            <w:vAlign w:val="center"/>
            <w:hideMark/>
          </w:tcPr>
          <w:p w14:paraId="159504A4"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 </w:t>
            </w:r>
          </w:p>
        </w:tc>
        <w:tc>
          <w:tcPr>
            <w:tcW w:w="945" w:type="pct"/>
            <w:tcBorders>
              <w:bottom w:val="single" w:sz="4" w:space="0" w:color="auto"/>
            </w:tcBorders>
            <w:tcMar>
              <w:top w:w="0" w:type="dxa"/>
              <w:left w:w="70" w:type="dxa"/>
              <w:bottom w:w="0" w:type="dxa"/>
              <w:right w:w="70" w:type="dxa"/>
            </w:tcMar>
            <w:vAlign w:val="center"/>
            <w:hideMark/>
          </w:tcPr>
          <w:p w14:paraId="10DFB3B7"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w:t>
            </w:r>
          </w:p>
        </w:tc>
        <w:tc>
          <w:tcPr>
            <w:tcW w:w="1325" w:type="pct"/>
            <w:tcBorders>
              <w:bottom w:val="single" w:sz="4" w:space="0" w:color="auto"/>
            </w:tcBorders>
            <w:tcMar>
              <w:top w:w="0" w:type="dxa"/>
              <w:left w:w="70" w:type="dxa"/>
              <w:bottom w:w="0" w:type="dxa"/>
              <w:right w:w="70" w:type="dxa"/>
            </w:tcMar>
            <w:vAlign w:val="center"/>
            <w:hideMark/>
          </w:tcPr>
          <w:p w14:paraId="70FE266E"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w:t>
            </w:r>
          </w:p>
        </w:tc>
        <w:tc>
          <w:tcPr>
            <w:tcW w:w="115" w:type="pct"/>
            <w:tcMar>
              <w:top w:w="0" w:type="dxa"/>
              <w:left w:w="70" w:type="dxa"/>
              <w:bottom w:w="0" w:type="dxa"/>
              <w:right w:w="70" w:type="dxa"/>
            </w:tcMar>
            <w:vAlign w:val="center"/>
            <w:hideMark/>
          </w:tcPr>
          <w:p w14:paraId="61153794"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r w:rsidRPr="00AC2576">
              <w:rPr>
                <w:rFonts w:ascii="Times New Roman" w:eastAsia="Times New Roman" w:hAnsi="Times New Roman" w:cs="Times New Roman"/>
                <w:color w:val="7030A0"/>
                <w:sz w:val="20"/>
                <w:szCs w:val="20"/>
                <w:lang w:val="tr-TR" w:eastAsia="tr-TR"/>
              </w:rPr>
              <w:t> </w:t>
            </w:r>
          </w:p>
        </w:tc>
      </w:tr>
      <w:tr w:rsidR="00AC2576" w:rsidRPr="00AC2576" w14:paraId="75777413" w14:textId="77777777" w:rsidTr="007E4569">
        <w:trPr>
          <w:trHeight w:val="282"/>
          <w:jc w:val="center"/>
        </w:trPr>
        <w:tc>
          <w:tcPr>
            <w:tcW w:w="1666" w:type="pct"/>
            <w:tcBorders>
              <w:top w:val="single" w:sz="4" w:space="0" w:color="auto"/>
            </w:tcBorders>
            <w:tcMar>
              <w:top w:w="0" w:type="dxa"/>
              <w:left w:w="70" w:type="dxa"/>
              <w:bottom w:w="0" w:type="dxa"/>
              <w:right w:w="70" w:type="dxa"/>
            </w:tcMar>
            <w:vAlign w:val="center"/>
            <w:hideMark/>
          </w:tcPr>
          <w:p w14:paraId="1A6F14D7"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Male</w:t>
            </w:r>
          </w:p>
        </w:tc>
        <w:tc>
          <w:tcPr>
            <w:tcW w:w="949" w:type="pct"/>
            <w:tcBorders>
              <w:top w:val="single" w:sz="4" w:space="0" w:color="auto"/>
            </w:tcBorders>
            <w:tcMar>
              <w:top w:w="0" w:type="dxa"/>
              <w:left w:w="70" w:type="dxa"/>
              <w:bottom w:w="0" w:type="dxa"/>
              <w:right w:w="70" w:type="dxa"/>
            </w:tcMar>
            <w:vAlign w:val="center"/>
            <w:hideMark/>
          </w:tcPr>
          <w:p w14:paraId="327F3607"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64 (43.8)</w:t>
            </w:r>
          </w:p>
        </w:tc>
        <w:tc>
          <w:tcPr>
            <w:tcW w:w="945" w:type="pct"/>
            <w:tcBorders>
              <w:top w:val="single" w:sz="4" w:space="0" w:color="auto"/>
            </w:tcBorders>
            <w:tcMar>
              <w:top w:w="0" w:type="dxa"/>
              <w:left w:w="70" w:type="dxa"/>
              <w:bottom w:w="0" w:type="dxa"/>
              <w:right w:w="70" w:type="dxa"/>
            </w:tcMar>
            <w:vAlign w:val="center"/>
            <w:hideMark/>
          </w:tcPr>
          <w:p w14:paraId="55486DAE"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33 (33.0)</w:t>
            </w:r>
          </w:p>
        </w:tc>
        <w:tc>
          <w:tcPr>
            <w:tcW w:w="1325" w:type="pct"/>
            <w:tcBorders>
              <w:top w:val="single" w:sz="4" w:space="0" w:color="auto"/>
            </w:tcBorders>
            <w:tcMar>
              <w:top w:w="0" w:type="dxa"/>
              <w:left w:w="70" w:type="dxa"/>
              <w:bottom w:w="0" w:type="dxa"/>
              <w:right w:w="70" w:type="dxa"/>
            </w:tcMar>
            <w:vAlign w:val="center"/>
            <w:hideMark/>
          </w:tcPr>
          <w:p w14:paraId="56A47C75"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u w:val="single"/>
                <w:lang w:val="tr-TR" w:eastAsia="tr-TR"/>
              </w:rPr>
              <w:t>Reference</w:t>
            </w:r>
          </w:p>
        </w:tc>
        <w:tc>
          <w:tcPr>
            <w:tcW w:w="115" w:type="pct"/>
            <w:tcMar>
              <w:top w:w="0" w:type="dxa"/>
              <w:left w:w="70" w:type="dxa"/>
              <w:bottom w:w="0" w:type="dxa"/>
              <w:right w:w="70" w:type="dxa"/>
            </w:tcMar>
            <w:vAlign w:val="center"/>
            <w:hideMark/>
          </w:tcPr>
          <w:p w14:paraId="7F4782F2"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49283B30" w14:textId="77777777" w:rsidTr="007E4569">
        <w:trPr>
          <w:trHeight w:val="282"/>
          <w:jc w:val="center"/>
        </w:trPr>
        <w:tc>
          <w:tcPr>
            <w:tcW w:w="1666" w:type="pct"/>
            <w:tcBorders>
              <w:bottom w:val="single" w:sz="4" w:space="0" w:color="auto"/>
            </w:tcBorders>
            <w:tcMar>
              <w:top w:w="0" w:type="dxa"/>
              <w:left w:w="70" w:type="dxa"/>
              <w:bottom w:w="0" w:type="dxa"/>
              <w:right w:w="70" w:type="dxa"/>
            </w:tcMar>
            <w:vAlign w:val="center"/>
            <w:hideMark/>
          </w:tcPr>
          <w:p w14:paraId="02ACE7FB"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Female</w:t>
            </w:r>
          </w:p>
        </w:tc>
        <w:tc>
          <w:tcPr>
            <w:tcW w:w="949" w:type="pct"/>
            <w:tcBorders>
              <w:bottom w:val="single" w:sz="4" w:space="0" w:color="auto"/>
            </w:tcBorders>
            <w:tcMar>
              <w:top w:w="0" w:type="dxa"/>
              <w:left w:w="70" w:type="dxa"/>
              <w:bottom w:w="0" w:type="dxa"/>
              <w:right w:w="70" w:type="dxa"/>
            </w:tcMar>
            <w:vAlign w:val="center"/>
            <w:hideMark/>
          </w:tcPr>
          <w:p w14:paraId="3E4C2B07"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82 (56.2)</w:t>
            </w:r>
          </w:p>
        </w:tc>
        <w:tc>
          <w:tcPr>
            <w:tcW w:w="945" w:type="pct"/>
            <w:tcBorders>
              <w:bottom w:val="single" w:sz="4" w:space="0" w:color="auto"/>
            </w:tcBorders>
            <w:tcMar>
              <w:top w:w="0" w:type="dxa"/>
              <w:left w:w="70" w:type="dxa"/>
              <w:bottom w:w="0" w:type="dxa"/>
              <w:right w:w="70" w:type="dxa"/>
            </w:tcMar>
            <w:vAlign w:val="center"/>
            <w:hideMark/>
          </w:tcPr>
          <w:p w14:paraId="0B1B70C8"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67 (67.0)</w:t>
            </w:r>
          </w:p>
        </w:tc>
        <w:tc>
          <w:tcPr>
            <w:tcW w:w="1325" w:type="pct"/>
            <w:tcBorders>
              <w:bottom w:val="single" w:sz="4" w:space="0" w:color="auto"/>
            </w:tcBorders>
            <w:tcMar>
              <w:top w:w="0" w:type="dxa"/>
              <w:left w:w="70" w:type="dxa"/>
              <w:bottom w:w="0" w:type="dxa"/>
              <w:right w:w="70" w:type="dxa"/>
            </w:tcMar>
            <w:vAlign w:val="center"/>
            <w:hideMark/>
          </w:tcPr>
          <w:p w14:paraId="36C26CD8"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1.58 (0.93 – 2.69)</w:t>
            </w:r>
          </w:p>
        </w:tc>
        <w:tc>
          <w:tcPr>
            <w:tcW w:w="115" w:type="pct"/>
            <w:tcMar>
              <w:top w:w="0" w:type="dxa"/>
              <w:left w:w="70" w:type="dxa"/>
              <w:bottom w:w="0" w:type="dxa"/>
              <w:right w:w="70" w:type="dxa"/>
            </w:tcMar>
            <w:vAlign w:val="center"/>
            <w:hideMark/>
          </w:tcPr>
          <w:p w14:paraId="5BD6592F"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3AC192B9" w14:textId="77777777" w:rsidTr="007E4569">
        <w:trPr>
          <w:trHeight w:val="282"/>
          <w:jc w:val="center"/>
        </w:trPr>
        <w:tc>
          <w:tcPr>
            <w:tcW w:w="1666" w:type="pct"/>
            <w:tcBorders>
              <w:top w:val="single" w:sz="4" w:space="0" w:color="auto"/>
              <w:bottom w:val="single" w:sz="4" w:space="0" w:color="auto"/>
            </w:tcBorders>
            <w:tcMar>
              <w:top w:w="0" w:type="dxa"/>
              <w:left w:w="70" w:type="dxa"/>
              <w:bottom w:w="0" w:type="dxa"/>
              <w:right w:w="70" w:type="dxa"/>
            </w:tcMar>
            <w:vAlign w:val="center"/>
            <w:hideMark/>
          </w:tcPr>
          <w:p w14:paraId="2773757C"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Literacy</w:t>
            </w:r>
          </w:p>
        </w:tc>
        <w:tc>
          <w:tcPr>
            <w:tcW w:w="949" w:type="pct"/>
            <w:tcBorders>
              <w:top w:val="single" w:sz="4" w:space="0" w:color="auto"/>
              <w:bottom w:val="single" w:sz="4" w:space="0" w:color="auto"/>
            </w:tcBorders>
            <w:tcMar>
              <w:top w:w="0" w:type="dxa"/>
              <w:left w:w="70" w:type="dxa"/>
              <w:bottom w:w="0" w:type="dxa"/>
              <w:right w:w="70" w:type="dxa"/>
            </w:tcMar>
            <w:vAlign w:val="center"/>
            <w:hideMark/>
          </w:tcPr>
          <w:p w14:paraId="136ECFBF"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945" w:type="pct"/>
            <w:tcBorders>
              <w:top w:val="single" w:sz="4" w:space="0" w:color="auto"/>
              <w:bottom w:val="single" w:sz="4" w:space="0" w:color="auto"/>
            </w:tcBorders>
            <w:tcMar>
              <w:top w:w="0" w:type="dxa"/>
              <w:left w:w="70" w:type="dxa"/>
              <w:bottom w:w="0" w:type="dxa"/>
              <w:right w:w="70" w:type="dxa"/>
            </w:tcMar>
            <w:vAlign w:val="center"/>
            <w:hideMark/>
          </w:tcPr>
          <w:p w14:paraId="1D24809F"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325" w:type="pct"/>
            <w:tcBorders>
              <w:top w:val="single" w:sz="4" w:space="0" w:color="auto"/>
              <w:bottom w:val="single" w:sz="4" w:space="0" w:color="auto"/>
            </w:tcBorders>
            <w:tcMar>
              <w:top w:w="0" w:type="dxa"/>
              <w:left w:w="70" w:type="dxa"/>
              <w:bottom w:w="0" w:type="dxa"/>
              <w:right w:w="70" w:type="dxa"/>
            </w:tcMar>
            <w:vAlign w:val="center"/>
            <w:hideMark/>
          </w:tcPr>
          <w:p w14:paraId="1C670A03"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15" w:type="pct"/>
            <w:tcMar>
              <w:top w:w="0" w:type="dxa"/>
              <w:left w:w="70" w:type="dxa"/>
              <w:bottom w:w="0" w:type="dxa"/>
              <w:right w:w="70" w:type="dxa"/>
            </w:tcMar>
            <w:vAlign w:val="center"/>
            <w:hideMark/>
          </w:tcPr>
          <w:p w14:paraId="37F7DC0C"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13DA6A33" w14:textId="77777777" w:rsidTr="007E4569">
        <w:trPr>
          <w:trHeight w:val="282"/>
          <w:jc w:val="center"/>
        </w:trPr>
        <w:tc>
          <w:tcPr>
            <w:tcW w:w="1666" w:type="pct"/>
            <w:tcBorders>
              <w:top w:val="single" w:sz="4" w:space="0" w:color="auto"/>
            </w:tcBorders>
            <w:tcMar>
              <w:top w:w="0" w:type="dxa"/>
              <w:left w:w="70" w:type="dxa"/>
              <w:bottom w:w="0" w:type="dxa"/>
              <w:right w:w="70" w:type="dxa"/>
            </w:tcMar>
            <w:vAlign w:val="center"/>
            <w:hideMark/>
          </w:tcPr>
          <w:p w14:paraId="2F269F4C"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Literate</w:t>
            </w:r>
          </w:p>
        </w:tc>
        <w:tc>
          <w:tcPr>
            <w:tcW w:w="949" w:type="pct"/>
            <w:tcBorders>
              <w:top w:val="single" w:sz="4" w:space="0" w:color="auto"/>
            </w:tcBorders>
            <w:tcMar>
              <w:top w:w="0" w:type="dxa"/>
              <w:left w:w="70" w:type="dxa"/>
              <w:bottom w:w="0" w:type="dxa"/>
              <w:right w:w="70" w:type="dxa"/>
            </w:tcMar>
            <w:vAlign w:val="center"/>
            <w:hideMark/>
          </w:tcPr>
          <w:p w14:paraId="77B9E326"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82 (56</w:t>
            </w:r>
            <w:r w:rsidRPr="00AC2576">
              <w:rPr>
                <w:rFonts w:ascii="Times New Roman" w:eastAsia="Times New Roman" w:hAnsi="Times New Roman" w:cs="Times New Roman"/>
                <w:sz w:val="20"/>
                <w:szCs w:val="20"/>
                <w:lang w:eastAsia="tr-TR"/>
              </w:rPr>
              <w:t>.2</w:t>
            </w:r>
            <w:r w:rsidRPr="00AC2576">
              <w:rPr>
                <w:rFonts w:ascii="Times New Roman" w:eastAsia="Times New Roman" w:hAnsi="Times New Roman" w:cs="Times New Roman"/>
                <w:sz w:val="20"/>
                <w:szCs w:val="20"/>
                <w:lang w:val="tr-TR" w:eastAsia="tr-TR"/>
              </w:rPr>
              <w:t>)</w:t>
            </w:r>
          </w:p>
        </w:tc>
        <w:tc>
          <w:tcPr>
            <w:tcW w:w="945" w:type="pct"/>
            <w:tcBorders>
              <w:top w:val="single" w:sz="4" w:space="0" w:color="auto"/>
            </w:tcBorders>
            <w:tcMar>
              <w:top w:w="0" w:type="dxa"/>
              <w:left w:w="70" w:type="dxa"/>
              <w:bottom w:w="0" w:type="dxa"/>
              <w:right w:w="70" w:type="dxa"/>
            </w:tcMar>
            <w:vAlign w:val="center"/>
            <w:hideMark/>
          </w:tcPr>
          <w:p w14:paraId="314C2004"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44 (44.0)</w:t>
            </w:r>
          </w:p>
        </w:tc>
        <w:tc>
          <w:tcPr>
            <w:tcW w:w="1325" w:type="pct"/>
            <w:tcBorders>
              <w:top w:val="single" w:sz="4" w:space="0" w:color="auto"/>
            </w:tcBorders>
            <w:tcMar>
              <w:top w:w="0" w:type="dxa"/>
              <w:left w:w="70" w:type="dxa"/>
              <w:bottom w:w="0" w:type="dxa"/>
              <w:right w:w="70" w:type="dxa"/>
            </w:tcMar>
            <w:vAlign w:val="center"/>
            <w:hideMark/>
          </w:tcPr>
          <w:p w14:paraId="507512FE"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u w:val="single"/>
                <w:lang w:val="tr-TR" w:eastAsia="tr-TR"/>
              </w:rPr>
              <w:t>Reference</w:t>
            </w:r>
          </w:p>
        </w:tc>
        <w:tc>
          <w:tcPr>
            <w:tcW w:w="115" w:type="pct"/>
            <w:tcMar>
              <w:top w:w="0" w:type="dxa"/>
              <w:left w:w="70" w:type="dxa"/>
              <w:bottom w:w="0" w:type="dxa"/>
              <w:right w:w="70" w:type="dxa"/>
            </w:tcMar>
            <w:vAlign w:val="center"/>
            <w:hideMark/>
          </w:tcPr>
          <w:p w14:paraId="36667670"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38929767" w14:textId="77777777" w:rsidTr="007E4569">
        <w:trPr>
          <w:trHeight w:val="282"/>
          <w:jc w:val="center"/>
        </w:trPr>
        <w:tc>
          <w:tcPr>
            <w:tcW w:w="1666" w:type="pct"/>
            <w:tcBorders>
              <w:bottom w:val="single" w:sz="4" w:space="0" w:color="auto"/>
            </w:tcBorders>
            <w:tcMar>
              <w:top w:w="0" w:type="dxa"/>
              <w:left w:w="70" w:type="dxa"/>
              <w:bottom w:w="0" w:type="dxa"/>
              <w:right w:w="70" w:type="dxa"/>
            </w:tcMar>
            <w:vAlign w:val="center"/>
            <w:hideMark/>
          </w:tcPr>
          <w:p w14:paraId="3D28F341"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Illiterate</w:t>
            </w:r>
          </w:p>
        </w:tc>
        <w:tc>
          <w:tcPr>
            <w:tcW w:w="949" w:type="pct"/>
            <w:tcBorders>
              <w:bottom w:val="single" w:sz="4" w:space="0" w:color="auto"/>
            </w:tcBorders>
            <w:tcMar>
              <w:top w:w="0" w:type="dxa"/>
              <w:left w:w="70" w:type="dxa"/>
              <w:bottom w:w="0" w:type="dxa"/>
              <w:right w:w="70" w:type="dxa"/>
            </w:tcMar>
            <w:vAlign w:val="center"/>
            <w:hideMark/>
          </w:tcPr>
          <w:p w14:paraId="6708DE73"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64 (43.8)</w:t>
            </w:r>
          </w:p>
        </w:tc>
        <w:tc>
          <w:tcPr>
            <w:tcW w:w="945" w:type="pct"/>
            <w:tcBorders>
              <w:bottom w:val="single" w:sz="4" w:space="0" w:color="auto"/>
            </w:tcBorders>
            <w:tcMar>
              <w:top w:w="0" w:type="dxa"/>
              <w:left w:w="70" w:type="dxa"/>
              <w:bottom w:w="0" w:type="dxa"/>
              <w:right w:w="70" w:type="dxa"/>
            </w:tcMar>
            <w:vAlign w:val="center"/>
            <w:hideMark/>
          </w:tcPr>
          <w:p w14:paraId="5A4AD9D0"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56 (56.0)</w:t>
            </w:r>
          </w:p>
        </w:tc>
        <w:tc>
          <w:tcPr>
            <w:tcW w:w="1325" w:type="pct"/>
            <w:tcBorders>
              <w:bottom w:val="single" w:sz="4" w:space="0" w:color="auto"/>
            </w:tcBorders>
            <w:tcMar>
              <w:top w:w="0" w:type="dxa"/>
              <w:left w:w="70" w:type="dxa"/>
              <w:bottom w:w="0" w:type="dxa"/>
              <w:right w:w="70" w:type="dxa"/>
            </w:tcMar>
            <w:vAlign w:val="center"/>
            <w:hideMark/>
          </w:tcPr>
          <w:p w14:paraId="0492D9F5"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1.63 (0.98 – 2.72)</w:t>
            </w:r>
          </w:p>
        </w:tc>
        <w:tc>
          <w:tcPr>
            <w:tcW w:w="115" w:type="pct"/>
            <w:tcMar>
              <w:top w:w="0" w:type="dxa"/>
              <w:left w:w="70" w:type="dxa"/>
              <w:bottom w:w="0" w:type="dxa"/>
              <w:right w:w="70" w:type="dxa"/>
            </w:tcMar>
            <w:vAlign w:val="center"/>
            <w:hideMark/>
          </w:tcPr>
          <w:p w14:paraId="10C033DE"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7CE15E81" w14:textId="77777777" w:rsidTr="007E4569">
        <w:trPr>
          <w:trHeight w:val="282"/>
          <w:jc w:val="center"/>
        </w:trPr>
        <w:tc>
          <w:tcPr>
            <w:tcW w:w="1666" w:type="pct"/>
            <w:tcBorders>
              <w:top w:val="single" w:sz="4" w:space="0" w:color="auto"/>
              <w:bottom w:val="single" w:sz="4" w:space="0" w:color="auto"/>
            </w:tcBorders>
            <w:tcMar>
              <w:top w:w="0" w:type="dxa"/>
              <w:left w:w="70" w:type="dxa"/>
              <w:bottom w:w="0" w:type="dxa"/>
              <w:right w:w="70" w:type="dxa"/>
            </w:tcMar>
            <w:vAlign w:val="center"/>
            <w:hideMark/>
          </w:tcPr>
          <w:p w14:paraId="6AC71665"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Marital Status</w:t>
            </w:r>
          </w:p>
        </w:tc>
        <w:tc>
          <w:tcPr>
            <w:tcW w:w="949" w:type="pct"/>
            <w:tcBorders>
              <w:top w:val="single" w:sz="4" w:space="0" w:color="auto"/>
              <w:bottom w:val="single" w:sz="4" w:space="0" w:color="auto"/>
            </w:tcBorders>
            <w:tcMar>
              <w:top w:w="0" w:type="dxa"/>
              <w:left w:w="70" w:type="dxa"/>
              <w:bottom w:w="0" w:type="dxa"/>
              <w:right w:w="70" w:type="dxa"/>
            </w:tcMar>
            <w:vAlign w:val="center"/>
            <w:hideMark/>
          </w:tcPr>
          <w:p w14:paraId="72B30192"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945" w:type="pct"/>
            <w:tcBorders>
              <w:top w:val="single" w:sz="4" w:space="0" w:color="auto"/>
              <w:bottom w:val="single" w:sz="4" w:space="0" w:color="auto"/>
            </w:tcBorders>
            <w:tcMar>
              <w:top w:w="0" w:type="dxa"/>
              <w:left w:w="70" w:type="dxa"/>
              <w:bottom w:w="0" w:type="dxa"/>
              <w:right w:w="70" w:type="dxa"/>
            </w:tcMar>
            <w:vAlign w:val="center"/>
            <w:hideMark/>
          </w:tcPr>
          <w:p w14:paraId="585038FF"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325" w:type="pct"/>
            <w:tcBorders>
              <w:top w:val="single" w:sz="4" w:space="0" w:color="auto"/>
              <w:bottom w:val="single" w:sz="4" w:space="0" w:color="auto"/>
            </w:tcBorders>
            <w:tcMar>
              <w:top w:w="0" w:type="dxa"/>
              <w:left w:w="70" w:type="dxa"/>
              <w:bottom w:w="0" w:type="dxa"/>
              <w:right w:w="70" w:type="dxa"/>
            </w:tcMar>
            <w:vAlign w:val="center"/>
            <w:hideMark/>
          </w:tcPr>
          <w:p w14:paraId="18A76B53"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15" w:type="pct"/>
            <w:tcMar>
              <w:top w:w="0" w:type="dxa"/>
              <w:left w:w="70" w:type="dxa"/>
              <w:bottom w:w="0" w:type="dxa"/>
              <w:right w:w="70" w:type="dxa"/>
            </w:tcMar>
            <w:vAlign w:val="center"/>
            <w:hideMark/>
          </w:tcPr>
          <w:p w14:paraId="69CD1D13"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r>
      <w:tr w:rsidR="00AC2576" w:rsidRPr="00AC2576" w14:paraId="763C8468" w14:textId="77777777" w:rsidTr="007E4569">
        <w:trPr>
          <w:trHeight w:val="282"/>
          <w:jc w:val="center"/>
        </w:trPr>
        <w:tc>
          <w:tcPr>
            <w:tcW w:w="1666" w:type="pct"/>
            <w:tcBorders>
              <w:top w:val="single" w:sz="4" w:space="0" w:color="auto"/>
            </w:tcBorders>
            <w:tcMar>
              <w:top w:w="0" w:type="dxa"/>
              <w:left w:w="70" w:type="dxa"/>
              <w:bottom w:w="0" w:type="dxa"/>
              <w:right w:w="70" w:type="dxa"/>
            </w:tcMar>
            <w:vAlign w:val="center"/>
            <w:hideMark/>
          </w:tcPr>
          <w:p w14:paraId="6CF37DB0"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Not married</w:t>
            </w:r>
          </w:p>
        </w:tc>
        <w:tc>
          <w:tcPr>
            <w:tcW w:w="949" w:type="pct"/>
            <w:tcBorders>
              <w:top w:val="single" w:sz="4" w:space="0" w:color="auto"/>
            </w:tcBorders>
            <w:tcMar>
              <w:top w:w="0" w:type="dxa"/>
              <w:left w:w="70" w:type="dxa"/>
              <w:bottom w:w="0" w:type="dxa"/>
              <w:right w:w="70" w:type="dxa"/>
            </w:tcMar>
            <w:vAlign w:val="center"/>
            <w:hideMark/>
          </w:tcPr>
          <w:p w14:paraId="5429A878"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46 (31.5)</w:t>
            </w:r>
          </w:p>
        </w:tc>
        <w:tc>
          <w:tcPr>
            <w:tcW w:w="945" w:type="pct"/>
            <w:tcBorders>
              <w:top w:val="single" w:sz="4" w:space="0" w:color="auto"/>
            </w:tcBorders>
            <w:tcMar>
              <w:top w:w="0" w:type="dxa"/>
              <w:left w:w="70" w:type="dxa"/>
              <w:bottom w:w="0" w:type="dxa"/>
              <w:right w:w="70" w:type="dxa"/>
            </w:tcMar>
            <w:vAlign w:val="center"/>
            <w:hideMark/>
          </w:tcPr>
          <w:p w14:paraId="5D30F436"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25 (25.0)</w:t>
            </w:r>
          </w:p>
        </w:tc>
        <w:tc>
          <w:tcPr>
            <w:tcW w:w="1325" w:type="pct"/>
            <w:tcBorders>
              <w:top w:val="single" w:sz="4" w:space="0" w:color="auto"/>
            </w:tcBorders>
            <w:tcMar>
              <w:top w:w="0" w:type="dxa"/>
              <w:left w:w="70" w:type="dxa"/>
              <w:bottom w:w="0" w:type="dxa"/>
              <w:right w:w="70" w:type="dxa"/>
            </w:tcMar>
            <w:vAlign w:val="center"/>
            <w:hideMark/>
          </w:tcPr>
          <w:p w14:paraId="3A1595AF"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u w:val="single"/>
                <w:lang w:val="tr-TR" w:eastAsia="tr-TR"/>
              </w:rPr>
              <w:t>Reference</w:t>
            </w:r>
          </w:p>
        </w:tc>
        <w:tc>
          <w:tcPr>
            <w:tcW w:w="115" w:type="pct"/>
            <w:tcMar>
              <w:top w:w="0" w:type="dxa"/>
              <w:left w:w="70" w:type="dxa"/>
              <w:bottom w:w="0" w:type="dxa"/>
              <w:right w:w="70" w:type="dxa"/>
            </w:tcMar>
            <w:vAlign w:val="center"/>
            <w:hideMark/>
          </w:tcPr>
          <w:p w14:paraId="691C1AC9"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1C1D03C5" w14:textId="77777777" w:rsidTr="007E4569">
        <w:trPr>
          <w:trHeight w:val="282"/>
          <w:jc w:val="center"/>
        </w:trPr>
        <w:tc>
          <w:tcPr>
            <w:tcW w:w="1666" w:type="pct"/>
            <w:tcBorders>
              <w:bottom w:val="single" w:sz="4" w:space="0" w:color="auto"/>
            </w:tcBorders>
            <w:tcMar>
              <w:top w:w="0" w:type="dxa"/>
              <w:left w:w="70" w:type="dxa"/>
              <w:bottom w:w="0" w:type="dxa"/>
              <w:right w:w="70" w:type="dxa"/>
            </w:tcMar>
            <w:vAlign w:val="center"/>
            <w:hideMark/>
          </w:tcPr>
          <w:p w14:paraId="0AB07F7F"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Married</w:t>
            </w:r>
          </w:p>
        </w:tc>
        <w:tc>
          <w:tcPr>
            <w:tcW w:w="949" w:type="pct"/>
            <w:tcBorders>
              <w:bottom w:val="single" w:sz="4" w:space="0" w:color="auto"/>
            </w:tcBorders>
            <w:tcMar>
              <w:top w:w="0" w:type="dxa"/>
              <w:left w:w="70" w:type="dxa"/>
              <w:bottom w:w="0" w:type="dxa"/>
              <w:right w:w="70" w:type="dxa"/>
            </w:tcMar>
            <w:vAlign w:val="center"/>
            <w:hideMark/>
          </w:tcPr>
          <w:p w14:paraId="3017EC67"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100 (68.5)</w:t>
            </w:r>
          </w:p>
        </w:tc>
        <w:tc>
          <w:tcPr>
            <w:tcW w:w="945" w:type="pct"/>
            <w:tcBorders>
              <w:bottom w:val="single" w:sz="4" w:space="0" w:color="auto"/>
            </w:tcBorders>
            <w:tcMar>
              <w:top w:w="0" w:type="dxa"/>
              <w:left w:w="70" w:type="dxa"/>
              <w:bottom w:w="0" w:type="dxa"/>
              <w:right w:w="70" w:type="dxa"/>
            </w:tcMar>
            <w:vAlign w:val="center"/>
            <w:hideMark/>
          </w:tcPr>
          <w:p w14:paraId="20D4E6EA"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75 (75.0)</w:t>
            </w:r>
          </w:p>
        </w:tc>
        <w:tc>
          <w:tcPr>
            <w:tcW w:w="1325" w:type="pct"/>
            <w:tcBorders>
              <w:bottom w:val="single" w:sz="4" w:space="0" w:color="auto"/>
            </w:tcBorders>
            <w:tcMar>
              <w:top w:w="0" w:type="dxa"/>
              <w:left w:w="70" w:type="dxa"/>
              <w:bottom w:w="0" w:type="dxa"/>
              <w:right w:w="70" w:type="dxa"/>
            </w:tcMar>
            <w:vAlign w:val="center"/>
            <w:hideMark/>
          </w:tcPr>
          <w:p w14:paraId="22AB5B07"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1.38 (0.78 – 2.44)</w:t>
            </w:r>
          </w:p>
        </w:tc>
        <w:tc>
          <w:tcPr>
            <w:tcW w:w="115" w:type="pct"/>
            <w:tcMar>
              <w:top w:w="0" w:type="dxa"/>
              <w:left w:w="70" w:type="dxa"/>
              <w:bottom w:w="0" w:type="dxa"/>
              <w:right w:w="70" w:type="dxa"/>
            </w:tcMar>
            <w:vAlign w:val="center"/>
            <w:hideMark/>
          </w:tcPr>
          <w:p w14:paraId="22CFE1FA"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53DC995C" w14:textId="77777777" w:rsidTr="007E4569">
        <w:trPr>
          <w:trHeight w:val="282"/>
          <w:jc w:val="center"/>
        </w:trPr>
        <w:tc>
          <w:tcPr>
            <w:tcW w:w="1666" w:type="pct"/>
            <w:tcBorders>
              <w:top w:val="single" w:sz="4" w:space="0" w:color="auto"/>
              <w:bottom w:val="single" w:sz="4" w:space="0" w:color="auto"/>
            </w:tcBorders>
            <w:tcMar>
              <w:top w:w="0" w:type="dxa"/>
              <w:left w:w="70" w:type="dxa"/>
              <w:bottom w:w="0" w:type="dxa"/>
              <w:right w:w="70" w:type="dxa"/>
            </w:tcMar>
            <w:vAlign w:val="center"/>
            <w:hideMark/>
          </w:tcPr>
          <w:p w14:paraId="20266F24"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Age Group</w:t>
            </w:r>
          </w:p>
        </w:tc>
        <w:tc>
          <w:tcPr>
            <w:tcW w:w="949" w:type="pct"/>
            <w:tcBorders>
              <w:top w:val="single" w:sz="4" w:space="0" w:color="auto"/>
              <w:bottom w:val="single" w:sz="4" w:space="0" w:color="auto"/>
            </w:tcBorders>
            <w:tcMar>
              <w:top w:w="0" w:type="dxa"/>
              <w:left w:w="70" w:type="dxa"/>
              <w:bottom w:w="0" w:type="dxa"/>
              <w:right w:w="70" w:type="dxa"/>
            </w:tcMar>
            <w:vAlign w:val="center"/>
            <w:hideMark/>
          </w:tcPr>
          <w:p w14:paraId="7D8271FF"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945" w:type="pct"/>
            <w:tcBorders>
              <w:top w:val="single" w:sz="4" w:space="0" w:color="auto"/>
              <w:bottom w:val="single" w:sz="4" w:space="0" w:color="auto"/>
            </w:tcBorders>
            <w:tcMar>
              <w:top w:w="0" w:type="dxa"/>
              <w:left w:w="70" w:type="dxa"/>
              <w:bottom w:w="0" w:type="dxa"/>
              <w:right w:w="70" w:type="dxa"/>
            </w:tcMar>
            <w:vAlign w:val="center"/>
            <w:hideMark/>
          </w:tcPr>
          <w:p w14:paraId="105C2D24"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325" w:type="pct"/>
            <w:tcBorders>
              <w:top w:val="single" w:sz="4" w:space="0" w:color="auto"/>
              <w:bottom w:val="single" w:sz="4" w:space="0" w:color="auto"/>
            </w:tcBorders>
            <w:tcMar>
              <w:top w:w="0" w:type="dxa"/>
              <w:left w:w="70" w:type="dxa"/>
              <w:bottom w:w="0" w:type="dxa"/>
              <w:right w:w="70" w:type="dxa"/>
            </w:tcMar>
            <w:vAlign w:val="center"/>
            <w:hideMark/>
          </w:tcPr>
          <w:p w14:paraId="3B3C67F7"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15" w:type="pct"/>
            <w:tcMar>
              <w:top w:w="0" w:type="dxa"/>
              <w:left w:w="70" w:type="dxa"/>
              <w:bottom w:w="0" w:type="dxa"/>
              <w:right w:w="70" w:type="dxa"/>
            </w:tcMar>
            <w:vAlign w:val="center"/>
            <w:hideMark/>
          </w:tcPr>
          <w:p w14:paraId="176D36D0"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r>
      <w:tr w:rsidR="00AC2576" w:rsidRPr="00AC2576" w14:paraId="2CC9189C" w14:textId="77777777" w:rsidTr="007E4569">
        <w:trPr>
          <w:trHeight w:val="317"/>
          <w:jc w:val="center"/>
        </w:trPr>
        <w:tc>
          <w:tcPr>
            <w:tcW w:w="1666" w:type="pct"/>
            <w:tcBorders>
              <w:top w:val="single" w:sz="4" w:space="0" w:color="auto"/>
            </w:tcBorders>
            <w:tcMar>
              <w:top w:w="0" w:type="dxa"/>
              <w:left w:w="70" w:type="dxa"/>
              <w:bottom w:w="0" w:type="dxa"/>
              <w:right w:w="70" w:type="dxa"/>
            </w:tcMar>
            <w:vAlign w:val="center"/>
            <w:hideMark/>
          </w:tcPr>
          <w:p w14:paraId="50F4496B"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70 and above</w:t>
            </w:r>
          </w:p>
        </w:tc>
        <w:tc>
          <w:tcPr>
            <w:tcW w:w="949" w:type="pct"/>
            <w:tcBorders>
              <w:top w:val="single" w:sz="4" w:space="0" w:color="auto"/>
            </w:tcBorders>
            <w:tcMar>
              <w:top w:w="0" w:type="dxa"/>
              <w:left w:w="70" w:type="dxa"/>
              <w:bottom w:w="0" w:type="dxa"/>
              <w:right w:w="70" w:type="dxa"/>
            </w:tcMar>
            <w:vAlign w:val="center"/>
            <w:hideMark/>
          </w:tcPr>
          <w:p w14:paraId="46B17665"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14 (9.6)</w:t>
            </w:r>
          </w:p>
        </w:tc>
        <w:tc>
          <w:tcPr>
            <w:tcW w:w="945" w:type="pct"/>
            <w:tcBorders>
              <w:top w:val="single" w:sz="4" w:space="0" w:color="auto"/>
            </w:tcBorders>
            <w:tcMar>
              <w:top w:w="0" w:type="dxa"/>
              <w:left w:w="70" w:type="dxa"/>
              <w:bottom w:w="0" w:type="dxa"/>
              <w:right w:w="70" w:type="dxa"/>
            </w:tcMar>
            <w:vAlign w:val="center"/>
            <w:hideMark/>
          </w:tcPr>
          <w:p w14:paraId="2117E972"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9 (9.0)</w:t>
            </w:r>
          </w:p>
        </w:tc>
        <w:tc>
          <w:tcPr>
            <w:tcW w:w="1325" w:type="pct"/>
            <w:tcBorders>
              <w:top w:val="single" w:sz="4" w:space="0" w:color="auto"/>
            </w:tcBorders>
            <w:tcMar>
              <w:top w:w="0" w:type="dxa"/>
              <w:left w:w="70" w:type="dxa"/>
              <w:bottom w:w="0" w:type="dxa"/>
              <w:right w:w="70" w:type="dxa"/>
            </w:tcMar>
            <w:vAlign w:val="center"/>
            <w:hideMark/>
          </w:tcPr>
          <w:p w14:paraId="2D636B58"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u w:val="single"/>
                <w:lang w:val="tr-TR" w:eastAsia="tr-TR"/>
              </w:rPr>
              <w:t>Reference</w:t>
            </w:r>
          </w:p>
        </w:tc>
        <w:tc>
          <w:tcPr>
            <w:tcW w:w="115" w:type="pct"/>
            <w:tcMar>
              <w:top w:w="0" w:type="dxa"/>
              <w:left w:w="70" w:type="dxa"/>
              <w:bottom w:w="0" w:type="dxa"/>
              <w:right w:w="70" w:type="dxa"/>
            </w:tcMar>
            <w:vAlign w:val="center"/>
            <w:hideMark/>
          </w:tcPr>
          <w:p w14:paraId="5A19D9E5"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7238BBB0" w14:textId="77777777" w:rsidTr="007E4569">
        <w:trPr>
          <w:trHeight w:val="317"/>
          <w:jc w:val="center"/>
        </w:trPr>
        <w:tc>
          <w:tcPr>
            <w:tcW w:w="1666" w:type="pct"/>
            <w:tcMar>
              <w:top w:w="0" w:type="dxa"/>
              <w:left w:w="70" w:type="dxa"/>
              <w:bottom w:w="0" w:type="dxa"/>
              <w:right w:w="70" w:type="dxa"/>
            </w:tcMar>
            <w:vAlign w:val="center"/>
            <w:hideMark/>
          </w:tcPr>
          <w:p w14:paraId="39C1DA29" w14:textId="77777777" w:rsidR="00AC2576" w:rsidRPr="00AC2576" w:rsidRDefault="00AC2576" w:rsidP="00AC2576">
            <w:pPr>
              <w:spacing w:line="240" w:lineRule="auto"/>
              <w:jc w:val="both"/>
              <w:rPr>
                <w:rFonts w:ascii="Times New Roman" w:eastAsia="Times New Roman" w:hAnsi="Times New Roman" w:cs="Times New Roman"/>
                <w:sz w:val="20"/>
                <w:szCs w:val="20"/>
                <w:lang w:eastAsia="tr-TR"/>
              </w:rPr>
            </w:pPr>
            <w:r w:rsidRPr="00AC2576">
              <w:rPr>
                <w:rFonts w:ascii="Times New Roman" w:eastAsia="Times New Roman" w:hAnsi="Times New Roman" w:cs="Times New Roman"/>
                <w:sz w:val="20"/>
                <w:szCs w:val="20"/>
                <w:lang w:val="tr-TR" w:eastAsia="tr-TR"/>
              </w:rPr>
              <w:t>    18</w:t>
            </w:r>
            <w:r w:rsidRPr="00AC2576">
              <w:rPr>
                <w:rFonts w:ascii="Times New Roman" w:eastAsia="Times New Roman" w:hAnsi="Times New Roman" w:cs="Times New Roman"/>
                <w:sz w:val="20"/>
                <w:szCs w:val="20"/>
                <w:lang w:eastAsia="tr-TR"/>
              </w:rPr>
              <w:t>-29</w:t>
            </w:r>
          </w:p>
        </w:tc>
        <w:tc>
          <w:tcPr>
            <w:tcW w:w="949" w:type="pct"/>
            <w:tcMar>
              <w:top w:w="0" w:type="dxa"/>
              <w:left w:w="70" w:type="dxa"/>
              <w:bottom w:w="0" w:type="dxa"/>
              <w:right w:w="70" w:type="dxa"/>
            </w:tcMar>
            <w:vAlign w:val="center"/>
            <w:hideMark/>
          </w:tcPr>
          <w:p w14:paraId="5CDB274B"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44 (30.1)</w:t>
            </w:r>
          </w:p>
        </w:tc>
        <w:tc>
          <w:tcPr>
            <w:tcW w:w="945" w:type="pct"/>
            <w:tcMar>
              <w:top w:w="0" w:type="dxa"/>
              <w:left w:w="70" w:type="dxa"/>
              <w:bottom w:w="0" w:type="dxa"/>
              <w:right w:w="70" w:type="dxa"/>
            </w:tcMar>
            <w:vAlign w:val="center"/>
            <w:hideMark/>
          </w:tcPr>
          <w:p w14:paraId="5E7F3E43"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31 (31.0)</w:t>
            </w:r>
          </w:p>
        </w:tc>
        <w:tc>
          <w:tcPr>
            <w:tcW w:w="1325" w:type="pct"/>
            <w:tcMar>
              <w:top w:w="0" w:type="dxa"/>
              <w:left w:w="70" w:type="dxa"/>
              <w:bottom w:w="0" w:type="dxa"/>
              <w:right w:w="70" w:type="dxa"/>
            </w:tcMar>
            <w:vAlign w:val="center"/>
            <w:hideMark/>
          </w:tcPr>
          <w:p w14:paraId="52847E42"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1.09 (0.42 – 2.84)</w:t>
            </w:r>
          </w:p>
        </w:tc>
        <w:tc>
          <w:tcPr>
            <w:tcW w:w="115" w:type="pct"/>
            <w:tcMar>
              <w:top w:w="0" w:type="dxa"/>
              <w:left w:w="70" w:type="dxa"/>
              <w:bottom w:w="0" w:type="dxa"/>
              <w:right w:w="70" w:type="dxa"/>
            </w:tcMar>
            <w:vAlign w:val="center"/>
            <w:hideMark/>
          </w:tcPr>
          <w:p w14:paraId="3FEC95B9"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0A26ED2D" w14:textId="77777777" w:rsidTr="007E4569">
        <w:trPr>
          <w:trHeight w:val="317"/>
          <w:jc w:val="center"/>
        </w:trPr>
        <w:tc>
          <w:tcPr>
            <w:tcW w:w="1666" w:type="pct"/>
            <w:tcMar>
              <w:top w:w="0" w:type="dxa"/>
              <w:left w:w="70" w:type="dxa"/>
              <w:bottom w:w="0" w:type="dxa"/>
              <w:right w:w="70" w:type="dxa"/>
            </w:tcMar>
            <w:vAlign w:val="center"/>
            <w:hideMark/>
          </w:tcPr>
          <w:p w14:paraId="058534D8"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30-39</w:t>
            </w:r>
          </w:p>
        </w:tc>
        <w:tc>
          <w:tcPr>
            <w:tcW w:w="949" w:type="pct"/>
            <w:tcMar>
              <w:top w:w="0" w:type="dxa"/>
              <w:left w:w="70" w:type="dxa"/>
              <w:bottom w:w="0" w:type="dxa"/>
              <w:right w:w="70" w:type="dxa"/>
            </w:tcMar>
            <w:vAlign w:val="center"/>
            <w:hideMark/>
          </w:tcPr>
          <w:p w14:paraId="6248F724"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25 (17.1)</w:t>
            </w:r>
          </w:p>
        </w:tc>
        <w:tc>
          <w:tcPr>
            <w:tcW w:w="945" w:type="pct"/>
            <w:tcMar>
              <w:top w:w="0" w:type="dxa"/>
              <w:left w:w="70" w:type="dxa"/>
              <w:bottom w:w="0" w:type="dxa"/>
              <w:right w:w="70" w:type="dxa"/>
            </w:tcMar>
            <w:vAlign w:val="center"/>
            <w:hideMark/>
          </w:tcPr>
          <w:p w14:paraId="243E1485"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24 (24.0)</w:t>
            </w:r>
          </w:p>
        </w:tc>
        <w:tc>
          <w:tcPr>
            <w:tcW w:w="1325" w:type="pct"/>
            <w:tcMar>
              <w:top w:w="0" w:type="dxa"/>
              <w:left w:w="70" w:type="dxa"/>
              <w:bottom w:w="0" w:type="dxa"/>
              <w:right w:w="70" w:type="dxa"/>
            </w:tcMar>
            <w:vAlign w:val="center"/>
            <w:hideMark/>
          </w:tcPr>
          <w:p w14:paraId="7CA5F021"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1.49 (0.55 – 4.09)</w:t>
            </w:r>
          </w:p>
        </w:tc>
        <w:tc>
          <w:tcPr>
            <w:tcW w:w="115" w:type="pct"/>
            <w:tcMar>
              <w:top w:w="0" w:type="dxa"/>
              <w:left w:w="70" w:type="dxa"/>
              <w:bottom w:w="0" w:type="dxa"/>
              <w:right w:w="70" w:type="dxa"/>
            </w:tcMar>
            <w:vAlign w:val="center"/>
            <w:hideMark/>
          </w:tcPr>
          <w:p w14:paraId="04FA1C93"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66EA7131" w14:textId="77777777" w:rsidTr="007E4569">
        <w:trPr>
          <w:trHeight w:val="317"/>
          <w:jc w:val="center"/>
        </w:trPr>
        <w:tc>
          <w:tcPr>
            <w:tcW w:w="1666" w:type="pct"/>
            <w:tcMar>
              <w:top w:w="0" w:type="dxa"/>
              <w:left w:w="70" w:type="dxa"/>
              <w:bottom w:w="0" w:type="dxa"/>
              <w:right w:w="70" w:type="dxa"/>
            </w:tcMar>
            <w:vAlign w:val="center"/>
          </w:tcPr>
          <w:p w14:paraId="12658C8D"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xml:space="preserve">    40-49</w:t>
            </w:r>
          </w:p>
        </w:tc>
        <w:tc>
          <w:tcPr>
            <w:tcW w:w="949" w:type="pct"/>
            <w:tcMar>
              <w:top w:w="0" w:type="dxa"/>
              <w:left w:w="70" w:type="dxa"/>
              <w:bottom w:w="0" w:type="dxa"/>
              <w:right w:w="70" w:type="dxa"/>
            </w:tcMar>
            <w:vAlign w:val="center"/>
          </w:tcPr>
          <w:p w14:paraId="5CCDAF59"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25 (17.1)</w:t>
            </w:r>
          </w:p>
        </w:tc>
        <w:tc>
          <w:tcPr>
            <w:tcW w:w="945" w:type="pct"/>
            <w:tcMar>
              <w:top w:w="0" w:type="dxa"/>
              <w:left w:w="70" w:type="dxa"/>
              <w:bottom w:w="0" w:type="dxa"/>
              <w:right w:w="70" w:type="dxa"/>
            </w:tcMar>
            <w:vAlign w:val="center"/>
          </w:tcPr>
          <w:p w14:paraId="59CCD707"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16 (16.0)</w:t>
            </w:r>
          </w:p>
        </w:tc>
        <w:tc>
          <w:tcPr>
            <w:tcW w:w="1325" w:type="pct"/>
            <w:tcMar>
              <w:top w:w="0" w:type="dxa"/>
              <w:left w:w="70" w:type="dxa"/>
              <w:bottom w:w="0" w:type="dxa"/>
              <w:right w:w="70" w:type="dxa"/>
            </w:tcMar>
            <w:vAlign w:val="center"/>
          </w:tcPr>
          <w:p w14:paraId="2261FE63"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0.99 (0.35 – 2.83)</w:t>
            </w:r>
          </w:p>
        </w:tc>
        <w:tc>
          <w:tcPr>
            <w:tcW w:w="115" w:type="pct"/>
            <w:tcMar>
              <w:top w:w="0" w:type="dxa"/>
              <w:left w:w="70" w:type="dxa"/>
              <w:bottom w:w="0" w:type="dxa"/>
              <w:right w:w="70" w:type="dxa"/>
            </w:tcMar>
            <w:vAlign w:val="center"/>
          </w:tcPr>
          <w:p w14:paraId="2468E373"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49666B25" w14:textId="77777777" w:rsidTr="007E4569">
        <w:trPr>
          <w:trHeight w:val="317"/>
          <w:jc w:val="center"/>
        </w:trPr>
        <w:tc>
          <w:tcPr>
            <w:tcW w:w="1666" w:type="pct"/>
            <w:tcMar>
              <w:top w:w="0" w:type="dxa"/>
              <w:left w:w="70" w:type="dxa"/>
              <w:bottom w:w="0" w:type="dxa"/>
              <w:right w:w="70" w:type="dxa"/>
            </w:tcMar>
            <w:vAlign w:val="center"/>
          </w:tcPr>
          <w:p w14:paraId="4B054A67"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xml:space="preserve">   50-59</w:t>
            </w:r>
          </w:p>
        </w:tc>
        <w:tc>
          <w:tcPr>
            <w:tcW w:w="949" w:type="pct"/>
            <w:tcMar>
              <w:top w:w="0" w:type="dxa"/>
              <w:left w:w="70" w:type="dxa"/>
              <w:bottom w:w="0" w:type="dxa"/>
              <w:right w:w="70" w:type="dxa"/>
            </w:tcMar>
            <w:vAlign w:val="center"/>
          </w:tcPr>
          <w:p w14:paraId="250436F3"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21 (14.4)</w:t>
            </w:r>
          </w:p>
        </w:tc>
        <w:tc>
          <w:tcPr>
            <w:tcW w:w="945" w:type="pct"/>
            <w:tcMar>
              <w:top w:w="0" w:type="dxa"/>
              <w:left w:w="70" w:type="dxa"/>
              <w:bottom w:w="0" w:type="dxa"/>
              <w:right w:w="70" w:type="dxa"/>
            </w:tcMar>
            <w:vAlign w:val="center"/>
          </w:tcPr>
          <w:p w14:paraId="2DBCC07A"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9  (9.0)</w:t>
            </w:r>
          </w:p>
        </w:tc>
        <w:tc>
          <w:tcPr>
            <w:tcW w:w="1325" w:type="pct"/>
            <w:tcMar>
              <w:top w:w="0" w:type="dxa"/>
              <w:left w:w="70" w:type="dxa"/>
              <w:bottom w:w="0" w:type="dxa"/>
              <w:right w:w="70" w:type="dxa"/>
            </w:tcMar>
            <w:vAlign w:val="center"/>
          </w:tcPr>
          <w:p w14:paraId="3D30C4A3"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0.67 (0.21 – 2.09)</w:t>
            </w:r>
          </w:p>
        </w:tc>
        <w:tc>
          <w:tcPr>
            <w:tcW w:w="115" w:type="pct"/>
            <w:tcMar>
              <w:top w:w="0" w:type="dxa"/>
              <w:left w:w="70" w:type="dxa"/>
              <w:bottom w:w="0" w:type="dxa"/>
              <w:right w:w="70" w:type="dxa"/>
            </w:tcMar>
            <w:vAlign w:val="center"/>
          </w:tcPr>
          <w:p w14:paraId="12F48386"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442F3C11" w14:textId="77777777" w:rsidTr="007E4569">
        <w:trPr>
          <w:trHeight w:val="317"/>
          <w:jc w:val="center"/>
        </w:trPr>
        <w:tc>
          <w:tcPr>
            <w:tcW w:w="1666" w:type="pct"/>
            <w:tcBorders>
              <w:bottom w:val="single" w:sz="4" w:space="0" w:color="auto"/>
            </w:tcBorders>
            <w:tcMar>
              <w:top w:w="0" w:type="dxa"/>
              <w:left w:w="70" w:type="dxa"/>
              <w:bottom w:w="0" w:type="dxa"/>
              <w:right w:w="70" w:type="dxa"/>
            </w:tcMar>
            <w:vAlign w:val="center"/>
          </w:tcPr>
          <w:p w14:paraId="79293E82"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xml:space="preserve">   60-69</w:t>
            </w:r>
          </w:p>
        </w:tc>
        <w:tc>
          <w:tcPr>
            <w:tcW w:w="949" w:type="pct"/>
            <w:tcBorders>
              <w:bottom w:val="single" w:sz="4" w:space="0" w:color="auto"/>
            </w:tcBorders>
            <w:tcMar>
              <w:top w:w="0" w:type="dxa"/>
              <w:left w:w="70" w:type="dxa"/>
              <w:bottom w:w="0" w:type="dxa"/>
              <w:right w:w="70" w:type="dxa"/>
            </w:tcMar>
            <w:vAlign w:val="center"/>
          </w:tcPr>
          <w:p w14:paraId="3E4FF9C9"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17 (11.6)</w:t>
            </w:r>
          </w:p>
        </w:tc>
        <w:tc>
          <w:tcPr>
            <w:tcW w:w="945" w:type="pct"/>
            <w:tcBorders>
              <w:bottom w:val="single" w:sz="4" w:space="0" w:color="auto"/>
            </w:tcBorders>
            <w:tcMar>
              <w:top w:w="0" w:type="dxa"/>
              <w:left w:w="70" w:type="dxa"/>
              <w:bottom w:w="0" w:type="dxa"/>
              <w:right w:w="70" w:type="dxa"/>
            </w:tcMar>
            <w:vAlign w:val="center"/>
          </w:tcPr>
          <w:p w14:paraId="1D2E77E7"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11 (11.0)</w:t>
            </w:r>
          </w:p>
        </w:tc>
        <w:tc>
          <w:tcPr>
            <w:tcW w:w="1325" w:type="pct"/>
            <w:tcBorders>
              <w:bottom w:val="single" w:sz="4" w:space="0" w:color="auto"/>
            </w:tcBorders>
            <w:tcMar>
              <w:top w:w="0" w:type="dxa"/>
              <w:left w:w="70" w:type="dxa"/>
              <w:bottom w:w="0" w:type="dxa"/>
              <w:right w:w="70" w:type="dxa"/>
            </w:tcMar>
            <w:vAlign w:val="center"/>
          </w:tcPr>
          <w:p w14:paraId="1ABA9144"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1.00 (0.33 – 3.11)</w:t>
            </w:r>
          </w:p>
        </w:tc>
        <w:tc>
          <w:tcPr>
            <w:tcW w:w="115" w:type="pct"/>
            <w:tcMar>
              <w:top w:w="0" w:type="dxa"/>
              <w:left w:w="70" w:type="dxa"/>
              <w:bottom w:w="0" w:type="dxa"/>
              <w:right w:w="70" w:type="dxa"/>
            </w:tcMar>
            <w:vAlign w:val="center"/>
          </w:tcPr>
          <w:p w14:paraId="0263A7F6"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5067E715" w14:textId="77777777" w:rsidTr="007E4569">
        <w:trPr>
          <w:trHeight w:val="317"/>
          <w:jc w:val="center"/>
        </w:trPr>
        <w:tc>
          <w:tcPr>
            <w:tcW w:w="1666" w:type="pct"/>
            <w:tcBorders>
              <w:top w:val="single" w:sz="4" w:space="0" w:color="auto"/>
              <w:bottom w:val="single" w:sz="4" w:space="0" w:color="auto"/>
            </w:tcBorders>
            <w:tcMar>
              <w:top w:w="0" w:type="dxa"/>
              <w:left w:w="70" w:type="dxa"/>
              <w:bottom w:w="0" w:type="dxa"/>
              <w:right w:w="70" w:type="dxa"/>
            </w:tcMar>
            <w:vAlign w:val="center"/>
            <w:hideMark/>
          </w:tcPr>
          <w:p w14:paraId="63203EC1"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Income</w:t>
            </w:r>
          </w:p>
        </w:tc>
        <w:tc>
          <w:tcPr>
            <w:tcW w:w="949" w:type="pct"/>
            <w:tcBorders>
              <w:top w:val="single" w:sz="4" w:space="0" w:color="auto"/>
              <w:bottom w:val="single" w:sz="4" w:space="0" w:color="auto"/>
            </w:tcBorders>
            <w:tcMar>
              <w:top w:w="0" w:type="dxa"/>
              <w:left w:w="70" w:type="dxa"/>
              <w:bottom w:w="0" w:type="dxa"/>
              <w:right w:w="70" w:type="dxa"/>
            </w:tcMar>
            <w:vAlign w:val="center"/>
            <w:hideMark/>
          </w:tcPr>
          <w:p w14:paraId="67145624"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945" w:type="pct"/>
            <w:tcBorders>
              <w:top w:val="single" w:sz="4" w:space="0" w:color="auto"/>
              <w:bottom w:val="single" w:sz="4" w:space="0" w:color="auto"/>
            </w:tcBorders>
            <w:tcMar>
              <w:top w:w="0" w:type="dxa"/>
              <w:left w:w="70" w:type="dxa"/>
              <w:bottom w:w="0" w:type="dxa"/>
              <w:right w:w="70" w:type="dxa"/>
            </w:tcMar>
            <w:vAlign w:val="center"/>
            <w:hideMark/>
          </w:tcPr>
          <w:p w14:paraId="12398FBA"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325" w:type="pct"/>
            <w:tcBorders>
              <w:top w:val="single" w:sz="4" w:space="0" w:color="auto"/>
              <w:bottom w:val="single" w:sz="4" w:space="0" w:color="auto"/>
            </w:tcBorders>
            <w:tcMar>
              <w:top w:w="0" w:type="dxa"/>
              <w:left w:w="70" w:type="dxa"/>
              <w:bottom w:w="0" w:type="dxa"/>
              <w:right w:w="70" w:type="dxa"/>
            </w:tcMar>
            <w:vAlign w:val="center"/>
            <w:hideMark/>
          </w:tcPr>
          <w:p w14:paraId="454B9495"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15" w:type="pct"/>
            <w:tcMar>
              <w:top w:w="0" w:type="dxa"/>
              <w:left w:w="70" w:type="dxa"/>
              <w:bottom w:w="0" w:type="dxa"/>
              <w:right w:w="70" w:type="dxa"/>
            </w:tcMar>
            <w:vAlign w:val="center"/>
            <w:hideMark/>
          </w:tcPr>
          <w:p w14:paraId="7F8FF2F0"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r>
      <w:tr w:rsidR="00AC2576" w:rsidRPr="00AC2576" w14:paraId="0C11F1D4" w14:textId="77777777" w:rsidTr="007E4569">
        <w:trPr>
          <w:trHeight w:val="317"/>
          <w:jc w:val="center"/>
        </w:trPr>
        <w:tc>
          <w:tcPr>
            <w:tcW w:w="1666" w:type="pct"/>
            <w:tcBorders>
              <w:top w:val="single" w:sz="4" w:space="0" w:color="auto"/>
            </w:tcBorders>
            <w:tcMar>
              <w:top w:w="0" w:type="dxa"/>
              <w:left w:w="70" w:type="dxa"/>
              <w:bottom w:w="0" w:type="dxa"/>
              <w:right w:w="70" w:type="dxa"/>
            </w:tcMar>
            <w:vAlign w:val="center"/>
            <w:hideMark/>
          </w:tcPr>
          <w:p w14:paraId="3D19013F"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Sufficient expenses</w:t>
            </w:r>
          </w:p>
        </w:tc>
        <w:tc>
          <w:tcPr>
            <w:tcW w:w="949" w:type="pct"/>
            <w:tcBorders>
              <w:top w:val="single" w:sz="4" w:space="0" w:color="auto"/>
            </w:tcBorders>
            <w:tcMar>
              <w:top w:w="0" w:type="dxa"/>
              <w:left w:w="70" w:type="dxa"/>
              <w:bottom w:w="0" w:type="dxa"/>
              <w:right w:w="70" w:type="dxa"/>
            </w:tcMar>
            <w:vAlign w:val="center"/>
            <w:hideMark/>
          </w:tcPr>
          <w:p w14:paraId="0351A7F4"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69 (47.3)</w:t>
            </w:r>
          </w:p>
        </w:tc>
        <w:tc>
          <w:tcPr>
            <w:tcW w:w="945" w:type="pct"/>
            <w:tcBorders>
              <w:top w:val="single" w:sz="4" w:space="0" w:color="auto"/>
            </w:tcBorders>
            <w:tcMar>
              <w:top w:w="0" w:type="dxa"/>
              <w:left w:w="70" w:type="dxa"/>
              <w:bottom w:w="0" w:type="dxa"/>
              <w:right w:w="70" w:type="dxa"/>
            </w:tcMar>
            <w:vAlign w:val="center"/>
            <w:hideMark/>
          </w:tcPr>
          <w:p w14:paraId="6EA4FBDA"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37 (37.0)</w:t>
            </w:r>
          </w:p>
        </w:tc>
        <w:tc>
          <w:tcPr>
            <w:tcW w:w="1325" w:type="pct"/>
            <w:tcBorders>
              <w:top w:val="single" w:sz="4" w:space="0" w:color="auto"/>
            </w:tcBorders>
            <w:tcMar>
              <w:top w:w="0" w:type="dxa"/>
              <w:left w:w="70" w:type="dxa"/>
              <w:bottom w:w="0" w:type="dxa"/>
              <w:right w:w="70" w:type="dxa"/>
            </w:tcMar>
            <w:vAlign w:val="center"/>
            <w:hideMark/>
          </w:tcPr>
          <w:p w14:paraId="4A5ECD96"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u w:val="single"/>
                <w:lang w:val="tr-TR" w:eastAsia="tr-TR"/>
              </w:rPr>
              <w:t>Reference</w:t>
            </w:r>
          </w:p>
        </w:tc>
        <w:tc>
          <w:tcPr>
            <w:tcW w:w="115" w:type="pct"/>
            <w:tcMar>
              <w:top w:w="0" w:type="dxa"/>
              <w:left w:w="70" w:type="dxa"/>
              <w:bottom w:w="0" w:type="dxa"/>
              <w:right w:w="70" w:type="dxa"/>
            </w:tcMar>
            <w:vAlign w:val="center"/>
            <w:hideMark/>
          </w:tcPr>
          <w:p w14:paraId="3201D9EC"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0C3CBB77" w14:textId="77777777" w:rsidTr="007E4569">
        <w:trPr>
          <w:trHeight w:val="317"/>
          <w:jc w:val="center"/>
        </w:trPr>
        <w:tc>
          <w:tcPr>
            <w:tcW w:w="1666" w:type="pct"/>
            <w:tcBorders>
              <w:bottom w:val="single" w:sz="4" w:space="0" w:color="auto"/>
            </w:tcBorders>
            <w:tcMar>
              <w:top w:w="0" w:type="dxa"/>
              <w:left w:w="70" w:type="dxa"/>
              <w:bottom w:w="0" w:type="dxa"/>
              <w:right w:w="70" w:type="dxa"/>
            </w:tcMar>
            <w:vAlign w:val="center"/>
            <w:hideMark/>
          </w:tcPr>
          <w:p w14:paraId="2777033F"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Dose not sufficient</w:t>
            </w:r>
          </w:p>
        </w:tc>
        <w:tc>
          <w:tcPr>
            <w:tcW w:w="949" w:type="pct"/>
            <w:tcBorders>
              <w:bottom w:val="single" w:sz="4" w:space="0" w:color="auto"/>
            </w:tcBorders>
            <w:tcMar>
              <w:top w:w="0" w:type="dxa"/>
              <w:left w:w="70" w:type="dxa"/>
              <w:bottom w:w="0" w:type="dxa"/>
              <w:right w:w="70" w:type="dxa"/>
            </w:tcMar>
            <w:vAlign w:val="center"/>
            <w:hideMark/>
          </w:tcPr>
          <w:p w14:paraId="1BC44854"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77  (52.7)</w:t>
            </w:r>
          </w:p>
        </w:tc>
        <w:tc>
          <w:tcPr>
            <w:tcW w:w="945" w:type="pct"/>
            <w:tcBorders>
              <w:bottom w:val="single" w:sz="4" w:space="0" w:color="auto"/>
            </w:tcBorders>
            <w:tcMar>
              <w:top w:w="0" w:type="dxa"/>
              <w:left w:w="70" w:type="dxa"/>
              <w:bottom w:w="0" w:type="dxa"/>
              <w:right w:w="70" w:type="dxa"/>
            </w:tcMar>
            <w:vAlign w:val="center"/>
            <w:hideMark/>
          </w:tcPr>
          <w:p w14:paraId="54177A15"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63 (63.0)</w:t>
            </w:r>
          </w:p>
        </w:tc>
        <w:tc>
          <w:tcPr>
            <w:tcW w:w="1325" w:type="pct"/>
            <w:tcBorders>
              <w:bottom w:val="single" w:sz="4" w:space="0" w:color="auto"/>
            </w:tcBorders>
            <w:tcMar>
              <w:top w:w="0" w:type="dxa"/>
              <w:left w:w="70" w:type="dxa"/>
              <w:bottom w:w="0" w:type="dxa"/>
              <w:right w:w="70" w:type="dxa"/>
            </w:tcMar>
            <w:vAlign w:val="center"/>
            <w:hideMark/>
          </w:tcPr>
          <w:p w14:paraId="23B360FB"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1.52  (0.91 – 2.56)</w:t>
            </w:r>
          </w:p>
        </w:tc>
        <w:tc>
          <w:tcPr>
            <w:tcW w:w="115" w:type="pct"/>
            <w:tcMar>
              <w:top w:w="0" w:type="dxa"/>
              <w:left w:w="70" w:type="dxa"/>
              <w:bottom w:w="0" w:type="dxa"/>
              <w:right w:w="70" w:type="dxa"/>
            </w:tcMar>
            <w:vAlign w:val="center"/>
            <w:hideMark/>
          </w:tcPr>
          <w:p w14:paraId="339C3F7F"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2AAD5ACE" w14:textId="77777777" w:rsidTr="007E4569">
        <w:trPr>
          <w:trHeight w:val="282"/>
          <w:jc w:val="center"/>
        </w:trPr>
        <w:tc>
          <w:tcPr>
            <w:tcW w:w="1666" w:type="pct"/>
            <w:tcBorders>
              <w:top w:val="single" w:sz="4" w:space="0" w:color="auto"/>
              <w:bottom w:val="single" w:sz="4" w:space="0" w:color="auto"/>
            </w:tcBorders>
            <w:tcMar>
              <w:top w:w="0" w:type="dxa"/>
              <w:left w:w="70" w:type="dxa"/>
              <w:bottom w:w="0" w:type="dxa"/>
              <w:right w:w="70" w:type="dxa"/>
            </w:tcMar>
            <w:vAlign w:val="center"/>
            <w:hideMark/>
          </w:tcPr>
          <w:p w14:paraId="10F06CEB"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PPI Use</w:t>
            </w:r>
          </w:p>
        </w:tc>
        <w:tc>
          <w:tcPr>
            <w:tcW w:w="949" w:type="pct"/>
            <w:tcBorders>
              <w:top w:val="single" w:sz="4" w:space="0" w:color="auto"/>
              <w:bottom w:val="single" w:sz="4" w:space="0" w:color="auto"/>
            </w:tcBorders>
            <w:tcMar>
              <w:top w:w="0" w:type="dxa"/>
              <w:left w:w="70" w:type="dxa"/>
              <w:bottom w:w="0" w:type="dxa"/>
              <w:right w:w="70" w:type="dxa"/>
            </w:tcMar>
            <w:vAlign w:val="center"/>
            <w:hideMark/>
          </w:tcPr>
          <w:p w14:paraId="728F3F0C"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945" w:type="pct"/>
            <w:tcBorders>
              <w:top w:val="single" w:sz="4" w:space="0" w:color="auto"/>
              <w:bottom w:val="single" w:sz="4" w:space="0" w:color="auto"/>
            </w:tcBorders>
            <w:tcMar>
              <w:top w:w="0" w:type="dxa"/>
              <w:left w:w="70" w:type="dxa"/>
              <w:bottom w:w="0" w:type="dxa"/>
              <w:right w:w="70" w:type="dxa"/>
            </w:tcMar>
            <w:vAlign w:val="center"/>
            <w:hideMark/>
          </w:tcPr>
          <w:p w14:paraId="7C729ABA"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325" w:type="pct"/>
            <w:tcBorders>
              <w:top w:val="single" w:sz="4" w:space="0" w:color="auto"/>
              <w:bottom w:val="single" w:sz="4" w:space="0" w:color="auto"/>
            </w:tcBorders>
            <w:tcMar>
              <w:top w:w="0" w:type="dxa"/>
              <w:left w:w="70" w:type="dxa"/>
              <w:bottom w:w="0" w:type="dxa"/>
              <w:right w:w="70" w:type="dxa"/>
            </w:tcMar>
            <w:vAlign w:val="center"/>
            <w:hideMark/>
          </w:tcPr>
          <w:p w14:paraId="53A6DD03"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15" w:type="pct"/>
            <w:tcMar>
              <w:top w:w="0" w:type="dxa"/>
              <w:left w:w="70" w:type="dxa"/>
              <w:bottom w:w="0" w:type="dxa"/>
              <w:right w:w="70" w:type="dxa"/>
            </w:tcMar>
            <w:vAlign w:val="center"/>
            <w:hideMark/>
          </w:tcPr>
          <w:p w14:paraId="43799747"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4448148C" w14:textId="77777777" w:rsidTr="007E4569">
        <w:trPr>
          <w:trHeight w:val="282"/>
          <w:jc w:val="center"/>
        </w:trPr>
        <w:tc>
          <w:tcPr>
            <w:tcW w:w="1666" w:type="pct"/>
            <w:tcBorders>
              <w:top w:val="single" w:sz="4" w:space="0" w:color="auto"/>
            </w:tcBorders>
            <w:tcMar>
              <w:top w:w="0" w:type="dxa"/>
              <w:left w:w="70" w:type="dxa"/>
              <w:bottom w:w="0" w:type="dxa"/>
              <w:right w:w="70" w:type="dxa"/>
            </w:tcMar>
            <w:vAlign w:val="center"/>
            <w:hideMark/>
          </w:tcPr>
          <w:p w14:paraId="57816CC6"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Used</w:t>
            </w:r>
          </w:p>
        </w:tc>
        <w:tc>
          <w:tcPr>
            <w:tcW w:w="949" w:type="pct"/>
            <w:tcBorders>
              <w:top w:val="single" w:sz="4" w:space="0" w:color="auto"/>
            </w:tcBorders>
            <w:tcMar>
              <w:top w:w="0" w:type="dxa"/>
              <w:left w:w="70" w:type="dxa"/>
              <w:bottom w:w="0" w:type="dxa"/>
              <w:right w:w="70" w:type="dxa"/>
            </w:tcMar>
            <w:vAlign w:val="center"/>
            <w:hideMark/>
          </w:tcPr>
          <w:p w14:paraId="1B36BCE7"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107(73.3)</w:t>
            </w:r>
          </w:p>
        </w:tc>
        <w:tc>
          <w:tcPr>
            <w:tcW w:w="945" w:type="pct"/>
            <w:tcBorders>
              <w:top w:val="single" w:sz="4" w:space="0" w:color="auto"/>
            </w:tcBorders>
            <w:tcMar>
              <w:top w:w="0" w:type="dxa"/>
              <w:left w:w="70" w:type="dxa"/>
              <w:bottom w:w="0" w:type="dxa"/>
              <w:right w:w="70" w:type="dxa"/>
            </w:tcMar>
            <w:vAlign w:val="center"/>
            <w:hideMark/>
          </w:tcPr>
          <w:p w14:paraId="1DF99CA6"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68 (68.0)</w:t>
            </w:r>
          </w:p>
        </w:tc>
        <w:tc>
          <w:tcPr>
            <w:tcW w:w="1325" w:type="pct"/>
            <w:tcBorders>
              <w:top w:val="single" w:sz="4" w:space="0" w:color="auto"/>
            </w:tcBorders>
            <w:tcMar>
              <w:top w:w="0" w:type="dxa"/>
              <w:left w:w="70" w:type="dxa"/>
              <w:bottom w:w="0" w:type="dxa"/>
              <w:right w:w="70" w:type="dxa"/>
            </w:tcMar>
            <w:vAlign w:val="center"/>
            <w:hideMark/>
          </w:tcPr>
          <w:p w14:paraId="0BFB3EA9"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u w:val="single"/>
                <w:lang w:val="tr-TR" w:eastAsia="tr-TR"/>
              </w:rPr>
              <w:t>Reference</w:t>
            </w:r>
          </w:p>
        </w:tc>
        <w:tc>
          <w:tcPr>
            <w:tcW w:w="115" w:type="pct"/>
            <w:tcMar>
              <w:top w:w="0" w:type="dxa"/>
              <w:left w:w="70" w:type="dxa"/>
              <w:bottom w:w="0" w:type="dxa"/>
              <w:right w:w="70" w:type="dxa"/>
            </w:tcMar>
            <w:vAlign w:val="center"/>
            <w:hideMark/>
          </w:tcPr>
          <w:p w14:paraId="409F8F45"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r>
      <w:tr w:rsidR="00AC2576" w:rsidRPr="00AC2576" w14:paraId="6BF52A3C" w14:textId="77777777" w:rsidTr="007E4569">
        <w:trPr>
          <w:trHeight w:val="282"/>
          <w:jc w:val="center"/>
        </w:trPr>
        <w:tc>
          <w:tcPr>
            <w:tcW w:w="1666" w:type="pct"/>
            <w:tcBorders>
              <w:bottom w:val="single" w:sz="4" w:space="0" w:color="auto"/>
            </w:tcBorders>
            <w:tcMar>
              <w:top w:w="0" w:type="dxa"/>
              <w:left w:w="70" w:type="dxa"/>
              <w:bottom w:w="0" w:type="dxa"/>
              <w:right w:w="70" w:type="dxa"/>
            </w:tcMar>
            <w:vAlign w:val="center"/>
            <w:hideMark/>
          </w:tcPr>
          <w:p w14:paraId="1C490778"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Nonused</w:t>
            </w:r>
          </w:p>
        </w:tc>
        <w:tc>
          <w:tcPr>
            <w:tcW w:w="949" w:type="pct"/>
            <w:tcBorders>
              <w:bottom w:val="single" w:sz="4" w:space="0" w:color="auto"/>
            </w:tcBorders>
            <w:tcMar>
              <w:top w:w="0" w:type="dxa"/>
              <w:left w:w="70" w:type="dxa"/>
              <w:bottom w:w="0" w:type="dxa"/>
              <w:right w:w="70" w:type="dxa"/>
            </w:tcMar>
            <w:vAlign w:val="center"/>
            <w:hideMark/>
          </w:tcPr>
          <w:p w14:paraId="38B03A72"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39 (26.7)</w:t>
            </w:r>
          </w:p>
        </w:tc>
        <w:tc>
          <w:tcPr>
            <w:tcW w:w="945" w:type="pct"/>
            <w:tcBorders>
              <w:bottom w:val="single" w:sz="4" w:space="0" w:color="auto"/>
            </w:tcBorders>
            <w:tcMar>
              <w:top w:w="0" w:type="dxa"/>
              <w:left w:w="70" w:type="dxa"/>
              <w:bottom w:w="0" w:type="dxa"/>
              <w:right w:w="70" w:type="dxa"/>
            </w:tcMar>
            <w:vAlign w:val="center"/>
            <w:hideMark/>
          </w:tcPr>
          <w:p w14:paraId="5BBEF590"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32 (32.0)</w:t>
            </w:r>
          </w:p>
        </w:tc>
        <w:tc>
          <w:tcPr>
            <w:tcW w:w="1325" w:type="pct"/>
            <w:tcBorders>
              <w:bottom w:val="single" w:sz="4" w:space="0" w:color="auto"/>
            </w:tcBorders>
            <w:tcMar>
              <w:top w:w="0" w:type="dxa"/>
              <w:left w:w="70" w:type="dxa"/>
              <w:bottom w:w="0" w:type="dxa"/>
              <w:right w:w="70" w:type="dxa"/>
            </w:tcMar>
            <w:vAlign w:val="center"/>
            <w:hideMark/>
          </w:tcPr>
          <w:p w14:paraId="47DF8076"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1.29 (0.74 – 2.25)</w:t>
            </w:r>
          </w:p>
        </w:tc>
        <w:tc>
          <w:tcPr>
            <w:tcW w:w="115" w:type="pct"/>
            <w:tcMar>
              <w:top w:w="0" w:type="dxa"/>
              <w:left w:w="70" w:type="dxa"/>
              <w:bottom w:w="0" w:type="dxa"/>
              <w:right w:w="70" w:type="dxa"/>
            </w:tcMar>
            <w:vAlign w:val="center"/>
            <w:hideMark/>
          </w:tcPr>
          <w:p w14:paraId="644FFEF7"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r>
    </w:tbl>
    <w:p w14:paraId="5DFA243F" w14:textId="3DF137D3" w:rsidR="00AC2576" w:rsidRDefault="00AC2576" w:rsidP="003B50AC">
      <w:pPr>
        <w:spacing w:after="0" w:line="240" w:lineRule="auto"/>
        <w:ind w:firstLine="567"/>
        <w:jc w:val="both"/>
        <w:rPr>
          <w:rFonts w:asciiTheme="majorBidi" w:hAnsiTheme="majorBidi" w:cstheme="majorBidi"/>
          <w:sz w:val="21"/>
          <w:szCs w:val="21"/>
        </w:rPr>
      </w:pPr>
    </w:p>
    <w:p w14:paraId="2C5EBB01" w14:textId="77777777" w:rsidR="00B22104" w:rsidRDefault="00B22104" w:rsidP="00AC2576">
      <w:pPr>
        <w:spacing w:after="0" w:line="240" w:lineRule="auto"/>
        <w:ind w:firstLine="567"/>
        <w:jc w:val="both"/>
        <w:rPr>
          <w:rFonts w:asciiTheme="majorBidi" w:hAnsiTheme="majorBidi" w:cstheme="majorBidi"/>
          <w:b/>
          <w:bCs/>
          <w:sz w:val="20"/>
          <w:szCs w:val="20"/>
          <w:lang w:val="tr-TR"/>
        </w:rPr>
      </w:pPr>
    </w:p>
    <w:p w14:paraId="27ADB608" w14:textId="77777777" w:rsidR="00B22104" w:rsidRDefault="00B22104" w:rsidP="00AC2576">
      <w:pPr>
        <w:spacing w:after="0" w:line="240" w:lineRule="auto"/>
        <w:ind w:firstLine="567"/>
        <w:jc w:val="both"/>
        <w:rPr>
          <w:rFonts w:asciiTheme="majorBidi" w:hAnsiTheme="majorBidi" w:cstheme="majorBidi"/>
          <w:b/>
          <w:bCs/>
          <w:sz w:val="20"/>
          <w:szCs w:val="20"/>
          <w:lang w:val="tr-TR"/>
        </w:rPr>
      </w:pPr>
    </w:p>
    <w:p w14:paraId="037C1E79" w14:textId="4938EB75" w:rsidR="00AC2576" w:rsidRPr="00AC2576" w:rsidRDefault="00AC2576" w:rsidP="00AC2576">
      <w:pPr>
        <w:spacing w:after="0" w:line="240" w:lineRule="auto"/>
        <w:ind w:firstLine="567"/>
        <w:jc w:val="both"/>
        <w:rPr>
          <w:rFonts w:asciiTheme="majorBidi" w:hAnsiTheme="majorBidi" w:cstheme="majorBidi"/>
          <w:sz w:val="20"/>
          <w:szCs w:val="20"/>
        </w:rPr>
      </w:pPr>
      <w:r w:rsidRPr="00AC2576">
        <w:rPr>
          <w:rFonts w:asciiTheme="majorBidi" w:hAnsiTheme="majorBidi" w:cstheme="majorBidi"/>
          <w:b/>
          <w:bCs/>
          <w:sz w:val="20"/>
          <w:szCs w:val="20"/>
          <w:lang w:val="tr-TR"/>
        </w:rPr>
        <w:lastRenderedPageBreak/>
        <w:t>Table 4.</w:t>
      </w:r>
      <w:r w:rsidRPr="00AC2576">
        <w:rPr>
          <w:rFonts w:asciiTheme="majorBidi" w:hAnsiTheme="majorBidi" w:cstheme="majorBidi"/>
          <w:sz w:val="20"/>
          <w:szCs w:val="20"/>
          <w:lang w:val="tr-TR"/>
        </w:rPr>
        <w:t> Odds ratios (ORs) and 95% confidence intervals (CIs) by potential risk factors for PPI used in positive COVID-19 cases, Herat province Afghanistan 2022</w:t>
      </w:r>
    </w:p>
    <w:p w14:paraId="69F773DD" w14:textId="77777777" w:rsidR="00AC2576" w:rsidRDefault="00AC2576" w:rsidP="003B50AC">
      <w:pPr>
        <w:spacing w:after="0" w:line="240" w:lineRule="auto"/>
        <w:ind w:firstLine="567"/>
        <w:jc w:val="both"/>
        <w:rPr>
          <w:rFonts w:asciiTheme="majorBidi" w:hAnsiTheme="majorBidi" w:cstheme="majorBidi"/>
          <w:sz w:val="21"/>
          <w:szCs w:val="21"/>
        </w:rPr>
      </w:pPr>
    </w:p>
    <w:tbl>
      <w:tblPr>
        <w:tblW w:w="4306" w:type="pct"/>
        <w:jc w:val="center"/>
        <w:tblCellMar>
          <w:left w:w="0" w:type="dxa"/>
          <w:right w:w="0" w:type="dxa"/>
        </w:tblCellMar>
        <w:tblLook w:val="04A0" w:firstRow="1" w:lastRow="0" w:firstColumn="1" w:lastColumn="0" w:noHBand="0" w:noVBand="1"/>
      </w:tblPr>
      <w:tblGrid>
        <w:gridCol w:w="3017"/>
        <w:gridCol w:w="1718"/>
        <w:gridCol w:w="1711"/>
        <w:gridCol w:w="2399"/>
        <w:gridCol w:w="208"/>
      </w:tblGrid>
      <w:tr w:rsidR="00AC2576" w:rsidRPr="00AC2576" w14:paraId="04F5D4B5" w14:textId="77777777" w:rsidTr="007E4569">
        <w:trPr>
          <w:trHeight w:val="187"/>
          <w:jc w:val="center"/>
        </w:trPr>
        <w:tc>
          <w:tcPr>
            <w:tcW w:w="1666" w:type="pct"/>
            <w:tcBorders>
              <w:top w:val="single" w:sz="6" w:space="0" w:color="auto"/>
            </w:tcBorders>
            <w:tcMar>
              <w:top w:w="0" w:type="dxa"/>
              <w:left w:w="70" w:type="dxa"/>
              <w:bottom w:w="0" w:type="dxa"/>
              <w:right w:w="70" w:type="dxa"/>
            </w:tcMar>
            <w:vAlign w:val="center"/>
            <w:hideMark/>
          </w:tcPr>
          <w:p w14:paraId="30D3A9C8"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 </w:t>
            </w:r>
          </w:p>
        </w:tc>
        <w:tc>
          <w:tcPr>
            <w:tcW w:w="3219" w:type="pct"/>
            <w:gridSpan w:val="3"/>
            <w:tcBorders>
              <w:top w:val="single" w:sz="6" w:space="0" w:color="auto"/>
            </w:tcBorders>
            <w:tcMar>
              <w:top w:w="0" w:type="dxa"/>
              <w:left w:w="70" w:type="dxa"/>
              <w:bottom w:w="0" w:type="dxa"/>
              <w:right w:w="70" w:type="dxa"/>
            </w:tcMar>
            <w:vAlign w:val="center"/>
            <w:hideMark/>
          </w:tcPr>
          <w:p w14:paraId="4325201E"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 xml:space="preserve">PPI Use </w:t>
            </w:r>
          </w:p>
        </w:tc>
        <w:tc>
          <w:tcPr>
            <w:tcW w:w="115" w:type="pct"/>
            <w:tcBorders>
              <w:top w:val="single" w:sz="6" w:space="0" w:color="auto"/>
            </w:tcBorders>
            <w:tcMar>
              <w:top w:w="0" w:type="dxa"/>
              <w:left w:w="70" w:type="dxa"/>
              <w:bottom w:w="0" w:type="dxa"/>
              <w:right w:w="70" w:type="dxa"/>
            </w:tcMar>
            <w:vAlign w:val="center"/>
            <w:hideMark/>
          </w:tcPr>
          <w:p w14:paraId="024DFD2A"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 </w:t>
            </w:r>
          </w:p>
        </w:tc>
      </w:tr>
      <w:tr w:rsidR="00AC2576" w:rsidRPr="00AC2576" w14:paraId="06655690" w14:textId="77777777" w:rsidTr="007E4569">
        <w:trPr>
          <w:trHeight w:val="247"/>
          <w:jc w:val="center"/>
        </w:trPr>
        <w:tc>
          <w:tcPr>
            <w:tcW w:w="1666" w:type="pct"/>
            <w:tcBorders>
              <w:bottom w:val="single" w:sz="6" w:space="0" w:color="auto"/>
            </w:tcBorders>
            <w:tcMar>
              <w:top w:w="0" w:type="dxa"/>
              <w:left w:w="70" w:type="dxa"/>
              <w:bottom w:w="0" w:type="dxa"/>
              <w:right w:w="70" w:type="dxa"/>
            </w:tcMar>
            <w:vAlign w:val="center"/>
            <w:hideMark/>
          </w:tcPr>
          <w:p w14:paraId="65EDC9D1"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949" w:type="pct"/>
            <w:tcBorders>
              <w:top w:val="single" w:sz="6" w:space="0" w:color="auto"/>
              <w:bottom w:val="single" w:sz="6" w:space="0" w:color="auto"/>
            </w:tcBorders>
            <w:tcMar>
              <w:top w:w="0" w:type="dxa"/>
              <w:left w:w="70" w:type="dxa"/>
              <w:bottom w:w="0" w:type="dxa"/>
              <w:right w:w="70" w:type="dxa"/>
            </w:tcMar>
            <w:vAlign w:val="center"/>
            <w:hideMark/>
          </w:tcPr>
          <w:p w14:paraId="6E64523F" w14:textId="77777777" w:rsidR="00AC2576" w:rsidRPr="00AC2576" w:rsidRDefault="00AC2576" w:rsidP="00AC2576">
            <w:pPr>
              <w:spacing w:line="240" w:lineRule="auto"/>
              <w:jc w:val="both"/>
              <w:rPr>
                <w:rFonts w:ascii="Times New Roman" w:eastAsia="Times New Roman" w:hAnsi="Times New Roman" w:cs="Times New Roman"/>
                <w:b/>
                <w:bCs/>
                <w:sz w:val="20"/>
                <w:szCs w:val="20"/>
                <w:lang w:val="tr-TR" w:eastAsia="tr-TR"/>
              </w:rPr>
            </w:pPr>
            <w:r w:rsidRPr="00AC2576">
              <w:rPr>
                <w:rFonts w:ascii="Times New Roman" w:eastAsia="Times New Roman" w:hAnsi="Times New Roman" w:cs="Times New Roman"/>
                <w:b/>
                <w:bCs/>
                <w:sz w:val="20"/>
                <w:szCs w:val="20"/>
                <w:lang w:val="tr-TR" w:eastAsia="tr-TR"/>
              </w:rPr>
              <w:t>PPI Used</w:t>
            </w:r>
          </w:p>
          <w:p w14:paraId="19B42B0F"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N (%)</w:t>
            </w:r>
          </w:p>
        </w:tc>
        <w:tc>
          <w:tcPr>
            <w:tcW w:w="945" w:type="pct"/>
            <w:tcBorders>
              <w:top w:val="single" w:sz="6" w:space="0" w:color="auto"/>
              <w:bottom w:val="single" w:sz="6" w:space="0" w:color="auto"/>
            </w:tcBorders>
            <w:tcMar>
              <w:top w:w="0" w:type="dxa"/>
              <w:left w:w="70" w:type="dxa"/>
              <w:bottom w:w="0" w:type="dxa"/>
              <w:right w:w="70" w:type="dxa"/>
            </w:tcMar>
            <w:vAlign w:val="center"/>
            <w:hideMark/>
          </w:tcPr>
          <w:p w14:paraId="2FE48EC7" w14:textId="77777777" w:rsidR="00AC2576" w:rsidRPr="00AC2576" w:rsidRDefault="00AC2576" w:rsidP="00AC2576">
            <w:pPr>
              <w:spacing w:line="240" w:lineRule="auto"/>
              <w:jc w:val="both"/>
              <w:rPr>
                <w:rFonts w:ascii="Times New Roman" w:eastAsia="Times New Roman" w:hAnsi="Times New Roman" w:cs="Times New Roman"/>
                <w:b/>
                <w:bCs/>
                <w:sz w:val="20"/>
                <w:szCs w:val="20"/>
                <w:lang w:val="tr-TR" w:eastAsia="tr-TR"/>
              </w:rPr>
            </w:pPr>
            <w:r w:rsidRPr="00AC2576">
              <w:rPr>
                <w:rFonts w:ascii="Times New Roman" w:eastAsia="Times New Roman" w:hAnsi="Times New Roman" w:cs="Times New Roman"/>
                <w:b/>
                <w:bCs/>
                <w:sz w:val="20"/>
                <w:szCs w:val="20"/>
                <w:lang w:val="tr-TR" w:eastAsia="tr-TR"/>
              </w:rPr>
              <w:t>PPI Not used*</w:t>
            </w:r>
          </w:p>
          <w:p w14:paraId="6E464833"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N (%)</w:t>
            </w:r>
          </w:p>
        </w:tc>
        <w:tc>
          <w:tcPr>
            <w:tcW w:w="1325" w:type="pct"/>
            <w:tcBorders>
              <w:top w:val="single" w:sz="6" w:space="0" w:color="auto"/>
              <w:bottom w:val="single" w:sz="6" w:space="0" w:color="auto"/>
            </w:tcBorders>
            <w:tcMar>
              <w:top w:w="0" w:type="dxa"/>
              <w:left w:w="70" w:type="dxa"/>
              <w:bottom w:w="0" w:type="dxa"/>
              <w:right w:w="70" w:type="dxa"/>
            </w:tcMar>
            <w:vAlign w:val="center"/>
            <w:hideMark/>
          </w:tcPr>
          <w:p w14:paraId="194CB98D"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OR (95% CI)</w:t>
            </w:r>
          </w:p>
        </w:tc>
        <w:tc>
          <w:tcPr>
            <w:tcW w:w="115" w:type="pct"/>
            <w:tcBorders>
              <w:bottom w:val="single" w:sz="6" w:space="0" w:color="auto"/>
            </w:tcBorders>
            <w:tcMar>
              <w:top w:w="0" w:type="dxa"/>
              <w:left w:w="70" w:type="dxa"/>
              <w:bottom w:w="0" w:type="dxa"/>
              <w:right w:w="70" w:type="dxa"/>
            </w:tcMar>
            <w:vAlign w:val="center"/>
            <w:hideMark/>
          </w:tcPr>
          <w:p w14:paraId="2F7714CA"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r>
      <w:tr w:rsidR="00AC2576" w:rsidRPr="00AC2576" w14:paraId="6447EE73" w14:textId="77777777" w:rsidTr="007E4569">
        <w:trPr>
          <w:trHeight w:val="408"/>
          <w:jc w:val="center"/>
        </w:trPr>
        <w:tc>
          <w:tcPr>
            <w:tcW w:w="1666" w:type="pct"/>
            <w:tcBorders>
              <w:bottom w:val="single" w:sz="4" w:space="0" w:color="auto"/>
            </w:tcBorders>
            <w:tcMar>
              <w:top w:w="0" w:type="dxa"/>
              <w:left w:w="70" w:type="dxa"/>
              <w:bottom w:w="0" w:type="dxa"/>
              <w:right w:w="70" w:type="dxa"/>
            </w:tcMar>
            <w:vAlign w:val="center"/>
            <w:hideMark/>
          </w:tcPr>
          <w:p w14:paraId="78B6893B"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 xml:space="preserve">Rispiratory Complaints </w:t>
            </w:r>
          </w:p>
        </w:tc>
        <w:tc>
          <w:tcPr>
            <w:tcW w:w="949" w:type="pct"/>
            <w:tcBorders>
              <w:bottom w:val="single" w:sz="4" w:space="0" w:color="auto"/>
            </w:tcBorders>
            <w:tcMar>
              <w:top w:w="0" w:type="dxa"/>
              <w:left w:w="70" w:type="dxa"/>
              <w:bottom w:w="0" w:type="dxa"/>
              <w:right w:w="70" w:type="dxa"/>
            </w:tcMar>
            <w:vAlign w:val="center"/>
            <w:hideMark/>
          </w:tcPr>
          <w:p w14:paraId="0DBBA21C"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 </w:t>
            </w:r>
          </w:p>
        </w:tc>
        <w:tc>
          <w:tcPr>
            <w:tcW w:w="945" w:type="pct"/>
            <w:tcBorders>
              <w:bottom w:val="single" w:sz="4" w:space="0" w:color="auto"/>
            </w:tcBorders>
            <w:tcMar>
              <w:top w:w="0" w:type="dxa"/>
              <w:left w:w="70" w:type="dxa"/>
              <w:bottom w:w="0" w:type="dxa"/>
              <w:right w:w="70" w:type="dxa"/>
            </w:tcMar>
            <w:vAlign w:val="center"/>
            <w:hideMark/>
          </w:tcPr>
          <w:p w14:paraId="7246C171"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w:t>
            </w:r>
          </w:p>
        </w:tc>
        <w:tc>
          <w:tcPr>
            <w:tcW w:w="1325" w:type="pct"/>
            <w:tcBorders>
              <w:bottom w:val="single" w:sz="4" w:space="0" w:color="auto"/>
            </w:tcBorders>
            <w:tcMar>
              <w:top w:w="0" w:type="dxa"/>
              <w:left w:w="70" w:type="dxa"/>
              <w:bottom w:w="0" w:type="dxa"/>
              <w:right w:w="70" w:type="dxa"/>
            </w:tcMar>
            <w:vAlign w:val="center"/>
            <w:hideMark/>
          </w:tcPr>
          <w:p w14:paraId="1F7811E0"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w:t>
            </w:r>
          </w:p>
        </w:tc>
        <w:tc>
          <w:tcPr>
            <w:tcW w:w="115" w:type="pct"/>
            <w:tcMar>
              <w:top w:w="0" w:type="dxa"/>
              <w:left w:w="70" w:type="dxa"/>
              <w:bottom w:w="0" w:type="dxa"/>
              <w:right w:w="70" w:type="dxa"/>
            </w:tcMar>
            <w:vAlign w:val="center"/>
            <w:hideMark/>
          </w:tcPr>
          <w:p w14:paraId="5C5281BC"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r w:rsidRPr="00AC2576">
              <w:rPr>
                <w:rFonts w:ascii="Times New Roman" w:eastAsia="Times New Roman" w:hAnsi="Times New Roman" w:cs="Times New Roman"/>
                <w:color w:val="7030A0"/>
                <w:sz w:val="20"/>
                <w:szCs w:val="20"/>
                <w:lang w:val="tr-TR" w:eastAsia="tr-TR"/>
              </w:rPr>
              <w:t> </w:t>
            </w:r>
          </w:p>
        </w:tc>
      </w:tr>
      <w:tr w:rsidR="00AC2576" w:rsidRPr="00AC2576" w14:paraId="5DD0FDFC" w14:textId="77777777" w:rsidTr="007E4569">
        <w:trPr>
          <w:trHeight w:val="282"/>
          <w:jc w:val="center"/>
        </w:trPr>
        <w:tc>
          <w:tcPr>
            <w:tcW w:w="1666" w:type="pct"/>
            <w:tcBorders>
              <w:top w:val="single" w:sz="4" w:space="0" w:color="auto"/>
            </w:tcBorders>
            <w:tcMar>
              <w:top w:w="0" w:type="dxa"/>
              <w:left w:w="70" w:type="dxa"/>
              <w:bottom w:w="0" w:type="dxa"/>
              <w:right w:w="70" w:type="dxa"/>
            </w:tcMar>
            <w:vAlign w:val="center"/>
            <w:hideMark/>
          </w:tcPr>
          <w:p w14:paraId="369393DC"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Yes</w:t>
            </w:r>
          </w:p>
        </w:tc>
        <w:tc>
          <w:tcPr>
            <w:tcW w:w="949" w:type="pct"/>
            <w:tcBorders>
              <w:top w:val="single" w:sz="4" w:space="0" w:color="auto"/>
            </w:tcBorders>
            <w:tcMar>
              <w:top w:w="0" w:type="dxa"/>
              <w:left w:w="70" w:type="dxa"/>
              <w:bottom w:w="0" w:type="dxa"/>
              <w:right w:w="70" w:type="dxa"/>
            </w:tcMar>
            <w:vAlign w:val="center"/>
            <w:hideMark/>
          </w:tcPr>
          <w:p w14:paraId="569C2FD8"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101 (74.8)</w:t>
            </w:r>
          </w:p>
        </w:tc>
        <w:tc>
          <w:tcPr>
            <w:tcW w:w="945" w:type="pct"/>
            <w:tcBorders>
              <w:top w:val="single" w:sz="4" w:space="0" w:color="auto"/>
            </w:tcBorders>
            <w:tcMar>
              <w:top w:w="0" w:type="dxa"/>
              <w:left w:w="70" w:type="dxa"/>
              <w:bottom w:w="0" w:type="dxa"/>
              <w:right w:w="70" w:type="dxa"/>
            </w:tcMar>
            <w:vAlign w:val="center"/>
            <w:hideMark/>
          </w:tcPr>
          <w:p w14:paraId="40E451E7"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34 (25.2)</w:t>
            </w:r>
          </w:p>
        </w:tc>
        <w:tc>
          <w:tcPr>
            <w:tcW w:w="1325" w:type="pct"/>
            <w:vMerge w:val="restart"/>
            <w:tcBorders>
              <w:top w:val="single" w:sz="4" w:space="0" w:color="auto"/>
            </w:tcBorders>
            <w:tcMar>
              <w:top w:w="0" w:type="dxa"/>
              <w:left w:w="70" w:type="dxa"/>
              <w:bottom w:w="0" w:type="dxa"/>
              <w:right w:w="70" w:type="dxa"/>
            </w:tcMar>
            <w:vAlign w:val="center"/>
            <w:hideMark/>
          </w:tcPr>
          <w:p w14:paraId="1226DBFE"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2.47 (0.71 – 8.63)</w:t>
            </w:r>
          </w:p>
        </w:tc>
        <w:tc>
          <w:tcPr>
            <w:tcW w:w="115" w:type="pct"/>
            <w:tcMar>
              <w:top w:w="0" w:type="dxa"/>
              <w:left w:w="70" w:type="dxa"/>
              <w:bottom w:w="0" w:type="dxa"/>
              <w:right w:w="70" w:type="dxa"/>
            </w:tcMar>
            <w:vAlign w:val="center"/>
            <w:hideMark/>
          </w:tcPr>
          <w:p w14:paraId="77D26747"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0C814C17" w14:textId="77777777" w:rsidTr="007E4569">
        <w:trPr>
          <w:trHeight w:val="282"/>
          <w:jc w:val="center"/>
        </w:trPr>
        <w:tc>
          <w:tcPr>
            <w:tcW w:w="1666" w:type="pct"/>
            <w:tcBorders>
              <w:bottom w:val="single" w:sz="4" w:space="0" w:color="auto"/>
            </w:tcBorders>
            <w:tcMar>
              <w:top w:w="0" w:type="dxa"/>
              <w:left w:w="70" w:type="dxa"/>
              <w:bottom w:w="0" w:type="dxa"/>
              <w:right w:w="70" w:type="dxa"/>
            </w:tcMar>
            <w:vAlign w:val="center"/>
            <w:hideMark/>
          </w:tcPr>
          <w:p w14:paraId="35AC9BAB"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No</w:t>
            </w:r>
          </w:p>
        </w:tc>
        <w:tc>
          <w:tcPr>
            <w:tcW w:w="949" w:type="pct"/>
            <w:tcBorders>
              <w:bottom w:val="single" w:sz="4" w:space="0" w:color="auto"/>
            </w:tcBorders>
            <w:tcMar>
              <w:top w:w="0" w:type="dxa"/>
              <w:left w:w="70" w:type="dxa"/>
              <w:bottom w:w="0" w:type="dxa"/>
              <w:right w:w="70" w:type="dxa"/>
            </w:tcMar>
            <w:vAlign w:val="center"/>
            <w:hideMark/>
          </w:tcPr>
          <w:p w14:paraId="39DCB0E9"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6 (54.5)</w:t>
            </w:r>
          </w:p>
        </w:tc>
        <w:tc>
          <w:tcPr>
            <w:tcW w:w="945" w:type="pct"/>
            <w:tcBorders>
              <w:bottom w:val="single" w:sz="4" w:space="0" w:color="auto"/>
            </w:tcBorders>
            <w:tcMar>
              <w:top w:w="0" w:type="dxa"/>
              <w:left w:w="70" w:type="dxa"/>
              <w:bottom w:w="0" w:type="dxa"/>
              <w:right w:w="70" w:type="dxa"/>
            </w:tcMar>
            <w:vAlign w:val="center"/>
            <w:hideMark/>
          </w:tcPr>
          <w:p w14:paraId="627BA08D"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5 (45.5)</w:t>
            </w:r>
          </w:p>
        </w:tc>
        <w:tc>
          <w:tcPr>
            <w:tcW w:w="1325" w:type="pct"/>
            <w:vMerge/>
            <w:tcBorders>
              <w:bottom w:val="single" w:sz="4" w:space="0" w:color="auto"/>
            </w:tcBorders>
            <w:tcMar>
              <w:top w:w="0" w:type="dxa"/>
              <w:left w:w="70" w:type="dxa"/>
              <w:bottom w:w="0" w:type="dxa"/>
              <w:right w:w="70" w:type="dxa"/>
            </w:tcMar>
            <w:vAlign w:val="center"/>
            <w:hideMark/>
          </w:tcPr>
          <w:p w14:paraId="3BCB2D1F"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15" w:type="pct"/>
            <w:tcMar>
              <w:top w:w="0" w:type="dxa"/>
              <w:left w:w="70" w:type="dxa"/>
              <w:bottom w:w="0" w:type="dxa"/>
              <w:right w:w="70" w:type="dxa"/>
            </w:tcMar>
            <w:vAlign w:val="center"/>
            <w:hideMark/>
          </w:tcPr>
          <w:p w14:paraId="7C8EC750"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406D2494" w14:textId="77777777" w:rsidTr="007E4569">
        <w:trPr>
          <w:trHeight w:val="282"/>
          <w:jc w:val="center"/>
        </w:trPr>
        <w:tc>
          <w:tcPr>
            <w:tcW w:w="1666" w:type="pct"/>
            <w:tcBorders>
              <w:top w:val="single" w:sz="4" w:space="0" w:color="auto"/>
              <w:bottom w:val="single" w:sz="4" w:space="0" w:color="auto"/>
            </w:tcBorders>
            <w:tcMar>
              <w:top w:w="0" w:type="dxa"/>
              <w:left w:w="70" w:type="dxa"/>
              <w:bottom w:w="0" w:type="dxa"/>
              <w:right w:w="70" w:type="dxa"/>
            </w:tcMar>
            <w:vAlign w:val="center"/>
            <w:hideMark/>
          </w:tcPr>
          <w:p w14:paraId="5750C3EE"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Digestive Complaints</w:t>
            </w:r>
          </w:p>
        </w:tc>
        <w:tc>
          <w:tcPr>
            <w:tcW w:w="949" w:type="pct"/>
            <w:tcBorders>
              <w:top w:val="single" w:sz="4" w:space="0" w:color="auto"/>
              <w:bottom w:val="single" w:sz="4" w:space="0" w:color="auto"/>
            </w:tcBorders>
            <w:tcMar>
              <w:top w:w="0" w:type="dxa"/>
              <w:left w:w="70" w:type="dxa"/>
              <w:bottom w:w="0" w:type="dxa"/>
              <w:right w:w="70" w:type="dxa"/>
            </w:tcMar>
            <w:vAlign w:val="center"/>
            <w:hideMark/>
          </w:tcPr>
          <w:p w14:paraId="5079566E"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945" w:type="pct"/>
            <w:tcBorders>
              <w:top w:val="single" w:sz="4" w:space="0" w:color="auto"/>
              <w:bottom w:val="single" w:sz="4" w:space="0" w:color="auto"/>
            </w:tcBorders>
            <w:tcMar>
              <w:top w:w="0" w:type="dxa"/>
              <w:left w:w="70" w:type="dxa"/>
              <w:bottom w:w="0" w:type="dxa"/>
              <w:right w:w="70" w:type="dxa"/>
            </w:tcMar>
            <w:vAlign w:val="center"/>
            <w:hideMark/>
          </w:tcPr>
          <w:p w14:paraId="59F5930D"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325" w:type="pct"/>
            <w:tcBorders>
              <w:top w:val="single" w:sz="4" w:space="0" w:color="auto"/>
              <w:bottom w:val="single" w:sz="4" w:space="0" w:color="auto"/>
            </w:tcBorders>
            <w:tcMar>
              <w:top w:w="0" w:type="dxa"/>
              <w:left w:w="70" w:type="dxa"/>
              <w:bottom w:w="0" w:type="dxa"/>
              <w:right w:w="70" w:type="dxa"/>
            </w:tcMar>
            <w:vAlign w:val="center"/>
            <w:hideMark/>
          </w:tcPr>
          <w:p w14:paraId="3D173270"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15" w:type="pct"/>
            <w:tcMar>
              <w:top w:w="0" w:type="dxa"/>
              <w:left w:w="70" w:type="dxa"/>
              <w:bottom w:w="0" w:type="dxa"/>
              <w:right w:w="70" w:type="dxa"/>
            </w:tcMar>
            <w:vAlign w:val="center"/>
            <w:hideMark/>
          </w:tcPr>
          <w:p w14:paraId="3DF6CEED"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5CC23B05" w14:textId="77777777" w:rsidTr="007E4569">
        <w:trPr>
          <w:trHeight w:val="282"/>
          <w:jc w:val="center"/>
        </w:trPr>
        <w:tc>
          <w:tcPr>
            <w:tcW w:w="1666" w:type="pct"/>
            <w:tcBorders>
              <w:top w:val="single" w:sz="4" w:space="0" w:color="auto"/>
            </w:tcBorders>
            <w:tcMar>
              <w:top w:w="0" w:type="dxa"/>
              <w:left w:w="70" w:type="dxa"/>
              <w:bottom w:w="0" w:type="dxa"/>
              <w:right w:w="70" w:type="dxa"/>
            </w:tcMar>
            <w:vAlign w:val="center"/>
            <w:hideMark/>
          </w:tcPr>
          <w:p w14:paraId="36210A5F"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Yes</w:t>
            </w:r>
          </w:p>
        </w:tc>
        <w:tc>
          <w:tcPr>
            <w:tcW w:w="949" w:type="pct"/>
            <w:tcBorders>
              <w:top w:val="single" w:sz="4" w:space="0" w:color="auto"/>
            </w:tcBorders>
            <w:tcMar>
              <w:top w:w="0" w:type="dxa"/>
              <w:left w:w="70" w:type="dxa"/>
              <w:bottom w:w="0" w:type="dxa"/>
              <w:right w:w="70" w:type="dxa"/>
            </w:tcMar>
            <w:vAlign w:val="center"/>
            <w:hideMark/>
          </w:tcPr>
          <w:p w14:paraId="2C97B8BA"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85 (77.3)</w:t>
            </w:r>
          </w:p>
        </w:tc>
        <w:tc>
          <w:tcPr>
            <w:tcW w:w="945" w:type="pct"/>
            <w:tcBorders>
              <w:top w:val="single" w:sz="4" w:space="0" w:color="auto"/>
            </w:tcBorders>
            <w:tcMar>
              <w:top w:w="0" w:type="dxa"/>
              <w:left w:w="70" w:type="dxa"/>
              <w:bottom w:w="0" w:type="dxa"/>
              <w:right w:w="70" w:type="dxa"/>
            </w:tcMar>
            <w:vAlign w:val="center"/>
            <w:hideMark/>
          </w:tcPr>
          <w:p w14:paraId="539685B8"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25 (22.7)</w:t>
            </w:r>
          </w:p>
        </w:tc>
        <w:tc>
          <w:tcPr>
            <w:tcW w:w="1325" w:type="pct"/>
            <w:vMerge w:val="restart"/>
            <w:tcBorders>
              <w:top w:val="single" w:sz="4" w:space="0" w:color="auto"/>
            </w:tcBorders>
            <w:tcMar>
              <w:top w:w="0" w:type="dxa"/>
              <w:left w:w="70" w:type="dxa"/>
              <w:bottom w:w="0" w:type="dxa"/>
              <w:right w:w="70" w:type="dxa"/>
            </w:tcMar>
            <w:vAlign w:val="center"/>
            <w:hideMark/>
          </w:tcPr>
          <w:p w14:paraId="5094CEFE"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2.16 (0.97 – 4.84)</w:t>
            </w:r>
          </w:p>
        </w:tc>
        <w:tc>
          <w:tcPr>
            <w:tcW w:w="115" w:type="pct"/>
            <w:tcMar>
              <w:top w:w="0" w:type="dxa"/>
              <w:left w:w="70" w:type="dxa"/>
              <w:bottom w:w="0" w:type="dxa"/>
              <w:right w:w="70" w:type="dxa"/>
            </w:tcMar>
            <w:vAlign w:val="center"/>
            <w:hideMark/>
          </w:tcPr>
          <w:p w14:paraId="77D5B65E"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3A4C12DB" w14:textId="77777777" w:rsidTr="007E4569">
        <w:trPr>
          <w:trHeight w:val="282"/>
          <w:jc w:val="center"/>
        </w:trPr>
        <w:tc>
          <w:tcPr>
            <w:tcW w:w="1666" w:type="pct"/>
            <w:tcBorders>
              <w:bottom w:val="single" w:sz="4" w:space="0" w:color="auto"/>
            </w:tcBorders>
            <w:tcMar>
              <w:top w:w="0" w:type="dxa"/>
              <w:left w:w="70" w:type="dxa"/>
              <w:bottom w:w="0" w:type="dxa"/>
              <w:right w:w="70" w:type="dxa"/>
            </w:tcMar>
            <w:vAlign w:val="center"/>
            <w:hideMark/>
          </w:tcPr>
          <w:p w14:paraId="225F06DC"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No</w:t>
            </w:r>
          </w:p>
        </w:tc>
        <w:tc>
          <w:tcPr>
            <w:tcW w:w="949" w:type="pct"/>
            <w:tcBorders>
              <w:bottom w:val="single" w:sz="4" w:space="0" w:color="auto"/>
            </w:tcBorders>
            <w:tcMar>
              <w:top w:w="0" w:type="dxa"/>
              <w:left w:w="70" w:type="dxa"/>
              <w:bottom w:w="0" w:type="dxa"/>
              <w:right w:w="70" w:type="dxa"/>
            </w:tcMar>
            <w:vAlign w:val="center"/>
            <w:hideMark/>
          </w:tcPr>
          <w:p w14:paraId="3296E9CF"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22 (61.1)</w:t>
            </w:r>
          </w:p>
        </w:tc>
        <w:tc>
          <w:tcPr>
            <w:tcW w:w="945" w:type="pct"/>
            <w:tcBorders>
              <w:bottom w:val="single" w:sz="4" w:space="0" w:color="auto"/>
            </w:tcBorders>
            <w:tcMar>
              <w:top w:w="0" w:type="dxa"/>
              <w:left w:w="70" w:type="dxa"/>
              <w:bottom w:w="0" w:type="dxa"/>
              <w:right w:w="70" w:type="dxa"/>
            </w:tcMar>
            <w:vAlign w:val="center"/>
            <w:hideMark/>
          </w:tcPr>
          <w:p w14:paraId="62947367"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14 (38.9)</w:t>
            </w:r>
          </w:p>
        </w:tc>
        <w:tc>
          <w:tcPr>
            <w:tcW w:w="1325" w:type="pct"/>
            <w:vMerge/>
            <w:tcBorders>
              <w:bottom w:val="single" w:sz="4" w:space="0" w:color="auto"/>
            </w:tcBorders>
            <w:tcMar>
              <w:top w:w="0" w:type="dxa"/>
              <w:left w:w="70" w:type="dxa"/>
              <w:bottom w:w="0" w:type="dxa"/>
              <w:right w:w="70" w:type="dxa"/>
            </w:tcMar>
            <w:vAlign w:val="center"/>
            <w:hideMark/>
          </w:tcPr>
          <w:p w14:paraId="741C2203"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15" w:type="pct"/>
            <w:tcMar>
              <w:top w:w="0" w:type="dxa"/>
              <w:left w:w="70" w:type="dxa"/>
              <w:bottom w:w="0" w:type="dxa"/>
              <w:right w:w="70" w:type="dxa"/>
            </w:tcMar>
            <w:vAlign w:val="center"/>
            <w:hideMark/>
          </w:tcPr>
          <w:p w14:paraId="7651C6FF"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17D66F15" w14:textId="77777777" w:rsidTr="007E4569">
        <w:trPr>
          <w:trHeight w:val="282"/>
          <w:jc w:val="center"/>
        </w:trPr>
        <w:tc>
          <w:tcPr>
            <w:tcW w:w="1666" w:type="pct"/>
            <w:tcBorders>
              <w:top w:val="single" w:sz="4" w:space="0" w:color="auto"/>
              <w:bottom w:val="single" w:sz="4" w:space="0" w:color="auto"/>
            </w:tcBorders>
            <w:tcMar>
              <w:top w:w="0" w:type="dxa"/>
              <w:left w:w="70" w:type="dxa"/>
              <w:bottom w:w="0" w:type="dxa"/>
              <w:right w:w="70" w:type="dxa"/>
            </w:tcMar>
            <w:vAlign w:val="center"/>
            <w:hideMark/>
          </w:tcPr>
          <w:p w14:paraId="137C3CE5"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Systemic Complaints</w:t>
            </w:r>
          </w:p>
        </w:tc>
        <w:tc>
          <w:tcPr>
            <w:tcW w:w="949" w:type="pct"/>
            <w:tcBorders>
              <w:top w:val="single" w:sz="4" w:space="0" w:color="auto"/>
              <w:bottom w:val="single" w:sz="4" w:space="0" w:color="auto"/>
            </w:tcBorders>
            <w:tcMar>
              <w:top w:w="0" w:type="dxa"/>
              <w:left w:w="70" w:type="dxa"/>
              <w:bottom w:w="0" w:type="dxa"/>
              <w:right w:w="70" w:type="dxa"/>
            </w:tcMar>
            <w:vAlign w:val="center"/>
            <w:hideMark/>
          </w:tcPr>
          <w:p w14:paraId="2038CECC"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945" w:type="pct"/>
            <w:tcBorders>
              <w:top w:val="single" w:sz="4" w:space="0" w:color="auto"/>
              <w:bottom w:val="single" w:sz="4" w:space="0" w:color="auto"/>
            </w:tcBorders>
            <w:tcMar>
              <w:top w:w="0" w:type="dxa"/>
              <w:left w:w="70" w:type="dxa"/>
              <w:bottom w:w="0" w:type="dxa"/>
              <w:right w:w="70" w:type="dxa"/>
            </w:tcMar>
            <w:vAlign w:val="center"/>
            <w:hideMark/>
          </w:tcPr>
          <w:p w14:paraId="3E622507"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325" w:type="pct"/>
            <w:tcBorders>
              <w:top w:val="single" w:sz="4" w:space="0" w:color="auto"/>
              <w:bottom w:val="single" w:sz="4" w:space="0" w:color="auto"/>
            </w:tcBorders>
            <w:tcMar>
              <w:top w:w="0" w:type="dxa"/>
              <w:left w:w="70" w:type="dxa"/>
              <w:bottom w:w="0" w:type="dxa"/>
              <w:right w:w="70" w:type="dxa"/>
            </w:tcMar>
            <w:vAlign w:val="center"/>
            <w:hideMark/>
          </w:tcPr>
          <w:p w14:paraId="56334ADE"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15" w:type="pct"/>
            <w:tcMar>
              <w:top w:w="0" w:type="dxa"/>
              <w:left w:w="70" w:type="dxa"/>
              <w:bottom w:w="0" w:type="dxa"/>
              <w:right w:w="70" w:type="dxa"/>
            </w:tcMar>
            <w:vAlign w:val="center"/>
            <w:hideMark/>
          </w:tcPr>
          <w:p w14:paraId="08CC11E0"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r>
      <w:tr w:rsidR="00AC2576" w:rsidRPr="00AC2576" w14:paraId="508D4090" w14:textId="77777777" w:rsidTr="007E4569">
        <w:trPr>
          <w:trHeight w:val="282"/>
          <w:jc w:val="center"/>
        </w:trPr>
        <w:tc>
          <w:tcPr>
            <w:tcW w:w="1666" w:type="pct"/>
            <w:tcBorders>
              <w:top w:val="single" w:sz="4" w:space="0" w:color="auto"/>
            </w:tcBorders>
            <w:tcMar>
              <w:top w:w="0" w:type="dxa"/>
              <w:left w:w="70" w:type="dxa"/>
              <w:bottom w:w="0" w:type="dxa"/>
              <w:right w:w="70" w:type="dxa"/>
            </w:tcMar>
            <w:vAlign w:val="center"/>
            <w:hideMark/>
          </w:tcPr>
          <w:p w14:paraId="18702EA8"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Yes</w:t>
            </w:r>
          </w:p>
        </w:tc>
        <w:tc>
          <w:tcPr>
            <w:tcW w:w="949" w:type="pct"/>
            <w:tcBorders>
              <w:top w:val="single" w:sz="4" w:space="0" w:color="auto"/>
            </w:tcBorders>
            <w:tcMar>
              <w:top w:w="0" w:type="dxa"/>
              <w:left w:w="70" w:type="dxa"/>
              <w:bottom w:w="0" w:type="dxa"/>
              <w:right w:w="70" w:type="dxa"/>
            </w:tcMar>
            <w:vAlign w:val="center"/>
            <w:hideMark/>
          </w:tcPr>
          <w:p w14:paraId="22BA9516"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88 (77.2)</w:t>
            </w:r>
          </w:p>
        </w:tc>
        <w:tc>
          <w:tcPr>
            <w:tcW w:w="945" w:type="pct"/>
            <w:tcBorders>
              <w:top w:val="single" w:sz="4" w:space="0" w:color="auto"/>
            </w:tcBorders>
            <w:tcMar>
              <w:top w:w="0" w:type="dxa"/>
              <w:left w:w="70" w:type="dxa"/>
              <w:bottom w:w="0" w:type="dxa"/>
              <w:right w:w="70" w:type="dxa"/>
            </w:tcMar>
            <w:vAlign w:val="center"/>
            <w:hideMark/>
          </w:tcPr>
          <w:p w14:paraId="6AF62D5A"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26 (22.8)</w:t>
            </w:r>
          </w:p>
        </w:tc>
        <w:tc>
          <w:tcPr>
            <w:tcW w:w="1325" w:type="pct"/>
            <w:vMerge w:val="restart"/>
            <w:tcBorders>
              <w:top w:val="single" w:sz="4" w:space="0" w:color="auto"/>
            </w:tcBorders>
            <w:tcMar>
              <w:top w:w="0" w:type="dxa"/>
              <w:left w:w="70" w:type="dxa"/>
              <w:bottom w:w="0" w:type="dxa"/>
              <w:right w:w="70" w:type="dxa"/>
            </w:tcMar>
            <w:vAlign w:val="center"/>
            <w:hideMark/>
          </w:tcPr>
          <w:p w14:paraId="0136D707" w14:textId="77777777" w:rsidR="00AC2576" w:rsidRPr="00AC2576" w:rsidRDefault="00AC2576" w:rsidP="00AC2576">
            <w:pPr>
              <w:spacing w:line="240" w:lineRule="auto"/>
              <w:jc w:val="both"/>
              <w:rPr>
                <w:rFonts w:ascii="Times New Roman" w:eastAsia="Times New Roman" w:hAnsi="Times New Roman" w:cs="Times New Roman"/>
                <w:b/>
                <w:bCs/>
                <w:sz w:val="20"/>
                <w:szCs w:val="20"/>
                <w:lang w:val="tr-TR" w:eastAsia="tr-TR"/>
              </w:rPr>
            </w:pPr>
            <w:r w:rsidRPr="00AC2576">
              <w:rPr>
                <w:rFonts w:ascii="Times New Roman" w:eastAsia="Times New Roman" w:hAnsi="Times New Roman" w:cs="Times New Roman"/>
                <w:b/>
                <w:bCs/>
                <w:sz w:val="20"/>
                <w:szCs w:val="20"/>
                <w:lang w:val="tr-TR" w:eastAsia="tr-TR"/>
              </w:rPr>
              <w:t>2.32 (1.01 – 5.31)</w:t>
            </w:r>
          </w:p>
        </w:tc>
        <w:tc>
          <w:tcPr>
            <w:tcW w:w="115" w:type="pct"/>
            <w:tcMar>
              <w:top w:w="0" w:type="dxa"/>
              <w:left w:w="70" w:type="dxa"/>
              <w:bottom w:w="0" w:type="dxa"/>
              <w:right w:w="70" w:type="dxa"/>
            </w:tcMar>
            <w:vAlign w:val="center"/>
            <w:hideMark/>
          </w:tcPr>
          <w:p w14:paraId="2FE3C870"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1D2F7487" w14:textId="77777777" w:rsidTr="007E4569">
        <w:trPr>
          <w:trHeight w:val="282"/>
          <w:jc w:val="center"/>
        </w:trPr>
        <w:tc>
          <w:tcPr>
            <w:tcW w:w="1666" w:type="pct"/>
            <w:tcBorders>
              <w:bottom w:val="single" w:sz="4" w:space="0" w:color="auto"/>
            </w:tcBorders>
            <w:tcMar>
              <w:top w:w="0" w:type="dxa"/>
              <w:left w:w="70" w:type="dxa"/>
              <w:bottom w:w="0" w:type="dxa"/>
              <w:right w:w="70" w:type="dxa"/>
            </w:tcMar>
            <w:vAlign w:val="center"/>
            <w:hideMark/>
          </w:tcPr>
          <w:p w14:paraId="55F2AB6A"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No</w:t>
            </w:r>
          </w:p>
        </w:tc>
        <w:tc>
          <w:tcPr>
            <w:tcW w:w="949" w:type="pct"/>
            <w:tcBorders>
              <w:bottom w:val="single" w:sz="4" w:space="0" w:color="auto"/>
            </w:tcBorders>
            <w:tcMar>
              <w:top w:w="0" w:type="dxa"/>
              <w:left w:w="70" w:type="dxa"/>
              <w:bottom w:w="0" w:type="dxa"/>
              <w:right w:w="70" w:type="dxa"/>
            </w:tcMar>
            <w:vAlign w:val="center"/>
            <w:hideMark/>
          </w:tcPr>
          <w:p w14:paraId="59A6F499"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19 (59.4)</w:t>
            </w:r>
          </w:p>
        </w:tc>
        <w:tc>
          <w:tcPr>
            <w:tcW w:w="945" w:type="pct"/>
            <w:tcBorders>
              <w:bottom w:val="single" w:sz="4" w:space="0" w:color="auto"/>
            </w:tcBorders>
            <w:tcMar>
              <w:top w:w="0" w:type="dxa"/>
              <w:left w:w="70" w:type="dxa"/>
              <w:bottom w:w="0" w:type="dxa"/>
              <w:right w:w="70" w:type="dxa"/>
            </w:tcMar>
            <w:vAlign w:val="center"/>
            <w:hideMark/>
          </w:tcPr>
          <w:p w14:paraId="75026B6B"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13 (40.6)</w:t>
            </w:r>
          </w:p>
        </w:tc>
        <w:tc>
          <w:tcPr>
            <w:tcW w:w="1325" w:type="pct"/>
            <w:vMerge/>
            <w:tcBorders>
              <w:bottom w:val="single" w:sz="4" w:space="0" w:color="auto"/>
            </w:tcBorders>
            <w:tcMar>
              <w:top w:w="0" w:type="dxa"/>
              <w:left w:w="70" w:type="dxa"/>
              <w:bottom w:w="0" w:type="dxa"/>
              <w:right w:w="70" w:type="dxa"/>
            </w:tcMar>
            <w:vAlign w:val="center"/>
            <w:hideMark/>
          </w:tcPr>
          <w:p w14:paraId="78DFDFE7"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15" w:type="pct"/>
            <w:tcMar>
              <w:top w:w="0" w:type="dxa"/>
              <w:left w:w="70" w:type="dxa"/>
              <w:bottom w:w="0" w:type="dxa"/>
              <w:right w:w="70" w:type="dxa"/>
            </w:tcMar>
            <w:vAlign w:val="center"/>
            <w:hideMark/>
          </w:tcPr>
          <w:p w14:paraId="3F9DA0D2"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0BED1047" w14:textId="77777777" w:rsidTr="007E4569">
        <w:trPr>
          <w:trHeight w:val="282"/>
          <w:jc w:val="center"/>
        </w:trPr>
        <w:tc>
          <w:tcPr>
            <w:tcW w:w="1666" w:type="pct"/>
            <w:tcBorders>
              <w:top w:val="single" w:sz="4" w:space="0" w:color="auto"/>
              <w:bottom w:val="single" w:sz="4" w:space="0" w:color="auto"/>
            </w:tcBorders>
            <w:tcMar>
              <w:top w:w="0" w:type="dxa"/>
              <w:left w:w="70" w:type="dxa"/>
              <w:bottom w:w="0" w:type="dxa"/>
              <w:right w:w="70" w:type="dxa"/>
            </w:tcMar>
            <w:vAlign w:val="center"/>
            <w:hideMark/>
          </w:tcPr>
          <w:p w14:paraId="40962986"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Taste Disturbance</w:t>
            </w:r>
          </w:p>
        </w:tc>
        <w:tc>
          <w:tcPr>
            <w:tcW w:w="949" w:type="pct"/>
            <w:tcBorders>
              <w:top w:val="single" w:sz="4" w:space="0" w:color="auto"/>
              <w:bottom w:val="single" w:sz="4" w:space="0" w:color="auto"/>
            </w:tcBorders>
            <w:tcMar>
              <w:top w:w="0" w:type="dxa"/>
              <w:left w:w="70" w:type="dxa"/>
              <w:bottom w:w="0" w:type="dxa"/>
              <w:right w:w="70" w:type="dxa"/>
            </w:tcMar>
            <w:vAlign w:val="center"/>
            <w:hideMark/>
          </w:tcPr>
          <w:p w14:paraId="5BC3C249"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945" w:type="pct"/>
            <w:tcBorders>
              <w:top w:val="single" w:sz="4" w:space="0" w:color="auto"/>
              <w:bottom w:val="single" w:sz="4" w:space="0" w:color="auto"/>
            </w:tcBorders>
            <w:tcMar>
              <w:top w:w="0" w:type="dxa"/>
              <w:left w:w="70" w:type="dxa"/>
              <w:bottom w:w="0" w:type="dxa"/>
              <w:right w:w="70" w:type="dxa"/>
            </w:tcMar>
            <w:vAlign w:val="center"/>
            <w:hideMark/>
          </w:tcPr>
          <w:p w14:paraId="000144BD"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325" w:type="pct"/>
            <w:tcBorders>
              <w:top w:val="single" w:sz="4" w:space="0" w:color="auto"/>
              <w:bottom w:val="single" w:sz="4" w:space="0" w:color="auto"/>
            </w:tcBorders>
            <w:tcMar>
              <w:top w:w="0" w:type="dxa"/>
              <w:left w:w="70" w:type="dxa"/>
              <w:bottom w:w="0" w:type="dxa"/>
              <w:right w:w="70" w:type="dxa"/>
            </w:tcMar>
            <w:vAlign w:val="center"/>
            <w:hideMark/>
          </w:tcPr>
          <w:p w14:paraId="4BB6AE72"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15" w:type="pct"/>
            <w:tcMar>
              <w:top w:w="0" w:type="dxa"/>
              <w:left w:w="70" w:type="dxa"/>
              <w:bottom w:w="0" w:type="dxa"/>
              <w:right w:w="70" w:type="dxa"/>
            </w:tcMar>
            <w:vAlign w:val="center"/>
            <w:hideMark/>
          </w:tcPr>
          <w:p w14:paraId="3A4F3690"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r>
      <w:tr w:rsidR="00AC2576" w:rsidRPr="00AC2576" w14:paraId="4591308D" w14:textId="77777777" w:rsidTr="007E4569">
        <w:trPr>
          <w:trHeight w:val="317"/>
          <w:jc w:val="center"/>
        </w:trPr>
        <w:tc>
          <w:tcPr>
            <w:tcW w:w="1666" w:type="pct"/>
            <w:tcBorders>
              <w:top w:val="single" w:sz="4" w:space="0" w:color="auto"/>
            </w:tcBorders>
            <w:tcMar>
              <w:top w:w="0" w:type="dxa"/>
              <w:left w:w="70" w:type="dxa"/>
              <w:bottom w:w="0" w:type="dxa"/>
              <w:right w:w="70" w:type="dxa"/>
            </w:tcMar>
            <w:vAlign w:val="center"/>
            <w:hideMark/>
          </w:tcPr>
          <w:p w14:paraId="20961EBB"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Yes</w:t>
            </w:r>
          </w:p>
        </w:tc>
        <w:tc>
          <w:tcPr>
            <w:tcW w:w="949" w:type="pct"/>
            <w:tcBorders>
              <w:top w:val="single" w:sz="4" w:space="0" w:color="auto"/>
            </w:tcBorders>
            <w:tcMar>
              <w:top w:w="0" w:type="dxa"/>
              <w:left w:w="70" w:type="dxa"/>
              <w:bottom w:w="0" w:type="dxa"/>
              <w:right w:w="70" w:type="dxa"/>
            </w:tcMar>
            <w:vAlign w:val="center"/>
            <w:hideMark/>
          </w:tcPr>
          <w:p w14:paraId="3A25A27B"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75 (78.9)</w:t>
            </w:r>
          </w:p>
        </w:tc>
        <w:tc>
          <w:tcPr>
            <w:tcW w:w="945" w:type="pct"/>
            <w:tcBorders>
              <w:top w:val="single" w:sz="4" w:space="0" w:color="auto"/>
            </w:tcBorders>
            <w:tcMar>
              <w:top w:w="0" w:type="dxa"/>
              <w:left w:w="70" w:type="dxa"/>
              <w:bottom w:w="0" w:type="dxa"/>
              <w:right w:w="70" w:type="dxa"/>
            </w:tcMar>
            <w:vAlign w:val="center"/>
            <w:hideMark/>
          </w:tcPr>
          <w:p w14:paraId="50D72B83"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20 (21.1)</w:t>
            </w:r>
          </w:p>
        </w:tc>
        <w:tc>
          <w:tcPr>
            <w:tcW w:w="1325" w:type="pct"/>
            <w:vMerge w:val="restart"/>
            <w:tcBorders>
              <w:top w:val="single" w:sz="4" w:space="0" w:color="auto"/>
            </w:tcBorders>
            <w:tcMar>
              <w:top w:w="0" w:type="dxa"/>
              <w:left w:w="70" w:type="dxa"/>
              <w:bottom w:w="0" w:type="dxa"/>
              <w:right w:w="70" w:type="dxa"/>
            </w:tcMar>
            <w:vAlign w:val="center"/>
            <w:hideMark/>
          </w:tcPr>
          <w:p w14:paraId="69AD30D5" w14:textId="77777777" w:rsidR="00AC2576" w:rsidRPr="00AC2576" w:rsidRDefault="00AC2576" w:rsidP="00AC2576">
            <w:pPr>
              <w:spacing w:line="240" w:lineRule="auto"/>
              <w:jc w:val="both"/>
              <w:rPr>
                <w:rFonts w:ascii="Times New Roman" w:eastAsia="Times New Roman" w:hAnsi="Times New Roman" w:cs="Times New Roman"/>
                <w:b/>
                <w:bCs/>
                <w:sz w:val="20"/>
                <w:szCs w:val="20"/>
                <w:lang w:val="tr-TR" w:eastAsia="tr-TR"/>
              </w:rPr>
            </w:pPr>
            <w:r w:rsidRPr="00AC2576">
              <w:rPr>
                <w:rFonts w:ascii="Times New Roman" w:eastAsia="Times New Roman" w:hAnsi="Times New Roman" w:cs="Times New Roman"/>
                <w:b/>
                <w:bCs/>
                <w:sz w:val="20"/>
                <w:szCs w:val="20"/>
                <w:lang w:val="tr-TR" w:eastAsia="tr-TR"/>
              </w:rPr>
              <w:t>2.23 (1.05 – 4.72)</w:t>
            </w:r>
          </w:p>
        </w:tc>
        <w:tc>
          <w:tcPr>
            <w:tcW w:w="115" w:type="pct"/>
            <w:tcMar>
              <w:top w:w="0" w:type="dxa"/>
              <w:left w:w="70" w:type="dxa"/>
              <w:bottom w:w="0" w:type="dxa"/>
              <w:right w:w="70" w:type="dxa"/>
            </w:tcMar>
            <w:vAlign w:val="center"/>
            <w:hideMark/>
          </w:tcPr>
          <w:p w14:paraId="343738F7"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6F8C398F" w14:textId="77777777" w:rsidTr="007E4569">
        <w:trPr>
          <w:trHeight w:val="317"/>
          <w:jc w:val="center"/>
        </w:trPr>
        <w:tc>
          <w:tcPr>
            <w:tcW w:w="1666" w:type="pct"/>
            <w:tcMar>
              <w:top w:w="0" w:type="dxa"/>
              <w:left w:w="70" w:type="dxa"/>
              <w:bottom w:w="0" w:type="dxa"/>
              <w:right w:w="70" w:type="dxa"/>
            </w:tcMar>
            <w:vAlign w:val="center"/>
            <w:hideMark/>
          </w:tcPr>
          <w:p w14:paraId="6E005C60" w14:textId="77777777" w:rsidR="00AC2576" w:rsidRPr="00AC2576" w:rsidRDefault="00AC2576" w:rsidP="00AC2576">
            <w:pPr>
              <w:spacing w:line="240" w:lineRule="auto"/>
              <w:jc w:val="both"/>
              <w:rPr>
                <w:rFonts w:ascii="Times New Roman" w:eastAsia="Times New Roman" w:hAnsi="Times New Roman" w:cs="Times New Roman"/>
                <w:sz w:val="20"/>
                <w:szCs w:val="20"/>
                <w:lang w:eastAsia="tr-TR"/>
              </w:rPr>
            </w:pPr>
            <w:r w:rsidRPr="00AC2576">
              <w:rPr>
                <w:rFonts w:ascii="Times New Roman" w:eastAsia="Times New Roman" w:hAnsi="Times New Roman" w:cs="Times New Roman"/>
                <w:sz w:val="20"/>
                <w:szCs w:val="20"/>
                <w:lang w:val="tr-TR" w:eastAsia="tr-TR"/>
              </w:rPr>
              <w:t>    No</w:t>
            </w:r>
          </w:p>
        </w:tc>
        <w:tc>
          <w:tcPr>
            <w:tcW w:w="949" w:type="pct"/>
            <w:tcMar>
              <w:top w:w="0" w:type="dxa"/>
              <w:left w:w="70" w:type="dxa"/>
              <w:bottom w:w="0" w:type="dxa"/>
              <w:right w:w="70" w:type="dxa"/>
            </w:tcMar>
            <w:vAlign w:val="center"/>
            <w:hideMark/>
          </w:tcPr>
          <w:p w14:paraId="1EE4AFD6"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32 (62.7)</w:t>
            </w:r>
          </w:p>
        </w:tc>
        <w:tc>
          <w:tcPr>
            <w:tcW w:w="945" w:type="pct"/>
            <w:tcMar>
              <w:top w:w="0" w:type="dxa"/>
              <w:left w:w="70" w:type="dxa"/>
              <w:bottom w:w="0" w:type="dxa"/>
              <w:right w:w="70" w:type="dxa"/>
            </w:tcMar>
            <w:vAlign w:val="center"/>
            <w:hideMark/>
          </w:tcPr>
          <w:p w14:paraId="463A5A04"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19 (37.3)</w:t>
            </w:r>
          </w:p>
        </w:tc>
        <w:tc>
          <w:tcPr>
            <w:tcW w:w="1325" w:type="pct"/>
            <w:vMerge/>
            <w:tcMar>
              <w:top w:w="0" w:type="dxa"/>
              <w:left w:w="70" w:type="dxa"/>
              <w:bottom w:w="0" w:type="dxa"/>
              <w:right w:w="70" w:type="dxa"/>
            </w:tcMar>
            <w:vAlign w:val="center"/>
            <w:hideMark/>
          </w:tcPr>
          <w:p w14:paraId="479C2AE9"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15" w:type="pct"/>
            <w:tcMar>
              <w:top w:w="0" w:type="dxa"/>
              <w:left w:w="70" w:type="dxa"/>
              <w:bottom w:w="0" w:type="dxa"/>
              <w:right w:w="70" w:type="dxa"/>
            </w:tcMar>
            <w:vAlign w:val="center"/>
            <w:hideMark/>
          </w:tcPr>
          <w:p w14:paraId="4D271638"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6FF2BABD" w14:textId="77777777" w:rsidTr="007E4569">
        <w:trPr>
          <w:trHeight w:val="317"/>
          <w:jc w:val="center"/>
        </w:trPr>
        <w:tc>
          <w:tcPr>
            <w:tcW w:w="1666" w:type="pct"/>
            <w:tcBorders>
              <w:top w:val="single" w:sz="4" w:space="0" w:color="auto"/>
              <w:bottom w:val="single" w:sz="4" w:space="0" w:color="auto"/>
            </w:tcBorders>
            <w:tcMar>
              <w:top w:w="0" w:type="dxa"/>
              <w:left w:w="70" w:type="dxa"/>
              <w:bottom w:w="0" w:type="dxa"/>
              <w:right w:w="70" w:type="dxa"/>
            </w:tcMar>
            <w:vAlign w:val="center"/>
            <w:hideMark/>
          </w:tcPr>
          <w:p w14:paraId="71890D45"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Sense of Smell</w:t>
            </w:r>
          </w:p>
        </w:tc>
        <w:tc>
          <w:tcPr>
            <w:tcW w:w="949" w:type="pct"/>
            <w:tcBorders>
              <w:top w:val="single" w:sz="4" w:space="0" w:color="auto"/>
              <w:bottom w:val="single" w:sz="4" w:space="0" w:color="auto"/>
            </w:tcBorders>
            <w:tcMar>
              <w:top w:w="0" w:type="dxa"/>
              <w:left w:w="70" w:type="dxa"/>
              <w:bottom w:w="0" w:type="dxa"/>
              <w:right w:w="70" w:type="dxa"/>
            </w:tcMar>
            <w:vAlign w:val="center"/>
            <w:hideMark/>
          </w:tcPr>
          <w:p w14:paraId="31CF06AE"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945" w:type="pct"/>
            <w:tcBorders>
              <w:top w:val="single" w:sz="4" w:space="0" w:color="auto"/>
              <w:bottom w:val="single" w:sz="4" w:space="0" w:color="auto"/>
            </w:tcBorders>
            <w:tcMar>
              <w:top w:w="0" w:type="dxa"/>
              <w:left w:w="70" w:type="dxa"/>
              <w:bottom w:w="0" w:type="dxa"/>
              <w:right w:w="70" w:type="dxa"/>
            </w:tcMar>
            <w:vAlign w:val="center"/>
            <w:hideMark/>
          </w:tcPr>
          <w:p w14:paraId="6E40095D"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325" w:type="pct"/>
            <w:tcBorders>
              <w:top w:val="single" w:sz="4" w:space="0" w:color="auto"/>
              <w:bottom w:val="single" w:sz="4" w:space="0" w:color="auto"/>
            </w:tcBorders>
            <w:tcMar>
              <w:top w:w="0" w:type="dxa"/>
              <w:left w:w="70" w:type="dxa"/>
              <w:bottom w:w="0" w:type="dxa"/>
              <w:right w:w="70" w:type="dxa"/>
            </w:tcMar>
            <w:vAlign w:val="center"/>
            <w:hideMark/>
          </w:tcPr>
          <w:p w14:paraId="29B431EB"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15" w:type="pct"/>
            <w:tcMar>
              <w:top w:w="0" w:type="dxa"/>
              <w:left w:w="70" w:type="dxa"/>
              <w:bottom w:w="0" w:type="dxa"/>
              <w:right w:w="70" w:type="dxa"/>
            </w:tcMar>
            <w:vAlign w:val="center"/>
            <w:hideMark/>
          </w:tcPr>
          <w:p w14:paraId="00EBC50A"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r>
      <w:tr w:rsidR="00AC2576" w:rsidRPr="00AC2576" w14:paraId="533855CC" w14:textId="77777777" w:rsidTr="007E4569">
        <w:trPr>
          <w:trHeight w:val="317"/>
          <w:jc w:val="center"/>
        </w:trPr>
        <w:tc>
          <w:tcPr>
            <w:tcW w:w="1666" w:type="pct"/>
            <w:tcBorders>
              <w:top w:val="single" w:sz="4" w:space="0" w:color="auto"/>
            </w:tcBorders>
            <w:tcMar>
              <w:top w:w="0" w:type="dxa"/>
              <w:left w:w="70" w:type="dxa"/>
              <w:bottom w:w="0" w:type="dxa"/>
              <w:right w:w="70" w:type="dxa"/>
            </w:tcMar>
            <w:vAlign w:val="center"/>
            <w:hideMark/>
          </w:tcPr>
          <w:p w14:paraId="4DF2E803"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Yes</w:t>
            </w:r>
          </w:p>
        </w:tc>
        <w:tc>
          <w:tcPr>
            <w:tcW w:w="949" w:type="pct"/>
            <w:tcBorders>
              <w:top w:val="single" w:sz="4" w:space="0" w:color="auto"/>
            </w:tcBorders>
            <w:tcMar>
              <w:top w:w="0" w:type="dxa"/>
              <w:left w:w="70" w:type="dxa"/>
              <w:bottom w:w="0" w:type="dxa"/>
              <w:right w:w="70" w:type="dxa"/>
            </w:tcMar>
            <w:vAlign w:val="center"/>
            <w:hideMark/>
          </w:tcPr>
          <w:p w14:paraId="7ABB8A23"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74 (80.4)</w:t>
            </w:r>
          </w:p>
        </w:tc>
        <w:tc>
          <w:tcPr>
            <w:tcW w:w="945" w:type="pct"/>
            <w:tcBorders>
              <w:top w:val="single" w:sz="4" w:space="0" w:color="auto"/>
            </w:tcBorders>
            <w:tcMar>
              <w:top w:w="0" w:type="dxa"/>
              <w:left w:w="70" w:type="dxa"/>
              <w:bottom w:w="0" w:type="dxa"/>
              <w:right w:w="70" w:type="dxa"/>
            </w:tcMar>
            <w:vAlign w:val="center"/>
            <w:hideMark/>
          </w:tcPr>
          <w:p w14:paraId="07AF52C2"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18 (19.6)</w:t>
            </w:r>
          </w:p>
        </w:tc>
        <w:tc>
          <w:tcPr>
            <w:tcW w:w="1325" w:type="pct"/>
            <w:vMerge w:val="restart"/>
            <w:tcBorders>
              <w:top w:val="single" w:sz="4" w:space="0" w:color="auto"/>
            </w:tcBorders>
            <w:tcMar>
              <w:top w:w="0" w:type="dxa"/>
              <w:left w:w="70" w:type="dxa"/>
              <w:bottom w:w="0" w:type="dxa"/>
              <w:right w:w="70" w:type="dxa"/>
            </w:tcMar>
            <w:vAlign w:val="center"/>
            <w:hideMark/>
          </w:tcPr>
          <w:p w14:paraId="6C06A1A2" w14:textId="77777777" w:rsidR="00AC2576" w:rsidRPr="00AC2576" w:rsidRDefault="00AC2576" w:rsidP="00AC2576">
            <w:pPr>
              <w:spacing w:line="240" w:lineRule="auto"/>
              <w:jc w:val="both"/>
              <w:rPr>
                <w:rFonts w:ascii="Times New Roman" w:eastAsia="Times New Roman" w:hAnsi="Times New Roman" w:cs="Times New Roman"/>
                <w:b/>
                <w:bCs/>
                <w:sz w:val="20"/>
                <w:szCs w:val="20"/>
                <w:lang w:val="tr-TR" w:eastAsia="tr-TR"/>
              </w:rPr>
            </w:pPr>
            <w:r w:rsidRPr="00AC2576">
              <w:rPr>
                <w:rFonts w:ascii="Times New Roman" w:eastAsia="Times New Roman" w:hAnsi="Times New Roman" w:cs="Times New Roman"/>
                <w:b/>
                <w:bCs/>
                <w:sz w:val="20"/>
                <w:szCs w:val="20"/>
                <w:lang w:val="tr-TR" w:eastAsia="tr-TR"/>
              </w:rPr>
              <w:t>2.62  (1.23 – 5.45)</w:t>
            </w:r>
          </w:p>
        </w:tc>
        <w:tc>
          <w:tcPr>
            <w:tcW w:w="115" w:type="pct"/>
            <w:tcMar>
              <w:top w:w="0" w:type="dxa"/>
              <w:left w:w="70" w:type="dxa"/>
              <w:bottom w:w="0" w:type="dxa"/>
              <w:right w:w="70" w:type="dxa"/>
            </w:tcMar>
            <w:vAlign w:val="center"/>
            <w:hideMark/>
          </w:tcPr>
          <w:p w14:paraId="5573B6CA"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6B428579" w14:textId="77777777" w:rsidTr="007E4569">
        <w:trPr>
          <w:trHeight w:val="317"/>
          <w:jc w:val="center"/>
        </w:trPr>
        <w:tc>
          <w:tcPr>
            <w:tcW w:w="1666" w:type="pct"/>
            <w:tcBorders>
              <w:bottom w:val="single" w:sz="4" w:space="0" w:color="auto"/>
            </w:tcBorders>
            <w:tcMar>
              <w:top w:w="0" w:type="dxa"/>
              <w:left w:w="70" w:type="dxa"/>
              <w:bottom w:w="0" w:type="dxa"/>
              <w:right w:w="70" w:type="dxa"/>
            </w:tcMar>
            <w:vAlign w:val="center"/>
            <w:hideMark/>
          </w:tcPr>
          <w:p w14:paraId="33405AF6"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No</w:t>
            </w:r>
          </w:p>
        </w:tc>
        <w:tc>
          <w:tcPr>
            <w:tcW w:w="949" w:type="pct"/>
            <w:tcBorders>
              <w:bottom w:val="single" w:sz="4" w:space="0" w:color="auto"/>
            </w:tcBorders>
            <w:tcMar>
              <w:top w:w="0" w:type="dxa"/>
              <w:left w:w="70" w:type="dxa"/>
              <w:bottom w:w="0" w:type="dxa"/>
              <w:right w:w="70" w:type="dxa"/>
            </w:tcMar>
            <w:vAlign w:val="center"/>
            <w:hideMark/>
          </w:tcPr>
          <w:p w14:paraId="46EE5FC4"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33 (61.1)</w:t>
            </w:r>
          </w:p>
        </w:tc>
        <w:tc>
          <w:tcPr>
            <w:tcW w:w="945" w:type="pct"/>
            <w:tcBorders>
              <w:bottom w:val="single" w:sz="4" w:space="0" w:color="auto"/>
            </w:tcBorders>
            <w:tcMar>
              <w:top w:w="0" w:type="dxa"/>
              <w:left w:w="70" w:type="dxa"/>
              <w:bottom w:w="0" w:type="dxa"/>
              <w:right w:w="70" w:type="dxa"/>
            </w:tcMar>
            <w:vAlign w:val="center"/>
            <w:hideMark/>
          </w:tcPr>
          <w:p w14:paraId="41DCB839"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21 (38.9)</w:t>
            </w:r>
          </w:p>
        </w:tc>
        <w:tc>
          <w:tcPr>
            <w:tcW w:w="1325" w:type="pct"/>
            <w:vMerge/>
            <w:tcBorders>
              <w:bottom w:val="single" w:sz="4" w:space="0" w:color="auto"/>
            </w:tcBorders>
            <w:tcMar>
              <w:top w:w="0" w:type="dxa"/>
              <w:left w:w="70" w:type="dxa"/>
              <w:bottom w:w="0" w:type="dxa"/>
              <w:right w:w="70" w:type="dxa"/>
            </w:tcMar>
            <w:vAlign w:val="center"/>
            <w:hideMark/>
          </w:tcPr>
          <w:p w14:paraId="4B942A43"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15" w:type="pct"/>
            <w:tcMar>
              <w:top w:w="0" w:type="dxa"/>
              <w:left w:w="70" w:type="dxa"/>
              <w:bottom w:w="0" w:type="dxa"/>
              <w:right w:w="70" w:type="dxa"/>
            </w:tcMar>
            <w:vAlign w:val="center"/>
            <w:hideMark/>
          </w:tcPr>
          <w:p w14:paraId="0E263817"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54C84201" w14:textId="77777777" w:rsidTr="007E4569">
        <w:trPr>
          <w:trHeight w:val="282"/>
          <w:jc w:val="center"/>
        </w:trPr>
        <w:tc>
          <w:tcPr>
            <w:tcW w:w="1666" w:type="pct"/>
            <w:tcBorders>
              <w:top w:val="single" w:sz="4" w:space="0" w:color="auto"/>
              <w:bottom w:val="single" w:sz="4" w:space="0" w:color="auto"/>
            </w:tcBorders>
            <w:tcMar>
              <w:top w:w="0" w:type="dxa"/>
              <w:left w:w="70" w:type="dxa"/>
              <w:bottom w:w="0" w:type="dxa"/>
              <w:right w:w="70" w:type="dxa"/>
            </w:tcMar>
            <w:vAlign w:val="center"/>
            <w:hideMark/>
          </w:tcPr>
          <w:p w14:paraId="720758DB"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b/>
                <w:bCs/>
                <w:sz w:val="20"/>
                <w:szCs w:val="20"/>
                <w:lang w:val="tr-TR" w:eastAsia="tr-TR"/>
              </w:rPr>
              <w:t>Need Oxygen therapy</w:t>
            </w:r>
          </w:p>
        </w:tc>
        <w:tc>
          <w:tcPr>
            <w:tcW w:w="949" w:type="pct"/>
            <w:tcBorders>
              <w:top w:val="single" w:sz="4" w:space="0" w:color="auto"/>
              <w:bottom w:val="single" w:sz="4" w:space="0" w:color="auto"/>
            </w:tcBorders>
            <w:tcMar>
              <w:top w:w="0" w:type="dxa"/>
              <w:left w:w="70" w:type="dxa"/>
              <w:bottom w:w="0" w:type="dxa"/>
              <w:right w:w="70" w:type="dxa"/>
            </w:tcMar>
            <w:vAlign w:val="center"/>
            <w:hideMark/>
          </w:tcPr>
          <w:p w14:paraId="1EE8CAF6"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945" w:type="pct"/>
            <w:tcBorders>
              <w:top w:val="single" w:sz="4" w:space="0" w:color="auto"/>
              <w:bottom w:val="single" w:sz="4" w:space="0" w:color="auto"/>
            </w:tcBorders>
            <w:tcMar>
              <w:top w:w="0" w:type="dxa"/>
              <w:left w:w="70" w:type="dxa"/>
              <w:bottom w:w="0" w:type="dxa"/>
              <w:right w:w="70" w:type="dxa"/>
            </w:tcMar>
            <w:vAlign w:val="center"/>
            <w:hideMark/>
          </w:tcPr>
          <w:p w14:paraId="63BF0D84"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325" w:type="pct"/>
            <w:tcBorders>
              <w:top w:val="single" w:sz="4" w:space="0" w:color="auto"/>
              <w:bottom w:val="single" w:sz="4" w:space="0" w:color="auto"/>
            </w:tcBorders>
            <w:tcMar>
              <w:top w:w="0" w:type="dxa"/>
              <w:left w:w="70" w:type="dxa"/>
              <w:bottom w:w="0" w:type="dxa"/>
              <w:right w:w="70" w:type="dxa"/>
            </w:tcMar>
            <w:vAlign w:val="center"/>
            <w:hideMark/>
          </w:tcPr>
          <w:p w14:paraId="33766C1A"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15" w:type="pct"/>
            <w:tcMar>
              <w:top w:w="0" w:type="dxa"/>
              <w:left w:w="70" w:type="dxa"/>
              <w:bottom w:w="0" w:type="dxa"/>
              <w:right w:w="70" w:type="dxa"/>
            </w:tcMar>
            <w:vAlign w:val="center"/>
            <w:hideMark/>
          </w:tcPr>
          <w:p w14:paraId="611DF18B" w14:textId="77777777" w:rsidR="00AC2576" w:rsidRPr="00AC2576" w:rsidRDefault="00AC2576" w:rsidP="00AC2576">
            <w:pPr>
              <w:spacing w:line="240" w:lineRule="auto"/>
              <w:jc w:val="both"/>
              <w:rPr>
                <w:rFonts w:ascii="Times New Roman" w:eastAsia="Times New Roman" w:hAnsi="Times New Roman" w:cs="Times New Roman"/>
                <w:color w:val="7030A0"/>
                <w:sz w:val="20"/>
                <w:szCs w:val="20"/>
                <w:lang w:val="tr-TR" w:eastAsia="tr-TR"/>
              </w:rPr>
            </w:pPr>
          </w:p>
        </w:tc>
      </w:tr>
      <w:tr w:rsidR="00AC2576" w:rsidRPr="00AC2576" w14:paraId="497B9865" w14:textId="77777777" w:rsidTr="007E4569">
        <w:trPr>
          <w:trHeight w:val="282"/>
          <w:jc w:val="center"/>
        </w:trPr>
        <w:tc>
          <w:tcPr>
            <w:tcW w:w="1666" w:type="pct"/>
            <w:tcBorders>
              <w:top w:val="single" w:sz="4" w:space="0" w:color="auto"/>
            </w:tcBorders>
            <w:tcMar>
              <w:top w:w="0" w:type="dxa"/>
              <w:left w:w="70" w:type="dxa"/>
              <w:bottom w:w="0" w:type="dxa"/>
              <w:right w:w="70" w:type="dxa"/>
            </w:tcMar>
            <w:vAlign w:val="center"/>
            <w:hideMark/>
          </w:tcPr>
          <w:p w14:paraId="2198F868"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Yes</w:t>
            </w:r>
          </w:p>
        </w:tc>
        <w:tc>
          <w:tcPr>
            <w:tcW w:w="949" w:type="pct"/>
            <w:tcBorders>
              <w:top w:val="single" w:sz="4" w:space="0" w:color="auto"/>
            </w:tcBorders>
            <w:tcMar>
              <w:top w:w="0" w:type="dxa"/>
              <w:left w:w="70" w:type="dxa"/>
              <w:bottom w:w="0" w:type="dxa"/>
              <w:right w:w="70" w:type="dxa"/>
            </w:tcMar>
            <w:vAlign w:val="center"/>
            <w:hideMark/>
          </w:tcPr>
          <w:p w14:paraId="047E71AC"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76 (84.4)</w:t>
            </w:r>
          </w:p>
        </w:tc>
        <w:tc>
          <w:tcPr>
            <w:tcW w:w="945" w:type="pct"/>
            <w:tcBorders>
              <w:top w:val="single" w:sz="4" w:space="0" w:color="auto"/>
            </w:tcBorders>
            <w:tcMar>
              <w:top w:w="0" w:type="dxa"/>
              <w:left w:w="70" w:type="dxa"/>
              <w:bottom w:w="0" w:type="dxa"/>
              <w:right w:w="70" w:type="dxa"/>
            </w:tcMar>
            <w:vAlign w:val="center"/>
            <w:hideMark/>
          </w:tcPr>
          <w:p w14:paraId="01DB7655"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14 (15.6)</w:t>
            </w:r>
          </w:p>
        </w:tc>
        <w:tc>
          <w:tcPr>
            <w:tcW w:w="1325" w:type="pct"/>
            <w:vMerge w:val="restart"/>
            <w:tcBorders>
              <w:top w:val="single" w:sz="4" w:space="0" w:color="auto"/>
            </w:tcBorders>
            <w:tcMar>
              <w:top w:w="0" w:type="dxa"/>
              <w:left w:w="70" w:type="dxa"/>
              <w:bottom w:w="0" w:type="dxa"/>
              <w:right w:w="70" w:type="dxa"/>
            </w:tcMar>
            <w:vAlign w:val="center"/>
            <w:hideMark/>
          </w:tcPr>
          <w:p w14:paraId="5B5739BF" w14:textId="77777777" w:rsidR="00AC2576" w:rsidRPr="00AC2576" w:rsidRDefault="00AC2576" w:rsidP="00AC2576">
            <w:pPr>
              <w:spacing w:line="240" w:lineRule="auto"/>
              <w:jc w:val="both"/>
              <w:rPr>
                <w:rFonts w:ascii="Times New Roman" w:eastAsia="Times New Roman" w:hAnsi="Times New Roman" w:cs="Times New Roman"/>
                <w:b/>
                <w:bCs/>
                <w:sz w:val="20"/>
                <w:szCs w:val="20"/>
                <w:lang w:val="tr-TR" w:eastAsia="tr-TR"/>
              </w:rPr>
            </w:pPr>
            <w:r w:rsidRPr="00AC2576">
              <w:rPr>
                <w:rFonts w:ascii="Times New Roman" w:eastAsia="Times New Roman" w:hAnsi="Times New Roman" w:cs="Times New Roman"/>
                <w:b/>
                <w:bCs/>
                <w:sz w:val="20"/>
                <w:szCs w:val="20"/>
                <w:lang w:val="tr-TR" w:eastAsia="tr-TR"/>
              </w:rPr>
              <w:t>4.38 (2.01 – 9.51)</w:t>
            </w:r>
          </w:p>
        </w:tc>
        <w:tc>
          <w:tcPr>
            <w:tcW w:w="115" w:type="pct"/>
            <w:tcMar>
              <w:top w:w="0" w:type="dxa"/>
              <w:left w:w="70" w:type="dxa"/>
              <w:bottom w:w="0" w:type="dxa"/>
              <w:right w:w="70" w:type="dxa"/>
            </w:tcMar>
            <w:vAlign w:val="center"/>
            <w:hideMark/>
          </w:tcPr>
          <w:p w14:paraId="3C4F4E4C"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r>
      <w:tr w:rsidR="00AC2576" w:rsidRPr="00AC2576" w14:paraId="17573C9B" w14:textId="77777777" w:rsidTr="007E4569">
        <w:trPr>
          <w:trHeight w:val="282"/>
          <w:jc w:val="center"/>
        </w:trPr>
        <w:tc>
          <w:tcPr>
            <w:tcW w:w="1666" w:type="pct"/>
            <w:tcBorders>
              <w:bottom w:val="single" w:sz="4" w:space="0" w:color="auto"/>
            </w:tcBorders>
            <w:tcMar>
              <w:top w:w="0" w:type="dxa"/>
              <w:left w:w="70" w:type="dxa"/>
              <w:bottom w:w="0" w:type="dxa"/>
              <w:right w:w="70" w:type="dxa"/>
            </w:tcMar>
            <w:vAlign w:val="center"/>
            <w:hideMark/>
          </w:tcPr>
          <w:p w14:paraId="25922BEA"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    No</w:t>
            </w:r>
          </w:p>
        </w:tc>
        <w:tc>
          <w:tcPr>
            <w:tcW w:w="949" w:type="pct"/>
            <w:tcBorders>
              <w:bottom w:val="single" w:sz="4" w:space="0" w:color="auto"/>
            </w:tcBorders>
            <w:tcMar>
              <w:top w:w="0" w:type="dxa"/>
              <w:left w:w="70" w:type="dxa"/>
              <w:bottom w:w="0" w:type="dxa"/>
              <w:right w:w="70" w:type="dxa"/>
            </w:tcMar>
            <w:vAlign w:val="center"/>
            <w:hideMark/>
          </w:tcPr>
          <w:p w14:paraId="73AB85F3"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31 (55.4)</w:t>
            </w:r>
          </w:p>
        </w:tc>
        <w:tc>
          <w:tcPr>
            <w:tcW w:w="945" w:type="pct"/>
            <w:tcBorders>
              <w:bottom w:val="single" w:sz="4" w:space="0" w:color="auto"/>
            </w:tcBorders>
            <w:tcMar>
              <w:top w:w="0" w:type="dxa"/>
              <w:left w:w="70" w:type="dxa"/>
              <w:bottom w:w="0" w:type="dxa"/>
              <w:right w:w="70" w:type="dxa"/>
            </w:tcMar>
            <w:vAlign w:val="center"/>
            <w:hideMark/>
          </w:tcPr>
          <w:p w14:paraId="163EA23B"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25 (44.6)</w:t>
            </w:r>
          </w:p>
        </w:tc>
        <w:tc>
          <w:tcPr>
            <w:tcW w:w="1325" w:type="pct"/>
            <w:vMerge/>
            <w:tcBorders>
              <w:bottom w:val="single" w:sz="4" w:space="0" w:color="auto"/>
            </w:tcBorders>
            <w:tcMar>
              <w:top w:w="0" w:type="dxa"/>
              <w:left w:w="70" w:type="dxa"/>
              <w:bottom w:w="0" w:type="dxa"/>
              <w:right w:w="70" w:type="dxa"/>
            </w:tcMar>
            <w:vAlign w:val="center"/>
            <w:hideMark/>
          </w:tcPr>
          <w:p w14:paraId="7BE27B16"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15" w:type="pct"/>
            <w:tcMar>
              <w:top w:w="0" w:type="dxa"/>
              <w:left w:w="70" w:type="dxa"/>
              <w:bottom w:w="0" w:type="dxa"/>
              <w:right w:w="70" w:type="dxa"/>
            </w:tcMar>
            <w:vAlign w:val="center"/>
            <w:hideMark/>
          </w:tcPr>
          <w:p w14:paraId="3A98EA09"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r>
      <w:tr w:rsidR="00AC2576" w:rsidRPr="00AC2576" w14:paraId="4A25076D" w14:textId="77777777" w:rsidTr="007E4569">
        <w:trPr>
          <w:trHeight w:val="282"/>
          <w:jc w:val="center"/>
        </w:trPr>
        <w:tc>
          <w:tcPr>
            <w:tcW w:w="1666" w:type="pct"/>
            <w:tcBorders>
              <w:top w:val="single" w:sz="4" w:space="0" w:color="auto"/>
              <w:bottom w:val="single" w:sz="4" w:space="0" w:color="auto"/>
            </w:tcBorders>
            <w:tcMar>
              <w:top w:w="0" w:type="dxa"/>
              <w:left w:w="70" w:type="dxa"/>
              <w:bottom w:w="0" w:type="dxa"/>
              <w:right w:w="70" w:type="dxa"/>
            </w:tcMar>
            <w:vAlign w:val="center"/>
          </w:tcPr>
          <w:p w14:paraId="08BCB7EA" w14:textId="77777777" w:rsidR="00AC2576" w:rsidRPr="00AC2576" w:rsidRDefault="00AC2576" w:rsidP="00AC2576">
            <w:pPr>
              <w:spacing w:line="240" w:lineRule="auto"/>
              <w:jc w:val="both"/>
              <w:rPr>
                <w:rFonts w:ascii="Times New Roman" w:eastAsia="Times New Roman" w:hAnsi="Times New Roman" w:cs="Times New Roman"/>
                <w:b/>
                <w:bCs/>
                <w:sz w:val="20"/>
                <w:szCs w:val="20"/>
                <w:lang w:val="tr-TR" w:eastAsia="tr-TR"/>
              </w:rPr>
            </w:pPr>
            <w:r w:rsidRPr="00AC2576">
              <w:rPr>
                <w:rFonts w:ascii="Times New Roman" w:eastAsia="Times New Roman" w:hAnsi="Times New Roman" w:cs="Times New Roman"/>
                <w:b/>
                <w:bCs/>
                <w:sz w:val="20"/>
                <w:szCs w:val="20"/>
                <w:lang w:val="tr-TR" w:eastAsia="tr-TR"/>
              </w:rPr>
              <w:t>Admitted to ICU</w:t>
            </w:r>
          </w:p>
        </w:tc>
        <w:tc>
          <w:tcPr>
            <w:tcW w:w="949" w:type="pct"/>
            <w:tcBorders>
              <w:top w:val="single" w:sz="4" w:space="0" w:color="auto"/>
              <w:bottom w:val="single" w:sz="4" w:space="0" w:color="auto"/>
            </w:tcBorders>
            <w:tcMar>
              <w:top w:w="0" w:type="dxa"/>
              <w:left w:w="70" w:type="dxa"/>
              <w:bottom w:w="0" w:type="dxa"/>
              <w:right w:w="70" w:type="dxa"/>
            </w:tcMar>
            <w:vAlign w:val="center"/>
          </w:tcPr>
          <w:p w14:paraId="4AE848ED"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945" w:type="pct"/>
            <w:tcBorders>
              <w:top w:val="single" w:sz="4" w:space="0" w:color="auto"/>
              <w:bottom w:val="single" w:sz="4" w:space="0" w:color="auto"/>
            </w:tcBorders>
            <w:tcMar>
              <w:top w:w="0" w:type="dxa"/>
              <w:left w:w="70" w:type="dxa"/>
              <w:bottom w:w="0" w:type="dxa"/>
              <w:right w:w="70" w:type="dxa"/>
            </w:tcMar>
            <w:vAlign w:val="center"/>
          </w:tcPr>
          <w:p w14:paraId="4C42796C"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325" w:type="pct"/>
            <w:tcBorders>
              <w:top w:val="single" w:sz="4" w:space="0" w:color="auto"/>
              <w:bottom w:val="single" w:sz="4" w:space="0" w:color="auto"/>
            </w:tcBorders>
            <w:tcMar>
              <w:top w:w="0" w:type="dxa"/>
              <w:left w:w="70" w:type="dxa"/>
              <w:bottom w:w="0" w:type="dxa"/>
              <w:right w:w="70" w:type="dxa"/>
            </w:tcMar>
            <w:vAlign w:val="center"/>
          </w:tcPr>
          <w:p w14:paraId="2D390F75"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15" w:type="pct"/>
            <w:tcMar>
              <w:top w:w="0" w:type="dxa"/>
              <w:left w:w="70" w:type="dxa"/>
              <w:bottom w:w="0" w:type="dxa"/>
              <w:right w:w="70" w:type="dxa"/>
            </w:tcMar>
            <w:vAlign w:val="center"/>
          </w:tcPr>
          <w:p w14:paraId="0112D293"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r>
      <w:tr w:rsidR="00AC2576" w:rsidRPr="00AC2576" w14:paraId="212E8F01" w14:textId="77777777" w:rsidTr="007E4569">
        <w:trPr>
          <w:trHeight w:val="282"/>
          <w:jc w:val="center"/>
        </w:trPr>
        <w:tc>
          <w:tcPr>
            <w:tcW w:w="1666" w:type="pct"/>
            <w:tcBorders>
              <w:top w:val="single" w:sz="4" w:space="0" w:color="auto"/>
            </w:tcBorders>
            <w:tcMar>
              <w:top w:w="0" w:type="dxa"/>
              <w:left w:w="70" w:type="dxa"/>
              <w:bottom w:w="0" w:type="dxa"/>
              <w:right w:w="70" w:type="dxa"/>
            </w:tcMar>
            <w:vAlign w:val="center"/>
          </w:tcPr>
          <w:p w14:paraId="099AB905"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Yes</w:t>
            </w:r>
          </w:p>
        </w:tc>
        <w:tc>
          <w:tcPr>
            <w:tcW w:w="949" w:type="pct"/>
            <w:tcBorders>
              <w:top w:val="single" w:sz="4" w:space="0" w:color="auto"/>
            </w:tcBorders>
            <w:tcMar>
              <w:top w:w="0" w:type="dxa"/>
              <w:left w:w="70" w:type="dxa"/>
              <w:bottom w:w="0" w:type="dxa"/>
              <w:right w:w="70" w:type="dxa"/>
            </w:tcMar>
            <w:vAlign w:val="center"/>
          </w:tcPr>
          <w:p w14:paraId="0FB89A49"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62 (91.2)</w:t>
            </w:r>
          </w:p>
        </w:tc>
        <w:tc>
          <w:tcPr>
            <w:tcW w:w="945" w:type="pct"/>
            <w:tcBorders>
              <w:top w:val="single" w:sz="4" w:space="0" w:color="auto"/>
            </w:tcBorders>
            <w:tcMar>
              <w:top w:w="0" w:type="dxa"/>
              <w:left w:w="70" w:type="dxa"/>
              <w:bottom w:w="0" w:type="dxa"/>
              <w:right w:w="70" w:type="dxa"/>
            </w:tcMar>
            <w:vAlign w:val="center"/>
          </w:tcPr>
          <w:p w14:paraId="38038F1A"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6 (8.8)</w:t>
            </w:r>
          </w:p>
        </w:tc>
        <w:tc>
          <w:tcPr>
            <w:tcW w:w="1325" w:type="pct"/>
            <w:vMerge w:val="restart"/>
            <w:tcBorders>
              <w:top w:val="single" w:sz="4" w:space="0" w:color="auto"/>
            </w:tcBorders>
            <w:tcMar>
              <w:top w:w="0" w:type="dxa"/>
              <w:left w:w="70" w:type="dxa"/>
              <w:bottom w:w="0" w:type="dxa"/>
              <w:right w:w="70" w:type="dxa"/>
            </w:tcMar>
            <w:vAlign w:val="center"/>
          </w:tcPr>
          <w:p w14:paraId="7B95B534" w14:textId="77777777" w:rsidR="00AC2576" w:rsidRPr="00AC2576" w:rsidRDefault="00AC2576" w:rsidP="00AC2576">
            <w:pPr>
              <w:spacing w:line="240" w:lineRule="auto"/>
              <w:jc w:val="both"/>
              <w:rPr>
                <w:rFonts w:ascii="Times New Roman" w:eastAsia="Times New Roman" w:hAnsi="Times New Roman" w:cs="Times New Roman"/>
                <w:b/>
                <w:bCs/>
                <w:sz w:val="20"/>
                <w:szCs w:val="20"/>
                <w:lang w:val="tr-TR" w:eastAsia="tr-TR"/>
              </w:rPr>
            </w:pPr>
            <w:r w:rsidRPr="00AC2576">
              <w:rPr>
                <w:rFonts w:ascii="Times New Roman" w:eastAsia="Times New Roman" w:hAnsi="Times New Roman" w:cs="Times New Roman"/>
                <w:b/>
                <w:bCs/>
                <w:sz w:val="20"/>
                <w:szCs w:val="20"/>
                <w:lang w:val="tr-TR" w:eastAsia="tr-TR"/>
              </w:rPr>
              <w:t>7.56 (2.93 – 19.61)</w:t>
            </w:r>
          </w:p>
        </w:tc>
        <w:tc>
          <w:tcPr>
            <w:tcW w:w="115" w:type="pct"/>
            <w:tcMar>
              <w:top w:w="0" w:type="dxa"/>
              <w:left w:w="70" w:type="dxa"/>
              <w:bottom w:w="0" w:type="dxa"/>
              <w:right w:w="70" w:type="dxa"/>
            </w:tcMar>
            <w:vAlign w:val="center"/>
          </w:tcPr>
          <w:p w14:paraId="39558726"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r>
      <w:tr w:rsidR="00AC2576" w:rsidRPr="00AC2576" w14:paraId="55C9F255" w14:textId="77777777" w:rsidTr="007E4569">
        <w:trPr>
          <w:trHeight w:val="282"/>
          <w:jc w:val="center"/>
        </w:trPr>
        <w:tc>
          <w:tcPr>
            <w:tcW w:w="1666" w:type="pct"/>
            <w:tcBorders>
              <w:bottom w:val="single" w:sz="4" w:space="0" w:color="auto"/>
            </w:tcBorders>
            <w:tcMar>
              <w:top w:w="0" w:type="dxa"/>
              <w:left w:w="70" w:type="dxa"/>
              <w:bottom w:w="0" w:type="dxa"/>
              <w:right w:w="70" w:type="dxa"/>
            </w:tcMar>
            <w:vAlign w:val="center"/>
          </w:tcPr>
          <w:p w14:paraId="1230D6CF"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No</w:t>
            </w:r>
          </w:p>
        </w:tc>
        <w:tc>
          <w:tcPr>
            <w:tcW w:w="949" w:type="pct"/>
            <w:tcBorders>
              <w:bottom w:val="single" w:sz="4" w:space="0" w:color="auto"/>
            </w:tcBorders>
            <w:tcMar>
              <w:top w:w="0" w:type="dxa"/>
              <w:left w:w="70" w:type="dxa"/>
              <w:bottom w:w="0" w:type="dxa"/>
              <w:right w:w="70" w:type="dxa"/>
            </w:tcMar>
            <w:vAlign w:val="center"/>
          </w:tcPr>
          <w:p w14:paraId="76AD7493"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45 (57.7)</w:t>
            </w:r>
          </w:p>
        </w:tc>
        <w:tc>
          <w:tcPr>
            <w:tcW w:w="945" w:type="pct"/>
            <w:tcBorders>
              <w:bottom w:val="single" w:sz="4" w:space="0" w:color="auto"/>
            </w:tcBorders>
            <w:tcMar>
              <w:top w:w="0" w:type="dxa"/>
              <w:left w:w="70" w:type="dxa"/>
              <w:bottom w:w="0" w:type="dxa"/>
              <w:right w:w="70" w:type="dxa"/>
            </w:tcMar>
            <w:vAlign w:val="center"/>
          </w:tcPr>
          <w:p w14:paraId="775E2023"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33 (42.3)</w:t>
            </w:r>
          </w:p>
        </w:tc>
        <w:tc>
          <w:tcPr>
            <w:tcW w:w="1325" w:type="pct"/>
            <w:vMerge/>
            <w:tcBorders>
              <w:bottom w:val="single" w:sz="4" w:space="0" w:color="auto"/>
            </w:tcBorders>
            <w:tcMar>
              <w:top w:w="0" w:type="dxa"/>
              <w:left w:w="70" w:type="dxa"/>
              <w:bottom w:w="0" w:type="dxa"/>
              <w:right w:w="70" w:type="dxa"/>
            </w:tcMar>
            <w:vAlign w:val="center"/>
          </w:tcPr>
          <w:p w14:paraId="7103DEEA"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15" w:type="pct"/>
            <w:tcMar>
              <w:top w:w="0" w:type="dxa"/>
              <w:left w:w="70" w:type="dxa"/>
              <w:bottom w:w="0" w:type="dxa"/>
              <w:right w:w="70" w:type="dxa"/>
            </w:tcMar>
            <w:vAlign w:val="center"/>
          </w:tcPr>
          <w:p w14:paraId="3C8BAF1E"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r>
      <w:tr w:rsidR="00AC2576" w:rsidRPr="00AC2576" w14:paraId="0067AB4D" w14:textId="77777777" w:rsidTr="007E4569">
        <w:trPr>
          <w:trHeight w:val="282"/>
          <w:jc w:val="center"/>
        </w:trPr>
        <w:tc>
          <w:tcPr>
            <w:tcW w:w="1666" w:type="pct"/>
            <w:tcBorders>
              <w:top w:val="single" w:sz="4" w:space="0" w:color="auto"/>
              <w:bottom w:val="single" w:sz="4" w:space="0" w:color="auto"/>
            </w:tcBorders>
            <w:tcMar>
              <w:top w:w="0" w:type="dxa"/>
              <w:left w:w="70" w:type="dxa"/>
              <w:bottom w:w="0" w:type="dxa"/>
              <w:right w:w="70" w:type="dxa"/>
            </w:tcMar>
            <w:vAlign w:val="center"/>
          </w:tcPr>
          <w:p w14:paraId="3F6277F4" w14:textId="77777777" w:rsidR="00AC2576" w:rsidRPr="00AC2576" w:rsidRDefault="00AC2576" w:rsidP="00AC2576">
            <w:pPr>
              <w:spacing w:line="240" w:lineRule="auto"/>
              <w:jc w:val="both"/>
              <w:rPr>
                <w:rFonts w:ascii="Times New Roman" w:eastAsia="Times New Roman" w:hAnsi="Times New Roman" w:cs="Times New Roman"/>
                <w:b/>
                <w:bCs/>
                <w:sz w:val="20"/>
                <w:szCs w:val="20"/>
                <w:lang w:val="tr-TR" w:eastAsia="tr-TR"/>
              </w:rPr>
            </w:pPr>
            <w:r w:rsidRPr="00AC2576">
              <w:rPr>
                <w:rFonts w:ascii="Times New Roman" w:eastAsia="Times New Roman" w:hAnsi="Times New Roman" w:cs="Times New Roman"/>
                <w:b/>
                <w:bCs/>
                <w:sz w:val="20"/>
                <w:szCs w:val="20"/>
                <w:lang w:val="tr-TR" w:eastAsia="tr-TR"/>
              </w:rPr>
              <w:t>Need Mechanical Ventilation</w:t>
            </w:r>
          </w:p>
        </w:tc>
        <w:tc>
          <w:tcPr>
            <w:tcW w:w="949" w:type="pct"/>
            <w:tcBorders>
              <w:top w:val="single" w:sz="4" w:space="0" w:color="auto"/>
              <w:bottom w:val="single" w:sz="4" w:space="0" w:color="auto"/>
            </w:tcBorders>
            <w:tcMar>
              <w:top w:w="0" w:type="dxa"/>
              <w:left w:w="70" w:type="dxa"/>
              <w:bottom w:w="0" w:type="dxa"/>
              <w:right w:w="70" w:type="dxa"/>
            </w:tcMar>
            <w:vAlign w:val="center"/>
          </w:tcPr>
          <w:p w14:paraId="3FA093A6"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945" w:type="pct"/>
            <w:tcBorders>
              <w:top w:val="single" w:sz="4" w:space="0" w:color="auto"/>
              <w:bottom w:val="single" w:sz="4" w:space="0" w:color="auto"/>
            </w:tcBorders>
            <w:tcMar>
              <w:top w:w="0" w:type="dxa"/>
              <w:left w:w="70" w:type="dxa"/>
              <w:bottom w:w="0" w:type="dxa"/>
              <w:right w:w="70" w:type="dxa"/>
            </w:tcMar>
            <w:vAlign w:val="center"/>
          </w:tcPr>
          <w:p w14:paraId="0E4D1023"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325" w:type="pct"/>
            <w:tcBorders>
              <w:top w:val="single" w:sz="4" w:space="0" w:color="auto"/>
              <w:bottom w:val="single" w:sz="4" w:space="0" w:color="auto"/>
            </w:tcBorders>
            <w:tcMar>
              <w:top w:w="0" w:type="dxa"/>
              <w:left w:w="70" w:type="dxa"/>
              <w:bottom w:w="0" w:type="dxa"/>
              <w:right w:w="70" w:type="dxa"/>
            </w:tcMar>
            <w:vAlign w:val="center"/>
          </w:tcPr>
          <w:p w14:paraId="3D70D778"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15" w:type="pct"/>
            <w:tcMar>
              <w:top w:w="0" w:type="dxa"/>
              <w:left w:w="70" w:type="dxa"/>
              <w:bottom w:w="0" w:type="dxa"/>
              <w:right w:w="70" w:type="dxa"/>
            </w:tcMar>
            <w:vAlign w:val="center"/>
          </w:tcPr>
          <w:p w14:paraId="2D06FEBF"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r>
      <w:tr w:rsidR="00AC2576" w:rsidRPr="00AC2576" w14:paraId="04AF268A" w14:textId="77777777" w:rsidTr="007E4569">
        <w:trPr>
          <w:trHeight w:val="282"/>
          <w:jc w:val="center"/>
        </w:trPr>
        <w:tc>
          <w:tcPr>
            <w:tcW w:w="1666" w:type="pct"/>
            <w:tcBorders>
              <w:top w:val="single" w:sz="4" w:space="0" w:color="auto"/>
            </w:tcBorders>
            <w:tcMar>
              <w:top w:w="0" w:type="dxa"/>
              <w:left w:w="70" w:type="dxa"/>
              <w:bottom w:w="0" w:type="dxa"/>
              <w:right w:w="70" w:type="dxa"/>
            </w:tcMar>
            <w:vAlign w:val="center"/>
          </w:tcPr>
          <w:p w14:paraId="24234825"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Yes</w:t>
            </w:r>
          </w:p>
        </w:tc>
        <w:tc>
          <w:tcPr>
            <w:tcW w:w="949" w:type="pct"/>
            <w:tcBorders>
              <w:top w:val="single" w:sz="4" w:space="0" w:color="auto"/>
            </w:tcBorders>
            <w:tcMar>
              <w:top w:w="0" w:type="dxa"/>
              <w:left w:w="70" w:type="dxa"/>
              <w:bottom w:w="0" w:type="dxa"/>
              <w:right w:w="70" w:type="dxa"/>
            </w:tcMar>
            <w:vAlign w:val="center"/>
          </w:tcPr>
          <w:p w14:paraId="78937C7F"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65 (89.0)</w:t>
            </w:r>
          </w:p>
        </w:tc>
        <w:tc>
          <w:tcPr>
            <w:tcW w:w="945" w:type="pct"/>
            <w:tcBorders>
              <w:top w:val="single" w:sz="4" w:space="0" w:color="auto"/>
            </w:tcBorders>
            <w:tcMar>
              <w:top w:w="0" w:type="dxa"/>
              <w:left w:w="70" w:type="dxa"/>
              <w:bottom w:w="0" w:type="dxa"/>
              <w:right w:w="70" w:type="dxa"/>
            </w:tcMar>
            <w:vAlign w:val="center"/>
          </w:tcPr>
          <w:p w14:paraId="4D1C002F"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8 (11.0)</w:t>
            </w:r>
          </w:p>
        </w:tc>
        <w:tc>
          <w:tcPr>
            <w:tcW w:w="1325" w:type="pct"/>
            <w:vMerge w:val="restart"/>
            <w:tcBorders>
              <w:top w:val="single" w:sz="4" w:space="0" w:color="auto"/>
            </w:tcBorders>
            <w:tcMar>
              <w:top w:w="0" w:type="dxa"/>
              <w:left w:w="70" w:type="dxa"/>
              <w:bottom w:w="0" w:type="dxa"/>
              <w:right w:w="70" w:type="dxa"/>
            </w:tcMar>
            <w:vAlign w:val="center"/>
          </w:tcPr>
          <w:p w14:paraId="463FE237" w14:textId="77777777" w:rsidR="00AC2576" w:rsidRPr="00AC2576" w:rsidRDefault="00AC2576" w:rsidP="00AC2576">
            <w:pPr>
              <w:spacing w:line="240" w:lineRule="auto"/>
              <w:jc w:val="both"/>
              <w:rPr>
                <w:rFonts w:ascii="Times New Roman" w:eastAsia="Times New Roman" w:hAnsi="Times New Roman" w:cs="Times New Roman"/>
                <w:b/>
                <w:bCs/>
                <w:sz w:val="20"/>
                <w:szCs w:val="20"/>
                <w:lang w:val="tr-TR" w:eastAsia="tr-TR"/>
              </w:rPr>
            </w:pPr>
            <w:r w:rsidRPr="00AC2576">
              <w:rPr>
                <w:rFonts w:ascii="Times New Roman" w:eastAsia="Times New Roman" w:hAnsi="Times New Roman" w:cs="Times New Roman"/>
                <w:b/>
                <w:bCs/>
                <w:sz w:val="20"/>
                <w:szCs w:val="20"/>
                <w:lang w:val="tr-TR" w:eastAsia="tr-TR"/>
              </w:rPr>
              <w:t>5.99 (2.52 – 14.30)</w:t>
            </w:r>
          </w:p>
        </w:tc>
        <w:tc>
          <w:tcPr>
            <w:tcW w:w="115" w:type="pct"/>
            <w:tcMar>
              <w:top w:w="0" w:type="dxa"/>
              <w:left w:w="70" w:type="dxa"/>
              <w:bottom w:w="0" w:type="dxa"/>
              <w:right w:w="70" w:type="dxa"/>
            </w:tcMar>
            <w:vAlign w:val="center"/>
          </w:tcPr>
          <w:p w14:paraId="1BD63B57"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r>
      <w:tr w:rsidR="00AC2576" w:rsidRPr="00AC2576" w14:paraId="03A8DADF" w14:textId="77777777" w:rsidTr="007E4569">
        <w:trPr>
          <w:trHeight w:val="282"/>
          <w:jc w:val="center"/>
        </w:trPr>
        <w:tc>
          <w:tcPr>
            <w:tcW w:w="1666" w:type="pct"/>
            <w:tcBorders>
              <w:bottom w:val="single" w:sz="4" w:space="0" w:color="auto"/>
            </w:tcBorders>
            <w:tcMar>
              <w:top w:w="0" w:type="dxa"/>
              <w:left w:w="70" w:type="dxa"/>
              <w:bottom w:w="0" w:type="dxa"/>
              <w:right w:w="70" w:type="dxa"/>
            </w:tcMar>
            <w:vAlign w:val="center"/>
          </w:tcPr>
          <w:p w14:paraId="4E663CDF"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No</w:t>
            </w:r>
          </w:p>
        </w:tc>
        <w:tc>
          <w:tcPr>
            <w:tcW w:w="949" w:type="pct"/>
            <w:tcBorders>
              <w:bottom w:val="single" w:sz="4" w:space="0" w:color="auto"/>
            </w:tcBorders>
            <w:tcMar>
              <w:top w:w="0" w:type="dxa"/>
              <w:left w:w="70" w:type="dxa"/>
              <w:bottom w:w="0" w:type="dxa"/>
              <w:right w:w="70" w:type="dxa"/>
            </w:tcMar>
            <w:vAlign w:val="center"/>
          </w:tcPr>
          <w:p w14:paraId="433A0E74"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42 (57.5)</w:t>
            </w:r>
          </w:p>
        </w:tc>
        <w:tc>
          <w:tcPr>
            <w:tcW w:w="945" w:type="pct"/>
            <w:tcBorders>
              <w:bottom w:val="single" w:sz="4" w:space="0" w:color="auto"/>
            </w:tcBorders>
            <w:tcMar>
              <w:top w:w="0" w:type="dxa"/>
              <w:left w:w="70" w:type="dxa"/>
              <w:bottom w:w="0" w:type="dxa"/>
              <w:right w:w="70" w:type="dxa"/>
            </w:tcMar>
            <w:vAlign w:val="center"/>
          </w:tcPr>
          <w:p w14:paraId="25495102"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r w:rsidRPr="00AC2576">
              <w:rPr>
                <w:rFonts w:ascii="Times New Roman" w:eastAsia="Times New Roman" w:hAnsi="Times New Roman" w:cs="Times New Roman"/>
                <w:sz w:val="20"/>
                <w:szCs w:val="20"/>
                <w:lang w:val="tr-TR" w:eastAsia="tr-TR"/>
              </w:rPr>
              <w:t>31 (42.5)</w:t>
            </w:r>
          </w:p>
        </w:tc>
        <w:tc>
          <w:tcPr>
            <w:tcW w:w="1325" w:type="pct"/>
            <w:vMerge/>
            <w:tcBorders>
              <w:bottom w:val="single" w:sz="4" w:space="0" w:color="auto"/>
            </w:tcBorders>
            <w:tcMar>
              <w:top w:w="0" w:type="dxa"/>
              <w:left w:w="70" w:type="dxa"/>
              <w:bottom w:w="0" w:type="dxa"/>
              <w:right w:w="70" w:type="dxa"/>
            </w:tcMar>
            <w:vAlign w:val="center"/>
          </w:tcPr>
          <w:p w14:paraId="08B57D8A"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c>
          <w:tcPr>
            <w:tcW w:w="115" w:type="pct"/>
            <w:tcMar>
              <w:top w:w="0" w:type="dxa"/>
              <w:left w:w="70" w:type="dxa"/>
              <w:bottom w:w="0" w:type="dxa"/>
              <w:right w:w="70" w:type="dxa"/>
            </w:tcMar>
            <w:vAlign w:val="center"/>
          </w:tcPr>
          <w:p w14:paraId="359DD95F" w14:textId="77777777" w:rsidR="00AC2576" w:rsidRPr="00AC2576" w:rsidRDefault="00AC2576" w:rsidP="00AC2576">
            <w:pPr>
              <w:spacing w:line="240" w:lineRule="auto"/>
              <w:jc w:val="both"/>
              <w:rPr>
                <w:rFonts w:ascii="Times New Roman" w:eastAsia="Times New Roman" w:hAnsi="Times New Roman" w:cs="Times New Roman"/>
                <w:sz w:val="20"/>
                <w:szCs w:val="20"/>
                <w:lang w:val="tr-TR" w:eastAsia="tr-TR"/>
              </w:rPr>
            </w:pPr>
          </w:p>
        </w:tc>
      </w:tr>
    </w:tbl>
    <w:p w14:paraId="7C570124" w14:textId="77777777" w:rsidR="00AC2576" w:rsidRDefault="00AC2576" w:rsidP="003B50AC">
      <w:pPr>
        <w:spacing w:after="0" w:line="240" w:lineRule="auto"/>
        <w:ind w:firstLine="567"/>
        <w:jc w:val="both"/>
        <w:rPr>
          <w:rFonts w:asciiTheme="majorBidi" w:hAnsiTheme="majorBidi" w:cstheme="majorBidi"/>
          <w:sz w:val="21"/>
          <w:szCs w:val="21"/>
        </w:rPr>
      </w:pPr>
    </w:p>
    <w:p w14:paraId="321EDD7B" w14:textId="77777777" w:rsidR="00B22104" w:rsidRDefault="00B22104" w:rsidP="003B50AC">
      <w:pPr>
        <w:pStyle w:val="ListParagraph"/>
        <w:spacing w:after="60" w:line="276" w:lineRule="auto"/>
        <w:ind w:hanging="360"/>
        <w:jc w:val="center"/>
        <w:rPr>
          <w:rFonts w:ascii="Times New Roman" w:hAnsi="Times New Roman" w:cs="Times New Roman"/>
          <w:b/>
          <w:bCs/>
          <w:sz w:val="20"/>
          <w:szCs w:val="20"/>
        </w:rPr>
      </w:pPr>
    </w:p>
    <w:p w14:paraId="0DB12425" w14:textId="77777777" w:rsidR="00AC2576" w:rsidRDefault="00AC2576" w:rsidP="00AC2576">
      <w:pPr>
        <w:spacing w:after="60" w:line="276" w:lineRule="auto"/>
        <w:jc w:val="both"/>
        <w:rPr>
          <w:rFonts w:asciiTheme="majorBidi" w:hAnsiTheme="majorBidi" w:cstheme="majorBidi"/>
          <w:sz w:val="20"/>
          <w:szCs w:val="20"/>
        </w:rPr>
        <w:sectPr w:rsidR="00AC2576" w:rsidSect="00FD22B4">
          <w:type w:val="continuous"/>
          <w:pgSz w:w="12240" w:h="15840"/>
          <w:pgMar w:top="1411" w:right="864" w:bottom="2275" w:left="864" w:header="720" w:footer="720" w:gutter="0"/>
          <w:cols w:space="720"/>
          <w:docGrid w:linePitch="360"/>
        </w:sectPr>
      </w:pPr>
    </w:p>
    <w:p w14:paraId="325D1284" w14:textId="7E40114B" w:rsidR="00B22104" w:rsidRPr="00B22104" w:rsidRDefault="00B22104" w:rsidP="00B22104">
      <w:pPr>
        <w:pStyle w:val="ListParagraph"/>
        <w:spacing w:after="60" w:line="276" w:lineRule="auto"/>
        <w:ind w:hanging="360"/>
        <w:jc w:val="center"/>
        <w:rPr>
          <w:rFonts w:ascii="Times New Roman" w:hAnsi="Times New Roman" w:cs="Times New Roman"/>
          <w:b/>
          <w:bCs/>
          <w:sz w:val="20"/>
          <w:szCs w:val="20"/>
        </w:rPr>
      </w:pPr>
      <w:r w:rsidRPr="003B50AC">
        <w:rPr>
          <w:rFonts w:ascii="Times New Roman" w:hAnsi="Times New Roman" w:cs="Times New Roman"/>
          <w:b/>
          <w:bCs/>
          <w:sz w:val="20"/>
          <w:szCs w:val="20"/>
        </w:rPr>
        <w:lastRenderedPageBreak/>
        <w:t>DISCUSSION</w:t>
      </w:r>
    </w:p>
    <w:p w14:paraId="13CAA66D" w14:textId="5D50874A" w:rsidR="00AC2576" w:rsidRPr="00AC2576" w:rsidRDefault="00AC2576" w:rsidP="00AC2576">
      <w:pPr>
        <w:spacing w:after="60" w:line="276" w:lineRule="auto"/>
        <w:jc w:val="both"/>
        <w:rPr>
          <w:rFonts w:asciiTheme="majorBidi" w:hAnsiTheme="majorBidi" w:cstheme="majorBidi"/>
          <w:sz w:val="20"/>
          <w:szCs w:val="20"/>
        </w:rPr>
      </w:pPr>
      <w:r w:rsidRPr="00AC2576">
        <w:rPr>
          <w:rFonts w:asciiTheme="majorBidi" w:hAnsiTheme="majorBidi" w:cstheme="majorBidi"/>
          <w:sz w:val="20"/>
          <w:szCs w:val="20"/>
        </w:rPr>
        <w:t xml:space="preserve">The research results on the effect of PPIs on COVID-19 are remarkably controversial. To find out the role of these drugs on COVID-19 patients, we investigated whether PPI usage increased susceptibility to SARS-CoV-2 infection among 246 patients who were tested for SARS-CoV-2 RNA. Moreover, we tried to find out whether there is </w:t>
      </w:r>
      <w:r w:rsidR="00FE4723">
        <w:rPr>
          <w:rFonts w:asciiTheme="majorBidi" w:hAnsiTheme="majorBidi" w:cstheme="majorBidi"/>
          <w:sz w:val="20"/>
          <w:szCs w:val="20"/>
        </w:rPr>
        <w:t xml:space="preserve">an </w:t>
      </w:r>
      <w:r w:rsidRPr="00AC2576">
        <w:rPr>
          <w:rFonts w:asciiTheme="majorBidi" w:hAnsiTheme="majorBidi" w:cstheme="majorBidi"/>
          <w:sz w:val="20"/>
          <w:szCs w:val="20"/>
        </w:rPr>
        <w:t>association between the use of PPI and the clinical outcomes of COVID-19 among 146 COVID-19 positive patients. Regarding the impact of socio-demographic variables</w:t>
      </w:r>
      <w:r w:rsidR="00FE4723">
        <w:rPr>
          <w:rFonts w:asciiTheme="majorBidi" w:hAnsiTheme="majorBidi" w:cstheme="majorBidi"/>
          <w:sz w:val="20"/>
          <w:szCs w:val="20"/>
        </w:rPr>
        <w:t>,</w:t>
      </w:r>
      <w:r w:rsidRPr="00AC2576">
        <w:rPr>
          <w:rFonts w:asciiTheme="majorBidi" w:hAnsiTheme="majorBidi" w:cstheme="majorBidi"/>
          <w:sz w:val="20"/>
          <w:szCs w:val="20"/>
        </w:rPr>
        <w:t xml:space="preserve"> it was found that 56.2% of the cases were female and 43.8% were male while 67.0% of the controls were female and 33.0% were male. </w:t>
      </w:r>
      <w:r w:rsidR="00FE4723">
        <w:rPr>
          <w:rFonts w:asciiTheme="majorBidi" w:hAnsiTheme="majorBidi" w:cstheme="majorBidi"/>
          <w:sz w:val="20"/>
          <w:szCs w:val="20"/>
        </w:rPr>
        <w:t>M</w:t>
      </w:r>
      <w:r w:rsidRPr="00AC2576">
        <w:rPr>
          <w:rFonts w:asciiTheme="majorBidi" w:hAnsiTheme="majorBidi" w:cstheme="majorBidi"/>
          <w:sz w:val="20"/>
          <w:szCs w:val="20"/>
        </w:rPr>
        <w:t xml:space="preserve">ost participants were aged between 18 to 29 years. This is probably because </w:t>
      </w:r>
      <w:r w:rsidR="00FE4723">
        <w:rPr>
          <w:rFonts w:asciiTheme="majorBidi" w:hAnsiTheme="majorBidi" w:cstheme="majorBidi"/>
          <w:sz w:val="20"/>
          <w:szCs w:val="20"/>
        </w:rPr>
        <w:t xml:space="preserve">a </w:t>
      </w:r>
      <w:r w:rsidRPr="00AC2576">
        <w:rPr>
          <w:rFonts w:asciiTheme="majorBidi" w:hAnsiTheme="majorBidi" w:cstheme="majorBidi"/>
          <w:sz w:val="20"/>
          <w:szCs w:val="20"/>
        </w:rPr>
        <w:t xml:space="preserve">lack of personal and social hygiene increases social closeness also </w:t>
      </w:r>
      <w:r w:rsidR="00FE4723">
        <w:rPr>
          <w:rFonts w:asciiTheme="majorBidi" w:hAnsiTheme="majorBidi" w:cstheme="majorBidi"/>
          <w:sz w:val="20"/>
          <w:szCs w:val="20"/>
        </w:rPr>
        <w:t xml:space="preserve">the </w:t>
      </w:r>
      <w:r w:rsidRPr="00AC2576">
        <w:rPr>
          <w:rFonts w:asciiTheme="majorBidi" w:hAnsiTheme="majorBidi" w:cstheme="majorBidi"/>
          <w:sz w:val="20"/>
          <w:szCs w:val="20"/>
        </w:rPr>
        <w:t>distribution of corona mutation</w:t>
      </w:r>
      <w:r w:rsidR="00FE4723">
        <w:rPr>
          <w:rFonts w:asciiTheme="majorBidi" w:hAnsiTheme="majorBidi" w:cstheme="majorBidi"/>
          <w:sz w:val="20"/>
          <w:szCs w:val="20"/>
        </w:rPr>
        <w:t>s</w:t>
      </w:r>
      <w:r w:rsidRPr="00AC2576">
        <w:rPr>
          <w:rFonts w:asciiTheme="majorBidi" w:hAnsiTheme="majorBidi" w:cstheme="majorBidi"/>
          <w:sz w:val="20"/>
          <w:szCs w:val="20"/>
        </w:rPr>
        <w:t xml:space="preserve"> that ha</w:t>
      </w:r>
      <w:r w:rsidR="00FE4723">
        <w:rPr>
          <w:rFonts w:asciiTheme="majorBidi" w:hAnsiTheme="majorBidi" w:cstheme="majorBidi"/>
          <w:sz w:val="20"/>
          <w:szCs w:val="20"/>
        </w:rPr>
        <w:t>s</w:t>
      </w:r>
      <w:r w:rsidRPr="00AC2576">
        <w:rPr>
          <w:rFonts w:asciiTheme="majorBidi" w:hAnsiTheme="majorBidi" w:cstheme="majorBidi"/>
          <w:sz w:val="20"/>
          <w:szCs w:val="20"/>
        </w:rPr>
        <w:t xml:space="preserve"> more transmission power. The mean age of participants in this study was 41.6 </w:t>
      </w:r>
      <w:r w:rsidRPr="00AC2576">
        <w:rPr>
          <w:rFonts w:asciiTheme="majorBidi" w:hAnsiTheme="majorBidi" w:cstheme="majorBidi"/>
          <w:sz w:val="20"/>
          <w:szCs w:val="20"/>
        </w:rPr>
        <w:sym w:font="Symbol" w:char="F0B1"/>
      </w:r>
      <w:r w:rsidRPr="00AC2576">
        <w:rPr>
          <w:rFonts w:asciiTheme="majorBidi" w:hAnsiTheme="majorBidi" w:cstheme="majorBidi"/>
          <w:sz w:val="20"/>
          <w:szCs w:val="20"/>
        </w:rPr>
        <w:t xml:space="preserve"> 16.9 years, which is quite smaller than </w:t>
      </w:r>
      <w:r w:rsidR="00FE4723">
        <w:rPr>
          <w:rFonts w:asciiTheme="majorBidi" w:hAnsiTheme="majorBidi" w:cstheme="majorBidi"/>
          <w:sz w:val="20"/>
          <w:szCs w:val="20"/>
        </w:rPr>
        <w:t xml:space="preserve">the </w:t>
      </w:r>
      <w:r w:rsidRPr="00AC2576">
        <w:rPr>
          <w:rFonts w:asciiTheme="majorBidi" w:hAnsiTheme="majorBidi" w:cstheme="majorBidi"/>
          <w:sz w:val="20"/>
          <w:szCs w:val="20"/>
        </w:rPr>
        <w:t xml:space="preserve">48.0 </w:t>
      </w:r>
      <w:r w:rsidRPr="00AC2576">
        <w:rPr>
          <w:rFonts w:asciiTheme="majorBidi" w:hAnsiTheme="majorBidi" w:cstheme="majorBidi"/>
          <w:sz w:val="20"/>
          <w:szCs w:val="20"/>
        </w:rPr>
        <w:sym w:font="Symbol" w:char="F0B1"/>
      </w:r>
      <w:r w:rsidRPr="00AC2576">
        <w:rPr>
          <w:rFonts w:asciiTheme="majorBidi" w:hAnsiTheme="majorBidi" w:cstheme="majorBidi"/>
          <w:sz w:val="20"/>
          <w:szCs w:val="20"/>
        </w:rPr>
        <w:t xml:space="preserve"> 19.7 years results of </w:t>
      </w:r>
      <w:r w:rsidR="00FE4723">
        <w:rPr>
          <w:rFonts w:asciiTheme="majorBidi" w:hAnsiTheme="majorBidi" w:cstheme="majorBidi"/>
          <w:sz w:val="20"/>
          <w:szCs w:val="20"/>
        </w:rPr>
        <w:t xml:space="preserve">a </w:t>
      </w:r>
      <w:r w:rsidRPr="00AC2576">
        <w:rPr>
          <w:rFonts w:asciiTheme="majorBidi" w:hAnsiTheme="majorBidi" w:cstheme="majorBidi"/>
          <w:sz w:val="20"/>
          <w:szCs w:val="20"/>
        </w:rPr>
        <w:t xml:space="preserve">cohort study conducted in Korea </w:t>
      </w:r>
      <w:r w:rsidRPr="00AC2576">
        <w:rPr>
          <w:rFonts w:asciiTheme="majorBidi" w:hAnsiTheme="majorBidi" w:cstheme="majorBidi"/>
          <w:sz w:val="20"/>
          <w:szCs w:val="20"/>
        </w:rPr>
        <w:fldChar w:fldCharType="begin"/>
      </w:r>
      <w:r w:rsidRPr="00AC2576">
        <w:rPr>
          <w:rFonts w:asciiTheme="majorBidi" w:hAnsiTheme="majorBidi" w:cstheme="majorBidi"/>
          <w:sz w:val="20"/>
          <w:szCs w:val="20"/>
        </w:rPr>
        <w:instrText xml:space="preserve"> ADDIN EN.CITE &lt;EndNote&gt;&lt;Cite&gt;&lt;Author&gt;Lee&lt;/Author&gt;&lt;Year&gt;2021&lt;/Year&gt;&lt;RecNum&gt;1&lt;/RecNum&gt;&lt;DisplayText&gt;(Lee et al., 2021)&lt;/DisplayText&gt;&lt;record&gt;&lt;rec-number&gt;1&lt;/rec-number&gt;&lt;foreign-keys&gt;&lt;key app="EN" db-id="txxve5x0st2sr3e0td4v0xp420adt2990daf" timestamp="1648402562"&gt;1&lt;/key&gt;&lt;/foreign-keys&gt;&lt;ref-type name="Journal Article"&gt;17&lt;/ref-type&gt;&lt;contributors&gt;&lt;authors&gt;&lt;author&gt;Lee, Seung Won&lt;/author&gt;&lt;author&gt;Ha, Eun Kyo&lt;/author&gt;&lt;author&gt;Yeniova, Abdullah Özgür&lt;/author&gt;&lt;author&gt;Moon, Sung Yong&lt;/author&gt;&lt;author&gt;Kim, So Young&lt;/author&gt;&lt;author&gt;Koh, Hyun Yong&lt;/author&gt;&lt;author&gt;Yang, Jee Myung&lt;/author&gt;&lt;author&gt;Jeong, Su Jin&lt;/author&gt;&lt;author&gt;Moon, Sun Joon&lt;/author&gt;&lt;author&gt;Cho, Joo Young&lt;/author&gt;&lt;/authors&gt;&lt;/contributors&gt;&lt;titles&gt;&lt;title&gt;Severe clinical outcomes of COVID-19 associated with proton pump inhibitors: a nationwide cohort study with propensity score matching&lt;/title&gt;&lt;secondary-title&gt;Gut&lt;/secondary-title&gt;&lt;/titles&gt;&lt;periodical&gt;&lt;full-title&gt;Gut&lt;/full-title&gt;&lt;/periodical&gt;&lt;pages&gt;76-84&lt;/pages&gt;&lt;volume&gt;70&lt;/volume&gt;&lt;number&gt;1&lt;/number&gt;&lt;dates&gt;&lt;year&gt;2021&lt;/year&gt;&lt;/dates&gt;&lt;isbn&gt;0017-5749&lt;/isbn&gt;&lt;urls&gt;&lt;/urls&gt;&lt;/record&gt;&lt;/Cite&gt;&lt;/EndNote&gt;</w:instrText>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Lee et al., 2021)</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 xml:space="preserve">. Regarding gender, we found that there was a higher occurrence of COVID-19 in women than men 56.2% vs 43.8% cases respectively. It was found much smaller than </w:t>
      </w:r>
      <w:r w:rsidR="00FE4723">
        <w:rPr>
          <w:rFonts w:asciiTheme="majorBidi" w:hAnsiTheme="majorBidi" w:cstheme="majorBidi"/>
          <w:sz w:val="20"/>
          <w:szCs w:val="20"/>
        </w:rPr>
        <w:t xml:space="preserve">the </w:t>
      </w:r>
      <w:r w:rsidRPr="00AC2576">
        <w:rPr>
          <w:rFonts w:asciiTheme="majorBidi" w:hAnsiTheme="majorBidi" w:cstheme="majorBidi"/>
          <w:sz w:val="20"/>
          <w:szCs w:val="20"/>
        </w:rPr>
        <w:t xml:space="preserve">results of </w:t>
      </w:r>
      <w:r w:rsidR="00FE4723">
        <w:rPr>
          <w:rFonts w:asciiTheme="majorBidi" w:hAnsiTheme="majorBidi" w:cstheme="majorBidi"/>
          <w:sz w:val="20"/>
          <w:szCs w:val="20"/>
        </w:rPr>
        <w:t xml:space="preserve">a </w:t>
      </w:r>
      <w:r w:rsidRPr="00AC2576">
        <w:rPr>
          <w:rFonts w:asciiTheme="majorBidi" w:hAnsiTheme="majorBidi" w:cstheme="majorBidi"/>
          <w:sz w:val="20"/>
          <w:szCs w:val="20"/>
        </w:rPr>
        <w:t xml:space="preserve">cohort study 64.7% vs 34.5% conducted in Korea </w:t>
      </w:r>
      <w:r w:rsidRPr="00AC2576">
        <w:rPr>
          <w:rFonts w:asciiTheme="majorBidi" w:hAnsiTheme="majorBidi" w:cstheme="majorBidi"/>
          <w:sz w:val="20"/>
          <w:szCs w:val="20"/>
        </w:rPr>
        <w:fldChar w:fldCharType="begin">
          <w:fldData xml:space="preserve">PEVuZE5vdGU+PENpdGU+PEF1dGhvcj5BbG1hcmlvPC9BdXRob3I+PFllYXI+MjAyMDwvWWVhcj48
UmVjTnVtPjEzNDwvUmVjTnVtPjxEaXNwbGF5VGV4dD4oQWxtYXJpbyBldCBhbC4sIDIwMjApPC9E
aXNwbGF5VGV4dD48cmVjb3JkPjxyZWMtbnVtYmVyPjEzNDwvcmVjLW51bWJlcj48Zm9yZWlnbi1r
ZXlzPjxrZXkgYXBwPSJFTiIgZGItaWQ9InZwczlydDV6NmEycnI3ZTA5djQ1MjVwbXBlZnQ5MnJ6
dnB0ZiIgdGltZXN0YW1wPSIxNjQ1ODk4MjkxIj4xMzQ8L2tleT48L2ZvcmVpZ24ta2V5cz48cmVm
LXR5cGUgbmFtZT0iSm91cm5hbCBBcnRpY2xlIj4xNzwvcmVmLXR5cGU+PGNvbnRyaWJ1dG9ycz48
YXV0aG9ycz48YXV0aG9yPkFsbWFyaW8sIEMuIFYuPC9hdXRob3I+PGF1dGhvcj5DaGV5LCBXLiBE
LjwvYXV0aG9yPjxhdXRob3I+U3BpZWdlbCwgQi4gTS4gUi48L2F1dGhvcj48L2F1dGhvcnM+PC9j
b250cmlidXRvcnM+PGF1dGgtYWRkcmVzcz5EZXBhcnRtZW50IG9mIE1lZGljaW5lLCBDZWRhcnMt
U2luYWkgTWVkaWNhbCBDZW50ZXIsIExvcyBBbmdlbGVzLCBDYWxpZm9ybmlhLCBVU0EuJiN4RDtL
YXJzaCBEaXZpc2lvbiBvZiBHYXN0cm9lbnRlcm9sb2d5IGFuZCBIZXBhdG9sb2d5LCBDZWRhcnMt
U2luYWkgTWVkaWNhbCBDZW50ZXIsIExvcyBBbmdlbGVzLCBDYWxpZm9ybmlhLCBVU0EuJiN4RDtD
ZWRhcnMtU2luYWkgQ2VudGVyIGZvciBPdXRjb21lcyBSZXNlYXJjaCBhbmQgRWR1Y2F0aW9uIChD
Uy1DT1JFKSwgTG9zIEFuZ2VsZXMsIENhbGlmb3JuaWEsIFVTQS4mI3hEO0RpdmlzaW9uIG9mIEhl
YWx0aCBTZXJ2aWNlcyBSZXNlYXJjaCwgQ2VkYXJzLVNpbmFpIE1lZGljYWwgQ2VudGVyLCBMb3Mg
QW5nZWxlcywgQ2FsaWZvcm5pYSwgVVNBLiYjeEQ7RGl2aXNpb24gb2YgSW5mb3JtYXRpY3MsIENl
ZGFycy1TaW5haSBNZWRpY2FsIENlbnRlciwgTG9zIEFuZ2VsZXMsIENhbGlmb3JuaWEsIFVTQS4m
I3hEO0RlcGFydG1lbnQgb2YgTWVkaWNpbmUsIE1pY2hpZ2FuIE1lZGljaW5lLCBBbm4gQXJib3Is
IE1pY2hpZ2FuLCBVU0EuJiN4RDtEaXZpc2lvbiBvZiBHYXN0cm9lbnRlcm9sb2d5LCBNaWNoaWdh
biBNZWRpY2luZSwgQW5uIEFyYm9yLCBNaWNoaWdhbiwgVVNBLiYjeEQ7RGVwYXJ0bWVudCBvZiBI
ZWFsdGggUG9saWN5IGFuZCBNYW5hZ2VtZW50LCBVQ0xBIEZpZWxkaW5nIFNjaG9vbCBvZiBQdWJs
aWMgSGVhbHRoLCBMb3MgQW5nZWxlcywgQ2FsaWZvcm5pYSwgVVNBLjwvYXV0aC1hZGRyZXNzPjx0
aXRsZXM+PHRpdGxlPkluY3JlYXNlZCBSaXNrIG9mIENPVklELTE5IEFtb25nIFVzZXJzIG9mIFBy
b3RvbiBQdW1wIEluaGliaXRvcnM8L3RpdGxlPjxzZWNvbmRhcnktdGl0bGU+QW0gSiBHYXN0cm9l
bnRlcm9sPC9zZWNvbmRhcnktdGl0bGU+PC90aXRsZXM+PHBlcmlvZGljYWw+PGZ1bGwtdGl0bGU+
QW0gSiBHYXN0cm9lbnRlcm9sPC9mdWxsLXRpdGxlPjwvcGVyaW9kaWNhbD48cGFnZXM+MTcwNy0x
NzE1PC9wYWdlcz48dm9sdW1lPjExNTwvdm9sdW1lPjxudW1iZXI+MTA8L251bWJlcj48a2V5d29y
ZHM+PGtleXdvcmQ+QWRvbGVzY2VudDwva2V5d29yZD48a2V5d29yZD5BZHVsdDwva2V5d29yZD48
a2V5d29yZD5CZXRhY29yb25hdmlydXMvaXNvbGF0aW9uICZhbXA7IHB1cmlmaWNhdGlvbi8qcGF0
aG9nZW5pY2l0eTwva2V5d29yZD48a2V5d29yZD5Db3ZpZC0xOTwva2V5d29yZD48a2V5d29yZD5D
T1ZJRC0xOSBUZXN0aW5nPC9rZXl3b3JkPjxrZXl3b3JkPkNsaW5pY2FsIExhYm9yYXRvcnkgVGVj
aG5pcXVlcy9zdGF0aXN0aWNzICZhbXA7IG51bWVyaWNhbCBkYXRhPC9rZXl3b3JkPjxrZXl3b3Jk
PkNvbmZvdW5kaW5nIEZhY3RvcnMsIEVwaWRlbWlvbG9naWM8L2tleXdvcmQ+PGtleXdvcmQ+Q29y
b25hdmlydXMgSW5mZWN0aW9ucy9kaWFnbm9zaXMvKmVwaWRlbWlvbG9neS9waHlzaW9wYXRob2xv
Z3kvdmlyb2xvZ3k8L2tleXdvcmQ+PGtleXdvcmQ+RHJ1ZyBQcmVzY3JpcHRpb25zL3N0YXRpc3Rp
Y3MgJmFtcDsgbnVtZXJpY2FsIGRhdGE8L2tleXdvcmQ+PGtleXdvcmQ+RmVtYWxlPC9rZXl3b3Jk
PjxrZXl3b3JkPkdhc3RyaWMgQWNpZC8qbWV0YWJvbGlzbTwva2V5d29yZD48a2V5d29yZD5HYXN0
cmljIE11Y29zYS9kcnVnIGVmZmVjdHMvbWV0YWJvbGlzbTwva2V5d29yZD48a2V5d29yZD5HYXN0
cm9lc29waGFnZWFsIFJlZmx1eC9kcnVnIHRoZXJhcHk8L2tleXdvcmQ+PGtleXdvcmQ+R2FzdHJv
aW50ZXN0aW5hbCBNaWNyb2Jpb21lL2RydWcgZWZmZWN0cy9waHlzaW9sb2d5PC9rZXl3b3JkPjxr
ZXl3b3JkPkhlYWx0aCBTdXJ2ZXlzLypzdGF0aXN0aWNzICZhbXA7IG51bWVyaWNhbCBkYXRhPC9r
ZXl3b3JkPjxrZXl3b3JkPkhlYXJ0YnVybi9kcnVnIHRoZXJhcHk8L2tleXdvcmQ+PGtleXdvcmQ+
SHVtYW5zPC9rZXl3b3JkPjxrZXl3b3JkPkh5ZHJvZ2VuLUlvbiBDb25jZW50cmF0aW9uL2RydWcg
ZWZmZWN0czwva2V5d29yZD48a2V5d29yZD5NaWRkbGUgQWdlZDwva2V5d29yZD48a2V5d29yZD5Q
YW5kZW1pY3M8L2tleXdvcmQ+PGtleXdvcmQ+UG5ldW1vbmlhLCBWaXJhbC9kaWFnbm9zaXMvKmVw
aWRlbWlvbG9neS9waHlzaW9wYXRob2xvZ3kvdmlyb2xvZ3k8L2tleXdvcmQ+PGtleXdvcmQ+UHJv
dG9uIFB1bXAgSW5oaWJpdG9ycy8qYWR2ZXJzZSBlZmZlY3RzPC9rZXl3b3JkPjxrZXl3b3JkPlNB
UlMtQ29WLTI8L2tleXdvcmQ+PGtleXdvcmQ+WW91bmcgQWR1bHQ8L2tleXdvcmQ+PC9rZXl3b3Jk
cz48ZGF0ZXM+PHllYXI+MjAyMDwveWVhcj48cHViLWRhdGVzPjxkYXRlPk9jdDwvZGF0ZT48L3B1
Yi1kYXRlcz48L2RhdGVzPjxpc2JuPjAwMDItOTI3MCAoUHJpbnQpJiN4RDswMDAyLTkyNzA8L2lz
Ym4+PGFjY2Vzc2lvbi1udW0+MzI4NTIzNDA8L2FjY2Vzc2lvbi1udW0+PHVybHM+PC91cmxzPjxj
dXN0b20xPkd1YXJhbnRvciBvZiB0aGUgYXJ0aWNsZTogQnJlbm5hbiBNLlIuIFNwaWVnZWwsIE1E
LCBNU0hTLiBTcGVjaWZpYyBhdXRob3IgY29udHJpYnV0aW9uczogQy5WLkEuOyBXLkQuQy47IEIu
TS5SLlMuOiBzdWJzdGFudGlhbCBjb250cmlidXRpb25zIHRvIHRoZSBjb25jZXB0aW9uIGFuZCBk
ZXNpZ24gb2YgdGhlIHdvcms7IGFjcXVpc2l0aW9uLCBhbmFseXNpcywgYW5kIGludGVycHJldGF0
aW9uIG9mIGRhdGEgZm9yIHRoZSB3b3JrOyBkcmFmdGluZyB0aGUgd29yayBhbmQgcmV2aXNpbmcg
aXQgY3JpdGljYWxseSBmb3IgaW1wb3J0YW50IGludGVsbGVjdHVhbCBjb250ZW50OyBmaW5hbCBh
cHByb3ZhbCBvZiB0aGUgdmVyc2lvbiB0byBiZSBwdWJsaXNoZWQuIEZpbmFuY2lhbCBzdXBwb3J0
OiBUaGUgZGF0YSB1c2VkIGluIHRoaXMgYW5hbHlzaXMgd2VyZSBkZXJpdmVkIGZyb20gYSBsYXJn
ZXIgc3R1ZHkgZXZhbHVhdGluZyBnYXN0cm9pbnRlc3RpbmFsIHN5bXB0b21zIGluIEFtZXJpY2Eg
ZnVuZGVkIGJ5IGEgZ3JhbnQgZnJvbSBJcm9ud29vZCBQaGFybWFjZXV0aWNhbHMuIEluIHJlc3Bv
bnNlIHRvIHRoZSBDT1ZJRC0xOSBwYW5kZW1pYyBhbmQgYmVmb3JlIGxhdW5jaGluZyB0aGUgcGFy
ZW50IHN0dWR5LCB3ZSBhZGRlZCBhZGRpdGlvbmFsIHF1ZXN0aW9ucyByZWdhcmRpbmcgc2VsZi1y
ZXBvcnRlZCBDT1ZJRC0xOSB0ZXN0aW5nIGFuZCByZWxhdGVkIHN5bXB0b21zLiBTZXBhcmF0ZSBm
dW5kaW5nIHdhcyBub3QgcmVjZWl2ZWQgZm9yIHRoZSBhbmFseXNlcyBwcmVzZW50ZWQgaW4gdGhp
cyByZXBvcnQuIFRoZSBDZWRhcnMtU2luYWkgQ2VudGVyIGZvciBPdXRjb21lcyBSZXNlYXJjaCBh
bmQgRWR1Y2F0aW9uIChDUy1DT1JFKSBpcyBzdXBwb3J0ZWQgYnkgVGhlIE1hcmMgYW5kIFNoZXJp
IFJhcGFwb3J0IEZ1bmQgZm9yIERpZ2l0YWwgSGVhbHRoIFNjaWVuY2VzICZhbXA7IFByZWNpc2lv
biBIZWFsdGguIEMuVi5BLiBhbmQgQi5NLlIuUy4gYXJlIHN1cHBvcnRlZCBieSBhIE5hdGlvbmFs
IEluc3RpdHV0ZXMgb2YgSGVhbHRoL05hdGlvbmFsIENlbnRlciBmb3IgQWR2YW5jaW5nIFRyYW5z
bGF0aW9uYWwgU2NpZW5jZSBVQ0xBIENsaW5pY2FsIGFuZCBUcmFuc2xhdGlvbmFsIFNjaWVuY2Ug
SW5zdGl0dXRlIChDVFNJKSBncmFudCAoVUwxVFIwMDE4ODEpLiBQb3RlbnRpYWwgY29tcGV0aW5n
IGludGVyZXN0czogQy5WLkEuIGhhcyBhIHN0b2NrIG9wdGlvbiBncmFudCBpbiBNeSBUb3RhbCBI
ZWFsdGgsIGhhcyBzZXJ2ZWQgb24gYWR2aXNvcnkgYm9hcmRzIGZvciBCYXllciBIZWFsdGhjYXJl
IGFuZCBTeW5lcmd5IFBoYXJtYWNldXRpY2FscywgaGFzIHNlcnZlZCBhcyBhIGNvbnN1bHRhbnQg
Zm9yIEFsbnlsYW0gUGhhcm1hY2V1dGljYWxzIGFuZCBBcmVuYSBQaGFybWFjZXV0aWNhbHMsIGFu
ZCByZWNlaXZlZCBhIG9uZS10aW1lIHNwZWFrZXImYXBvcztzIGZlZSBmcm9tIFRha2VkYSBQaGFy
bWFjZXV0aWNhbHMuIEFmdGVyIHRoZSBwYXBlciB3YXMgYWNjZXB0ZWQgZm9yIHB1YmxpY2F0aW9u
LCBDLlYuQS4gc2VydmVkIG9uIGFuIGFkdmlzb3J5IGJvYXJkIGZvciBQaGF0aG9tIFBoYXJtYWNl
dXRpY2Fscy4gVy5ELkMuIGhhcyBzZXJ2ZWQgYXMgYSBjb25zdWx0YW50IGZvciBJcm9ud29vZCBQ
aGFybWFjZXV0aWNhbHMsIFBoYXRob20gUGhhcm1hY2V1dGljYWxzLCBSZWRIaWxsIEJpb3BoYXJt
YSBMdGQuLCBhbmQgVGFrZWRhIFBoYXJtYWNldXRpY2Fscy4gQi5NLlIuUy4gaGFzIHNlcnZlZCBv
biBhZHZpc29yeSBib2FyZHMgZm9yIEFsbGVyZ2FuIEluYywgQWxueWxhbSBQaGFybWFjZXV0aWNh
bHMsIEFyZW5hIFBoYXJtYWNldXRpY2FscywgSXJvbndvb2QgUGhhcm1hY2V1dGljYWxzLCBTYWxp
eCBQaGFybWFjZXV0aWNhbHMsIFN5bmVyZ3kgUGhhcm1hY2V1dGljYWxzLCBhbmQgVGFrZWRhIFBo
YXJtYWNldXRpY2Fscy4gQi5NLlIuUy4gc2VydmVkIGFzIGEganVkZ2UgZm9yIGEgZGlnaXRhbCBo
ZWFsdGggY29tcGV0aXRpb24gaGVsZCBieSBFbGkgTGlsbHkgYW5kIENvbXBhbnksIGFuZCBoYXMg
cmVjZWl2ZWQgcmVzZWFyY2ggZnVuZGluZyB0byBoaXMgaW5zdGl0dXRpb24gZnJvbSBBbG55bGFt
IFBoYXJtYWNldXRpY2FscywgSXJvbndvb2QgUGhhcm1hY2V1dGljYWxzLCBQZml6ZXIsIFNoaXJl
IFBoYXJtYWNldXRpY2FscywgYW5kIFRha2VkYSBQaGFybWFjZXV0aWNhbHMuPC9jdXN0b20xPjxj
dXN0b20yPlBNQzc0NzM3OTE8L2N1c3RvbTI+PGVsZWN0cm9uaWMtcmVzb3VyY2UtbnVtPjEwLjE0
MzA5L2FqZy4wMDAwMDAwMDAwMDAwNzk4PC9lbGVjdHJvbmljLXJlc291cmNlLW51bT48cmVtb3Rl
LWRhdGFiYXNlLXByb3ZpZGVyPk5MTTwvcmVtb3RlLWRhdGFiYXNlLXByb3ZpZGVyPjxsYW5ndWFn
ZT5lbmc8L2xhbmd1YWdlPjwvcmVjb3JkPjwvQ2l0ZT48L0VuZE5vdGU+AG==
</w:fldData>
        </w:fldChar>
      </w:r>
      <w:r w:rsidRPr="00AC2576">
        <w:rPr>
          <w:rFonts w:asciiTheme="majorBidi" w:hAnsiTheme="majorBidi" w:cstheme="majorBidi"/>
          <w:sz w:val="20"/>
          <w:szCs w:val="20"/>
        </w:rPr>
        <w:instrText xml:space="preserve"> ADDIN EN.CITE </w:instrText>
      </w:r>
      <w:r w:rsidRPr="00AC2576">
        <w:rPr>
          <w:rFonts w:asciiTheme="majorBidi" w:hAnsiTheme="majorBidi" w:cstheme="majorBidi"/>
          <w:sz w:val="20"/>
          <w:szCs w:val="20"/>
        </w:rPr>
        <w:fldChar w:fldCharType="begin">
          <w:fldData xml:space="preserve">PEVuZE5vdGU+PENpdGU+PEF1dGhvcj5BbG1hcmlvPC9BdXRob3I+PFllYXI+MjAyMDwvWWVhcj48
UmVjTnVtPjEzNDwvUmVjTnVtPjxEaXNwbGF5VGV4dD4oQWxtYXJpbyBldCBhbC4sIDIwMjApPC9E
aXNwbGF5VGV4dD48cmVjb3JkPjxyZWMtbnVtYmVyPjEzNDwvcmVjLW51bWJlcj48Zm9yZWlnbi1r
ZXlzPjxrZXkgYXBwPSJFTiIgZGItaWQ9InZwczlydDV6NmEycnI3ZTA5djQ1MjVwbXBlZnQ5MnJ6
dnB0ZiIgdGltZXN0YW1wPSIxNjQ1ODk4MjkxIj4xMzQ8L2tleT48L2ZvcmVpZ24ta2V5cz48cmVm
LXR5cGUgbmFtZT0iSm91cm5hbCBBcnRpY2xlIj4xNzwvcmVmLXR5cGU+PGNvbnRyaWJ1dG9ycz48
YXV0aG9ycz48YXV0aG9yPkFsbWFyaW8sIEMuIFYuPC9hdXRob3I+PGF1dGhvcj5DaGV5LCBXLiBE
LjwvYXV0aG9yPjxhdXRob3I+U3BpZWdlbCwgQi4gTS4gUi48L2F1dGhvcj48L2F1dGhvcnM+PC9j
b250cmlidXRvcnM+PGF1dGgtYWRkcmVzcz5EZXBhcnRtZW50IG9mIE1lZGljaW5lLCBDZWRhcnMt
U2luYWkgTWVkaWNhbCBDZW50ZXIsIExvcyBBbmdlbGVzLCBDYWxpZm9ybmlhLCBVU0EuJiN4RDtL
YXJzaCBEaXZpc2lvbiBvZiBHYXN0cm9lbnRlcm9sb2d5IGFuZCBIZXBhdG9sb2d5LCBDZWRhcnMt
U2luYWkgTWVkaWNhbCBDZW50ZXIsIExvcyBBbmdlbGVzLCBDYWxpZm9ybmlhLCBVU0EuJiN4RDtD
ZWRhcnMtU2luYWkgQ2VudGVyIGZvciBPdXRjb21lcyBSZXNlYXJjaCBhbmQgRWR1Y2F0aW9uIChD
Uy1DT1JFKSwgTG9zIEFuZ2VsZXMsIENhbGlmb3JuaWEsIFVTQS4mI3hEO0RpdmlzaW9uIG9mIEhl
YWx0aCBTZXJ2aWNlcyBSZXNlYXJjaCwgQ2VkYXJzLVNpbmFpIE1lZGljYWwgQ2VudGVyLCBMb3Mg
QW5nZWxlcywgQ2FsaWZvcm5pYSwgVVNBLiYjeEQ7RGl2aXNpb24gb2YgSW5mb3JtYXRpY3MsIENl
ZGFycy1TaW5haSBNZWRpY2FsIENlbnRlciwgTG9zIEFuZ2VsZXMsIENhbGlmb3JuaWEsIFVTQS4m
I3hEO0RlcGFydG1lbnQgb2YgTWVkaWNpbmUsIE1pY2hpZ2FuIE1lZGljaW5lLCBBbm4gQXJib3Is
IE1pY2hpZ2FuLCBVU0EuJiN4RDtEaXZpc2lvbiBvZiBHYXN0cm9lbnRlcm9sb2d5LCBNaWNoaWdh
biBNZWRpY2luZSwgQW5uIEFyYm9yLCBNaWNoaWdhbiwgVVNBLiYjeEQ7RGVwYXJ0bWVudCBvZiBI
ZWFsdGggUG9saWN5IGFuZCBNYW5hZ2VtZW50LCBVQ0xBIEZpZWxkaW5nIFNjaG9vbCBvZiBQdWJs
aWMgSGVhbHRoLCBMb3MgQW5nZWxlcywgQ2FsaWZvcm5pYSwgVVNBLjwvYXV0aC1hZGRyZXNzPjx0
aXRsZXM+PHRpdGxlPkluY3JlYXNlZCBSaXNrIG9mIENPVklELTE5IEFtb25nIFVzZXJzIG9mIFBy
b3RvbiBQdW1wIEluaGliaXRvcnM8L3RpdGxlPjxzZWNvbmRhcnktdGl0bGU+QW0gSiBHYXN0cm9l
bnRlcm9sPC9zZWNvbmRhcnktdGl0bGU+PC90aXRsZXM+PHBlcmlvZGljYWw+PGZ1bGwtdGl0bGU+
QW0gSiBHYXN0cm9lbnRlcm9sPC9mdWxsLXRpdGxlPjwvcGVyaW9kaWNhbD48cGFnZXM+MTcwNy0x
NzE1PC9wYWdlcz48dm9sdW1lPjExNTwvdm9sdW1lPjxudW1iZXI+MTA8L251bWJlcj48a2V5d29y
ZHM+PGtleXdvcmQ+QWRvbGVzY2VudDwva2V5d29yZD48a2V5d29yZD5BZHVsdDwva2V5d29yZD48
a2V5d29yZD5CZXRhY29yb25hdmlydXMvaXNvbGF0aW9uICZhbXA7IHB1cmlmaWNhdGlvbi8qcGF0
aG9nZW5pY2l0eTwva2V5d29yZD48a2V5d29yZD5Db3ZpZC0xOTwva2V5d29yZD48a2V5d29yZD5D
T1ZJRC0xOSBUZXN0aW5nPC9rZXl3b3JkPjxrZXl3b3JkPkNsaW5pY2FsIExhYm9yYXRvcnkgVGVj
aG5pcXVlcy9zdGF0aXN0aWNzICZhbXA7IG51bWVyaWNhbCBkYXRhPC9rZXl3b3JkPjxrZXl3b3Jk
PkNvbmZvdW5kaW5nIEZhY3RvcnMsIEVwaWRlbWlvbG9naWM8L2tleXdvcmQ+PGtleXdvcmQ+Q29y
b25hdmlydXMgSW5mZWN0aW9ucy9kaWFnbm9zaXMvKmVwaWRlbWlvbG9neS9waHlzaW9wYXRob2xv
Z3kvdmlyb2xvZ3k8L2tleXdvcmQ+PGtleXdvcmQ+RHJ1ZyBQcmVzY3JpcHRpb25zL3N0YXRpc3Rp
Y3MgJmFtcDsgbnVtZXJpY2FsIGRhdGE8L2tleXdvcmQ+PGtleXdvcmQ+RmVtYWxlPC9rZXl3b3Jk
PjxrZXl3b3JkPkdhc3RyaWMgQWNpZC8qbWV0YWJvbGlzbTwva2V5d29yZD48a2V5d29yZD5HYXN0
cmljIE11Y29zYS9kcnVnIGVmZmVjdHMvbWV0YWJvbGlzbTwva2V5d29yZD48a2V5d29yZD5HYXN0
cm9lc29waGFnZWFsIFJlZmx1eC9kcnVnIHRoZXJhcHk8L2tleXdvcmQ+PGtleXdvcmQ+R2FzdHJv
aW50ZXN0aW5hbCBNaWNyb2Jpb21lL2RydWcgZWZmZWN0cy9waHlzaW9sb2d5PC9rZXl3b3JkPjxr
ZXl3b3JkPkhlYWx0aCBTdXJ2ZXlzLypzdGF0aXN0aWNzICZhbXA7IG51bWVyaWNhbCBkYXRhPC9r
ZXl3b3JkPjxrZXl3b3JkPkhlYXJ0YnVybi9kcnVnIHRoZXJhcHk8L2tleXdvcmQ+PGtleXdvcmQ+
SHVtYW5zPC9rZXl3b3JkPjxrZXl3b3JkPkh5ZHJvZ2VuLUlvbiBDb25jZW50cmF0aW9uL2RydWcg
ZWZmZWN0czwva2V5d29yZD48a2V5d29yZD5NaWRkbGUgQWdlZDwva2V5d29yZD48a2V5d29yZD5Q
YW5kZW1pY3M8L2tleXdvcmQ+PGtleXdvcmQ+UG5ldW1vbmlhLCBWaXJhbC9kaWFnbm9zaXMvKmVw
aWRlbWlvbG9neS9waHlzaW9wYXRob2xvZ3kvdmlyb2xvZ3k8L2tleXdvcmQ+PGtleXdvcmQ+UHJv
dG9uIFB1bXAgSW5oaWJpdG9ycy8qYWR2ZXJzZSBlZmZlY3RzPC9rZXl3b3JkPjxrZXl3b3JkPlNB
UlMtQ29WLTI8L2tleXdvcmQ+PGtleXdvcmQ+WW91bmcgQWR1bHQ8L2tleXdvcmQ+PC9rZXl3b3Jk
cz48ZGF0ZXM+PHllYXI+MjAyMDwveWVhcj48cHViLWRhdGVzPjxkYXRlPk9jdDwvZGF0ZT48L3B1
Yi1kYXRlcz48L2RhdGVzPjxpc2JuPjAwMDItOTI3MCAoUHJpbnQpJiN4RDswMDAyLTkyNzA8L2lz
Ym4+PGFjY2Vzc2lvbi1udW0+MzI4NTIzNDA8L2FjY2Vzc2lvbi1udW0+PHVybHM+PC91cmxzPjxj
dXN0b20xPkd1YXJhbnRvciBvZiB0aGUgYXJ0aWNsZTogQnJlbm5hbiBNLlIuIFNwaWVnZWwsIE1E
LCBNU0hTLiBTcGVjaWZpYyBhdXRob3IgY29udHJpYnV0aW9uczogQy5WLkEuOyBXLkQuQy47IEIu
TS5SLlMuOiBzdWJzdGFudGlhbCBjb250cmlidXRpb25zIHRvIHRoZSBjb25jZXB0aW9uIGFuZCBk
ZXNpZ24gb2YgdGhlIHdvcms7IGFjcXVpc2l0aW9uLCBhbmFseXNpcywgYW5kIGludGVycHJldGF0
aW9uIG9mIGRhdGEgZm9yIHRoZSB3b3JrOyBkcmFmdGluZyB0aGUgd29yayBhbmQgcmV2aXNpbmcg
aXQgY3JpdGljYWxseSBmb3IgaW1wb3J0YW50IGludGVsbGVjdHVhbCBjb250ZW50OyBmaW5hbCBh
cHByb3ZhbCBvZiB0aGUgdmVyc2lvbiB0byBiZSBwdWJsaXNoZWQuIEZpbmFuY2lhbCBzdXBwb3J0
OiBUaGUgZGF0YSB1c2VkIGluIHRoaXMgYW5hbHlzaXMgd2VyZSBkZXJpdmVkIGZyb20gYSBsYXJn
ZXIgc3R1ZHkgZXZhbHVhdGluZyBnYXN0cm9pbnRlc3RpbmFsIHN5bXB0b21zIGluIEFtZXJpY2Eg
ZnVuZGVkIGJ5IGEgZ3JhbnQgZnJvbSBJcm9ud29vZCBQaGFybWFjZXV0aWNhbHMuIEluIHJlc3Bv
bnNlIHRvIHRoZSBDT1ZJRC0xOSBwYW5kZW1pYyBhbmQgYmVmb3JlIGxhdW5jaGluZyB0aGUgcGFy
ZW50IHN0dWR5LCB3ZSBhZGRlZCBhZGRpdGlvbmFsIHF1ZXN0aW9ucyByZWdhcmRpbmcgc2VsZi1y
ZXBvcnRlZCBDT1ZJRC0xOSB0ZXN0aW5nIGFuZCByZWxhdGVkIHN5bXB0b21zLiBTZXBhcmF0ZSBm
dW5kaW5nIHdhcyBub3QgcmVjZWl2ZWQgZm9yIHRoZSBhbmFseXNlcyBwcmVzZW50ZWQgaW4gdGhp
cyByZXBvcnQuIFRoZSBDZWRhcnMtU2luYWkgQ2VudGVyIGZvciBPdXRjb21lcyBSZXNlYXJjaCBh
bmQgRWR1Y2F0aW9uIChDUy1DT1JFKSBpcyBzdXBwb3J0ZWQgYnkgVGhlIE1hcmMgYW5kIFNoZXJp
IFJhcGFwb3J0IEZ1bmQgZm9yIERpZ2l0YWwgSGVhbHRoIFNjaWVuY2VzICZhbXA7IFByZWNpc2lv
biBIZWFsdGguIEMuVi5BLiBhbmQgQi5NLlIuUy4gYXJlIHN1cHBvcnRlZCBieSBhIE5hdGlvbmFs
IEluc3RpdHV0ZXMgb2YgSGVhbHRoL05hdGlvbmFsIENlbnRlciBmb3IgQWR2YW5jaW5nIFRyYW5z
bGF0aW9uYWwgU2NpZW5jZSBVQ0xBIENsaW5pY2FsIGFuZCBUcmFuc2xhdGlvbmFsIFNjaWVuY2Ug
SW5zdGl0dXRlIChDVFNJKSBncmFudCAoVUwxVFIwMDE4ODEpLiBQb3RlbnRpYWwgY29tcGV0aW5n
IGludGVyZXN0czogQy5WLkEuIGhhcyBhIHN0b2NrIG9wdGlvbiBncmFudCBpbiBNeSBUb3RhbCBI
ZWFsdGgsIGhhcyBzZXJ2ZWQgb24gYWR2aXNvcnkgYm9hcmRzIGZvciBCYXllciBIZWFsdGhjYXJl
IGFuZCBTeW5lcmd5IFBoYXJtYWNldXRpY2FscywgaGFzIHNlcnZlZCBhcyBhIGNvbnN1bHRhbnQg
Zm9yIEFsbnlsYW0gUGhhcm1hY2V1dGljYWxzIGFuZCBBcmVuYSBQaGFybWFjZXV0aWNhbHMsIGFu
ZCByZWNlaXZlZCBhIG9uZS10aW1lIHNwZWFrZXImYXBvcztzIGZlZSBmcm9tIFRha2VkYSBQaGFy
bWFjZXV0aWNhbHMuIEFmdGVyIHRoZSBwYXBlciB3YXMgYWNjZXB0ZWQgZm9yIHB1YmxpY2F0aW9u
LCBDLlYuQS4gc2VydmVkIG9uIGFuIGFkdmlzb3J5IGJvYXJkIGZvciBQaGF0aG9tIFBoYXJtYWNl
dXRpY2Fscy4gVy5ELkMuIGhhcyBzZXJ2ZWQgYXMgYSBjb25zdWx0YW50IGZvciBJcm9ud29vZCBQ
aGFybWFjZXV0aWNhbHMsIFBoYXRob20gUGhhcm1hY2V1dGljYWxzLCBSZWRIaWxsIEJpb3BoYXJt
YSBMdGQuLCBhbmQgVGFrZWRhIFBoYXJtYWNldXRpY2Fscy4gQi5NLlIuUy4gaGFzIHNlcnZlZCBv
biBhZHZpc29yeSBib2FyZHMgZm9yIEFsbGVyZ2FuIEluYywgQWxueWxhbSBQaGFybWFjZXV0aWNh
bHMsIEFyZW5hIFBoYXJtYWNldXRpY2FscywgSXJvbndvb2QgUGhhcm1hY2V1dGljYWxzLCBTYWxp
eCBQaGFybWFjZXV0aWNhbHMsIFN5bmVyZ3kgUGhhcm1hY2V1dGljYWxzLCBhbmQgVGFrZWRhIFBo
YXJtYWNldXRpY2Fscy4gQi5NLlIuUy4gc2VydmVkIGFzIGEganVkZ2UgZm9yIGEgZGlnaXRhbCBo
ZWFsdGggY29tcGV0aXRpb24gaGVsZCBieSBFbGkgTGlsbHkgYW5kIENvbXBhbnksIGFuZCBoYXMg
cmVjZWl2ZWQgcmVzZWFyY2ggZnVuZGluZyB0byBoaXMgaW5zdGl0dXRpb24gZnJvbSBBbG55bGFt
IFBoYXJtYWNldXRpY2FscywgSXJvbndvb2QgUGhhcm1hY2V1dGljYWxzLCBQZml6ZXIsIFNoaXJl
IFBoYXJtYWNldXRpY2FscywgYW5kIFRha2VkYSBQaGFybWFjZXV0aWNhbHMuPC9jdXN0b20xPjxj
dXN0b20yPlBNQzc0NzM3OTE8L2N1c3RvbTI+PGVsZWN0cm9uaWMtcmVzb3VyY2UtbnVtPjEwLjE0
MzA5L2FqZy4wMDAwMDAwMDAwMDAwNzk4PC9lbGVjdHJvbmljLXJlc291cmNlLW51bT48cmVtb3Rl
LWRhdGFiYXNlLXByb3ZpZGVyPk5MTTwvcmVtb3RlLWRhdGFiYXNlLXByb3ZpZGVyPjxsYW5ndWFn
ZT5lbmc8L2xhbmd1YWdlPjwvcmVjb3JkPjwvQ2l0ZT48L0VuZE5vdGU+AG==
</w:fldData>
        </w:fldChar>
      </w:r>
      <w:r w:rsidRPr="00AC2576">
        <w:rPr>
          <w:rFonts w:asciiTheme="majorBidi" w:hAnsiTheme="majorBidi" w:cstheme="majorBidi"/>
          <w:sz w:val="20"/>
          <w:szCs w:val="20"/>
        </w:rPr>
        <w:instrText xml:space="preserve"> ADDIN EN.CITE.DATA </w:instrText>
      </w:r>
      <w:r w:rsidRPr="00AC2576">
        <w:rPr>
          <w:rFonts w:asciiTheme="majorBidi" w:hAnsiTheme="majorBidi" w:cstheme="majorBidi"/>
          <w:sz w:val="20"/>
          <w:szCs w:val="20"/>
        </w:rPr>
      </w:r>
      <w:r w:rsidRPr="00AC2576">
        <w:rPr>
          <w:rFonts w:asciiTheme="majorBidi" w:hAnsiTheme="majorBidi" w:cstheme="majorBidi"/>
          <w:sz w:val="20"/>
          <w:szCs w:val="20"/>
        </w:rPr>
        <w:fldChar w:fldCharType="end"/>
      </w:r>
      <w:r w:rsidRPr="00AC2576">
        <w:rPr>
          <w:rFonts w:asciiTheme="majorBidi" w:hAnsiTheme="majorBidi" w:cstheme="majorBidi"/>
          <w:sz w:val="20"/>
          <w:szCs w:val="20"/>
        </w:rPr>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Almario et al., 2020)</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w:t>
      </w:r>
      <w:r w:rsidR="00FE4723">
        <w:rPr>
          <w:rFonts w:asciiTheme="majorBidi" w:hAnsiTheme="majorBidi" w:cstheme="majorBidi"/>
          <w:sz w:val="20"/>
          <w:szCs w:val="20"/>
        </w:rPr>
        <w:t xml:space="preserve"> </w:t>
      </w:r>
      <w:r w:rsidRPr="00AC2576">
        <w:rPr>
          <w:rFonts w:asciiTheme="majorBidi" w:hAnsiTheme="majorBidi" w:cstheme="majorBidi"/>
          <w:sz w:val="20"/>
          <w:szCs w:val="20"/>
        </w:rPr>
        <w:t xml:space="preserve">In our study the possible explanation for why women were more likely to develop COVID-19 than men could be that, women in Afghanistan are </w:t>
      </w:r>
      <w:r w:rsidR="00FE4723">
        <w:rPr>
          <w:rFonts w:asciiTheme="majorBidi" w:hAnsiTheme="majorBidi" w:cstheme="majorBidi"/>
          <w:sz w:val="20"/>
          <w:szCs w:val="20"/>
        </w:rPr>
        <w:t xml:space="preserve">a </w:t>
      </w:r>
      <w:r w:rsidRPr="00AC2576">
        <w:rPr>
          <w:rFonts w:asciiTheme="majorBidi" w:hAnsiTheme="majorBidi" w:cstheme="majorBidi"/>
          <w:sz w:val="20"/>
          <w:szCs w:val="20"/>
        </w:rPr>
        <w:t xml:space="preserve">vulnerable part of society also they were more available during the time of </w:t>
      </w:r>
      <w:r w:rsidR="00FE4723">
        <w:rPr>
          <w:rFonts w:asciiTheme="majorBidi" w:hAnsiTheme="majorBidi" w:cstheme="majorBidi"/>
          <w:sz w:val="20"/>
          <w:szCs w:val="20"/>
        </w:rPr>
        <w:t xml:space="preserve">the </w:t>
      </w:r>
      <w:r w:rsidRPr="00AC2576">
        <w:rPr>
          <w:rFonts w:asciiTheme="majorBidi" w:hAnsiTheme="majorBidi" w:cstheme="majorBidi"/>
          <w:sz w:val="20"/>
          <w:szCs w:val="20"/>
        </w:rPr>
        <w:t xml:space="preserve">study. This is in accordance with </w:t>
      </w:r>
      <w:r w:rsidR="00FE4723">
        <w:rPr>
          <w:rFonts w:asciiTheme="majorBidi" w:hAnsiTheme="majorBidi" w:cstheme="majorBidi"/>
          <w:sz w:val="20"/>
          <w:szCs w:val="20"/>
        </w:rPr>
        <w:t xml:space="preserve">the </w:t>
      </w:r>
      <w:r w:rsidRPr="00AC2576">
        <w:rPr>
          <w:rFonts w:asciiTheme="majorBidi" w:hAnsiTheme="majorBidi" w:cstheme="majorBidi"/>
          <w:sz w:val="20"/>
          <w:szCs w:val="20"/>
        </w:rPr>
        <w:t xml:space="preserve">COVID-19 study by Almario </w:t>
      </w:r>
      <w:proofErr w:type="gramStart"/>
      <w:r w:rsidRPr="00AC2576">
        <w:rPr>
          <w:rFonts w:asciiTheme="majorBidi" w:hAnsiTheme="majorBidi" w:cstheme="majorBidi"/>
          <w:sz w:val="20"/>
          <w:szCs w:val="20"/>
        </w:rPr>
        <w:t>et al.</w:t>
      </w:r>
      <w:r w:rsidR="00AE6ADD">
        <w:rPr>
          <w:rFonts w:asciiTheme="majorBidi" w:hAnsiTheme="majorBidi" w:cstheme="majorBidi"/>
          <w:sz w:val="20"/>
          <w:szCs w:val="20"/>
        </w:rPr>
        <w:t>.</w:t>
      </w:r>
      <w:proofErr w:type="gramEnd"/>
      <w:r w:rsidRPr="00AC2576">
        <w:rPr>
          <w:rFonts w:asciiTheme="majorBidi" w:hAnsiTheme="majorBidi" w:cstheme="majorBidi"/>
          <w:sz w:val="20"/>
          <w:szCs w:val="20"/>
        </w:rPr>
        <w:t xml:space="preserve"> </w:t>
      </w:r>
      <w:r w:rsidR="00AE6ADD">
        <w:rPr>
          <w:rFonts w:asciiTheme="majorBidi" w:hAnsiTheme="majorBidi" w:cstheme="majorBidi"/>
          <w:sz w:val="20"/>
          <w:szCs w:val="20"/>
        </w:rPr>
        <w:t>A</w:t>
      </w:r>
      <w:r w:rsidRPr="00AC2576">
        <w:rPr>
          <w:rFonts w:asciiTheme="majorBidi" w:hAnsiTheme="majorBidi" w:cstheme="majorBidi"/>
          <w:sz w:val="20"/>
          <w:szCs w:val="20"/>
        </w:rPr>
        <w:t xml:space="preserve">lthough a lot of research shows that men seem to have higher rates for COVID-19 related hospitalizations </w:t>
      </w:r>
      <w:r w:rsidR="00FE4723">
        <w:rPr>
          <w:rFonts w:asciiTheme="majorBidi" w:hAnsiTheme="majorBidi" w:cstheme="majorBidi"/>
          <w:sz w:val="20"/>
          <w:szCs w:val="20"/>
        </w:rPr>
        <w:t>than</w:t>
      </w:r>
      <w:r w:rsidRPr="00AC2576">
        <w:rPr>
          <w:rFonts w:asciiTheme="majorBidi" w:hAnsiTheme="majorBidi" w:cstheme="majorBidi"/>
          <w:sz w:val="20"/>
          <w:szCs w:val="20"/>
        </w:rPr>
        <w:t xml:space="preserve"> women. Studies show that socio-demographic factors like gender, age, marital status, education level</w:t>
      </w:r>
      <w:r w:rsidR="00AE6ADD">
        <w:rPr>
          <w:rFonts w:asciiTheme="majorBidi" w:hAnsiTheme="majorBidi" w:cstheme="majorBidi"/>
          <w:sz w:val="20"/>
          <w:szCs w:val="20"/>
        </w:rPr>
        <w:t>,</w:t>
      </w:r>
      <w:r w:rsidRPr="00AC2576">
        <w:rPr>
          <w:rFonts w:asciiTheme="majorBidi" w:hAnsiTheme="majorBidi" w:cstheme="majorBidi"/>
          <w:sz w:val="20"/>
          <w:szCs w:val="20"/>
        </w:rPr>
        <w:t xml:space="preserve"> and income have a substantial impact on the adher</w:t>
      </w:r>
      <w:r w:rsidR="00AE6ADD">
        <w:rPr>
          <w:rFonts w:asciiTheme="majorBidi" w:hAnsiTheme="majorBidi" w:cstheme="majorBidi"/>
          <w:sz w:val="20"/>
          <w:szCs w:val="20"/>
        </w:rPr>
        <w:t>ence</w:t>
      </w:r>
      <w:r w:rsidRPr="00AC2576">
        <w:rPr>
          <w:rFonts w:asciiTheme="majorBidi" w:hAnsiTheme="majorBidi" w:cstheme="majorBidi"/>
          <w:sz w:val="20"/>
          <w:szCs w:val="20"/>
        </w:rPr>
        <w:t xml:space="preserve"> to COVID-19. In our study there was no statistically significant difference between case (positive) and control (negative) groups in terms of gender (p = 0,088), age (p = 0.712), marital status (p = 0.353), education level (p = 0.066), income (p = 0.071), also the incidence of COVID-19 among PPI-users and PPIs non-users was insignificant (P&lt;0.392). In </w:t>
      </w:r>
      <w:r w:rsidR="00AE6ADD">
        <w:rPr>
          <w:rFonts w:asciiTheme="majorBidi" w:hAnsiTheme="majorBidi" w:cstheme="majorBidi"/>
          <w:sz w:val="20"/>
          <w:szCs w:val="20"/>
        </w:rPr>
        <w:t>this</w:t>
      </w:r>
      <w:r w:rsidRPr="00AC2576">
        <w:rPr>
          <w:rFonts w:asciiTheme="majorBidi" w:hAnsiTheme="majorBidi" w:cstheme="majorBidi"/>
          <w:sz w:val="20"/>
          <w:szCs w:val="20"/>
        </w:rPr>
        <w:t xml:space="preserve"> study</w:t>
      </w:r>
      <w:r w:rsidR="00AE6ADD">
        <w:rPr>
          <w:rFonts w:asciiTheme="majorBidi" w:hAnsiTheme="majorBidi" w:cstheme="majorBidi"/>
          <w:sz w:val="20"/>
          <w:szCs w:val="20"/>
        </w:rPr>
        <w:t>,</w:t>
      </w:r>
      <w:r w:rsidRPr="00AC2576">
        <w:rPr>
          <w:rFonts w:asciiTheme="majorBidi" w:hAnsiTheme="majorBidi" w:cstheme="majorBidi"/>
          <w:sz w:val="20"/>
          <w:szCs w:val="20"/>
        </w:rPr>
        <w:t xml:space="preserve"> the percentage of PPIs use among COVID-19 positive patients was 61.1% while it was much smaller 71.9% than in </w:t>
      </w:r>
      <w:r w:rsidR="00527658">
        <w:rPr>
          <w:rFonts w:asciiTheme="majorBidi" w:hAnsiTheme="majorBidi" w:cstheme="majorBidi"/>
          <w:sz w:val="20"/>
          <w:szCs w:val="20"/>
        </w:rPr>
        <w:t xml:space="preserve">the </w:t>
      </w:r>
      <w:proofErr w:type="spellStart"/>
      <w:r w:rsidRPr="00AC2576">
        <w:rPr>
          <w:rFonts w:asciiTheme="majorBidi" w:hAnsiTheme="majorBidi" w:cstheme="majorBidi"/>
          <w:sz w:val="20"/>
          <w:szCs w:val="20"/>
        </w:rPr>
        <w:t>Tarlow</w:t>
      </w:r>
      <w:proofErr w:type="spellEnd"/>
      <w:r w:rsidRPr="00AC2576">
        <w:rPr>
          <w:rFonts w:asciiTheme="majorBidi" w:hAnsiTheme="majorBidi" w:cstheme="majorBidi"/>
          <w:sz w:val="20"/>
          <w:szCs w:val="20"/>
        </w:rPr>
        <w:t xml:space="preserve"> et al. study </w:t>
      </w:r>
      <w:r w:rsidRPr="00AC2576">
        <w:rPr>
          <w:rFonts w:asciiTheme="majorBidi" w:hAnsiTheme="majorBidi" w:cstheme="majorBidi"/>
          <w:sz w:val="20"/>
          <w:szCs w:val="20"/>
        </w:rPr>
        <w:fldChar w:fldCharType="begin">
          <w:fldData xml:space="preserve">PEVuZE5vdGU+PENpdGU+PEF1dGhvcj5UYXJsb3c8L0F1dGhvcj48WWVhcj4yMDIwPC9ZZWFyPjxS
ZWNOdW0+MTU0PC9SZWNOdW0+PERpc3BsYXlUZXh0PihUYXJsb3cgZXQgYWwuLCAyMDIwKTwvRGlz
cGxheVRleHQ+PHJlY29yZD48cmVjLW51bWJlcj4xNTQ8L3JlYy1udW1iZXI+PGZvcmVpZ24ta2V5
cz48a2V5IGFwcD0iRU4iIGRiLWlkPSJ2cHM5cnQ1ejZhMnJyN2UwOXY0NTI1cG1wZWZ0OTJyenZw
dGYiIHRpbWVzdGFtcD0iMTY0NzQzNzc5MyI+MTU0PC9rZXk+PC9mb3JlaWduLWtleXM+PHJlZi10
eXBlIG5hbWU9IkpvdXJuYWwgQXJ0aWNsZSI+MTc8L3JlZi10eXBlPjxjb250cmlidXRvcnM+PGF1
dGhvcnM+PGF1dGhvcj5UYXJsb3csIEIuPC9hdXRob3I+PGF1dGhvcj5HdWJhdGFuLCBKLjwvYXV0
aG9yPjxhdXRob3I+S2hhbiwgTS4gQS48L2F1dGhvcj48YXV0aG9yPkNob2xhbmtlcmlsLCBHLjwv
YXV0aG9yPjwvYXV0aG9ycz48L2NvbnRyaWJ1dG9ycz48YXV0aC1hZGRyZXNzPkRpdmlzaW9uIG9m
IEdhc3Ryb2VudGVyb2xvZ3kgYW5kIEhlcGF0b2xvZ3ksIFN0YW5mb3JkIFVuaXZlcnNpdHkgU2No
b29sIG9mIE1lZGljaW5lLCBSZWR3b29kIENpdHksIENhbGlmb3JuaWEsIFVTQS4mI3hEO0Rpdmlz
aW9uIG9mIEdhc3Ryb2VudGVyb2xvZ3kgYW5kIEhlcGF0b2xvZ3ksIFVuaXZlcnNpdHkgb2YgQWxh
YmFtYSwgQmlybWluZ2hhbSwgQWxhYmFtYSwgVVNBLiYjeEQ7RGl2aXNpb24gb2YgR2FzdHJvZW50
ZXJvbG9neSBhbmQgSGVwYXRvbG9neSwgQmF5bG9yIENvbGxlZ2Ugb2YgTWVkaWNpbmUsIEhvdXN0
b24sIFRleGFzLCBVU0EuPC9hdXRoLWFkZHJlc3M+PHRpdGxlcz48dGl0bGU+QXJlIFByb3RvbiBQ
dW1wIEluaGliaXRvcnMgQ29udHJpYnV0aW5nIHRvIFNBUlMtQ09WLTIgSW5mZWN0aW9uPzwvdGl0
bGU+PHNlY29uZGFyeS10aXRsZT5BbSBKIEdhc3Ryb2VudGVyb2w8L3NlY29uZGFyeS10aXRsZT48
L3RpdGxlcz48cGVyaW9kaWNhbD48ZnVsbC10aXRsZT5BbSBKIEdhc3Ryb2VudGVyb2w8L2Z1bGwt
dGl0bGU+PC9wZXJpb2RpY2FsPjxwYWdlcz4xOTIwLTE5MjE8L3BhZ2VzPjx2b2x1bWU+MTE1PC92
b2x1bWU+PG51bWJlcj4xMTwvbnVtYmVyPjxrZXl3b3Jkcz48a2V5d29yZD4qQmV0YWNvcm9uYXZp
cnVzPC9rZXl3b3JkPjxrZXl3b3JkPkNvdmlkLTE5PC9rZXl3b3JkPjxrZXl3b3JkPipDb3JvbmF2
aXJ1cyBJbmZlY3Rpb25zPC9rZXl3b3JkPjxrZXl3b3JkPkh1bWFuczwva2V5d29yZD48a2V5d29y
ZD4qUGFuZGVtaWNzPC9rZXl3b3JkPjxrZXl3b3JkPipQbmV1bW9uaWEsIFZpcmFsPC9rZXl3b3Jk
PjxrZXl3b3JkPipQcm90b24gUHVtcCBJbmhpYml0b3JzL2FkdmVyc2UgZWZmZWN0czwva2V5d29y
ZD48a2V5d29yZD5TQVJTLUNvVi0yPC9rZXl3b3JkPjwva2V5d29yZHM+PGRhdGVzPjx5ZWFyPjIw
MjA8L3llYXI+PHB1Yi1kYXRlcz48ZGF0ZT5Ob3Y8L2RhdGU+PC9wdWItZGF0ZXM+PC9kYXRlcz48
aXNibj4wMDAyLTkyNzAgKFByaW50KSYjeEQ7MDAwMi05MjcwPC9pc2JuPjxhY2Nlc3Npb24tbnVt
PjMzMTU2MTE2PC9hY2Nlc3Npb24tbnVtPjx1cmxzPjwvdXJscz48Y3VzdG9tMT5HdWFyYW50b3Ig
b2YgYXJ0aWNsZTogQnJhbmRlbiBUYXJsb3csIE1ELCBQaEQuIFNwZWNpZmljIGF1dGhvciBjb250
cmlidXRpb25zOiBCLlQuLCBKLkcuLCBNLkEuSy4sIGFuZCBHLkMuIGNvbnRyaWJ1dGVkIGVxdWFs
bHkgdG8gdGhlIHJlc3BvbnNlLiBKLkcuIHBlcmZvcm1lZCB0aGUgc3RhdGlzdGljYWwgYW5hbHlz
aXMuIEZpbmFuY2lhbCBzdXBwb3J0OiBOb25lIHRvIHJlcG9ydC4gUG90ZW50aWFsIGNvbXBldGlu
ZyBpbnRlcmVzdDogTm9uZSB0byByZXBvcnQuPC9jdXN0b20xPjxjdXN0b20yPlBNQzc1MDUwMzU8
L2N1c3RvbTI+PGVsZWN0cm9uaWMtcmVzb3VyY2UtbnVtPjEwLjE0MzA5L2FqZy4wMDAwMDAwMDAw
MDAwOTMzPC9lbGVjdHJvbmljLXJlc291cmNlLW51bT48cmVtb3RlLWRhdGFiYXNlLXByb3ZpZGVy
Pk5MTTwvcmVtb3RlLWRhdGFiYXNlLXByb3ZpZGVyPjxsYW5ndWFnZT5lbmc8L2xhbmd1YWdlPjwv
cmVjb3JkPjwvQ2l0ZT48L0VuZE5vdGU+
</w:fldData>
        </w:fldChar>
      </w:r>
      <w:r w:rsidRPr="00AC2576">
        <w:rPr>
          <w:rFonts w:asciiTheme="majorBidi" w:hAnsiTheme="majorBidi" w:cstheme="majorBidi"/>
          <w:sz w:val="20"/>
          <w:szCs w:val="20"/>
        </w:rPr>
        <w:instrText xml:space="preserve"> ADDIN EN.CITE </w:instrText>
      </w:r>
      <w:r w:rsidRPr="00AC2576">
        <w:rPr>
          <w:rFonts w:asciiTheme="majorBidi" w:hAnsiTheme="majorBidi" w:cstheme="majorBidi"/>
          <w:sz w:val="20"/>
          <w:szCs w:val="20"/>
        </w:rPr>
        <w:fldChar w:fldCharType="begin">
          <w:fldData xml:space="preserve">PEVuZE5vdGU+PENpdGU+PEF1dGhvcj5UYXJsb3c8L0F1dGhvcj48WWVhcj4yMDIwPC9ZZWFyPjxS
ZWNOdW0+MTU0PC9SZWNOdW0+PERpc3BsYXlUZXh0PihUYXJsb3cgZXQgYWwuLCAyMDIwKTwvRGlz
cGxheVRleHQ+PHJlY29yZD48cmVjLW51bWJlcj4xNTQ8L3JlYy1udW1iZXI+PGZvcmVpZ24ta2V5
cz48a2V5IGFwcD0iRU4iIGRiLWlkPSJ2cHM5cnQ1ejZhMnJyN2UwOXY0NTI1cG1wZWZ0OTJyenZw
dGYiIHRpbWVzdGFtcD0iMTY0NzQzNzc5MyI+MTU0PC9rZXk+PC9mb3JlaWduLWtleXM+PHJlZi10
eXBlIG5hbWU9IkpvdXJuYWwgQXJ0aWNsZSI+MTc8L3JlZi10eXBlPjxjb250cmlidXRvcnM+PGF1
dGhvcnM+PGF1dGhvcj5UYXJsb3csIEIuPC9hdXRob3I+PGF1dGhvcj5HdWJhdGFuLCBKLjwvYXV0
aG9yPjxhdXRob3I+S2hhbiwgTS4gQS48L2F1dGhvcj48YXV0aG9yPkNob2xhbmtlcmlsLCBHLjwv
YXV0aG9yPjwvYXV0aG9ycz48L2NvbnRyaWJ1dG9ycz48YXV0aC1hZGRyZXNzPkRpdmlzaW9uIG9m
IEdhc3Ryb2VudGVyb2xvZ3kgYW5kIEhlcGF0b2xvZ3ksIFN0YW5mb3JkIFVuaXZlcnNpdHkgU2No
b29sIG9mIE1lZGljaW5lLCBSZWR3b29kIENpdHksIENhbGlmb3JuaWEsIFVTQS4mI3hEO0Rpdmlz
aW9uIG9mIEdhc3Ryb2VudGVyb2xvZ3kgYW5kIEhlcGF0b2xvZ3ksIFVuaXZlcnNpdHkgb2YgQWxh
YmFtYSwgQmlybWluZ2hhbSwgQWxhYmFtYSwgVVNBLiYjeEQ7RGl2aXNpb24gb2YgR2FzdHJvZW50
ZXJvbG9neSBhbmQgSGVwYXRvbG9neSwgQmF5bG9yIENvbGxlZ2Ugb2YgTWVkaWNpbmUsIEhvdXN0
b24sIFRleGFzLCBVU0EuPC9hdXRoLWFkZHJlc3M+PHRpdGxlcz48dGl0bGU+QXJlIFByb3RvbiBQ
dW1wIEluaGliaXRvcnMgQ29udHJpYnV0aW5nIHRvIFNBUlMtQ09WLTIgSW5mZWN0aW9uPzwvdGl0
bGU+PHNlY29uZGFyeS10aXRsZT5BbSBKIEdhc3Ryb2VudGVyb2w8L3NlY29uZGFyeS10aXRsZT48
L3RpdGxlcz48cGVyaW9kaWNhbD48ZnVsbC10aXRsZT5BbSBKIEdhc3Ryb2VudGVyb2w8L2Z1bGwt
dGl0bGU+PC9wZXJpb2RpY2FsPjxwYWdlcz4xOTIwLTE5MjE8L3BhZ2VzPjx2b2x1bWU+MTE1PC92
b2x1bWU+PG51bWJlcj4xMTwvbnVtYmVyPjxrZXl3b3Jkcz48a2V5d29yZD4qQmV0YWNvcm9uYXZp
cnVzPC9rZXl3b3JkPjxrZXl3b3JkPkNvdmlkLTE5PC9rZXl3b3JkPjxrZXl3b3JkPipDb3JvbmF2
aXJ1cyBJbmZlY3Rpb25zPC9rZXl3b3JkPjxrZXl3b3JkPkh1bWFuczwva2V5d29yZD48a2V5d29y
ZD4qUGFuZGVtaWNzPC9rZXl3b3JkPjxrZXl3b3JkPipQbmV1bW9uaWEsIFZpcmFsPC9rZXl3b3Jk
PjxrZXl3b3JkPipQcm90b24gUHVtcCBJbmhpYml0b3JzL2FkdmVyc2UgZWZmZWN0czwva2V5d29y
ZD48a2V5d29yZD5TQVJTLUNvVi0yPC9rZXl3b3JkPjwva2V5d29yZHM+PGRhdGVzPjx5ZWFyPjIw
MjA8L3llYXI+PHB1Yi1kYXRlcz48ZGF0ZT5Ob3Y8L2RhdGU+PC9wdWItZGF0ZXM+PC9kYXRlcz48
aXNibj4wMDAyLTkyNzAgKFByaW50KSYjeEQ7MDAwMi05MjcwPC9pc2JuPjxhY2Nlc3Npb24tbnVt
PjMzMTU2MTE2PC9hY2Nlc3Npb24tbnVtPjx1cmxzPjwvdXJscz48Y3VzdG9tMT5HdWFyYW50b3Ig
b2YgYXJ0aWNsZTogQnJhbmRlbiBUYXJsb3csIE1ELCBQaEQuIFNwZWNpZmljIGF1dGhvciBjb250
cmlidXRpb25zOiBCLlQuLCBKLkcuLCBNLkEuSy4sIGFuZCBHLkMuIGNvbnRyaWJ1dGVkIGVxdWFs
bHkgdG8gdGhlIHJlc3BvbnNlLiBKLkcuIHBlcmZvcm1lZCB0aGUgc3RhdGlzdGljYWwgYW5hbHlz
aXMuIEZpbmFuY2lhbCBzdXBwb3J0OiBOb25lIHRvIHJlcG9ydC4gUG90ZW50aWFsIGNvbXBldGlu
ZyBpbnRlcmVzdDogTm9uZSB0byByZXBvcnQuPC9jdXN0b20xPjxjdXN0b20yPlBNQzc1MDUwMzU8
L2N1c3RvbTI+PGVsZWN0cm9uaWMtcmVzb3VyY2UtbnVtPjEwLjE0MzA5L2FqZy4wMDAwMDAwMDAw
MDAwOTMzPC9lbGVjdHJvbmljLXJlc291cmNlLW51bT48cmVtb3RlLWRhdGFiYXNlLXByb3ZpZGVy
Pk5MTTwvcmVtb3RlLWRhdGFiYXNlLXByb3ZpZGVyPjxsYW5ndWFnZT5lbmc8L2xhbmd1YWdlPjwv
cmVjb3JkPjwvQ2l0ZT48L0VuZE5vdGU+
</w:fldData>
        </w:fldChar>
      </w:r>
      <w:r w:rsidRPr="00AC2576">
        <w:rPr>
          <w:rFonts w:asciiTheme="majorBidi" w:hAnsiTheme="majorBidi" w:cstheme="majorBidi"/>
          <w:sz w:val="20"/>
          <w:szCs w:val="20"/>
        </w:rPr>
        <w:instrText xml:space="preserve"> ADDIN EN.CITE.DATA </w:instrText>
      </w:r>
      <w:r w:rsidRPr="00AC2576">
        <w:rPr>
          <w:rFonts w:asciiTheme="majorBidi" w:hAnsiTheme="majorBidi" w:cstheme="majorBidi"/>
          <w:sz w:val="20"/>
          <w:szCs w:val="20"/>
        </w:rPr>
      </w:r>
      <w:r w:rsidRPr="00AC2576">
        <w:rPr>
          <w:rFonts w:asciiTheme="majorBidi" w:hAnsiTheme="majorBidi" w:cstheme="majorBidi"/>
          <w:sz w:val="20"/>
          <w:szCs w:val="20"/>
        </w:rPr>
        <w:fldChar w:fldCharType="end"/>
      </w:r>
      <w:r w:rsidRPr="00AC2576">
        <w:rPr>
          <w:rFonts w:asciiTheme="majorBidi" w:hAnsiTheme="majorBidi" w:cstheme="majorBidi"/>
          <w:sz w:val="20"/>
          <w:szCs w:val="20"/>
        </w:rPr>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Tarlow et al., 2020)</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 xml:space="preserve">.  </w:t>
      </w:r>
    </w:p>
    <w:p w14:paraId="605F5C04" w14:textId="3E33C08B" w:rsidR="00AC2576" w:rsidRPr="00AC2576" w:rsidRDefault="00AC2576" w:rsidP="00AC2576">
      <w:pPr>
        <w:spacing w:after="60" w:line="276" w:lineRule="auto"/>
        <w:jc w:val="both"/>
        <w:rPr>
          <w:rFonts w:asciiTheme="majorBidi" w:hAnsiTheme="majorBidi" w:cstheme="majorBidi"/>
          <w:sz w:val="20"/>
          <w:szCs w:val="20"/>
        </w:rPr>
      </w:pPr>
      <w:r w:rsidRPr="00AC2576">
        <w:rPr>
          <w:rFonts w:asciiTheme="majorBidi" w:hAnsiTheme="majorBidi" w:cstheme="majorBidi"/>
          <w:sz w:val="20"/>
          <w:szCs w:val="20"/>
        </w:rPr>
        <w:t xml:space="preserve">According to our results, we found that PPIs usage, including current and past use, did increase susceptibility to SARS-CoV-2 infection; with </w:t>
      </w:r>
      <w:proofErr w:type="spellStart"/>
      <w:r w:rsidRPr="00AC2576">
        <w:rPr>
          <w:rFonts w:asciiTheme="majorBidi" w:hAnsiTheme="majorBidi" w:cstheme="majorBidi"/>
          <w:sz w:val="20"/>
          <w:szCs w:val="20"/>
          <w:lang w:val="tr-TR"/>
        </w:rPr>
        <w:t>no</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significant</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increase</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odds</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ratio</w:t>
      </w:r>
      <w:proofErr w:type="spellEnd"/>
      <w:r w:rsidRPr="00AC2576">
        <w:rPr>
          <w:rFonts w:asciiTheme="majorBidi" w:hAnsiTheme="majorBidi" w:cstheme="majorBidi"/>
          <w:sz w:val="20"/>
          <w:szCs w:val="20"/>
          <w:lang w:val="tr-TR"/>
        </w:rPr>
        <w:t xml:space="preserve"> (OR </w:t>
      </w:r>
      <w:r w:rsidRPr="00AC2576">
        <w:rPr>
          <w:rFonts w:asciiTheme="majorBidi" w:hAnsiTheme="majorBidi" w:cstheme="majorBidi"/>
          <w:sz w:val="20"/>
          <w:szCs w:val="20"/>
          <w:lang w:val="tr-TR"/>
        </w:rPr>
        <w:t>1.29; 95% CI, 0.74-2.25); however, current PPI usage was</w:t>
      </w:r>
      <w:r w:rsidRPr="00AC2576">
        <w:rPr>
          <w:rFonts w:asciiTheme="majorBidi" w:hAnsiTheme="majorBidi" w:cstheme="majorBidi"/>
          <w:sz w:val="20"/>
          <w:szCs w:val="20"/>
        </w:rPr>
        <w:t xml:space="preserve"> associated with </w:t>
      </w:r>
      <w:r w:rsidR="0093062F" w:rsidRPr="0093062F">
        <w:rPr>
          <w:rFonts w:asciiTheme="majorBidi" w:hAnsiTheme="majorBidi" w:cstheme="majorBidi"/>
          <w:sz w:val="20"/>
          <w:szCs w:val="20"/>
        </w:rPr>
        <w:t>a statistically worse outcome</w:t>
      </w:r>
      <w:r w:rsidR="0093062F">
        <w:rPr>
          <w:rFonts w:asciiTheme="majorBidi" w:hAnsiTheme="majorBidi" w:cstheme="majorBidi"/>
          <w:sz w:val="20"/>
          <w:szCs w:val="20"/>
        </w:rPr>
        <w:t xml:space="preserve"> </w:t>
      </w:r>
      <w:r w:rsidRPr="00AC2576">
        <w:rPr>
          <w:rFonts w:asciiTheme="majorBidi" w:hAnsiTheme="majorBidi" w:cstheme="majorBidi"/>
          <w:sz w:val="20"/>
          <w:szCs w:val="20"/>
        </w:rPr>
        <w:t xml:space="preserve">of COVID-19. </w:t>
      </w:r>
      <w:proofErr w:type="spellStart"/>
      <w:r w:rsidRPr="00AC2576">
        <w:rPr>
          <w:rFonts w:asciiTheme="majorBidi" w:hAnsiTheme="majorBidi" w:cstheme="majorBidi"/>
          <w:sz w:val="20"/>
          <w:szCs w:val="20"/>
          <w:lang w:val="tr-TR"/>
        </w:rPr>
        <w:t>Unlike</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our</w:t>
      </w:r>
      <w:proofErr w:type="spellEnd"/>
      <w:r w:rsidRPr="00AC2576">
        <w:rPr>
          <w:rFonts w:asciiTheme="majorBidi" w:hAnsiTheme="majorBidi" w:cstheme="majorBidi"/>
          <w:sz w:val="20"/>
          <w:szCs w:val="20"/>
          <w:lang w:val="tr-TR"/>
        </w:rPr>
        <w:t xml:space="preserve"> data, in a study conducted by </w:t>
      </w:r>
      <w:r w:rsidRPr="00AC2576">
        <w:rPr>
          <w:rFonts w:asciiTheme="majorBidi" w:hAnsiTheme="majorBidi" w:cstheme="majorBidi"/>
          <w:sz w:val="20"/>
          <w:szCs w:val="20"/>
        </w:rPr>
        <w:t xml:space="preserve">Almario et al. in 2020 individuals with a history of GI symptoms found that using PPIs up to once daily (OR 2.15; 95% CI, 1.90–2.44) or twice daily (OR 3.67; 95% CI, 2.93–4.60) had significantly increased odds for reporting a positive COVID-19 test compared with those not taking PPIs </w:t>
      </w:r>
      <w:r w:rsidRPr="00AC2576">
        <w:rPr>
          <w:rFonts w:asciiTheme="majorBidi" w:hAnsiTheme="majorBidi" w:cstheme="majorBidi"/>
          <w:sz w:val="20"/>
          <w:szCs w:val="20"/>
        </w:rPr>
        <w:fldChar w:fldCharType="begin">
          <w:fldData xml:space="preserve">PEVuZE5vdGU+PENpdGU+PEF1dGhvcj5BbG1hcmlvPC9BdXRob3I+PFllYXI+MjAyMDwvWWVhcj48
UmVjTnVtPjEzNDwvUmVjTnVtPjxEaXNwbGF5VGV4dD4oQWxtYXJpbyBldCBhbC4sIDIwMjApPC9E
aXNwbGF5VGV4dD48cmVjb3JkPjxyZWMtbnVtYmVyPjEzNDwvcmVjLW51bWJlcj48Zm9yZWlnbi1r
ZXlzPjxrZXkgYXBwPSJFTiIgZGItaWQ9InZwczlydDV6NmEycnI3ZTA5djQ1MjVwbXBlZnQ5MnJ6
dnB0ZiIgdGltZXN0YW1wPSIxNjQ1ODk4MjkxIj4xMzQ8L2tleT48L2ZvcmVpZ24ta2V5cz48cmVm
LXR5cGUgbmFtZT0iSm91cm5hbCBBcnRpY2xlIj4xNzwvcmVmLXR5cGU+PGNvbnRyaWJ1dG9ycz48
YXV0aG9ycz48YXV0aG9yPkFsbWFyaW8sIEMuIFYuPC9hdXRob3I+PGF1dGhvcj5DaGV5LCBXLiBE
LjwvYXV0aG9yPjxhdXRob3I+U3BpZWdlbCwgQi4gTS4gUi48L2F1dGhvcj48L2F1dGhvcnM+PC9j
b250cmlidXRvcnM+PGF1dGgtYWRkcmVzcz5EZXBhcnRtZW50IG9mIE1lZGljaW5lLCBDZWRhcnMt
U2luYWkgTWVkaWNhbCBDZW50ZXIsIExvcyBBbmdlbGVzLCBDYWxpZm9ybmlhLCBVU0EuJiN4RDtL
YXJzaCBEaXZpc2lvbiBvZiBHYXN0cm9lbnRlcm9sb2d5IGFuZCBIZXBhdG9sb2d5LCBDZWRhcnMt
U2luYWkgTWVkaWNhbCBDZW50ZXIsIExvcyBBbmdlbGVzLCBDYWxpZm9ybmlhLCBVU0EuJiN4RDtD
ZWRhcnMtU2luYWkgQ2VudGVyIGZvciBPdXRjb21lcyBSZXNlYXJjaCBhbmQgRWR1Y2F0aW9uIChD
Uy1DT1JFKSwgTG9zIEFuZ2VsZXMsIENhbGlmb3JuaWEsIFVTQS4mI3hEO0RpdmlzaW9uIG9mIEhl
YWx0aCBTZXJ2aWNlcyBSZXNlYXJjaCwgQ2VkYXJzLVNpbmFpIE1lZGljYWwgQ2VudGVyLCBMb3Mg
QW5nZWxlcywgQ2FsaWZvcm5pYSwgVVNBLiYjeEQ7RGl2aXNpb24gb2YgSW5mb3JtYXRpY3MsIENl
ZGFycy1TaW5haSBNZWRpY2FsIENlbnRlciwgTG9zIEFuZ2VsZXMsIENhbGlmb3JuaWEsIFVTQS4m
I3hEO0RlcGFydG1lbnQgb2YgTWVkaWNpbmUsIE1pY2hpZ2FuIE1lZGljaW5lLCBBbm4gQXJib3Is
IE1pY2hpZ2FuLCBVU0EuJiN4RDtEaXZpc2lvbiBvZiBHYXN0cm9lbnRlcm9sb2d5LCBNaWNoaWdh
biBNZWRpY2luZSwgQW5uIEFyYm9yLCBNaWNoaWdhbiwgVVNBLiYjeEQ7RGVwYXJ0bWVudCBvZiBI
ZWFsdGggUG9saWN5IGFuZCBNYW5hZ2VtZW50LCBVQ0xBIEZpZWxkaW5nIFNjaG9vbCBvZiBQdWJs
aWMgSGVhbHRoLCBMb3MgQW5nZWxlcywgQ2FsaWZvcm5pYSwgVVNBLjwvYXV0aC1hZGRyZXNzPjx0
aXRsZXM+PHRpdGxlPkluY3JlYXNlZCBSaXNrIG9mIENPVklELTE5IEFtb25nIFVzZXJzIG9mIFBy
b3RvbiBQdW1wIEluaGliaXRvcnM8L3RpdGxlPjxzZWNvbmRhcnktdGl0bGU+QW0gSiBHYXN0cm9l
bnRlcm9sPC9zZWNvbmRhcnktdGl0bGU+PC90aXRsZXM+PHBlcmlvZGljYWw+PGZ1bGwtdGl0bGU+
QW0gSiBHYXN0cm9lbnRlcm9sPC9mdWxsLXRpdGxlPjwvcGVyaW9kaWNhbD48cGFnZXM+MTcwNy0x
NzE1PC9wYWdlcz48dm9sdW1lPjExNTwvdm9sdW1lPjxudW1iZXI+MTA8L251bWJlcj48a2V5d29y
ZHM+PGtleXdvcmQ+QWRvbGVzY2VudDwva2V5d29yZD48a2V5d29yZD5BZHVsdDwva2V5d29yZD48
a2V5d29yZD5CZXRhY29yb25hdmlydXMvaXNvbGF0aW9uICZhbXA7IHB1cmlmaWNhdGlvbi8qcGF0
aG9nZW5pY2l0eTwva2V5d29yZD48a2V5d29yZD5Db3ZpZC0xOTwva2V5d29yZD48a2V5d29yZD5D
T1ZJRC0xOSBUZXN0aW5nPC9rZXl3b3JkPjxrZXl3b3JkPkNsaW5pY2FsIExhYm9yYXRvcnkgVGVj
aG5pcXVlcy9zdGF0aXN0aWNzICZhbXA7IG51bWVyaWNhbCBkYXRhPC9rZXl3b3JkPjxrZXl3b3Jk
PkNvbmZvdW5kaW5nIEZhY3RvcnMsIEVwaWRlbWlvbG9naWM8L2tleXdvcmQ+PGtleXdvcmQ+Q29y
b25hdmlydXMgSW5mZWN0aW9ucy9kaWFnbm9zaXMvKmVwaWRlbWlvbG9neS9waHlzaW9wYXRob2xv
Z3kvdmlyb2xvZ3k8L2tleXdvcmQ+PGtleXdvcmQ+RHJ1ZyBQcmVzY3JpcHRpb25zL3N0YXRpc3Rp
Y3MgJmFtcDsgbnVtZXJpY2FsIGRhdGE8L2tleXdvcmQ+PGtleXdvcmQ+RmVtYWxlPC9rZXl3b3Jk
PjxrZXl3b3JkPkdhc3RyaWMgQWNpZC8qbWV0YWJvbGlzbTwva2V5d29yZD48a2V5d29yZD5HYXN0
cmljIE11Y29zYS9kcnVnIGVmZmVjdHMvbWV0YWJvbGlzbTwva2V5d29yZD48a2V5d29yZD5HYXN0
cm9lc29waGFnZWFsIFJlZmx1eC9kcnVnIHRoZXJhcHk8L2tleXdvcmQ+PGtleXdvcmQ+R2FzdHJv
aW50ZXN0aW5hbCBNaWNyb2Jpb21lL2RydWcgZWZmZWN0cy9waHlzaW9sb2d5PC9rZXl3b3JkPjxr
ZXl3b3JkPkhlYWx0aCBTdXJ2ZXlzLypzdGF0aXN0aWNzICZhbXA7IG51bWVyaWNhbCBkYXRhPC9r
ZXl3b3JkPjxrZXl3b3JkPkhlYXJ0YnVybi9kcnVnIHRoZXJhcHk8L2tleXdvcmQ+PGtleXdvcmQ+
SHVtYW5zPC9rZXl3b3JkPjxrZXl3b3JkPkh5ZHJvZ2VuLUlvbiBDb25jZW50cmF0aW9uL2RydWcg
ZWZmZWN0czwva2V5d29yZD48a2V5d29yZD5NaWRkbGUgQWdlZDwva2V5d29yZD48a2V5d29yZD5Q
YW5kZW1pY3M8L2tleXdvcmQ+PGtleXdvcmQ+UG5ldW1vbmlhLCBWaXJhbC9kaWFnbm9zaXMvKmVw
aWRlbWlvbG9neS9waHlzaW9wYXRob2xvZ3kvdmlyb2xvZ3k8L2tleXdvcmQ+PGtleXdvcmQ+UHJv
dG9uIFB1bXAgSW5oaWJpdG9ycy8qYWR2ZXJzZSBlZmZlY3RzPC9rZXl3b3JkPjxrZXl3b3JkPlNB
UlMtQ29WLTI8L2tleXdvcmQ+PGtleXdvcmQ+WW91bmcgQWR1bHQ8L2tleXdvcmQ+PC9rZXl3b3Jk
cz48ZGF0ZXM+PHllYXI+MjAyMDwveWVhcj48cHViLWRhdGVzPjxkYXRlPk9jdDwvZGF0ZT48L3B1
Yi1kYXRlcz48L2RhdGVzPjxpc2JuPjAwMDItOTI3MCAoUHJpbnQpJiN4RDswMDAyLTkyNzA8L2lz
Ym4+PGFjY2Vzc2lvbi1udW0+MzI4NTIzNDA8L2FjY2Vzc2lvbi1udW0+PHVybHM+PC91cmxzPjxj
dXN0b20xPkd1YXJhbnRvciBvZiB0aGUgYXJ0aWNsZTogQnJlbm5hbiBNLlIuIFNwaWVnZWwsIE1E
LCBNU0hTLiBTcGVjaWZpYyBhdXRob3IgY29udHJpYnV0aW9uczogQy5WLkEuOyBXLkQuQy47IEIu
TS5SLlMuOiBzdWJzdGFudGlhbCBjb250cmlidXRpb25zIHRvIHRoZSBjb25jZXB0aW9uIGFuZCBk
ZXNpZ24gb2YgdGhlIHdvcms7IGFjcXVpc2l0aW9uLCBhbmFseXNpcywgYW5kIGludGVycHJldGF0
aW9uIG9mIGRhdGEgZm9yIHRoZSB3b3JrOyBkcmFmdGluZyB0aGUgd29yayBhbmQgcmV2aXNpbmcg
aXQgY3JpdGljYWxseSBmb3IgaW1wb3J0YW50IGludGVsbGVjdHVhbCBjb250ZW50OyBmaW5hbCBh
cHByb3ZhbCBvZiB0aGUgdmVyc2lvbiB0byBiZSBwdWJsaXNoZWQuIEZpbmFuY2lhbCBzdXBwb3J0
OiBUaGUgZGF0YSB1c2VkIGluIHRoaXMgYW5hbHlzaXMgd2VyZSBkZXJpdmVkIGZyb20gYSBsYXJn
ZXIgc3R1ZHkgZXZhbHVhdGluZyBnYXN0cm9pbnRlc3RpbmFsIHN5bXB0b21zIGluIEFtZXJpY2Eg
ZnVuZGVkIGJ5IGEgZ3JhbnQgZnJvbSBJcm9ud29vZCBQaGFybWFjZXV0aWNhbHMuIEluIHJlc3Bv
bnNlIHRvIHRoZSBDT1ZJRC0xOSBwYW5kZW1pYyBhbmQgYmVmb3JlIGxhdW5jaGluZyB0aGUgcGFy
ZW50IHN0dWR5LCB3ZSBhZGRlZCBhZGRpdGlvbmFsIHF1ZXN0aW9ucyByZWdhcmRpbmcgc2VsZi1y
ZXBvcnRlZCBDT1ZJRC0xOSB0ZXN0aW5nIGFuZCByZWxhdGVkIHN5bXB0b21zLiBTZXBhcmF0ZSBm
dW5kaW5nIHdhcyBub3QgcmVjZWl2ZWQgZm9yIHRoZSBhbmFseXNlcyBwcmVzZW50ZWQgaW4gdGhp
cyByZXBvcnQuIFRoZSBDZWRhcnMtU2luYWkgQ2VudGVyIGZvciBPdXRjb21lcyBSZXNlYXJjaCBh
bmQgRWR1Y2F0aW9uIChDUy1DT1JFKSBpcyBzdXBwb3J0ZWQgYnkgVGhlIE1hcmMgYW5kIFNoZXJp
IFJhcGFwb3J0IEZ1bmQgZm9yIERpZ2l0YWwgSGVhbHRoIFNjaWVuY2VzICZhbXA7IFByZWNpc2lv
biBIZWFsdGguIEMuVi5BLiBhbmQgQi5NLlIuUy4gYXJlIHN1cHBvcnRlZCBieSBhIE5hdGlvbmFs
IEluc3RpdHV0ZXMgb2YgSGVhbHRoL05hdGlvbmFsIENlbnRlciBmb3IgQWR2YW5jaW5nIFRyYW5z
bGF0aW9uYWwgU2NpZW5jZSBVQ0xBIENsaW5pY2FsIGFuZCBUcmFuc2xhdGlvbmFsIFNjaWVuY2Ug
SW5zdGl0dXRlIChDVFNJKSBncmFudCAoVUwxVFIwMDE4ODEpLiBQb3RlbnRpYWwgY29tcGV0aW5n
IGludGVyZXN0czogQy5WLkEuIGhhcyBhIHN0b2NrIG9wdGlvbiBncmFudCBpbiBNeSBUb3RhbCBI
ZWFsdGgsIGhhcyBzZXJ2ZWQgb24gYWR2aXNvcnkgYm9hcmRzIGZvciBCYXllciBIZWFsdGhjYXJl
IGFuZCBTeW5lcmd5IFBoYXJtYWNldXRpY2FscywgaGFzIHNlcnZlZCBhcyBhIGNvbnN1bHRhbnQg
Zm9yIEFsbnlsYW0gUGhhcm1hY2V1dGljYWxzIGFuZCBBcmVuYSBQaGFybWFjZXV0aWNhbHMsIGFu
ZCByZWNlaXZlZCBhIG9uZS10aW1lIHNwZWFrZXImYXBvcztzIGZlZSBmcm9tIFRha2VkYSBQaGFy
bWFjZXV0aWNhbHMuIEFmdGVyIHRoZSBwYXBlciB3YXMgYWNjZXB0ZWQgZm9yIHB1YmxpY2F0aW9u
LCBDLlYuQS4gc2VydmVkIG9uIGFuIGFkdmlzb3J5IGJvYXJkIGZvciBQaGF0aG9tIFBoYXJtYWNl
dXRpY2Fscy4gVy5ELkMuIGhhcyBzZXJ2ZWQgYXMgYSBjb25zdWx0YW50IGZvciBJcm9ud29vZCBQ
aGFybWFjZXV0aWNhbHMsIFBoYXRob20gUGhhcm1hY2V1dGljYWxzLCBSZWRIaWxsIEJpb3BoYXJt
YSBMdGQuLCBhbmQgVGFrZWRhIFBoYXJtYWNldXRpY2Fscy4gQi5NLlIuUy4gaGFzIHNlcnZlZCBv
biBhZHZpc29yeSBib2FyZHMgZm9yIEFsbGVyZ2FuIEluYywgQWxueWxhbSBQaGFybWFjZXV0aWNh
bHMsIEFyZW5hIFBoYXJtYWNldXRpY2FscywgSXJvbndvb2QgUGhhcm1hY2V1dGljYWxzLCBTYWxp
eCBQaGFybWFjZXV0aWNhbHMsIFN5bmVyZ3kgUGhhcm1hY2V1dGljYWxzLCBhbmQgVGFrZWRhIFBo
YXJtYWNldXRpY2Fscy4gQi5NLlIuUy4gc2VydmVkIGFzIGEganVkZ2UgZm9yIGEgZGlnaXRhbCBo
ZWFsdGggY29tcGV0aXRpb24gaGVsZCBieSBFbGkgTGlsbHkgYW5kIENvbXBhbnksIGFuZCBoYXMg
cmVjZWl2ZWQgcmVzZWFyY2ggZnVuZGluZyB0byBoaXMgaW5zdGl0dXRpb24gZnJvbSBBbG55bGFt
IFBoYXJtYWNldXRpY2FscywgSXJvbndvb2QgUGhhcm1hY2V1dGljYWxzLCBQZml6ZXIsIFNoaXJl
IFBoYXJtYWNldXRpY2FscywgYW5kIFRha2VkYSBQaGFybWFjZXV0aWNhbHMuPC9jdXN0b20xPjxj
dXN0b20yPlBNQzc0NzM3OTE8L2N1c3RvbTI+PGVsZWN0cm9uaWMtcmVzb3VyY2UtbnVtPjEwLjE0
MzA5L2FqZy4wMDAwMDAwMDAwMDAwNzk4PC9lbGVjdHJvbmljLXJlc291cmNlLW51bT48cmVtb3Rl
LWRhdGFiYXNlLXByb3ZpZGVyPk5MTTwvcmVtb3RlLWRhdGFiYXNlLXByb3ZpZGVyPjxsYW5ndWFn
ZT5lbmc8L2xhbmd1YWdlPjwvcmVjb3JkPjwvQ2l0ZT48L0VuZE5vdGU+AG==
</w:fldData>
        </w:fldChar>
      </w:r>
      <w:r w:rsidRPr="00AC2576">
        <w:rPr>
          <w:rFonts w:asciiTheme="majorBidi" w:hAnsiTheme="majorBidi" w:cstheme="majorBidi"/>
          <w:sz w:val="20"/>
          <w:szCs w:val="20"/>
        </w:rPr>
        <w:instrText xml:space="preserve"> ADDIN EN.CITE </w:instrText>
      </w:r>
      <w:r w:rsidRPr="00AC2576">
        <w:rPr>
          <w:rFonts w:asciiTheme="majorBidi" w:hAnsiTheme="majorBidi" w:cstheme="majorBidi"/>
          <w:sz w:val="20"/>
          <w:szCs w:val="20"/>
        </w:rPr>
        <w:fldChar w:fldCharType="begin">
          <w:fldData xml:space="preserve">PEVuZE5vdGU+PENpdGU+PEF1dGhvcj5BbG1hcmlvPC9BdXRob3I+PFllYXI+MjAyMDwvWWVhcj48
UmVjTnVtPjEzNDwvUmVjTnVtPjxEaXNwbGF5VGV4dD4oQWxtYXJpbyBldCBhbC4sIDIwMjApPC9E
aXNwbGF5VGV4dD48cmVjb3JkPjxyZWMtbnVtYmVyPjEzNDwvcmVjLW51bWJlcj48Zm9yZWlnbi1r
ZXlzPjxrZXkgYXBwPSJFTiIgZGItaWQ9InZwczlydDV6NmEycnI3ZTA5djQ1MjVwbXBlZnQ5MnJ6
dnB0ZiIgdGltZXN0YW1wPSIxNjQ1ODk4MjkxIj4xMzQ8L2tleT48L2ZvcmVpZ24ta2V5cz48cmVm
LXR5cGUgbmFtZT0iSm91cm5hbCBBcnRpY2xlIj4xNzwvcmVmLXR5cGU+PGNvbnRyaWJ1dG9ycz48
YXV0aG9ycz48YXV0aG9yPkFsbWFyaW8sIEMuIFYuPC9hdXRob3I+PGF1dGhvcj5DaGV5LCBXLiBE
LjwvYXV0aG9yPjxhdXRob3I+U3BpZWdlbCwgQi4gTS4gUi48L2F1dGhvcj48L2F1dGhvcnM+PC9j
b250cmlidXRvcnM+PGF1dGgtYWRkcmVzcz5EZXBhcnRtZW50IG9mIE1lZGljaW5lLCBDZWRhcnMt
U2luYWkgTWVkaWNhbCBDZW50ZXIsIExvcyBBbmdlbGVzLCBDYWxpZm9ybmlhLCBVU0EuJiN4RDtL
YXJzaCBEaXZpc2lvbiBvZiBHYXN0cm9lbnRlcm9sb2d5IGFuZCBIZXBhdG9sb2d5LCBDZWRhcnMt
U2luYWkgTWVkaWNhbCBDZW50ZXIsIExvcyBBbmdlbGVzLCBDYWxpZm9ybmlhLCBVU0EuJiN4RDtD
ZWRhcnMtU2luYWkgQ2VudGVyIGZvciBPdXRjb21lcyBSZXNlYXJjaCBhbmQgRWR1Y2F0aW9uIChD
Uy1DT1JFKSwgTG9zIEFuZ2VsZXMsIENhbGlmb3JuaWEsIFVTQS4mI3hEO0RpdmlzaW9uIG9mIEhl
YWx0aCBTZXJ2aWNlcyBSZXNlYXJjaCwgQ2VkYXJzLVNpbmFpIE1lZGljYWwgQ2VudGVyLCBMb3Mg
QW5nZWxlcywgQ2FsaWZvcm5pYSwgVVNBLiYjeEQ7RGl2aXNpb24gb2YgSW5mb3JtYXRpY3MsIENl
ZGFycy1TaW5haSBNZWRpY2FsIENlbnRlciwgTG9zIEFuZ2VsZXMsIENhbGlmb3JuaWEsIFVTQS4m
I3hEO0RlcGFydG1lbnQgb2YgTWVkaWNpbmUsIE1pY2hpZ2FuIE1lZGljaW5lLCBBbm4gQXJib3Is
IE1pY2hpZ2FuLCBVU0EuJiN4RDtEaXZpc2lvbiBvZiBHYXN0cm9lbnRlcm9sb2d5LCBNaWNoaWdh
biBNZWRpY2luZSwgQW5uIEFyYm9yLCBNaWNoaWdhbiwgVVNBLiYjeEQ7RGVwYXJ0bWVudCBvZiBI
ZWFsdGggUG9saWN5IGFuZCBNYW5hZ2VtZW50LCBVQ0xBIEZpZWxkaW5nIFNjaG9vbCBvZiBQdWJs
aWMgSGVhbHRoLCBMb3MgQW5nZWxlcywgQ2FsaWZvcm5pYSwgVVNBLjwvYXV0aC1hZGRyZXNzPjx0
aXRsZXM+PHRpdGxlPkluY3JlYXNlZCBSaXNrIG9mIENPVklELTE5IEFtb25nIFVzZXJzIG9mIFBy
b3RvbiBQdW1wIEluaGliaXRvcnM8L3RpdGxlPjxzZWNvbmRhcnktdGl0bGU+QW0gSiBHYXN0cm9l
bnRlcm9sPC9zZWNvbmRhcnktdGl0bGU+PC90aXRsZXM+PHBlcmlvZGljYWw+PGZ1bGwtdGl0bGU+
QW0gSiBHYXN0cm9lbnRlcm9sPC9mdWxsLXRpdGxlPjwvcGVyaW9kaWNhbD48cGFnZXM+MTcwNy0x
NzE1PC9wYWdlcz48dm9sdW1lPjExNTwvdm9sdW1lPjxudW1iZXI+MTA8L251bWJlcj48a2V5d29y
ZHM+PGtleXdvcmQ+QWRvbGVzY2VudDwva2V5d29yZD48a2V5d29yZD5BZHVsdDwva2V5d29yZD48
a2V5d29yZD5CZXRhY29yb25hdmlydXMvaXNvbGF0aW9uICZhbXA7IHB1cmlmaWNhdGlvbi8qcGF0
aG9nZW5pY2l0eTwva2V5d29yZD48a2V5d29yZD5Db3ZpZC0xOTwva2V5d29yZD48a2V5d29yZD5D
T1ZJRC0xOSBUZXN0aW5nPC9rZXl3b3JkPjxrZXl3b3JkPkNsaW5pY2FsIExhYm9yYXRvcnkgVGVj
aG5pcXVlcy9zdGF0aXN0aWNzICZhbXA7IG51bWVyaWNhbCBkYXRhPC9rZXl3b3JkPjxrZXl3b3Jk
PkNvbmZvdW5kaW5nIEZhY3RvcnMsIEVwaWRlbWlvbG9naWM8L2tleXdvcmQ+PGtleXdvcmQ+Q29y
b25hdmlydXMgSW5mZWN0aW9ucy9kaWFnbm9zaXMvKmVwaWRlbWlvbG9neS9waHlzaW9wYXRob2xv
Z3kvdmlyb2xvZ3k8L2tleXdvcmQ+PGtleXdvcmQ+RHJ1ZyBQcmVzY3JpcHRpb25zL3N0YXRpc3Rp
Y3MgJmFtcDsgbnVtZXJpY2FsIGRhdGE8L2tleXdvcmQ+PGtleXdvcmQ+RmVtYWxlPC9rZXl3b3Jk
PjxrZXl3b3JkPkdhc3RyaWMgQWNpZC8qbWV0YWJvbGlzbTwva2V5d29yZD48a2V5d29yZD5HYXN0
cmljIE11Y29zYS9kcnVnIGVmZmVjdHMvbWV0YWJvbGlzbTwva2V5d29yZD48a2V5d29yZD5HYXN0
cm9lc29waGFnZWFsIFJlZmx1eC9kcnVnIHRoZXJhcHk8L2tleXdvcmQ+PGtleXdvcmQ+R2FzdHJv
aW50ZXN0aW5hbCBNaWNyb2Jpb21lL2RydWcgZWZmZWN0cy9waHlzaW9sb2d5PC9rZXl3b3JkPjxr
ZXl3b3JkPkhlYWx0aCBTdXJ2ZXlzLypzdGF0aXN0aWNzICZhbXA7IG51bWVyaWNhbCBkYXRhPC9r
ZXl3b3JkPjxrZXl3b3JkPkhlYXJ0YnVybi9kcnVnIHRoZXJhcHk8L2tleXdvcmQ+PGtleXdvcmQ+
SHVtYW5zPC9rZXl3b3JkPjxrZXl3b3JkPkh5ZHJvZ2VuLUlvbiBDb25jZW50cmF0aW9uL2RydWcg
ZWZmZWN0czwva2V5d29yZD48a2V5d29yZD5NaWRkbGUgQWdlZDwva2V5d29yZD48a2V5d29yZD5Q
YW5kZW1pY3M8L2tleXdvcmQ+PGtleXdvcmQ+UG5ldW1vbmlhLCBWaXJhbC9kaWFnbm9zaXMvKmVw
aWRlbWlvbG9neS9waHlzaW9wYXRob2xvZ3kvdmlyb2xvZ3k8L2tleXdvcmQ+PGtleXdvcmQ+UHJv
dG9uIFB1bXAgSW5oaWJpdG9ycy8qYWR2ZXJzZSBlZmZlY3RzPC9rZXl3b3JkPjxrZXl3b3JkPlNB
UlMtQ29WLTI8L2tleXdvcmQ+PGtleXdvcmQ+WW91bmcgQWR1bHQ8L2tleXdvcmQ+PC9rZXl3b3Jk
cz48ZGF0ZXM+PHllYXI+MjAyMDwveWVhcj48cHViLWRhdGVzPjxkYXRlPk9jdDwvZGF0ZT48L3B1
Yi1kYXRlcz48L2RhdGVzPjxpc2JuPjAwMDItOTI3MCAoUHJpbnQpJiN4RDswMDAyLTkyNzA8L2lz
Ym4+PGFjY2Vzc2lvbi1udW0+MzI4NTIzNDA8L2FjY2Vzc2lvbi1udW0+PHVybHM+PC91cmxzPjxj
dXN0b20xPkd1YXJhbnRvciBvZiB0aGUgYXJ0aWNsZTogQnJlbm5hbiBNLlIuIFNwaWVnZWwsIE1E
LCBNU0hTLiBTcGVjaWZpYyBhdXRob3IgY29udHJpYnV0aW9uczogQy5WLkEuOyBXLkQuQy47IEIu
TS5SLlMuOiBzdWJzdGFudGlhbCBjb250cmlidXRpb25zIHRvIHRoZSBjb25jZXB0aW9uIGFuZCBk
ZXNpZ24gb2YgdGhlIHdvcms7IGFjcXVpc2l0aW9uLCBhbmFseXNpcywgYW5kIGludGVycHJldGF0
aW9uIG9mIGRhdGEgZm9yIHRoZSB3b3JrOyBkcmFmdGluZyB0aGUgd29yayBhbmQgcmV2aXNpbmcg
aXQgY3JpdGljYWxseSBmb3IgaW1wb3J0YW50IGludGVsbGVjdHVhbCBjb250ZW50OyBmaW5hbCBh
cHByb3ZhbCBvZiB0aGUgdmVyc2lvbiB0byBiZSBwdWJsaXNoZWQuIEZpbmFuY2lhbCBzdXBwb3J0
OiBUaGUgZGF0YSB1c2VkIGluIHRoaXMgYW5hbHlzaXMgd2VyZSBkZXJpdmVkIGZyb20gYSBsYXJn
ZXIgc3R1ZHkgZXZhbHVhdGluZyBnYXN0cm9pbnRlc3RpbmFsIHN5bXB0b21zIGluIEFtZXJpY2Eg
ZnVuZGVkIGJ5IGEgZ3JhbnQgZnJvbSBJcm9ud29vZCBQaGFybWFjZXV0aWNhbHMuIEluIHJlc3Bv
bnNlIHRvIHRoZSBDT1ZJRC0xOSBwYW5kZW1pYyBhbmQgYmVmb3JlIGxhdW5jaGluZyB0aGUgcGFy
ZW50IHN0dWR5LCB3ZSBhZGRlZCBhZGRpdGlvbmFsIHF1ZXN0aW9ucyByZWdhcmRpbmcgc2VsZi1y
ZXBvcnRlZCBDT1ZJRC0xOSB0ZXN0aW5nIGFuZCByZWxhdGVkIHN5bXB0b21zLiBTZXBhcmF0ZSBm
dW5kaW5nIHdhcyBub3QgcmVjZWl2ZWQgZm9yIHRoZSBhbmFseXNlcyBwcmVzZW50ZWQgaW4gdGhp
cyByZXBvcnQuIFRoZSBDZWRhcnMtU2luYWkgQ2VudGVyIGZvciBPdXRjb21lcyBSZXNlYXJjaCBh
bmQgRWR1Y2F0aW9uIChDUy1DT1JFKSBpcyBzdXBwb3J0ZWQgYnkgVGhlIE1hcmMgYW5kIFNoZXJp
IFJhcGFwb3J0IEZ1bmQgZm9yIERpZ2l0YWwgSGVhbHRoIFNjaWVuY2VzICZhbXA7IFByZWNpc2lv
biBIZWFsdGguIEMuVi5BLiBhbmQgQi5NLlIuUy4gYXJlIHN1cHBvcnRlZCBieSBhIE5hdGlvbmFs
IEluc3RpdHV0ZXMgb2YgSGVhbHRoL05hdGlvbmFsIENlbnRlciBmb3IgQWR2YW5jaW5nIFRyYW5z
bGF0aW9uYWwgU2NpZW5jZSBVQ0xBIENsaW5pY2FsIGFuZCBUcmFuc2xhdGlvbmFsIFNjaWVuY2Ug
SW5zdGl0dXRlIChDVFNJKSBncmFudCAoVUwxVFIwMDE4ODEpLiBQb3RlbnRpYWwgY29tcGV0aW5n
IGludGVyZXN0czogQy5WLkEuIGhhcyBhIHN0b2NrIG9wdGlvbiBncmFudCBpbiBNeSBUb3RhbCBI
ZWFsdGgsIGhhcyBzZXJ2ZWQgb24gYWR2aXNvcnkgYm9hcmRzIGZvciBCYXllciBIZWFsdGhjYXJl
IGFuZCBTeW5lcmd5IFBoYXJtYWNldXRpY2FscywgaGFzIHNlcnZlZCBhcyBhIGNvbnN1bHRhbnQg
Zm9yIEFsbnlsYW0gUGhhcm1hY2V1dGljYWxzIGFuZCBBcmVuYSBQaGFybWFjZXV0aWNhbHMsIGFu
ZCByZWNlaXZlZCBhIG9uZS10aW1lIHNwZWFrZXImYXBvcztzIGZlZSBmcm9tIFRha2VkYSBQaGFy
bWFjZXV0aWNhbHMuIEFmdGVyIHRoZSBwYXBlciB3YXMgYWNjZXB0ZWQgZm9yIHB1YmxpY2F0aW9u
LCBDLlYuQS4gc2VydmVkIG9uIGFuIGFkdmlzb3J5IGJvYXJkIGZvciBQaGF0aG9tIFBoYXJtYWNl
dXRpY2Fscy4gVy5ELkMuIGhhcyBzZXJ2ZWQgYXMgYSBjb25zdWx0YW50IGZvciBJcm9ud29vZCBQ
aGFybWFjZXV0aWNhbHMsIFBoYXRob20gUGhhcm1hY2V1dGljYWxzLCBSZWRIaWxsIEJpb3BoYXJt
YSBMdGQuLCBhbmQgVGFrZWRhIFBoYXJtYWNldXRpY2Fscy4gQi5NLlIuUy4gaGFzIHNlcnZlZCBv
biBhZHZpc29yeSBib2FyZHMgZm9yIEFsbGVyZ2FuIEluYywgQWxueWxhbSBQaGFybWFjZXV0aWNh
bHMsIEFyZW5hIFBoYXJtYWNldXRpY2FscywgSXJvbndvb2QgUGhhcm1hY2V1dGljYWxzLCBTYWxp
eCBQaGFybWFjZXV0aWNhbHMsIFN5bmVyZ3kgUGhhcm1hY2V1dGljYWxzLCBhbmQgVGFrZWRhIFBo
YXJtYWNldXRpY2Fscy4gQi5NLlIuUy4gc2VydmVkIGFzIGEganVkZ2UgZm9yIGEgZGlnaXRhbCBo
ZWFsdGggY29tcGV0aXRpb24gaGVsZCBieSBFbGkgTGlsbHkgYW5kIENvbXBhbnksIGFuZCBoYXMg
cmVjZWl2ZWQgcmVzZWFyY2ggZnVuZGluZyB0byBoaXMgaW5zdGl0dXRpb24gZnJvbSBBbG55bGFt
IFBoYXJtYWNldXRpY2FscywgSXJvbndvb2QgUGhhcm1hY2V1dGljYWxzLCBQZml6ZXIsIFNoaXJl
IFBoYXJtYWNldXRpY2FscywgYW5kIFRha2VkYSBQaGFybWFjZXV0aWNhbHMuPC9jdXN0b20xPjxj
dXN0b20yPlBNQzc0NzM3OTE8L2N1c3RvbTI+PGVsZWN0cm9uaWMtcmVzb3VyY2UtbnVtPjEwLjE0
MzA5L2FqZy4wMDAwMDAwMDAwMDAwNzk4PC9lbGVjdHJvbmljLXJlc291cmNlLW51bT48cmVtb3Rl
LWRhdGFiYXNlLXByb3ZpZGVyPk5MTTwvcmVtb3RlLWRhdGFiYXNlLXByb3ZpZGVyPjxsYW5ndWFn
ZT5lbmc8L2xhbmd1YWdlPjwvcmVjb3JkPjwvQ2l0ZT48L0VuZE5vdGU+AG==
</w:fldData>
        </w:fldChar>
      </w:r>
      <w:r w:rsidRPr="00AC2576">
        <w:rPr>
          <w:rFonts w:asciiTheme="majorBidi" w:hAnsiTheme="majorBidi" w:cstheme="majorBidi"/>
          <w:sz w:val="20"/>
          <w:szCs w:val="20"/>
        </w:rPr>
        <w:instrText xml:space="preserve"> ADDIN EN.CITE.DATA </w:instrText>
      </w:r>
      <w:r w:rsidRPr="00AC2576">
        <w:rPr>
          <w:rFonts w:asciiTheme="majorBidi" w:hAnsiTheme="majorBidi" w:cstheme="majorBidi"/>
          <w:sz w:val="20"/>
          <w:szCs w:val="20"/>
        </w:rPr>
      </w:r>
      <w:r w:rsidRPr="00AC2576">
        <w:rPr>
          <w:rFonts w:asciiTheme="majorBidi" w:hAnsiTheme="majorBidi" w:cstheme="majorBidi"/>
          <w:sz w:val="20"/>
          <w:szCs w:val="20"/>
        </w:rPr>
        <w:fldChar w:fldCharType="end"/>
      </w:r>
      <w:r w:rsidRPr="00AC2576">
        <w:rPr>
          <w:rFonts w:asciiTheme="majorBidi" w:hAnsiTheme="majorBidi" w:cstheme="majorBidi"/>
          <w:sz w:val="20"/>
          <w:szCs w:val="20"/>
        </w:rPr>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Almario et al., 2020)</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 The association between PPIs intake and positive report</w:t>
      </w:r>
      <w:r w:rsidR="009A0906">
        <w:rPr>
          <w:rFonts w:asciiTheme="majorBidi" w:hAnsiTheme="majorBidi" w:cstheme="majorBidi"/>
          <w:sz w:val="20"/>
          <w:szCs w:val="20"/>
        </w:rPr>
        <w:t>s</w:t>
      </w:r>
      <w:r w:rsidRPr="00AC2576">
        <w:rPr>
          <w:rFonts w:asciiTheme="majorBidi" w:hAnsiTheme="majorBidi" w:cstheme="majorBidi"/>
          <w:sz w:val="20"/>
          <w:szCs w:val="20"/>
        </w:rPr>
        <w:t xml:space="preserve"> of COVID-19 test was dose-dependent; </w:t>
      </w:r>
      <w:r w:rsidR="00E14AD8">
        <w:rPr>
          <w:rFonts w:asciiTheme="majorBidi" w:hAnsiTheme="majorBidi" w:cstheme="majorBidi"/>
          <w:sz w:val="20"/>
          <w:szCs w:val="20"/>
        </w:rPr>
        <w:t xml:space="preserve">the </w:t>
      </w:r>
      <w:r w:rsidRPr="00AC2576">
        <w:rPr>
          <w:rFonts w:asciiTheme="majorBidi" w:hAnsiTheme="majorBidi" w:cstheme="majorBidi"/>
          <w:sz w:val="20"/>
          <w:szCs w:val="20"/>
        </w:rPr>
        <w:t xml:space="preserve">risk was higher in individuals who were taking PPI two times per day compared with patients that were using lower doses of the PPI </w:t>
      </w:r>
      <w:r w:rsidRPr="00AC2576">
        <w:rPr>
          <w:rFonts w:asciiTheme="majorBidi" w:hAnsiTheme="majorBidi" w:cstheme="majorBidi"/>
          <w:sz w:val="20"/>
          <w:szCs w:val="20"/>
        </w:rPr>
        <w:fldChar w:fldCharType="begin">
          <w:fldData xml:space="preserve">PEVuZE5vdGU+PENpdGU+PEF1dGhvcj5BbG1hcmlvPC9BdXRob3I+PFllYXI+MjAyMDwvWWVhcj48
UmVjTnVtPjEzNDwvUmVjTnVtPjxEaXNwbGF5VGV4dD4oQWxtYXJpbyBldCBhbC4sIDIwMjApPC9E
aXNwbGF5VGV4dD48cmVjb3JkPjxyZWMtbnVtYmVyPjEzNDwvcmVjLW51bWJlcj48Zm9yZWlnbi1r
ZXlzPjxrZXkgYXBwPSJFTiIgZGItaWQ9InZwczlydDV6NmEycnI3ZTA5djQ1MjVwbXBlZnQ5MnJ6
dnB0ZiIgdGltZXN0YW1wPSIxNjQ1ODk4MjkxIj4xMzQ8L2tleT48L2ZvcmVpZ24ta2V5cz48cmVm
LXR5cGUgbmFtZT0iSm91cm5hbCBBcnRpY2xlIj4xNzwvcmVmLXR5cGU+PGNvbnRyaWJ1dG9ycz48
YXV0aG9ycz48YXV0aG9yPkFsbWFyaW8sIEMuIFYuPC9hdXRob3I+PGF1dGhvcj5DaGV5LCBXLiBE
LjwvYXV0aG9yPjxhdXRob3I+U3BpZWdlbCwgQi4gTS4gUi48L2F1dGhvcj48L2F1dGhvcnM+PC9j
b250cmlidXRvcnM+PGF1dGgtYWRkcmVzcz5EZXBhcnRtZW50IG9mIE1lZGljaW5lLCBDZWRhcnMt
U2luYWkgTWVkaWNhbCBDZW50ZXIsIExvcyBBbmdlbGVzLCBDYWxpZm9ybmlhLCBVU0EuJiN4RDtL
YXJzaCBEaXZpc2lvbiBvZiBHYXN0cm9lbnRlcm9sb2d5IGFuZCBIZXBhdG9sb2d5LCBDZWRhcnMt
U2luYWkgTWVkaWNhbCBDZW50ZXIsIExvcyBBbmdlbGVzLCBDYWxpZm9ybmlhLCBVU0EuJiN4RDtD
ZWRhcnMtU2luYWkgQ2VudGVyIGZvciBPdXRjb21lcyBSZXNlYXJjaCBhbmQgRWR1Y2F0aW9uIChD
Uy1DT1JFKSwgTG9zIEFuZ2VsZXMsIENhbGlmb3JuaWEsIFVTQS4mI3hEO0RpdmlzaW9uIG9mIEhl
YWx0aCBTZXJ2aWNlcyBSZXNlYXJjaCwgQ2VkYXJzLVNpbmFpIE1lZGljYWwgQ2VudGVyLCBMb3Mg
QW5nZWxlcywgQ2FsaWZvcm5pYSwgVVNBLiYjeEQ7RGl2aXNpb24gb2YgSW5mb3JtYXRpY3MsIENl
ZGFycy1TaW5haSBNZWRpY2FsIENlbnRlciwgTG9zIEFuZ2VsZXMsIENhbGlmb3JuaWEsIFVTQS4m
I3hEO0RlcGFydG1lbnQgb2YgTWVkaWNpbmUsIE1pY2hpZ2FuIE1lZGljaW5lLCBBbm4gQXJib3Is
IE1pY2hpZ2FuLCBVU0EuJiN4RDtEaXZpc2lvbiBvZiBHYXN0cm9lbnRlcm9sb2d5LCBNaWNoaWdh
biBNZWRpY2luZSwgQW5uIEFyYm9yLCBNaWNoaWdhbiwgVVNBLiYjeEQ7RGVwYXJ0bWVudCBvZiBI
ZWFsdGggUG9saWN5IGFuZCBNYW5hZ2VtZW50LCBVQ0xBIEZpZWxkaW5nIFNjaG9vbCBvZiBQdWJs
aWMgSGVhbHRoLCBMb3MgQW5nZWxlcywgQ2FsaWZvcm5pYSwgVVNBLjwvYXV0aC1hZGRyZXNzPjx0
aXRsZXM+PHRpdGxlPkluY3JlYXNlZCBSaXNrIG9mIENPVklELTE5IEFtb25nIFVzZXJzIG9mIFBy
b3RvbiBQdW1wIEluaGliaXRvcnM8L3RpdGxlPjxzZWNvbmRhcnktdGl0bGU+QW0gSiBHYXN0cm9l
bnRlcm9sPC9zZWNvbmRhcnktdGl0bGU+PC90aXRsZXM+PHBlcmlvZGljYWw+PGZ1bGwtdGl0bGU+
QW0gSiBHYXN0cm9lbnRlcm9sPC9mdWxsLXRpdGxlPjwvcGVyaW9kaWNhbD48cGFnZXM+MTcwNy0x
NzE1PC9wYWdlcz48dm9sdW1lPjExNTwvdm9sdW1lPjxudW1iZXI+MTA8L251bWJlcj48a2V5d29y
ZHM+PGtleXdvcmQ+QWRvbGVzY2VudDwva2V5d29yZD48a2V5d29yZD5BZHVsdDwva2V5d29yZD48
a2V5d29yZD5CZXRhY29yb25hdmlydXMvaXNvbGF0aW9uICZhbXA7IHB1cmlmaWNhdGlvbi8qcGF0
aG9nZW5pY2l0eTwva2V5d29yZD48a2V5d29yZD5Db3ZpZC0xOTwva2V5d29yZD48a2V5d29yZD5D
T1ZJRC0xOSBUZXN0aW5nPC9rZXl3b3JkPjxrZXl3b3JkPkNsaW5pY2FsIExhYm9yYXRvcnkgVGVj
aG5pcXVlcy9zdGF0aXN0aWNzICZhbXA7IG51bWVyaWNhbCBkYXRhPC9rZXl3b3JkPjxrZXl3b3Jk
PkNvbmZvdW5kaW5nIEZhY3RvcnMsIEVwaWRlbWlvbG9naWM8L2tleXdvcmQ+PGtleXdvcmQ+Q29y
b25hdmlydXMgSW5mZWN0aW9ucy9kaWFnbm9zaXMvKmVwaWRlbWlvbG9neS9waHlzaW9wYXRob2xv
Z3kvdmlyb2xvZ3k8L2tleXdvcmQ+PGtleXdvcmQ+RHJ1ZyBQcmVzY3JpcHRpb25zL3N0YXRpc3Rp
Y3MgJmFtcDsgbnVtZXJpY2FsIGRhdGE8L2tleXdvcmQ+PGtleXdvcmQ+RmVtYWxlPC9rZXl3b3Jk
PjxrZXl3b3JkPkdhc3RyaWMgQWNpZC8qbWV0YWJvbGlzbTwva2V5d29yZD48a2V5d29yZD5HYXN0
cmljIE11Y29zYS9kcnVnIGVmZmVjdHMvbWV0YWJvbGlzbTwva2V5d29yZD48a2V5d29yZD5HYXN0
cm9lc29waGFnZWFsIFJlZmx1eC9kcnVnIHRoZXJhcHk8L2tleXdvcmQ+PGtleXdvcmQ+R2FzdHJv
aW50ZXN0aW5hbCBNaWNyb2Jpb21lL2RydWcgZWZmZWN0cy9waHlzaW9sb2d5PC9rZXl3b3JkPjxr
ZXl3b3JkPkhlYWx0aCBTdXJ2ZXlzLypzdGF0aXN0aWNzICZhbXA7IG51bWVyaWNhbCBkYXRhPC9r
ZXl3b3JkPjxrZXl3b3JkPkhlYXJ0YnVybi9kcnVnIHRoZXJhcHk8L2tleXdvcmQ+PGtleXdvcmQ+
SHVtYW5zPC9rZXl3b3JkPjxrZXl3b3JkPkh5ZHJvZ2VuLUlvbiBDb25jZW50cmF0aW9uL2RydWcg
ZWZmZWN0czwva2V5d29yZD48a2V5d29yZD5NaWRkbGUgQWdlZDwva2V5d29yZD48a2V5d29yZD5Q
YW5kZW1pY3M8L2tleXdvcmQ+PGtleXdvcmQ+UG5ldW1vbmlhLCBWaXJhbC9kaWFnbm9zaXMvKmVw
aWRlbWlvbG9neS9waHlzaW9wYXRob2xvZ3kvdmlyb2xvZ3k8L2tleXdvcmQ+PGtleXdvcmQ+UHJv
dG9uIFB1bXAgSW5oaWJpdG9ycy8qYWR2ZXJzZSBlZmZlY3RzPC9rZXl3b3JkPjxrZXl3b3JkPlNB
UlMtQ29WLTI8L2tleXdvcmQ+PGtleXdvcmQ+WW91bmcgQWR1bHQ8L2tleXdvcmQ+PC9rZXl3b3Jk
cz48ZGF0ZXM+PHllYXI+MjAyMDwveWVhcj48cHViLWRhdGVzPjxkYXRlPk9jdDwvZGF0ZT48L3B1
Yi1kYXRlcz48L2RhdGVzPjxpc2JuPjAwMDItOTI3MCAoUHJpbnQpJiN4RDswMDAyLTkyNzA8L2lz
Ym4+PGFjY2Vzc2lvbi1udW0+MzI4NTIzNDA8L2FjY2Vzc2lvbi1udW0+PHVybHM+PC91cmxzPjxj
dXN0b20xPkd1YXJhbnRvciBvZiB0aGUgYXJ0aWNsZTogQnJlbm5hbiBNLlIuIFNwaWVnZWwsIE1E
LCBNU0hTLiBTcGVjaWZpYyBhdXRob3IgY29udHJpYnV0aW9uczogQy5WLkEuOyBXLkQuQy47IEIu
TS5SLlMuOiBzdWJzdGFudGlhbCBjb250cmlidXRpb25zIHRvIHRoZSBjb25jZXB0aW9uIGFuZCBk
ZXNpZ24gb2YgdGhlIHdvcms7IGFjcXVpc2l0aW9uLCBhbmFseXNpcywgYW5kIGludGVycHJldGF0
aW9uIG9mIGRhdGEgZm9yIHRoZSB3b3JrOyBkcmFmdGluZyB0aGUgd29yayBhbmQgcmV2aXNpbmcg
aXQgY3JpdGljYWxseSBmb3IgaW1wb3J0YW50IGludGVsbGVjdHVhbCBjb250ZW50OyBmaW5hbCBh
cHByb3ZhbCBvZiB0aGUgdmVyc2lvbiB0byBiZSBwdWJsaXNoZWQuIEZpbmFuY2lhbCBzdXBwb3J0
OiBUaGUgZGF0YSB1c2VkIGluIHRoaXMgYW5hbHlzaXMgd2VyZSBkZXJpdmVkIGZyb20gYSBsYXJn
ZXIgc3R1ZHkgZXZhbHVhdGluZyBnYXN0cm9pbnRlc3RpbmFsIHN5bXB0b21zIGluIEFtZXJpY2Eg
ZnVuZGVkIGJ5IGEgZ3JhbnQgZnJvbSBJcm9ud29vZCBQaGFybWFjZXV0aWNhbHMuIEluIHJlc3Bv
bnNlIHRvIHRoZSBDT1ZJRC0xOSBwYW5kZW1pYyBhbmQgYmVmb3JlIGxhdW5jaGluZyB0aGUgcGFy
ZW50IHN0dWR5LCB3ZSBhZGRlZCBhZGRpdGlvbmFsIHF1ZXN0aW9ucyByZWdhcmRpbmcgc2VsZi1y
ZXBvcnRlZCBDT1ZJRC0xOSB0ZXN0aW5nIGFuZCByZWxhdGVkIHN5bXB0b21zLiBTZXBhcmF0ZSBm
dW5kaW5nIHdhcyBub3QgcmVjZWl2ZWQgZm9yIHRoZSBhbmFseXNlcyBwcmVzZW50ZWQgaW4gdGhp
cyByZXBvcnQuIFRoZSBDZWRhcnMtU2luYWkgQ2VudGVyIGZvciBPdXRjb21lcyBSZXNlYXJjaCBh
bmQgRWR1Y2F0aW9uIChDUy1DT1JFKSBpcyBzdXBwb3J0ZWQgYnkgVGhlIE1hcmMgYW5kIFNoZXJp
IFJhcGFwb3J0IEZ1bmQgZm9yIERpZ2l0YWwgSGVhbHRoIFNjaWVuY2VzICZhbXA7IFByZWNpc2lv
biBIZWFsdGguIEMuVi5BLiBhbmQgQi5NLlIuUy4gYXJlIHN1cHBvcnRlZCBieSBhIE5hdGlvbmFs
IEluc3RpdHV0ZXMgb2YgSGVhbHRoL05hdGlvbmFsIENlbnRlciBmb3IgQWR2YW5jaW5nIFRyYW5z
bGF0aW9uYWwgU2NpZW5jZSBVQ0xBIENsaW5pY2FsIGFuZCBUcmFuc2xhdGlvbmFsIFNjaWVuY2Ug
SW5zdGl0dXRlIChDVFNJKSBncmFudCAoVUwxVFIwMDE4ODEpLiBQb3RlbnRpYWwgY29tcGV0aW5n
IGludGVyZXN0czogQy5WLkEuIGhhcyBhIHN0b2NrIG9wdGlvbiBncmFudCBpbiBNeSBUb3RhbCBI
ZWFsdGgsIGhhcyBzZXJ2ZWQgb24gYWR2aXNvcnkgYm9hcmRzIGZvciBCYXllciBIZWFsdGhjYXJl
IGFuZCBTeW5lcmd5IFBoYXJtYWNldXRpY2FscywgaGFzIHNlcnZlZCBhcyBhIGNvbnN1bHRhbnQg
Zm9yIEFsbnlsYW0gUGhhcm1hY2V1dGljYWxzIGFuZCBBcmVuYSBQaGFybWFjZXV0aWNhbHMsIGFu
ZCByZWNlaXZlZCBhIG9uZS10aW1lIHNwZWFrZXImYXBvcztzIGZlZSBmcm9tIFRha2VkYSBQaGFy
bWFjZXV0aWNhbHMuIEFmdGVyIHRoZSBwYXBlciB3YXMgYWNjZXB0ZWQgZm9yIHB1YmxpY2F0aW9u
LCBDLlYuQS4gc2VydmVkIG9uIGFuIGFkdmlzb3J5IGJvYXJkIGZvciBQaGF0aG9tIFBoYXJtYWNl
dXRpY2Fscy4gVy5ELkMuIGhhcyBzZXJ2ZWQgYXMgYSBjb25zdWx0YW50IGZvciBJcm9ud29vZCBQ
aGFybWFjZXV0aWNhbHMsIFBoYXRob20gUGhhcm1hY2V1dGljYWxzLCBSZWRIaWxsIEJpb3BoYXJt
YSBMdGQuLCBhbmQgVGFrZWRhIFBoYXJtYWNldXRpY2Fscy4gQi5NLlIuUy4gaGFzIHNlcnZlZCBv
biBhZHZpc29yeSBib2FyZHMgZm9yIEFsbGVyZ2FuIEluYywgQWxueWxhbSBQaGFybWFjZXV0aWNh
bHMsIEFyZW5hIFBoYXJtYWNldXRpY2FscywgSXJvbndvb2QgUGhhcm1hY2V1dGljYWxzLCBTYWxp
eCBQaGFybWFjZXV0aWNhbHMsIFN5bmVyZ3kgUGhhcm1hY2V1dGljYWxzLCBhbmQgVGFrZWRhIFBo
YXJtYWNldXRpY2Fscy4gQi5NLlIuUy4gc2VydmVkIGFzIGEganVkZ2UgZm9yIGEgZGlnaXRhbCBo
ZWFsdGggY29tcGV0aXRpb24gaGVsZCBieSBFbGkgTGlsbHkgYW5kIENvbXBhbnksIGFuZCBoYXMg
cmVjZWl2ZWQgcmVzZWFyY2ggZnVuZGluZyB0byBoaXMgaW5zdGl0dXRpb24gZnJvbSBBbG55bGFt
IFBoYXJtYWNldXRpY2FscywgSXJvbndvb2QgUGhhcm1hY2V1dGljYWxzLCBQZml6ZXIsIFNoaXJl
IFBoYXJtYWNldXRpY2FscywgYW5kIFRha2VkYSBQaGFybWFjZXV0aWNhbHMuPC9jdXN0b20xPjxj
dXN0b20yPlBNQzc0NzM3OTE8L2N1c3RvbTI+PGVsZWN0cm9uaWMtcmVzb3VyY2UtbnVtPjEwLjE0
MzA5L2FqZy4wMDAwMDAwMDAwMDAwNzk4PC9lbGVjdHJvbmljLXJlc291cmNlLW51bT48cmVtb3Rl
LWRhdGFiYXNlLXByb3ZpZGVyPk5MTTwvcmVtb3RlLWRhdGFiYXNlLXByb3ZpZGVyPjxsYW5ndWFn
ZT5lbmc8L2xhbmd1YWdlPjwvcmVjb3JkPjwvQ2l0ZT48L0VuZE5vdGU+AG==
</w:fldData>
        </w:fldChar>
      </w:r>
      <w:r w:rsidRPr="00AC2576">
        <w:rPr>
          <w:rFonts w:asciiTheme="majorBidi" w:hAnsiTheme="majorBidi" w:cstheme="majorBidi"/>
          <w:sz w:val="20"/>
          <w:szCs w:val="20"/>
        </w:rPr>
        <w:instrText xml:space="preserve"> ADDIN EN.CITE </w:instrText>
      </w:r>
      <w:r w:rsidRPr="00AC2576">
        <w:rPr>
          <w:rFonts w:asciiTheme="majorBidi" w:hAnsiTheme="majorBidi" w:cstheme="majorBidi"/>
          <w:sz w:val="20"/>
          <w:szCs w:val="20"/>
        </w:rPr>
        <w:fldChar w:fldCharType="begin">
          <w:fldData xml:space="preserve">PEVuZE5vdGU+PENpdGU+PEF1dGhvcj5BbG1hcmlvPC9BdXRob3I+PFllYXI+MjAyMDwvWWVhcj48
UmVjTnVtPjEzNDwvUmVjTnVtPjxEaXNwbGF5VGV4dD4oQWxtYXJpbyBldCBhbC4sIDIwMjApPC9E
aXNwbGF5VGV4dD48cmVjb3JkPjxyZWMtbnVtYmVyPjEzNDwvcmVjLW51bWJlcj48Zm9yZWlnbi1r
ZXlzPjxrZXkgYXBwPSJFTiIgZGItaWQ9InZwczlydDV6NmEycnI3ZTA5djQ1MjVwbXBlZnQ5MnJ6
dnB0ZiIgdGltZXN0YW1wPSIxNjQ1ODk4MjkxIj4xMzQ8L2tleT48L2ZvcmVpZ24ta2V5cz48cmVm
LXR5cGUgbmFtZT0iSm91cm5hbCBBcnRpY2xlIj4xNzwvcmVmLXR5cGU+PGNvbnRyaWJ1dG9ycz48
YXV0aG9ycz48YXV0aG9yPkFsbWFyaW8sIEMuIFYuPC9hdXRob3I+PGF1dGhvcj5DaGV5LCBXLiBE
LjwvYXV0aG9yPjxhdXRob3I+U3BpZWdlbCwgQi4gTS4gUi48L2F1dGhvcj48L2F1dGhvcnM+PC9j
b250cmlidXRvcnM+PGF1dGgtYWRkcmVzcz5EZXBhcnRtZW50IG9mIE1lZGljaW5lLCBDZWRhcnMt
U2luYWkgTWVkaWNhbCBDZW50ZXIsIExvcyBBbmdlbGVzLCBDYWxpZm9ybmlhLCBVU0EuJiN4RDtL
YXJzaCBEaXZpc2lvbiBvZiBHYXN0cm9lbnRlcm9sb2d5IGFuZCBIZXBhdG9sb2d5LCBDZWRhcnMt
U2luYWkgTWVkaWNhbCBDZW50ZXIsIExvcyBBbmdlbGVzLCBDYWxpZm9ybmlhLCBVU0EuJiN4RDtD
ZWRhcnMtU2luYWkgQ2VudGVyIGZvciBPdXRjb21lcyBSZXNlYXJjaCBhbmQgRWR1Y2F0aW9uIChD
Uy1DT1JFKSwgTG9zIEFuZ2VsZXMsIENhbGlmb3JuaWEsIFVTQS4mI3hEO0RpdmlzaW9uIG9mIEhl
YWx0aCBTZXJ2aWNlcyBSZXNlYXJjaCwgQ2VkYXJzLVNpbmFpIE1lZGljYWwgQ2VudGVyLCBMb3Mg
QW5nZWxlcywgQ2FsaWZvcm5pYSwgVVNBLiYjeEQ7RGl2aXNpb24gb2YgSW5mb3JtYXRpY3MsIENl
ZGFycy1TaW5haSBNZWRpY2FsIENlbnRlciwgTG9zIEFuZ2VsZXMsIENhbGlmb3JuaWEsIFVTQS4m
I3hEO0RlcGFydG1lbnQgb2YgTWVkaWNpbmUsIE1pY2hpZ2FuIE1lZGljaW5lLCBBbm4gQXJib3Is
IE1pY2hpZ2FuLCBVU0EuJiN4RDtEaXZpc2lvbiBvZiBHYXN0cm9lbnRlcm9sb2d5LCBNaWNoaWdh
biBNZWRpY2luZSwgQW5uIEFyYm9yLCBNaWNoaWdhbiwgVVNBLiYjeEQ7RGVwYXJ0bWVudCBvZiBI
ZWFsdGggUG9saWN5IGFuZCBNYW5hZ2VtZW50LCBVQ0xBIEZpZWxkaW5nIFNjaG9vbCBvZiBQdWJs
aWMgSGVhbHRoLCBMb3MgQW5nZWxlcywgQ2FsaWZvcm5pYSwgVVNBLjwvYXV0aC1hZGRyZXNzPjx0
aXRsZXM+PHRpdGxlPkluY3JlYXNlZCBSaXNrIG9mIENPVklELTE5IEFtb25nIFVzZXJzIG9mIFBy
b3RvbiBQdW1wIEluaGliaXRvcnM8L3RpdGxlPjxzZWNvbmRhcnktdGl0bGU+QW0gSiBHYXN0cm9l
bnRlcm9sPC9zZWNvbmRhcnktdGl0bGU+PC90aXRsZXM+PHBlcmlvZGljYWw+PGZ1bGwtdGl0bGU+
QW0gSiBHYXN0cm9lbnRlcm9sPC9mdWxsLXRpdGxlPjwvcGVyaW9kaWNhbD48cGFnZXM+MTcwNy0x
NzE1PC9wYWdlcz48dm9sdW1lPjExNTwvdm9sdW1lPjxudW1iZXI+MTA8L251bWJlcj48a2V5d29y
ZHM+PGtleXdvcmQ+QWRvbGVzY2VudDwva2V5d29yZD48a2V5d29yZD5BZHVsdDwva2V5d29yZD48
a2V5d29yZD5CZXRhY29yb25hdmlydXMvaXNvbGF0aW9uICZhbXA7IHB1cmlmaWNhdGlvbi8qcGF0
aG9nZW5pY2l0eTwva2V5d29yZD48a2V5d29yZD5Db3ZpZC0xOTwva2V5d29yZD48a2V5d29yZD5D
T1ZJRC0xOSBUZXN0aW5nPC9rZXl3b3JkPjxrZXl3b3JkPkNsaW5pY2FsIExhYm9yYXRvcnkgVGVj
aG5pcXVlcy9zdGF0aXN0aWNzICZhbXA7IG51bWVyaWNhbCBkYXRhPC9rZXl3b3JkPjxrZXl3b3Jk
PkNvbmZvdW5kaW5nIEZhY3RvcnMsIEVwaWRlbWlvbG9naWM8L2tleXdvcmQ+PGtleXdvcmQ+Q29y
b25hdmlydXMgSW5mZWN0aW9ucy9kaWFnbm9zaXMvKmVwaWRlbWlvbG9neS9waHlzaW9wYXRob2xv
Z3kvdmlyb2xvZ3k8L2tleXdvcmQ+PGtleXdvcmQ+RHJ1ZyBQcmVzY3JpcHRpb25zL3N0YXRpc3Rp
Y3MgJmFtcDsgbnVtZXJpY2FsIGRhdGE8L2tleXdvcmQ+PGtleXdvcmQ+RmVtYWxlPC9rZXl3b3Jk
PjxrZXl3b3JkPkdhc3RyaWMgQWNpZC8qbWV0YWJvbGlzbTwva2V5d29yZD48a2V5d29yZD5HYXN0
cmljIE11Y29zYS9kcnVnIGVmZmVjdHMvbWV0YWJvbGlzbTwva2V5d29yZD48a2V5d29yZD5HYXN0
cm9lc29waGFnZWFsIFJlZmx1eC9kcnVnIHRoZXJhcHk8L2tleXdvcmQ+PGtleXdvcmQ+R2FzdHJv
aW50ZXN0aW5hbCBNaWNyb2Jpb21lL2RydWcgZWZmZWN0cy9waHlzaW9sb2d5PC9rZXl3b3JkPjxr
ZXl3b3JkPkhlYWx0aCBTdXJ2ZXlzLypzdGF0aXN0aWNzICZhbXA7IG51bWVyaWNhbCBkYXRhPC9r
ZXl3b3JkPjxrZXl3b3JkPkhlYXJ0YnVybi9kcnVnIHRoZXJhcHk8L2tleXdvcmQ+PGtleXdvcmQ+
SHVtYW5zPC9rZXl3b3JkPjxrZXl3b3JkPkh5ZHJvZ2VuLUlvbiBDb25jZW50cmF0aW9uL2RydWcg
ZWZmZWN0czwva2V5d29yZD48a2V5d29yZD5NaWRkbGUgQWdlZDwva2V5d29yZD48a2V5d29yZD5Q
YW5kZW1pY3M8L2tleXdvcmQ+PGtleXdvcmQ+UG5ldW1vbmlhLCBWaXJhbC9kaWFnbm9zaXMvKmVw
aWRlbWlvbG9neS9waHlzaW9wYXRob2xvZ3kvdmlyb2xvZ3k8L2tleXdvcmQ+PGtleXdvcmQ+UHJv
dG9uIFB1bXAgSW5oaWJpdG9ycy8qYWR2ZXJzZSBlZmZlY3RzPC9rZXl3b3JkPjxrZXl3b3JkPlNB
UlMtQ29WLTI8L2tleXdvcmQ+PGtleXdvcmQ+WW91bmcgQWR1bHQ8L2tleXdvcmQ+PC9rZXl3b3Jk
cz48ZGF0ZXM+PHllYXI+MjAyMDwveWVhcj48cHViLWRhdGVzPjxkYXRlPk9jdDwvZGF0ZT48L3B1
Yi1kYXRlcz48L2RhdGVzPjxpc2JuPjAwMDItOTI3MCAoUHJpbnQpJiN4RDswMDAyLTkyNzA8L2lz
Ym4+PGFjY2Vzc2lvbi1udW0+MzI4NTIzNDA8L2FjY2Vzc2lvbi1udW0+PHVybHM+PC91cmxzPjxj
dXN0b20xPkd1YXJhbnRvciBvZiB0aGUgYXJ0aWNsZTogQnJlbm5hbiBNLlIuIFNwaWVnZWwsIE1E
LCBNU0hTLiBTcGVjaWZpYyBhdXRob3IgY29udHJpYnV0aW9uczogQy5WLkEuOyBXLkQuQy47IEIu
TS5SLlMuOiBzdWJzdGFudGlhbCBjb250cmlidXRpb25zIHRvIHRoZSBjb25jZXB0aW9uIGFuZCBk
ZXNpZ24gb2YgdGhlIHdvcms7IGFjcXVpc2l0aW9uLCBhbmFseXNpcywgYW5kIGludGVycHJldGF0
aW9uIG9mIGRhdGEgZm9yIHRoZSB3b3JrOyBkcmFmdGluZyB0aGUgd29yayBhbmQgcmV2aXNpbmcg
aXQgY3JpdGljYWxseSBmb3IgaW1wb3J0YW50IGludGVsbGVjdHVhbCBjb250ZW50OyBmaW5hbCBh
cHByb3ZhbCBvZiB0aGUgdmVyc2lvbiB0byBiZSBwdWJsaXNoZWQuIEZpbmFuY2lhbCBzdXBwb3J0
OiBUaGUgZGF0YSB1c2VkIGluIHRoaXMgYW5hbHlzaXMgd2VyZSBkZXJpdmVkIGZyb20gYSBsYXJn
ZXIgc3R1ZHkgZXZhbHVhdGluZyBnYXN0cm9pbnRlc3RpbmFsIHN5bXB0b21zIGluIEFtZXJpY2Eg
ZnVuZGVkIGJ5IGEgZ3JhbnQgZnJvbSBJcm9ud29vZCBQaGFybWFjZXV0aWNhbHMuIEluIHJlc3Bv
bnNlIHRvIHRoZSBDT1ZJRC0xOSBwYW5kZW1pYyBhbmQgYmVmb3JlIGxhdW5jaGluZyB0aGUgcGFy
ZW50IHN0dWR5LCB3ZSBhZGRlZCBhZGRpdGlvbmFsIHF1ZXN0aW9ucyByZWdhcmRpbmcgc2VsZi1y
ZXBvcnRlZCBDT1ZJRC0xOSB0ZXN0aW5nIGFuZCByZWxhdGVkIHN5bXB0b21zLiBTZXBhcmF0ZSBm
dW5kaW5nIHdhcyBub3QgcmVjZWl2ZWQgZm9yIHRoZSBhbmFseXNlcyBwcmVzZW50ZWQgaW4gdGhp
cyByZXBvcnQuIFRoZSBDZWRhcnMtU2luYWkgQ2VudGVyIGZvciBPdXRjb21lcyBSZXNlYXJjaCBh
bmQgRWR1Y2F0aW9uIChDUy1DT1JFKSBpcyBzdXBwb3J0ZWQgYnkgVGhlIE1hcmMgYW5kIFNoZXJp
IFJhcGFwb3J0IEZ1bmQgZm9yIERpZ2l0YWwgSGVhbHRoIFNjaWVuY2VzICZhbXA7IFByZWNpc2lv
biBIZWFsdGguIEMuVi5BLiBhbmQgQi5NLlIuUy4gYXJlIHN1cHBvcnRlZCBieSBhIE5hdGlvbmFs
IEluc3RpdHV0ZXMgb2YgSGVhbHRoL05hdGlvbmFsIENlbnRlciBmb3IgQWR2YW5jaW5nIFRyYW5z
bGF0aW9uYWwgU2NpZW5jZSBVQ0xBIENsaW5pY2FsIGFuZCBUcmFuc2xhdGlvbmFsIFNjaWVuY2Ug
SW5zdGl0dXRlIChDVFNJKSBncmFudCAoVUwxVFIwMDE4ODEpLiBQb3RlbnRpYWwgY29tcGV0aW5n
IGludGVyZXN0czogQy5WLkEuIGhhcyBhIHN0b2NrIG9wdGlvbiBncmFudCBpbiBNeSBUb3RhbCBI
ZWFsdGgsIGhhcyBzZXJ2ZWQgb24gYWR2aXNvcnkgYm9hcmRzIGZvciBCYXllciBIZWFsdGhjYXJl
IGFuZCBTeW5lcmd5IFBoYXJtYWNldXRpY2FscywgaGFzIHNlcnZlZCBhcyBhIGNvbnN1bHRhbnQg
Zm9yIEFsbnlsYW0gUGhhcm1hY2V1dGljYWxzIGFuZCBBcmVuYSBQaGFybWFjZXV0aWNhbHMsIGFu
ZCByZWNlaXZlZCBhIG9uZS10aW1lIHNwZWFrZXImYXBvcztzIGZlZSBmcm9tIFRha2VkYSBQaGFy
bWFjZXV0aWNhbHMuIEFmdGVyIHRoZSBwYXBlciB3YXMgYWNjZXB0ZWQgZm9yIHB1YmxpY2F0aW9u
LCBDLlYuQS4gc2VydmVkIG9uIGFuIGFkdmlzb3J5IGJvYXJkIGZvciBQaGF0aG9tIFBoYXJtYWNl
dXRpY2Fscy4gVy5ELkMuIGhhcyBzZXJ2ZWQgYXMgYSBjb25zdWx0YW50IGZvciBJcm9ud29vZCBQ
aGFybWFjZXV0aWNhbHMsIFBoYXRob20gUGhhcm1hY2V1dGljYWxzLCBSZWRIaWxsIEJpb3BoYXJt
YSBMdGQuLCBhbmQgVGFrZWRhIFBoYXJtYWNldXRpY2Fscy4gQi5NLlIuUy4gaGFzIHNlcnZlZCBv
biBhZHZpc29yeSBib2FyZHMgZm9yIEFsbGVyZ2FuIEluYywgQWxueWxhbSBQaGFybWFjZXV0aWNh
bHMsIEFyZW5hIFBoYXJtYWNldXRpY2FscywgSXJvbndvb2QgUGhhcm1hY2V1dGljYWxzLCBTYWxp
eCBQaGFybWFjZXV0aWNhbHMsIFN5bmVyZ3kgUGhhcm1hY2V1dGljYWxzLCBhbmQgVGFrZWRhIFBo
YXJtYWNldXRpY2Fscy4gQi5NLlIuUy4gc2VydmVkIGFzIGEganVkZ2UgZm9yIGEgZGlnaXRhbCBo
ZWFsdGggY29tcGV0aXRpb24gaGVsZCBieSBFbGkgTGlsbHkgYW5kIENvbXBhbnksIGFuZCBoYXMg
cmVjZWl2ZWQgcmVzZWFyY2ggZnVuZGluZyB0byBoaXMgaW5zdGl0dXRpb24gZnJvbSBBbG55bGFt
IFBoYXJtYWNldXRpY2FscywgSXJvbndvb2QgUGhhcm1hY2V1dGljYWxzLCBQZml6ZXIsIFNoaXJl
IFBoYXJtYWNldXRpY2FscywgYW5kIFRha2VkYSBQaGFybWFjZXV0aWNhbHMuPC9jdXN0b20xPjxj
dXN0b20yPlBNQzc0NzM3OTE8L2N1c3RvbTI+PGVsZWN0cm9uaWMtcmVzb3VyY2UtbnVtPjEwLjE0
MzA5L2FqZy4wMDAwMDAwMDAwMDAwNzk4PC9lbGVjdHJvbmljLXJlc291cmNlLW51bT48cmVtb3Rl
LWRhdGFiYXNlLXByb3ZpZGVyPk5MTTwvcmVtb3RlLWRhdGFiYXNlLXByb3ZpZGVyPjxsYW5ndWFn
ZT5lbmc8L2xhbmd1YWdlPjwvcmVjb3JkPjwvQ2l0ZT48L0VuZE5vdGU+AG==
</w:fldData>
        </w:fldChar>
      </w:r>
      <w:r w:rsidRPr="00AC2576">
        <w:rPr>
          <w:rFonts w:asciiTheme="majorBidi" w:hAnsiTheme="majorBidi" w:cstheme="majorBidi"/>
          <w:sz w:val="20"/>
          <w:szCs w:val="20"/>
        </w:rPr>
        <w:instrText xml:space="preserve"> ADDIN EN.CITE.DATA </w:instrText>
      </w:r>
      <w:r w:rsidRPr="00AC2576">
        <w:rPr>
          <w:rFonts w:asciiTheme="majorBidi" w:hAnsiTheme="majorBidi" w:cstheme="majorBidi"/>
          <w:sz w:val="20"/>
          <w:szCs w:val="20"/>
        </w:rPr>
      </w:r>
      <w:r w:rsidRPr="00AC2576">
        <w:rPr>
          <w:rFonts w:asciiTheme="majorBidi" w:hAnsiTheme="majorBidi" w:cstheme="majorBidi"/>
          <w:sz w:val="20"/>
          <w:szCs w:val="20"/>
        </w:rPr>
        <w:fldChar w:fldCharType="end"/>
      </w:r>
      <w:r w:rsidRPr="00AC2576">
        <w:rPr>
          <w:rFonts w:asciiTheme="majorBidi" w:hAnsiTheme="majorBidi" w:cstheme="majorBidi"/>
          <w:sz w:val="20"/>
          <w:szCs w:val="20"/>
        </w:rPr>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Almario et al., 2020)</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 xml:space="preserve">. An observational case-control study conducted by </w:t>
      </w:r>
      <w:proofErr w:type="spellStart"/>
      <w:r w:rsidRPr="00AC2576">
        <w:rPr>
          <w:rFonts w:asciiTheme="majorBidi" w:hAnsiTheme="majorBidi" w:cstheme="majorBidi"/>
          <w:sz w:val="20"/>
          <w:szCs w:val="20"/>
        </w:rPr>
        <w:t>Israelsen</w:t>
      </w:r>
      <w:proofErr w:type="spellEnd"/>
      <w:r w:rsidRPr="00AC2576">
        <w:rPr>
          <w:rFonts w:asciiTheme="majorBidi" w:hAnsiTheme="majorBidi" w:cstheme="majorBidi"/>
          <w:sz w:val="20"/>
          <w:szCs w:val="20"/>
        </w:rPr>
        <w:t xml:space="preserve"> et al. in Denmark showed that current PPI use was associated with </w:t>
      </w:r>
      <w:r w:rsidR="00E14AD8">
        <w:rPr>
          <w:rFonts w:asciiTheme="majorBidi" w:hAnsiTheme="majorBidi" w:cstheme="majorBidi"/>
          <w:sz w:val="20"/>
          <w:szCs w:val="20"/>
        </w:rPr>
        <w:t xml:space="preserve">an </w:t>
      </w:r>
      <w:r w:rsidRPr="00AC2576">
        <w:rPr>
          <w:rFonts w:asciiTheme="majorBidi" w:hAnsiTheme="majorBidi" w:cstheme="majorBidi"/>
          <w:sz w:val="20"/>
          <w:szCs w:val="20"/>
        </w:rPr>
        <w:t xml:space="preserve">increased risk of infection; (ORs 1.08; 95% CI, 1.03–1.13) </w:t>
      </w:r>
      <w:r w:rsidRPr="00AC2576">
        <w:rPr>
          <w:rFonts w:asciiTheme="majorBidi" w:hAnsiTheme="majorBidi" w:cstheme="majorBidi"/>
          <w:sz w:val="20"/>
          <w:szCs w:val="20"/>
        </w:rPr>
        <w:fldChar w:fldCharType="begin"/>
      </w:r>
      <w:r w:rsidRPr="00AC2576">
        <w:rPr>
          <w:rFonts w:asciiTheme="majorBidi" w:hAnsiTheme="majorBidi" w:cstheme="majorBidi"/>
          <w:sz w:val="20"/>
          <w:szCs w:val="20"/>
        </w:rPr>
        <w:instrText xml:space="preserve"> ADDIN EN.CITE &lt;EndNote&gt;&lt;Cite&gt;&lt;Author&gt;Israelsen&lt;/Author&gt;&lt;Year&gt;2021&lt;/Year&gt;&lt;RecNum&gt;5&lt;/RecNum&gt;&lt;DisplayText&gt;(Israelsen et al., 2021)&lt;/DisplayText&gt;&lt;record&gt;&lt;rec-number&gt;5&lt;/rec-number&gt;&lt;foreign-keys&gt;&lt;key app="EN" db-id="txxve5x0st2sr3e0td4v0xp420adt2990daf" timestamp="1648403878"&gt;5&lt;/key&gt;&lt;/foreign-keys&gt;&lt;ref-type name="Journal Article"&gt;17&lt;/ref-type&gt;&lt;contributors&gt;&lt;authors&gt;&lt;author&gt;Israelsen, Simone Bastrup&lt;/author&gt;&lt;author&gt;Ernst, Martin Thomsen&lt;/author&gt;&lt;author&gt;Lundh, Andreas&lt;/author&gt;&lt;author&gt;Lundbo, Lene Fogt&lt;/author&gt;&lt;author&gt;Sandholdt, Håkon&lt;/author&gt;&lt;author&gt;Hallas, Jesper&lt;/author&gt;&lt;author&gt;Benfield, Thomas&lt;/author&gt;&lt;/authors&gt;&lt;/contributors&gt;&lt;titles&gt;&lt;title&gt;Proton pump inhibitor use is not strongly associated with SARS-CoV-2 related outcomes: a nationwide study and meta-analysis&lt;/title&gt;&lt;secondary-title&gt;Clinical Gastroenterology and Hepatology&lt;/secondary-title&gt;&lt;/titles&gt;&lt;periodical&gt;&lt;full-title&gt;Clinical Gastroenterology and Hepatology&lt;/full-title&gt;&lt;/periodical&gt;&lt;pages&gt;1845-1854. e6&lt;/pages&gt;&lt;volume&gt;19&lt;/volume&gt;&lt;number&gt;9&lt;/number&gt;&lt;dates&gt;&lt;year&gt;2021&lt;/year&gt;&lt;/dates&gt;&lt;isbn&gt;1542-3565&lt;/isbn&gt;&lt;urls&gt;&lt;/urls&gt;&lt;/record&gt;&lt;/Cite&gt;&lt;/EndNote&gt;</w:instrText>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Israelsen et al., 2021)</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 xml:space="preserve">. Among SARS-CoV-2 cases, PPI use was associated with </w:t>
      </w:r>
      <w:r w:rsidR="002E5372">
        <w:rPr>
          <w:rFonts w:asciiTheme="majorBidi" w:hAnsiTheme="majorBidi" w:cstheme="majorBidi"/>
          <w:sz w:val="20"/>
          <w:szCs w:val="20"/>
        </w:rPr>
        <w:t xml:space="preserve">an </w:t>
      </w:r>
      <w:r w:rsidRPr="00AC2576">
        <w:rPr>
          <w:rFonts w:asciiTheme="majorBidi" w:hAnsiTheme="majorBidi" w:cstheme="majorBidi"/>
          <w:sz w:val="20"/>
          <w:szCs w:val="20"/>
        </w:rPr>
        <w:t xml:space="preserve">increased risk of hospital admission (ORs 1.13; 95% CI, 1.03-1.24), but not with other severe outcomes </w:t>
      </w:r>
      <w:r w:rsidRPr="00AC2576">
        <w:rPr>
          <w:rFonts w:asciiTheme="majorBidi" w:hAnsiTheme="majorBidi" w:cstheme="majorBidi"/>
          <w:sz w:val="20"/>
          <w:szCs w:val="20"/>
        </w:rPr>
        <w:fldChar w:fldCharType="begin"/>
      </w:r>
      <w:r w:rsidRPr="00AC2576">
        <w:rPr>
          <w:rFonts w:asciiTheme="majorBidi" w:hAnsiTheme="majorBidi" w:cstheme="majorBidi"/>
          <w:sz w:val="20"/>
          <w:szCs w:val="20"/>
        </w:rPr>
        <w:instrText xml:space="preserve"> ADDIN EN.CITE &lt;EndNote&gt;&lt;Cite&gt;&lt;Author&gt;Israelsen&lt;/Author&gt;&lt;Year&gt;2021&lt;/Year&gt;&lt;RecNum&gt;5&lt;/RecNum&gt;&lt;DisplayText&gt;(Israelsen et al., 2021)&lt;/DisplayText&gt;&lt;record&gt;&lt;rec-number&gt;5&lt;/rec-number&gt;&lt;foreign-keys&gt;&lt;key app="EN" db-id="txxve5x0st2sr3e0td4v0xp420adt2990daf" timestamp="1648403878"&gt;5&lt;/key&gt;&lt;/foreign-keys&gt;&lt;ref-type name="Journal Article"&gt;17&lt;/ref-type&gt;&lt;contributors&gt;&lt;authors&gt;&lt;author&gt;Israelsen, Simone Bastrup&lt;/author&gt;&lt;author&gt;Ernst, Martin Thomsen&lt;/author&gt;&lt;author&gt;Lundh, Andreas&lt;/author&gt;&lt;author&gt;Lundbo, Lene Fogt&lt;/author&gt;&lt;author&gt;Sandholdt, Håkon&lt;/author&gt;&lt;author&gt;Hallas, Jesper&lt;/author&gt;&lt;author&gt;Benfield, Thomas&lt;/author&gt;&lt;/authors&gt;&lt;/contributors&gt;&lt;titles&gt;&lt;title&gt;Proton pump inhibitor use is not strongly associated with SARS-CoV-2 related outcomes: a nationwide study and meta-analysis&lt;/title&gt;&lt;secondary-title&gt;Clinical Gastroenterology and Hepatology&lt;/secondary-title&gt;&lt;/titles&gt;&lt;periodical&gt;&lt;full-title&gt;Clinical Gastroenterology and Hepatology&lt;/full-title&gt;&lt;/periodical&gt;&lt;pages&gt;1845-1854. e6&lt;/pages&gt;&lt;volume&gt;19&lt;/volume&gt;&lt;number&gt;9&lt;/number&gt;&lt;dates&gt;&lt;year&gt;2021&lt;/year&gt;&lt;/dates&gt;&lt;isbn&gt;1542-3565&lt;/isbn&gt;&lt;urls&gt;&lt;/urls&gt;&lt;/record&gt;&lt;/Cite&gt;&lt;/EndNote&gt;</w:instrText>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Israelsen et al., 2021)</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 Moreover</w:t>
      </w:r>
      <w:r w:rsidR="00976545">
        <w:rPr>
          <w:rFonts w:asciiTheme="majorBidi" w:hAnsiTheme="majorBidi" w:cstheme="majorBidi"/>
          <w:sz w:val="20"/>
          <w:szCs w:val="20"/>
        </w:rPr>
        <w:t>,</w:t>
      </w:r>
      <w:r w:rsidRPr="00AC2576">
        <w:rPr>
          <w:rFonts w:asciiTheme="majorBidi" w:hAnsiTheme="majorBidi" w:cstheme="majorBidi"/>
          <w:sz w:val="20"/>
          <w:szCs w:val="20"/>
        </w:rPr>
        <w:t xml:space="preserve"> an updat</w:t>
      </w:r>
      <w:r w:rsidR="00976545">
        <w:rPr>
          <w:rFonts w:asciiTheme="majorBidi" w:hAnsiTheme="majorBidi" w:cstheme="majorBidi"/>
          <w:sz w:val="20"/>
          <w:szCs w:val="20"/>
        </w:rPr>
        <w:t>e</w:t>
      </w:r>
      <w:r w:rsidRPr="00AC2576">
        <w:rPr>
          <w:rFonts w:asciiTheme="majorBidi" w:hAnsiTheme="majorBidi" w:cstheme="majorBidi"/>
          <w:sz w:val="20"/>
          <w:szCs w:val="20"/>
        </w:rPr>
        <w:t xml:space="preserve"> of this study demonstrated no significant relationship between PPIs use and susceptibility to COVID-19 and risk of infection or mortality</w:t>
      </w:r>
      <w:r w:rsidRPr="00AC2576">
        <w:rPr>
          <w:rFonts w:asciiTheme="majorBidi" w:hAnsiTheme="majorBidi" w:cstheme="majorBidi"/>
          <w:sz w:val="20"/>
          <w:szCs w:val="20"/>
          <w:rtl/>
        </w:rPr>
        <w:t xml:space="preserve"> </w:t>
      </w:r>
      <w:r w:rsidRPr="00AC2576">
        <w:rPr>
          <w:rFonts w:asciiTheme="majorBidi" w:hAnsiTheme="majorBidi" w:cstheme="majorBidi"/>
          <w:sz w:val="20"/>
          <w:szCs w:val="20"/>
        </w:rPr>
        <w:t xml:space="preserve">(ORs 1.00; 95% CI, 0.75 –1.32) and (RRs 1.33; 95% CI, 0.71–2.48) </w:t>
      </w:r>
      <w:r w:rsidRPr="00AC2576">
        <w:rPr>
          <w:rFonts w:asciiTheme="majorBidi" w:hAnsiTheme="majorBidi" w:cstheme="majorBidi"/>
          <w:sz w:val="20"/>
          <w:szCs w:val="20"/>
        </w:rPr>
        <w:fldChar w:fldCharType="begin"/>
      </w:r>
      <w:r w:rsidRPr="00AC2576">
        <w:rPr>
          <w:rFonts w:asciiTheme="majorBidi" w:hAnsiTheme="majorBidi" w:cstheme="majorBidi"/>
          <w:sz w:val="20"/>
          <w:szCs w:val="20"/>
        </w:rPr>
        <w:instrText xml:space="preserve"> ADDIN EN.CITE &lt;EndNote&gt;&lt;Cite&gt;&lt;Author&gt;Pranata&lt;/Author&gt;&lt;Year&gt;2021&lt;/Year&gt;&lt;RecNum&gt;3&lt;/RecNum&gt;&lt;DisplayText&gt;(Pranata et al., 2021)&lt;/DisplayText&gt;&lt;record&gt;&lt;rec-number&gt;3&lt;/rec-number&gt;&lt;foreign-keys&gt;&lt;key app="EN" db-id="txxve5x0st2sr3e0td4v0xp420adt2990daf" timestamp="1648402711"&gt;3&lt;/key&gt;&lt;/foreign-keys&gt;&lt;ref-type name="Journal Article"&gt;17&lt;/ref-type&gt;&lt;contributors&gt;&lt;authors&gt;&lt;author&gt;Pranata, Raymond&lt;/author&gt;&lt;author&gt;Huang, Ian&lt;/author&gt;&lt;author&gt;Lawrensia, Sherly&lt;/author&gt;&lt;author&gt;Henrina, Joshua&lt;/author&gt;&lt;author&gt;Lim, Michael Anthonius&lt;/author&gt;&lt;author&gt;Lukito, Antonia Anna&lt;/author&gt;&lt;author&gt;Kuswardhani, Raden Ayu Tuty&lt;/author&gt;&lt;author&gt;Wibawa, I&lt;/author&gt;&lt;/authors&gt;&lt;/contributors&gt;&lt;titles&gt;&lt;title&gt;Proton pump inhibitor on susceptibility to COVID-19 and its severity: a systematic review and meta-analysis&lt;/title&gt;&lt;secondary-title&gt;Pharmacological Reports&lt;/secondary-title&gt;&lt;/titles&gt;&lt;periodical&gt;&lt;full-title&gt;Pharmacological Reports&lt;/full-title&gt;&lt;/periodical&gt;&lt;pages&gt;1642-1649&lt;/pages&gt;&lt;volume&gt;73&lt;/volume&gt;&lt;number&gt;6&lt;/number&gt;&lt;dates&gt;&lt;year&gt;2021&lt;/year&gt;&lt;/dates&gt;&lt;isbn&gt;2299-5684&lt;/isbn&gt;&lt;urls&gt;&lt;/urls&gt;&lt;/record&gt;&lt;/Cite&gt;&lt;/EndNote&gt;</w:instrText>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Pranata et al., 2021)</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 xml:space="preserve">. The mechanism by which this class of drugs makes the person susceptible </w:t>
      </w:r>
      <w:r w:rsidR="005D3870">
        <w:rPr>
          <w:rFonts w:asciiTheme="majorBidi" w:hAnsiTheme="majorBidi" w:cstheme="majorBidi"/>
          <w:sz w:val="20"/>
          <w:szCs w:val="20"/>
        </w:rPr>
        <w:t>to</w:t>
      </w:r>
      <w:r w:rsidRPr="00AC2576">
        <w:rPr>
          <w:rFonts w:asciiTheme="majorBidi" w:hAnsiTheme="majorBidi" w:cstheme="majorBidi"/>
          <w:sz w:val="20"/>
          <w:szCs w:val="20"/>
        </w:rPr>
        <w:t xml:space="preserve"> the SARS-CoV-2 infection may be due to decreased secretion of the gastric acid as a consequence </w:t>
      </w:r>
      <w:r w:rsidR="005D3870">
        <w:rPr>
          <w:rFonts w:asciiTheme="majorBidi" w:hAnsiTheme="majorBidi" w:cstheme="majorBidi"/>
          <w:sz w:val="20"/>
          <w:szCs w:val="20"/>
        </w:rPr>
        <w:t xml:space="preserve">of the </w:t>
      </w:r>
      <w:r w:rsidRPr="00AC2576">
        <w:rPr>
          <w:rFonts w:asciiTheme="majorBidi" w:hAnsiTheme="majorBidi" w:cstheme="majorBidi"/>
          <w:sz w:val="20"/>
          <w:szCs w:val="20"/>
        </w:rPr>
        <w:t xml:space="preserve">excessive growth of the virus in </w:t>
      </w:r>
      <w:r w:rsidR="005D3870">
        <w:rPr>
          <w:rFonts w:asciiTheme="majorBidi" w:hAnsiTheme="majorBidi" w:cstheme="majorBidi"/>
          <w:sz w:val="20"/>
          <w:szCs w:val="20"/>
        </w:rPr>
        <w:t xml:space="preserve">the </w:t>
      </w:r>
      <w:r w:rsidRPr="00AC2576">
        <w:rPr>
          <w:rFonts w:asciiTheme="majorBidi" w:hAnsiTheme="majorBidi" w:cstheme="majorBidi"/>
          <w:sz w:val="20"/>
          <w:szCs w:val="20"/>
        </w:rPr>
        <w:t xml:space="preserve">upper GI system and </w:t>
      </w:r>
      <w:proofErr w:type="spellStart"/>
      <w:r w:rsidRPr="00AC2576">
        <w:rPr>
          <w:rFonts w:asciiTheme="majorBidi" w:hAnsiTheme="majorBidi" w:cstheme="majorBidi"/>
          <w:sz w:val="20"/>
          <w:szCs w:val="20"/>
        </w:rPr>
        <w:t>microaspiration</w:t>
      </w:r>
      <w:proofErr w:type="spellEnd"/>
      <w:r w:rsidRPr="00AC2576">
        <w:rPr>
          <w:rFonts w:asciiTheme="majorBidi" w:hAnsiTheme="majorBidi" w:cstheme="majorBidi"/>
          <w:sz w:val="20"/>
          <w:szCs w:val="20"/>
        </w:rPr>
        <w:t xml:space="preserve"> that eventuate </w:t>
      </w:r>
      <w:r w:rsidR="005D3870">
        <w:rPr>
          <w:rFonts w:asciiTheme="majorBidi" w:hAnsiTheme="majorBidi" w:cstheme="majorBidi"/>
          <w:sz w:val="20"/>
          <w:szCs w:val="20"/>
        </w:rPr>
        <w:t>in</w:t>
      </w:r>
      <w:r w:rsidRPr="00AC2576">
        <w:rPr>
          <w:rFonts w:asciiTheme="majorBidi" w:hAnsiTheme="majorBidi" w:cstheme="majorBidi"/>
          <w:sz w:val="20"/>
          <w:szCs w:val="20"/>
        </w:rPr>
        <w:t xml:space="preserve"> pneumonia </w:t>
      </w:r>
      <w:r w:rsidRPr="00AC2576">
        <w:rPr>
          <w:rFonts w:asciiTheme="majorBidi" w:hAnsiTheme="majorBidi" w:cstheme="majorBidi"/>
          <w:sz w:val="20"/>
          <w:szCs w:val="20"/>
        </w:rPr>
        <w:fldChar w:fldCharType="begin">
          <w:fldData xml:space="preserve">PEVuZE5vdGU+PENpdGU+PEF1dGhvcj5MdXhlbmJ1cmdlcjwvQXV0aG9yPjxZZWFyPjIwMjE8L1ll
YXI+PFJlY051bT4xNTU8L1JlY051bT48RGlzcGxheVRleHQ+KEx1eGVuYnVyZ2VyIGV0IGFsLiwg
MjAyMSk8L0Rpc3BsYXlUZXh0PjxyZWNvcmQ+PHJlYy1udW1iZXI+MTU1PC9yZWMtbnVtYmVyPjxm
b3JlaWduLWtleXM+PGtleSBhcHA9IkVOIiBkYi1pZD0idnBzOXJ0NXo2YTJycjdlMDl2NDUyNXBt
cGVmdDkycnp2cHRmIiB0aW1lc3RhbXA9IjE2NDc0NDE4OTIiPjE1NTwva2V5PjwvZm9yZWlnbi1r
ZXlzPjxyZWYtdHlwZSBuYW1lPSJKb3VybmFsIEFydGljbGUiPjE3PC9yZWYtdHlwZT48Y29udHJp
YnV0b3JzPjxhdXRob3JzPjxhdXRob3I+THV4ZW5idXJnZXIsIEguPC9hdXRob3I+PGF1dGhvcj5T
dHVybSwgTC48L2F1dGhvcj48YXV0aG9yPkJpZXZlciwgUC48L2F1dGhvcj48YXV0aG9yPlJpZWcs
IFMuPC9hdXRob3I+PGF1dGhvcj5EdWVyc2NobWllZCwgRC48L2F1dGhvcj48YXV0aG9yPlNjaHVs
dGhlaXNzLCBNLjwvYXV0aG9yPjxhdXRob3I+TmV1bWFubi1IYWVmZWxpbiwgQy48L2F1dGhvcj48
YXV0aG9yPlRoaW1tZSwgUi48L2F1dGhvcj48YXV0aG9yPkJldHRpbmdlciwgRC48L2F1dGhvcj48
L2F1dGhvcnM+PC9jb250cmlidXRvcnM+PGF1dGgtYWRkcmVzcz5Gcm9tIHRoZSwgRGVwYXJ0bWVu
dCBvZiBNZWRpY2luZSBJSSwgRmFjdWx0eSBvZiBNZWRpY2luZSwgVW5pdmVyc2l0eSBNZWRpY2Fs
IENlbnRlciAtIFVuaXZlcnNpdHkgb2YgRnJlaWJ1cmcsIEZyZWlidXJnLCBHZXJtYW55LiYjeEQ7
SU1NLVBBQ1QsIEZhY3VsdHkgb2YgTWVkaWNpbmUsIFVuaXZlcnNpdHkgb2YgRnJlaWJ1cmcsIEZy
ZWlidXJnLCBHZXJtYW55LiYjeEQ7RGVwYXJ0bWVudCBvZiBNZWRpY2luZSBJSUkgKEludGVyZGlz
Y2lwbGluYXJ5IE1lZGljYWwgSW50ZW5zaXZlIENhcmUpLCBGYWN1bHR5IG9mIE1lZGljaW5lLCBV
bml2ZXJzaXR5IE1lZGljYWwgQ2VudGVyIC0gVW5pdmVyc2l0eSBvZiBGcmVpYnVyZywgRnJlaWJ1
cmcsIEdlcm1hbnkuJiN4RDtEZXBhcnRtZW50IG9mIENhcmRpb2xvZ3kgYW5kIEFuZ2lvbG9neSBJ
LCBIZWFydCBDZW50ZXIsIFVuaXZlcnNpdHkgb2YgRnJlaWJ1cmcsIEZyZWlidXJnLCBHZXJtYW55
LiYjeEQ7QmVydGEtT3R0ZW5zdGVpbi1Qcm9ncmFtbWUsIEZhY3VsdHkgb2YgTWVkaWNpbmUsIFVu
aXZlcnNpdHkgb2YgRnJlaWJ1cmcsIEZyZWlidXJnLCBHZXJtYW55LjwvYXV0aC1hZGRyZXNzPjx0
aXRsZXM+PHRpdGxlPlRyZWF0bWVudCB3aXRoIHByb3RvbiBwdW1wIGluaGliaXRvcnMgaW5jcmVh
c2VzIHRoZSByaXNrIG9mIHNlY29uZGFyeSBpbmZlY3Rpb25zIGFuZCBBUkRTIGluIGhvc3BpdGFs
aXplZCBwYXRpZW50cyB3aXRoIENPVklELTE5OiBjb2luY2lkZW5jZSBvciB1bmRlcmVzdGltYXRl
ZCByaXNrIGZhY3Rvcj88L3RpdGxlPjxzZWNvbmRhcnktdGl0bGU+SiBJbnRlcm4gTWVkPC9zZWNv
bmRhcnktdGl0bGU+PC90aXRsZXM+PHBlcmlvZGljYWw+PGZ1bGwtdGl0bGU+SiBJbnRlcm4gTWVk
PC9mdWxsLXRpdGxlPjwvcGVyaW9kaWNhbD48cGFnZXM+MTIxLTEyNDwvcGFnZXM+PHZvbHVtZT4y
ODk8L3ZvbHVtZT48bnVtYmVyPjE8L251bWJlcj48ZWRpdGlvbj4yMDIwMDcwMTwvZWRpdGlvbj48
a2V5d29yZHM+PGtleXdvcmQ+QWdlZDwva2V5d29yZD48a2V5d29yZD5DT1ZJRC0xOS8qZHJ1ZyB0
aGVyYXB5L2VwaWRlbWlvbG9neTwva2V5d29yZD48a2V5d29yZD5Db2luZmVjdGlvbi9lcGlkZW1p
b2xvZ3kvKmV0aW9sb2d5PC9rZXl3b3JkPjxrZXl3b3JkPkZlbWFsZTwva2V5d29yZD48a2V5d29y
ZD5HbG9iYWwgSGVhbHRoPC9rZXl3b3JkPjxrZXl3b3JkPkh1bWFuczwva2V5d29yZD48a2V5d29y
ZD4qSW5wYXRpZW50czwva2V5d29yZD48a2V5d29yZD5NYWxlPC9rZXl3b3JkPjxrZXl3b3JkPk1p
ZGRsZSBBZ2VkPC9rZXl3b3JkPjxrZXl3b3JkPlBhbmRlbWljczwva2V5d29yZD48a2V5d29yZD5Q
cm90b24gUHVtcCBJbmhpYml0b3JzLyphZHZlcnNlIGVmZmVjdHMvdGhlcmFwZXV0aWMgdXNlPC9r
ZXl3b3JkPjxrZXl3b3JkPlJpc2sgRmFjdG9yczwva2V5d29yZD48a2V5d29yZD4qU0FSUy1Db1Yt
Mjwva2V5d29yZD48L2tleXdvcmRzPjxkYXRlcz48eWVhcj4yMDIxPC95ZWFyPjxwdWItZGF0ZXM+
PGRhdGU+SmFuPC9kYXRlPjwvcHViLWRhdGVzPjwvZGF0ZXM+PGlzYm4+MDk1NC02ODIwIChQcmlu
dCkmI3hEOzA5NTQtNjgyMDwvaXNibj48YWNjZXNzaW9uLW51bT4zMjYwODU0NjwvYWNjZXNzaW9u
LW51bT48dXJscz48L3VybHM+PGN1c3RvbTE+SEwgaXMgc3VwcG9ydGVkIGJ5IHRoZSBJTU3igJBQ
QUNU4oCQUHJvZ3JhbW1lLCBGYWN1bHR5IG9mIE1lZGljaW5lLCBVbml2ZXJzaXR5IG9mIEZyZWli
dXJnLiBEQiBpcyBzdXBwb3J0ZWQgYnkgdGhlIEJlcnRh4oCQT3R0ZW5zdGVpbuKAkFByb2dyYW1t
ZSwgRmFjdWx0eSBvZiBNZWRpY2luZSwgVW5pdmVyc2l0eSBvZiBGcmVpYnVyZy4gVGhlcmUgd2Fz
IG5vIGZ1bmRpbmcgZm9yIHRoaXMgc3R1ZHkuIFRoZSBvdGhlciBhdXRob3JzIGhhdmUgbm90aGlu
ZyB0byBkZWNsYXJlIHdpdGggcmVnYXJkIHRvIHRoaXMgd29yay48L2N1c3RvbTE+PGN1c3RvbTI+
UE1DNzM2MTYzNjwvY3VzdG9tMj48ZWxlY3Ryb25pYy1yZXNvdXJjZS1udW0+MTAuMTExMS9qb2lt
LjEzMTIxPC9lbGVjdHJvbmljLXJlc291cmNlLW51bT48cmVtb3RlLWRhdGFiYXNlLXByb3ZpZGVy
Pk5MTTwvcmVtb3RlLWRhdGFiYXNlLXByb3ZpZGVyPjxsYW5ndWFnZT5lbmc8L2xhbmd1YWdlPjwv
cmVjb3JkPjwvQ2l0ZT48L0VuZE5vdGU+AG==
</w:fldData>
        </w:fldChar>
      </w:r>
      <w:r w:rsidRPr="00AC2576">
        <w:rPr>
          <w:rFonts w:asciiTheme="majorBidi" w:hAnsiTheme="majorBidi" w:cstheme="majorBidi"/>
          <w:sz w:val="20"/>
          <w:szCs w:val="20"/>
        </w:rPr>
        <w:instrText xml:space="preserve"> ADDIN EN.CITE </w:instrText>
      </w:r>
      <w:r w:rsidRPr="00AC2576">
        <w:rPr>
          <w:rFonts w:asciiTheme="majorBidi" w:hAnsiTheme="majorBidi" w:cstheme="majorBidi"/>
          <w:sz w:val="20"/>
          <w:szCs w:val="20"/>
        </w:rPr>
        <w:fldChar w:fldCharType="begin">
          <w:fldData xml:space="preserve">PEVuZE5vdGU+PENpdGU+PEF1dGhvcj5MdXhlbmJ1cmdlcjwvQXV0aG9yPjxZZWFyPjIwMjE8L1ll
YXI+PFJlY051bT4xNTU8L1JlY051bT48RGlzcGxheVRleHQ+KEx1eGVuYnVyZ2VyIGV0IGFsLiwg
MjAyMSk8L0Rpc3BsYXlUZXh0PjxyZWNvcmQ+PHJlYy1udW1iZXI+MTU1PC9yZWMtbnVtYmVyPjxm
b3JlaWduLWtleXM+PGtleSBhcHA9IkVOIiBkYi1pZD0idnBzOXJ0NXo2YTJycjdlMDl2NDUyNXBt
cGVmdDkycnp2cHRmIiB0aW1lc3RhbXA9IjE2NDc0NDE4OTIiPjE1NTwva2V5PjwvZm9yZWlnbi1r
ZXlzPjxyZWYtdHlwZSBuYW1lPSJKb3VybmFsIEFydGljbGUiPjE3PC9yZWYtdHlwZT48Y29udHJp
YnV0b3JzPjxhdXRob3JzPjxhdXRob3I+THV4ZW5idXJnZXIsIEguPC9hdXRob3I+PGF1dGhvcj5T
dHVybSwgTC48L2F1dGhvcj48YXV0aG9yPkJpZXZlciwgUC48L2F1dGhvcj48YXV0aG9yPlJpZWcs
IFMuPC9hdXRob3I+PGF1dGhvcj5EdWVyc2NobWllZCwgRC48L2F1dGhvcj48YXV0aG9yPlNjaHVs
dGhlaXNzLCBNLjwvYXV0aG9yPjxhdXRob3I+TmV1bWFubi1IYWVmZWxpbiwgQy48L2F1dGhvcj48
YXV0aG9yPlRoaW1tZSwgUi48L2F1dGhvcj48YXV0aG9yPkJldHRpbmdlciwgRC48L2F1dGhvcj48
L2F1dGhvcnM+PC9jb250cmlidXRvcnM+PGF1dGgtYWRkcmVzcz5Gcm9tIHRoZSwgRGVwYXJ0bWVu
dCBvZiBNZWRpY2luZSBJSSwgRmFjdWx0eSBvZiBNZWRpY2luZSwgVW5pdmVyc2l0eSBNZWRpY2Fs
IENlbnRlciAtIFVuaXZlcnNpdHkgb2YgRnJlaWJ1cmcsIEZyZWlidXJnLCBHZXJtYW55LiYjeEQ7
SU1NLVBBQ1QsIEZhY3VsdHkgb2YgTWVkaWNpbmUsIFVuaXZlcnNpdHkgb2YgRnJlaWJ1cmcsIEZy
ZWlidXJnLCBHZXJtYW55LiYjeEQ7RGVwYXJ0bWVudCBvZiBNZWRpY2luZSBJSUkgKEludGVyZGlz
Y2lwbGluYXJ5IE1lZGljYWwgSW50ZW5zaXZlIENhcmUpLCBGYWN1bHR5IG9mIE1lZGljaW5lLCBV
bml2ZXJzaXR5IE1lZGljYWwgQ2VudGVyIC0gVW5pdmVyc2l0eSBvZiBGcmVpYnVyZywgRnJlaWJ1
cmcsIEdlcm1hbnkuJiN4RDtEZXBhcnRtZW50IG9mIENhcmRpb2xvZ3kgYW5kIEFuZ2lvbG9neSBJ
LCBIZWFydCBDZW50ZXIsIFVuaXZlcnNpdHkgb2YgRnJlaWJ1cmcsIEZyZWlidXJnLCBHZXJtYW55
LiYjeEQ7QmVydGEtT3R0ZW5zdGVpbi1Qcm9ncmFtbWUsIEZhY3VsdHkgb2YgTWVkaWNpbmUsIFVu
aXZlcnNpdHkgb2YgRnJlaWJ1cmcsIEZyZWlidXJnLCBHZXJtYW55LjwvYXV0aC1hZGRyZXNzPjx0
aXRsZXM+PHRpdGxlPlRyZWF0bWVudCB3aXRoIHByb3RvbiBwdW1wIGluaGliaXRvcnMgaW5jcmVh
c2VzIHRoZSByaXNrIG9mIHNlY29uZGFyeSBpbmZlY3Rpb25zIGFuZCBBUkRTIGluIGhvc3BpdGFs
aXplZCBwYXRpZW50cyB3aXRoIENPVklELTE5OiBjb2luY2lkZW5jZSBvciB1bmRlcmVzdGltYXRl
ZCByaXNrIGZhY3Rvcj88L3RpdGxlPjxzZWNvbmRhcnktdGl0bGU+SiBJbnRlcm4gTWVkPC9zZWNv
bmRhcnktdGl0bGU+PC90aXRsZXM+PHBlcmlvZGljYWw+PGZ1bGwtdGl0bGU+SiBJbnRlcm4gTWVk
PC9mdWxsLXRpdGxlPjwvcGVyaW9kaWNhbD48cGFnZXM+MTIxLTEyNDwvcGFnZXM+PHZvbHVtZT4y
ODk8L3ZvbHVtZT48bnVtYmVyPjE8L251bWJlcj48ZWRpdGlvbj4yMDIwMDcwMTwvZWRpdGlvbj48
a2V5d29yZHM+PGtleXdvcmQ+QWdlZDwva2V5d29yZD48a2V5d29yZD5DT1ZJRC0xOS8qZHJ1ZyB0
aGVyYXB5L2VwaWRlbWlvbG9neTwva2V5d29yZD48a2V5d29yZD5Db2luZmVjdGlvbi9lcGlkZW1p
b2xvZ3kvKmV0aW9sb2d5PC9rZXl3b3JkPjxrZXl3b3JkPkZlbWFsZTwva2V5d29yZD48a2V5d29y
ZD5HbG9iYWwgSGVhbHRoPC9rZXl3b3JkPjxrZXl3b3JkPkh1bWFuczwva2V5d29yZD48a2V5d29y
ZD4qSW5wYXRpZW50czwva2V5d29yZD48a2V5d29yZD5NYWxlPC9rZXl3b3JkPjxrZXl3b3JkPk1p
ZGRsZSBBZ2VkPC9rZXl3b3JkPjxrZXl3b3JkPlBhbmRlbWljczwva2V5d29yZD48a2V5d29yZD5Q
cm90b24gUHVtcCBJbmhpYml0b3JzLyphZHZlcnNlIGVmZmVjdHMvdGhlcmFwZXV0aWMgdXNlPC9r
ZXl3b3JkPjxrZXl3b3JkPlJpc2sgRmFjdG9yczwva2V5d29yZD48a2V5d29yZD4qU0FSUy1Db1Yt
Mjwva2V5d29yZD48L2tleXdvcmRzPjxkYXRlcz48eWVhcj4yMDIxPC95ZWFyPjxwdWItZGF0ZXM+
PGRhdGU+SmFuPC9kYXRlPjwvcHViLWRhdGVzPjwvZGF0ZXM+PGlzYm4+MDk1NC02ODIwIChQcmlu
dCkmI3hEOzA5NTQtNjgyMDwvaXNibj48YWNjZXNzaW9uLW51bT4zMjYwODU0NjwvYWNjZXNzaW9u
LW51bT48dXJscz48L3VybHM+PGN1c3RvbTE+SEwgaXMgc3VwcG9ydGVkIGJ5IHRoZSBJTU3igJBQ
QUNU4oCQUHJvZ3JhbW1lLCBGYWN1bHR5IG9mIE1lZGljaW5lLCBVbml2ZXJzaXR5IG9mIEZyZWli
dXJnLiBEQiBpcyBzdXBwb3J0ZWQgYnkgdGhlIEJlcnRh4oCQT3R0ZW5zdGVpbuKAkFByb2dyYW1t
ZSwgRmFjdWx0eSBvZiBNZWRpY2luZSwgVW5pdmVyc2l0eSBvZiBGcmVpYnVyZy4gVGhlcmUgd2Fz
IG5vIGZ1bmRpbmcgZm9yIHRoaXMgc3R1ZHkuIFRoZSBvdGhlciBhdXRob3JzIGhhdmUgbm90aGlu
ZyB0byBkZWNsYXJlIHdpdGggcmVnYXJkIHRvIHRoaXMgd29yay48L2N1c3RvbTE+PGN1c3RvbTI+
UE1DNzM2MTYzNjwvY3VzdG9tMj48ZWxlY3Ryb25pYy1yZXNvdXJjZS1udW0+MTAuMTExMS9qb2lt
LjEzMTIxPC9lbGVjdHJvbmljLXJlc291cmNlLW51bT48cmVtb3RlLWRhdGFiYXNlLXByb3ZpZGVy
Pk5MTTwvcmVtb3RlLWRhdGFiYXNlLXByb3ZpZGVyPjxsYW5ndWFnZT5lbmc8L2xhbmd1YWdlPjwv
cmVjb3JkPjwvQ2l0ZT48L0VuZE5vdGU+AG==
</w:fldData>
        </w:fldChar>
      </w:r>
      <w:r w:rsidRPr="00AC2576">
        <w:rPr>
          <w:rFonts w:asciiTheme="majorBidi" w:hAnsiTheme="majorBidi" w:cstheme="majorBidi"/>
          <w:sz w:val="20"/>
          <w:szCs w:val="20"/>
        </w:rPr>
        <w:instrText xml:space="preserve"> ADDIN EN.CITE.DATA </w:instrText>
      </w:r>
      <w:r w:rsidRPr="00AC2576">
        <w:rPr>
          <w:rFonts w:asciiTheme="majorBidi" w:hAnsiTheme="majorBidi" w:cstheme="majorBidi"/>
          <w:sz w:val="20"/>
          <w:szCs w:val="20"/>
        </w:rPr>
      </w:r>
      <w:r w:rsidRPr="00AC2576">
        <w:rPr>
          <w:rFonts w:asciiTheme="majorBidi" w:hAnsiTheme="majorBidi" w:cstheme="majorBidi"/>
          <w:sz w:val="20"/>
          <w:szCs w:val="20"/>
        </w:rPr>
        <w:fldChar w:fldCharType="end"/>
      </w:r>
      <w:r w:rsidRPr="00AC2576">
        <w:rPr>
          <w:rFonts w:asciiTheme="majorBidi" w:hAnsiTheme="majorBidi" w:cstheme="majorBidi"/>
          <w:sz w:val="20"/>
          <w:szCs w:val="20"/>
        </w:rPr>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Luxenburger et al., 2021)</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 Based on Arendse et al. and Sharif-Askari et al.</w:t>
      </w:r>
      <w:r w:rsidR="005D3870">
        <w:rPr>
          <w:rFonts w:asciiTheme="majorBidi" w:hAnsiTheme="majorBidi" w:cstheme="majorBidi"/>
          <w:sz w:val="20"/>
          <w:szCs w:val="20"/>
        </w:rPr>
        <w:t>’s</w:t>
      </w:r>
      <w:r w:rsidRPr="00AC2576">
        <w:rPr>
          <w:rFonts w:asciiTheme="majorBidi" w:hAnsiTheme="majorBidi" w:cstheme="majorBidi"/>
          <w:sz w:val="20"/>
          <w:szCs w:val="20"/>
        </w:rPr>
        <w:t xml:space="preserve"> studies</w:t>
      </w:r>
      <w:r w:rsidR="005D3870">
        <w:rPr>
          <w:rFonts w:asciiTheme="majorBidi" w:hAnsiTheme="majorBidi" w:cstheme="majorBidi"/>
          <w:sz w:val="20"/>
          <w:szCs w:val="20"/>
        </w:rPr>
        <w:t>,</w:t>
      </w:r>
      <w:r w:rsidRPr="00AC2576">
        <w:rPr>
          <w:rFonts w:asciiTheme="majorBidi" w:hAnsiTheme="majorBidi" w:cstheme="majorBidi"/>
          <w:sz w:val="20"/>
          <w:szCs w:val="20"/>
        </w:rPr>
        <w:t xml:space="preserve"> ACE-2 receptor is not only expressed in the GI system but also expressed in the testis, brain, intestines  </w:t>
      </w:r>
      <w:r w:rsidRPr="00AC2576">
        <w:rPr>
          <w:rFonts w:asciiTheme="majorBidi" w:hAnsiTheme="majorBidi" w:cstheme="majorBidi"/>
          <w:sz w:val="20"/>
          <w:szCs w:val="20"/>
        </w:rPr>
        <w:fldChar w:fldCharType="begin">
          <w:fldData xml:space="preserve">PEVuZE5vdGU+PENpdGU+PEF1dGhvcj5BcmVuZHNlPC9BdXRob3I+PFllYXI+MjAxOTwvWWVhcj48
UmVjTnVtPjEwPC9SZWNOdW0+PERpc3BsYXlUZXh0PihBcmVuZHNlIGV0IGFsLiwgMjAxOSk8L0Rp
c3BsYXlUZXh0PjxyZWNvcmQ+PHJlYy1udW1iZXI+MTA8L3JlYy1udW1iZXI+PGZvcmVpZ24ta2V5
cz48a2V5IGFwcD0iRU4iIGRiLWlkPSJ0eHh2ZTV4MHN0MnNyM2UwdGQ0djB4cDQyMGFkdDI5OTBk
YWYiIHRpbWVzdGFtcD0iMTY0ODU2MjAxMyI+MTA8L2tleT48L2ZvcmVpZ24ta2V5cz48cmVmLXR5
cGUgbmFtZT0iSm91cm5hbCBBcnRpY2xlIj4xNzwvcmVmLXR5cGU+PGNvbnRyaWJ1dG9ycz48YXV0
aG9ycz48YXV0aG9yPkFyZW5kc2UsIEwuIEIuPC9hdXRob3I+PGF1dGhvcj5EYW5zZXIsIEEuIEgu
IEouPC9hdXRob3I+PGF1dGhvcj5Qb2dsaXRzY2gsIE0uPC9hdXRob3I+PGF1dGhvcj5Ub3V5eiwg
Ui4gTS48L2F1dGhvcj48YXV0aG9yPkJ1cm5ldHQsIEouIEMuLCBKci48L2F1dGhvcj48YXV0aG9y
Pkxsb3JlbnMtQ29ydGVzLCBDLjwvYXV0aG9yPjxhdXRob3I+RWhsZXJzLCBNLiBSLjwvYXV0aG9y
PjxhdXRob3I+U3R1cnJvY2ssIEUuIEQuPC9hdXRob3I+PC9hdXRob3JzPjwvY29udHJpYnV0b3Jz
PjxhdXRoLWFkZHJlc3M+RGVwYXJ0bWVudCBvZiBJbnRlZ3JhdGl2ZSBCaW9tZWRpY2FsIFNjaWVu
Y2VzLCBJbnN0aXR1dGUgb2YgSW5mZWN0aW91cyBEaXNlYXNlIGFuZCBNb2xlY3VsYXIgTWVkaWNp
bmUsIFVuaXZlcnNpdHkgb2YgQ2FwZSBUb3duLCBTb3V0aCBBZnJpY2EgKEwuQi5BLiwgRS5ELlMu
KTsgRGl2aXNpb24gb2YgUGhhcm1hY29sb2d5LCBEZXBhcnRtZW50IG9mIEludGVybmFsIE1lZGlj
aW5lLCBFcmFzbXVzIE1lZGljYWwgQ2VudGVyLCBSb3R0ZXJkYW0sIFRoZSBOZXRoZXJsYW5kcyAo
QS5ILkouRC4pOyBBdHRvcXVhbnQgRGlhZ25vc3RpY3MsIFZpZW5uYSwgQXVzdHJpYSAoTS5QLik7
IEluc3RpdHV0ZSBvZiBDYXJkaW92YXNjdWxhciBhbmQgTWVkaWNhbCBTY2llbmNlcywgVW5pdmVy
c2l0eSBvZiBHbGFzZ293LCBHbGFzZ293LCBVbml0ZWQgS2luZ2RvbSAoUi5NLlQuKTsgRGVwYXJ0
bWVudCBvZiBDYXJkaW92YXNjdWxhciBNZWRpY2luZSwgTWF5byBDbGluaWMsIFJvY2hlc3Rlciwg
TWlubmVzb3RhIChKLkMuQi4pOyBJbnN0aXR1dCBOYXRpb25hbCBkZSBsYSBTYW50w6kgZXQgZGUg
bGEgUmVjaGVyY2hlIE3DqWRpY2FsZSwgUGFyaXMsIEZyYW5jZSAoQy5MLi1DLik7IGFuZCBDbGlu
aWNhbCBUcmlhbHMgR3JvdXAsIEltbXVuZSBUb2xlcmFuY2UgTmV0d29yaywgU2FuIEZyYW5jaXNj
bywgQ2FsaWZvcm5pYSAoTS5SLkUuKS4mI3hEO0RlcGFydG1lbnQgb2YgSW50ZWdyYXRpdmUgQmlv
bWVkaWNhbCBTY2llbmNlcywgSW5zdGl0dXRlIG9mIEluZmVjdGlvdXMgRGlzZWFzZSBhbmQgTW9s
ZWN1bGFyIE1lZGljaW5lLCBVbml2ZXJzaXR5IG9mIENhcGUgVG93biwgU291dGggQWZyaWNhIChM
LkIuQS4sIEUuRC5TLik7IERpdmlzaW9uIG9mIFBoYXJtYWNvbG9neSwgRGVwYXJ0bWVudCBvZiBJ
bnRlcm5hbCBNZWRpY2luZSwgRXJhc211cyBNZWRpY2FsIENlbnRlciwgUm90dGVyZGFtLCBUaGUg
TmV0aGVybGFuZHMgKEEuSC5KLkQuKTsgQXR0b3F1YW50IERpYWdub3N0aWNzLCBWaWVubmEsIEF1
c3RyaWEgKE0uUC4pOyBJbnN0aXR1dGUgb2YgQ2FyZGlvdmFzY3VsYXIgYW5kIE1lZGljYWwgU2Np
ZW5jZXMsIFVuaXZlcnNpdHkgb2YgR2xhc2dvdywgR2xhc2dvdywgVW5pdGVkIEtpbmdkb20gKFIu
TS5ULik7IERlcGFydG1lbnQgb2YgQ2FyZGlvdmFzY3VsYXIgTWVkaWNpbmUsIE1heW8gQ2xpbmlj
LCBSb2NoZXN0ZXIsIE1pbm5lc290YSAoSi5DLkIuKTsgSW5zdGl0dXQgTmF0aW9uYWwgZGUgbGEg
U2FudMOpIGV0IGRlIGxhIFJlY2hlcmNoZSBNw6lkaWNhbGUsIFBhcmlzLCBGcmFuY2UgKEMuTC4t
Qy4pOyBhbmQgQ2xpbmljYWwgVHJpYWxzIEdyb3VwLCBJbW11bmUgVG9sZXJhbmNlIE5ldHdvcmss
IFNhbiBGcmFuY2lzY28sIENhbGlmb3JuaWEgKE0uUi5FLikgZWR3YXJkLnN0dXJyb2NrQHVjdC5h
Yy56YS48L2F1dGgtYWRkcmVzcz48dGl0bGVzPjx0aXRsZT5Ob3ZlbCBUaGVyYXBldXRpYyBBcHBy
b2FjaGVzIFRhcmdldGluZyB0aGUgUmVuaW4tQW5naW90ZW5zaW4gU3lzdGVtIGFuZCBBc3NvY2lh
dGVkIFBlcHRpZGVzIGluIEh5cGVydGVuc2lvbiBhbmQgSGVhcnQgRmFpbHVyZTwvdGl0bGU+PHNl
Y29uZGFyeS10aXRsZT5QaGFybWFjb2wgUmV2PC9zZWNvbmRhcnktdGl0bGU+PC90aXRsZXM+PHBl
cmlvZGljYWw+PGZ1bGwtdGl0bGU+UGhhcm1hY29sIFJldjwvZnVsbC10aXRsZT48L3BlcmlvZGlj
YWw+PHBhZ2VzPjUzOS01NzA8L3BhZ2VzPjx2b2x1bWU+NzE8L3ZvbHVtZT48bnVtYmVyPjQ8L251
bWJlcj48a2V5d29yZHM+PGtleXdvcmQ+QW5naW90ZW5zaW4gSUkgVHlwZSAxIFJlY2VwdG9yIEJs
b2NrZXJzLypwaGFybWFjb2xvZ3kvdGhlcmFwZXV0aWMgdXNlPC9rZXl3b3JkPjxrZXl3b3JkPkFu
Z2lvdGVuc2luLUNvbnZlcnRpbmcgRW56eW1lIEluaGliaXRvcnMvKnBoYXJtYWNvbG9neS90aGVy
YXBldXRpYyB1c2U8L2tleXdvcmQ+PGtleXdvcmQ+QW5pbWFsczwva2V5d29yZD48a2V5d29yZD5C
bG9vZCBQcmVzc3VyZS9kcnVnIGVmZmVjdHMvcGh5c2lvbG9neTwva2V5d29yZD48a2V5d29yZD5I
ZWFydCBGYWlsdXJlLypkcnVnIHRoZXJhcHkvcGh5c2lvcGF0aG9sb2d5PC9rZXl3b3JkPjxrZXl3
b3JkPkh1bWFuczwva2V5d29yZD48a2V5d29yZD5IeXBlcnRlbnNpb24vKmRydWcgdGhlcmFweS9w
aHlzaW9wYXRob2xvZ3k8L2tleXdvcmQ+PGtleXdvcmQ+TW9sZWN1bGFyIFRhcmdldGVkIFRoZXJh
cHk8L2tleXdvcmQ+PGtleXdvcmQ+UmVuaW4tQW5naW90ZW5zaW4gU3lzdGVtLypkcnVnIGVmZmVj
dHM8L2tleXdvcmQ+PGtleXdvcmQ+U21hbGwgTW9sZWN1bGUgTGlicmFyaWVzLypwaGFybWFjb2xv
Z3k8L2tleXdvcmQ+PC9rZXl3b3Jkcz48ZGF0ZXM+PHllYXI+MjAxOTwveWVhcj48cHViLWRhdGVz
PjxkYXRlPk9jdDwvZGF0ZT48L3B1Yi1kYXRlcz48L2RhdGVzPjxpc2JuPjAwMzEtNjk5NyAoUHJp
bnQpJiN4RDswMDMxLTY5OTc8L2lzYm4+PGFjY2Vzc2lvbi1udW0+MzE1Mzc3NTA8L2FjY2Vzc2lv
bi1udW0+PHVybHM+PC91cmxzPjxjdXN0b20yPlBNQzY3ODIwMjM8L2N1c3RvbTI+PGVsZWN0cm9u
aWMtcmVzb3VyY2UtbnVtPjEwLjExMjQvcHIuMTE4LjAxNzEyOTwvZWxlY3Ryb25pYy1yZXNvdXJj
ZS1udW0+PHJlbW90ZS1kYXRhYmFzZS1wcm92aWRlcj5OTE08L3JlbW90ZS1kYXRhYmFzZS1wcm92
aWRlcj48bGFuZ3VhZ2U+ZW5nPC9sYW5ndWFnZT48L3JlY29yZD48L0NpdGU+PC9FbmROb3RlPgB=
</w:fldData>
        </w:fldChar>
      </w:r>
      <w:r w:rsidRPr="00AC2576">
        <w:rPr>
          <w:rFonts w:asciiTheme="majorBidi" w:hAnsiTheme="majorBidi" w:cstheme="majorBidi"/>
          <w:sz w:val="20"/>
          <w:szCs w:val="20"/>
        </w:rPr>
        <w:instrText xml:space="preserve"> ADDIN EN.CITE </w:instrText>
      </w:r>
      <w:r w:rsidRPr="00AC2576">
        <w:rPr>
          <w:rFonts w:asciiTheme="majorBidi" w:hAnsiTheme="majorBidi" w:cstheme="majorBidi"/>
          <w:sz w:val="20"/>
          <w:szCs w:val="20"/>
        </w:rPr>
        <w:fldChar w:fldCharType="begin">
          <w:fldData xml:space="preserve">PEVuZE5vdGU+PENpdGU+PEF1dGhvcj5BcmVuZHNlPC9BdXRob3I+PFllYXI+MjAxOTwvWWVhcj48
UmVjTnVtPjEwPC9SZWNOdW0+PERpc3BsYXlUZXh0PihBcmVuZHNlIGV0IGFsLiwgMjAxOSk8L0Rp
c3BsYXlUZXh0PjxyZWNvcmQ+PHJlYy1udW1iZXI+MTA8L3JlYy1udW1iZXI+PGZvcmVpZ24ta2V5
cz48a2V5IGFwcD0iRU4iIGRiLWlkPSJ0eHh2ZTV4MHN0MnNyM2UwdGQ0djB4cDQyMGFkdDI5OTBk
YWYiIHRpbWVzdGFtcD0iMTY0ODU2MjAxMyI+MTA8L2tleT48L2ZvcmVpZ24ta2V5cz48cmVmLXR5
cGUgbmFtZT0iSm91cm5hbCBBcnRpY2xlIj4xNzwvcmVmLXR5cGU+PGNvbnRyaWJ1dG9ycz48YXV0
aG9ycz48YXV0aG9yPkFyZW5kc2UsIEwuIEIuPC9hdXRob3I+PGF1dGhvcj5EYW5zZXIsIEEuIEgu
IEouPC9hdXRob3I+PGF1dGhvcj5Qb2dsaXRzY2gsIE0uPC9hdXRob3I+PGF1dGhvcj5Ub3V5eiwg
Ui4gTS48L2F1dGhvcj48YXV0aG9yPkJ1cm5ldHQsIEouIEMuLCBKci48L2F1dGhvcj48YXV0aG9y
Pkxsb3JlbnMtQ29ydGVzLCBDLjwvYXV0aG9yPjxhdXRob3I+RWhsZXJzLCBNLiBSLjwvYXV0aG9y
PjxhdXRob3I+U3R1cnJvY2ssIEUuIEQuPC9hdXRob3I+PC9hdXRob3JzPjwvY29udHJpYnV0b3Jz
PjxhdXRoLWFkZHJlc3M+RGVwYXJ0bWVudCBvZiBJbnRlZ3JhdGl2ZSBCaW9tZWRpY2FsIFNjaWVu
Y2VzLCBJbnN0aXR1dGUgb2YgSW5mZWN0aW91cyBEaXNlYXNlIGFuZCBNb2xlY3VsYXIgTWVkaWNp
bmUsIFVuaXZlcnNpdHkgb2YgQ2FwZSBUb3duLCBTb3V0aCBBZnJpY2EgKEwuQi5BLiwgRS5ELlMu
KTsgRGl2aXNpb24gb2YgUGhhcm1hY29sb2d5LCBEZXBhcnRtZW50IG9mIEludGVybmFsIE1lZGlj
aW5lLCBFcmFzbXVzIE1lZGljYWwgQ2VudGVyLCBSb3R0ZXJkYW0sIFRoZSBOZXRoZXJsYW5kcyAo
QS5ILkouRC4pOyBBdHRvcXVhbnQgRGlhZ25vc3RpY3MsIFZpZW5uYSwgQXVzdHJpYSAoTS5QLik7
IEluc3RpdHV0ZSBvZiBDYXJkaW92YXNjdWxhciBhbmQgTWVkaWNhbCBTY2llbmNlcywgVW5pdmVy
c2l0eSBvZiBHbGFzZ293LCBHbGFzZ293LCBVbml0ZWQgS2luZ2RvbSAoUi5NLlQuKTsgRGVwYXJ0
bWVudCBvZiBDYXJkaW92YXNjdWxhciBNZWRpY2luZSwgTWF5byBDbGluaWMsIFJvY2hlc3Rlciwg
TWlubmVzb3RhIChKLkMuQi4pOyBJbnN0aXR1dCBOYXRpb25hbCBkZSBsYSBTYW50w6kgZXQgZGUg
bGEgUmVjaGVyY2hlIE3DqWRpY2FsZSwgUGFyaXMsIEZyYW5jZSAoQy5MLi1DLik7IGFuZCBDbGlu
aWNhbCBUcmlhbHMgR3JvdXAsIEltbXVuZSBUb2xlcmFuY2UgTmV0d29yaywgU2FuIEZyYW5jaXNj
bywgQ2FsaWZvcm5pYSAoTS5SLkUuKS4mI3hEO0RlcGFydG1lbnQgb2YgSW50ZWdyYXRpdmUgQmlv
bWVkaWNhbCBTY2llbmNlcywgSW5zdGl0dXRlIG9mIEluZmVjdGlvdXMgRGlzZWFzZSBhbmQgTW9s
ZWN1bGFyIE1lZGljaW5lLCBVbml2ZXJzaXR5IG9mIENhcGUgVG93biwgU291dGggQWZyaWNhIChM
LkIuQS4sIEUuRC5TLik7IERpdmlzaW9uIG9mIFBoYXJtYWNvbG9neSwgRGVwYXJ0bWVudCBvZiBJ
bnRlcm5hbCBNZWRpY2luZSwgRXJhc211cyBNZWRpY2FsIENlbnRlciwgUm90dGVyZGFtLCBUaGUg
TmV0aGVybGFuZHMgKEEuSC5KLkQuKTsgQXR0b3F1YW50IERpYWdub3N0aWNzLCBWaWVubmEsIEF1
c3RyaWEgKE0uUC4pOyBJbnN0aXR1dGUgb2YgQ2FyZGlvdmFzY3VsYXIgYW5kIE1lZGljYWwgU2Np
ZW5jZXMsIFVuaXZlcnNpdHkgb2YgR2xhc2dvdywgR2xhc2dvdywgVW5pdGVkIEtpbmdkb20gKFIu
TS5ULik7IERlcGFydG1lbnQgb2YgQ2FyZGlvdmFzY3VsYXIgTWVkaWNpbmUsIE1heW8gQ2xpbmlj
LCBSb2NoZXN0ZXIsIE1pbm5lc290YSAoSi5DLkIuKTsgSW5zdGl0dXQgTmF0aW9uYWwgZGUgbGEg
U2FudMOpIGV0IGRlIGxhIFJlY2hlcmNoZSBNw6lkaWNhbGUsIFBhcmlzLCBGcmFuY2UgKEMuTC4t
Qy4pOyBhbmQgQ2xpbmljYWwgVHJpYWxzIEdyb3VwLCBJbW11bmUgVG9sZXJhbmNlIE5ldHdvcmss
IFNhbiBGcmFuY2lzY28sIENhbGlmb3JuaWEgKE0uUi5FLikgZWR3YXJkLnN0dXJyb2NrQHVjdC5h
Yy56YS48L2F1dGgtYWRkcmVzcz48dGl0bGVzPjx0aXRsZT5Ob3ZlbCBUaGVyYXBldXRpYyBBcHBy
b2FjaGVzIFRhcmdldGluZyB0aGUgUmVuaW4tQW5naW90ZW5zaW4gU3lzdGVtIGFuZCBBc3NvY2lh
dGVkIFBlcHRpZGVzIGluIEh5cGVydGVuc2lvbiBhbmQgSGVhcnQgRmFpbHVyZTwvdGl0bGU+PHNl
Y29uZGFyeS10aXRsZT5QaGFybWFjb2wgUmV2PC9zZWNvbmRhcnktdGl0bGU+PC90aXRsZXM+PHBl
cmlvZGljYWw+PGZ1bGwtdGl0bGU+UGhhcm1hY29sIFJldjwvZnVsbC10aXRsZT48L3BlcmlvZGlj
YWw+PHBhZ2VzPjUzOS01NzA8L3BhZ2VzPjx2b2x1bWU+NzE8L3ZvbHVtZT48bnVtYmVyPjQ8L251
bWJlcj48a2V5d29yZHM+PGtleXdvcmQ+QW5naW90ZW5zaW4gSUkgVHlwZSAxIFJlY2VwdG9yIEJs
b2NrZXJzLypwaGFybWFjb2xvZ3kvdGhlcmFwZXV0aWMgdXNlPC9rZXl3b3JkPjxrZXl3b3JkPkFu
Z2lvdGVuc2luLUNvbnZlcnRpbmcgRW56eW1lIEluaGliaXRvcnMvKnBoYXJtYWNvbG9neS90aGVy
YXBldXRpYyB1c2U8L2tleXdvcmQ+PGtleXdvcmQ+QW5pbWFsczwva2V5d29yZD48a2V5d29yZD5C
bG9vZCBQcmVzc3VyZS9kcnVnIGVmZmVjdHMvcGh5c2lvbG9neTwva2V5d29yZD48a2V5d29yZD5I
ZWFydCBGYWlsdXJlLypkcnVnIHRoZXJhcHkvcGh5c2lvcGF0aG9sb2d5PC9rZXl3b3JkPjxrZXl3
b3JkPkh1bWFuczwva2V5d29yZD48a2V5d29yZD5IeXBlcnRlbnNpb24vKmRydWcgdGhlcmFweS9w
aHlzaW9wYXRob2xvZ3k8L2tleXdvcmQ+PGtleXdvcmQ+TW9sZWN1bGFyIFRhcmdldGVkIFRoZXJh
cHk8L2tleXdvcmQ+PGtleXdvcmQ+UmVuaW4tQW5naW90ZW5zaW4gU3lzdGVtLypkcnVnIGVmZmVj
dHM8L2tleXdvcmQ+PGtleXdvcmQ+U21hbGwgTW9sZWN1bGUgTGlicmFyaWVzLypwaGFybWFjb2xv
Z3k8L2tleXdvcmQ+PC9rZXl3b3Jkcz48ZGF0ZXM+PHllYXI+MjAxOTwveWVhcj48cHViLWRhdGVz
PjxkYXRlPk9jdDwvZGF0ZT48L3B1Yi1kYXRlcz48L2RhdGVzPjxpc2JuPjAwMzEtNjk5NyAoUHJp
bnQpJiN4RDswMDMxLTY5OTc8L2lzYm4+PGFjY2Vzc2lvbi1udW0+MzE1Mzc3NTA8L2FjY2Vzc2lv
bi1udW0+PHVybHM+PC91cmxzPjxjdXN0b20yPlBNQzY3ODIwMjM8L2N1c3RvbTI+PGVsZWN0cm9u
aWMtcmVzb3VyY2UtbnVtPjEwLjExMjQvcHIuMTE4LjAxNzEyOTwvZWxlY3Ryb25pYy1yZXNvdXJj
ZS1udW0+PHJlbW90ZS1kYXRhYmFzZS1wcm92aWRlcj5OTE08L3JlbW90ZS1kYXRhYmFzZS1wcm92
aWRlcj48bGFuZ3VhZ2U+ZW5nPC9sYW5ndWFnZT48L3JlY29yZD48L0NpdGU+PC9FbmROb3RlPgB=
</w:fldData>
        </w:fldChar>
      </w:r>
      <w:r w:rsidRPr="00AC2576">
        <w:rPr>
          <w:rFonts w:asciiTheme="majorBidi" w:hAnsiTheme="majorBidi" w:cstheme="majorBidi"/>
          <w:sz w:val="20"/>
          <w:szCs w:val="20"/>
        </w:rPr>
        <w:instrText xml:space="preserve"> ADDIN EN.CITE.DATA </w:instrText>
      </w:r>
      <w:r w:rsidRPr="00AC2576">
        <w:rPr>
          <w:rFonts w:asciiTheme="majorBidi" w:hAnsiTheme="majorBidi" w:cstheme="majorBidi"/>
          <w:sz w:val="20"/>
          <w:szCs w:val="20"/>
        </w:rPr>
      </w:r>
      <w:r w:rsidRPr="00AC2576">
        <w:rPr>
          <w:rFonts w:asciiTheme="majorBidi" w:hAnsiTheme="majorBidi" w:cstheme="majorBidi"/>
          <w:sz w:val="20"/>
          <w:szCs w:val="20"/>
        </w:rPr>
        <w:fldChar w:fldCharType="end"/>
      </w:r>
      <w:r w:rsidRPr="00AC2576">
        <w:rPr>
          <w:rFonts w:asciiTheme="majorBidi" w:hAnsiTheme="majorBidi" w:cstheme="majorBidi"/>
          <w:sz w:val="20"/>
          <w:szCs w:val="20"/>
        </w:rPr>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Arendse et al., 2019)</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 xml:space="preserve"> kidney and liver tissue </w:t>
      </w:r>
      <w:r w:rsidRPr="00AC2576">
        <w:rPr>
          <w:rFonts w:asciiTheme="majorBidi" w:hAnsiTheme="majorBidi" w:cstheme="majorBidi"/>
          <w:sz w:val="20"/>
          <w:szCs w:val="20"/>
        </w:rPr>
        <w:fldChar w:fldCharType="begin"/>
      </w:r>
      <w:r w:rsidRPr="00AC2576">
        <w:rPr>
          <w:rFonts w:asciiTheme="majorBidi" w:hAnsiTheme="majorBidi" w:cstheme="majorBidi"/>
          <w:sz w:val="20"/>
          <w:szCs w:val="20"/>
        </w:rPr>
        <w:instrText xml:space="preserve"> ADDIN EN.CITE &lt;EndNote&gt;&lt;Cite&gt;&lt;Author&gt;Sharif-Askari&lt;/Author&gt;&lt;Year&gt;2020&lt;/Year&gt;&lt;RecNum&gt;1&lt;/RecNum&gt;&lt;DisplayText&gt;(Sharif-Askari et al., 2020)&lt;/DisplayText&gt;&lt;record&gt;&lt;rec-number&gt;1&lt;/rec-number&gt;&lt;foreign-keys&gt;&lt;key app="EN" db-id="txrszaxsp0d95ver99qxaztkptfzfr05efaw" timestamp="1648402036"&gt;1&lt;/key&gt;&lt;/foreign-keys&gt;&lt;ref-type name="Journal Article"&gt;17&lt;/ref-type&gt;&lt;contributors&gt;&lt;authors&gt;&lt;author&gt;Sharif-Askari, Narjes Saheb&lt;/author&gt;&lt;author&gt;Sharif-Askari, Fatemeh Saheb&lt;/author&gt;&lt;author&gt;Alabed, Mashael&lt;/author&gt;&lt;author&gt;Temsah, Mohamed-Hani&lt;/author&gt;&lt;author&gt;Al Heialy, Saba&lt;/author&gt;&lt;author&gt;Hamid, Qutayba&lt;/author&gt;&lt;author&gt;Halwani, Rabih&lt;/author&gt;&lt;/authors&gt;&lt;/contributors&gt;&lt;titles&gt;&lt;title&gt;Airways expression of SARS-CoV-2 receptor, ACE2, and TMPRSS2 is lower in children than adults and increases with smoking and COPD&lt;/title&gt;&lt;secondary-title&gt;Molecular Therapy-Methods &amp;amp; Clinical Development&lt;/secondary-title&gt;&lt;/titles&gt;&lt;periodical&gt;&lt;full-title&gt;Molecular Therapy-Methods &amp;amp; Clinical Development&lt;/full-title&gt;&lt;/periodical&gt;&lt;pages&gt;1-6&lt;/pages&gt;&lt;volume&gt;18&lt;/volume&gt;&lt;dates&gt;&lt;year&gt;2020&lt;/year&gt;&lt;/dates&gt;&lt;isbn&gt;2329-0501&lt;/isbn&gt;&lt;urls&gt;&lt;/urls&gt;&lt;/record&gt;&lt;/Cite&gt;&lt;/EndNote&gt;</w:instrText>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Sharif-Askari et al., 2020)</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 xml:space="preserve">. Indeed, it may be another mechanism for causing SARS CoV-2 infection through </w:t>
      </w:r>
      <w:r w:rsidR="009C660C">
        <w:rPr>
          <w:rFonts w:asciiTheme="majorBidi" w:hAnsiTheme="majorBidi" w:cstheme="majorBidi"/>
          <w:sz w:val="20"/>
          <w:szCs w:val="20"/>
        </w:rPr>
        <w:t xml:space="preserve">the </w:t>
      </w:r>
      <w:r w:rsidRPr="00AC2576">
        <w:rPr>
          <w:rFonts w:asciiTheme="majorBidi" w:hAnsiTheme="majorBidi" w:cstheme="majorBidi"/>
          <w:sz w:val="20"/>
          <w:szCs w:val="20"/>
        </w:rPr>
        <w:t xml:space="preserve">ACE-2 receptor </w:t>
      </w:r>
      <w:r w:rsidRPr="00AC2576">
        <w:rPr>
          <w:rFonts w:asciiTheme="majorBidi" w:hAnsiTheme="majorBidi" w:cstheme="majorBidi"/>
          <w:sz w:val="20"/>
          <w:szCs w:val="20"/>
        </w:rPr>
        <w:fldChar w:fldCharType="begin"/>
      </w:r>
      <w:r w:rsidRPr="00AC2576">
        <w:rPr>
          <w:rFonts w:asciiTheme="majorBidi" w:hAnsiTheme="majorBidi" w:cstheme="majorBidi"/>
          <w:sz w:val="20"/>
          <w:szCs w:val="20"/>
        </w:rPr>
        <w:instrText xml:space="preserve"> ADDIN EN.CITE &lt;EndNote&gt;&lt;Cite&gt;&lt;Author&gt;Sharif-Askari&lt;/Author&gt;&lt;Year&gt;2020&lt;/Year&gt;&lt;RecNum&gt;1&lt;/RecNum&gt;&lt;DisplayText&gt;(Sharif-Askari et al., 2020)&lt;/DisplayText&gt;&lt;record&gt;&lt;rec-number&gt;1&lt;/rec-number&gt;&lt;foreign-keys&gt;&lt;key app="EN" db-id="txrszaxsp0d95ver99qxaztkptfzfr05efaw" timestamp="1648402036"&gt;1&lt;/key&gt;&lt;/foreign-keys&gt;&lt;ref-type name="Journal Article"&gt;17&lt;/ref-type&gt;&lt;contributors&gt;&lt;authors&gt;&lt;author&gt;Sharif-Askari, Narjes Saheb&lt;/author&gt;&lt;author&gt;Sharif-Askari, Fatemeh Saheb&lt;/author&gt;&lt;author&gt;Alabed, Mashael&lt;/author&gt;&lt;author&gt;Temsah, Mohamed-Hani&lt;/author&gt;&lt;author&gt;Al Heialy, Saba&lt;/author&gt;&lt;author&gt;Hamid, Qutayba&lt;/author&gt;&lt;author&gt;Halwani, Rabih&lt;/author&gt;&lt;/authors&gt;&lt;/contributors&gt;&lt;titles&gt;&lt;title&gt;Airways expression of SARS-CoV-2 receptor, ACE2, and TMPRSS2 is lower in children than adults and increases with smoking and COPD&lt;/title&gt;&lt;secondary-title&gt;Molecular Therapy-Methods &amp;amp; Clinical Development&lt;/secondary-title&gt;&lt;/titles&gt;&lt;periodical&gt;&lt;full-title&gt;Molecular Therapy-Methods &amp;amp; Clinical Development&lt;/full-title&gt;&lt;/periodical&gt;&lt;pages&gt;1-6&lt;/pages&gt;&lt;volume&gt;18&lt;/volume&gt;&lt;dates&gt;&lt;year&gt;2020&lt;/year&gt;&lt;/dates&gt;&lt;isbn&gt;2329-0501&lt;/isbn&gt;&lt;urls&gt;&lt;/urls&gt;&lt;/record&gt;&lt;/Cite&gt;&lt;/EndNote&gt;</w:instrText>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Sharif-Askari et al., 2020)</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 However</w:t>
      </w:r>
      <w:r w:rsidR="009C660C">
        <w:rPr>
          <w:rFonts w:asciiTheme="majorBidi" w:hAnsiTheme="majorBidi" w:cstheme="majorBidi"/>
          <w:sz w:val="20"/>
          <w:szCs w:val="20"/>
        </w:rPr>
        <w:t>,</w:t>
      </w:r>
      <w:r w:rsidRPr="00AC2576">
        <w:rPr>
          <w:rFonts w:asciiTheme="majorBidi" w:hAnsiTheme="majorBidi" w:cstheme="majorBidi"/>
          <w:sz w:val="20"/>
          <w:szCs w:val="20"/>
        </w:rPr>
        <w:t xml:space="preserve"> some studies suggested that, by inhibiting viral serine protease enzyme the PPIs may demonstrate </w:t>
      </w:r>
      <w:r w:rsidR="009C660C">
        <w:rPr>
          <w:rFonts w:asciiTheme="majorBidi" w:hAnsiTheme="majorBidi" w:cstheme="majorBidi"/>
          <w:sz w:val="20"/>
          <w:szCs w:val="20"/>
        </w:rPr>
        <w:t xml:space="preserve">an </w:t>
      </w:r>
      <w:r w:rsidRPr="00AC2576">
        <w:rPr>
          <w:rFonts w:asciiTheme="majorBidi" w:hAnsiTheme="majorBidi" w:cstheme="majorBidi"/>
          <w:sz w:val="20"/>
          <w:szCs w:val="20"/>
        </w:rPr>
        <w:t xml:space="preserve">antiviral effect </w:t>
      </w:r>
      <w:r w:rsidRPr="00AC2576">
        <w:rPr>
          <w:rFonts w:asciiTheme="majorBidi" w:hAnsiTheme="majorBidi" w:cstheme="majorBidi"/>
          <w:sz w:val="20"/>
          <w:szCs w:val="20"/>
        </w:rPr>
        <w:fldChar w:fldCharType="begin"/>
      </w:r>
      <w:r w:rsidRPr="00AC2576">
        <w:rPr>
          <w:rFonts w:asciiTheme="majorBidi" w:hAnsiTheme="majorBidi" w:cstheme="majorBidi"/>
          <w:sz w:val="20"/>
          <w:szCs w:val="20"/>
        </w:rPr>
        <w:instrText xml:space="preserve"> ADDIN EN.CITE &lt;EndNote&gt;&lt;Cite&gt;&lt;Author&gt;Ray&lt;/Author&gt;&lt;Year&gt;2020&lt;/Year&gt;&lt;RecNum&gt;105&lt;/RecNum&gt;&lt;DisplayText&gt;(Ray et al., 2020)&lt;/DisplayText&gt;&lt;record&gt;&lt;rec-number&gt;105&lt;/rec-number&gt;&lt;foreign-keys&gt;&lt;key app="EN" db-id="vps9rt5z6a2rr7e09v4525pmpeft92rzvptf" timestamp="1644946468"&gt;105&lt;/key&gt;&lt;/foreign-keys&gt;&lt;ref-type name="Journal Article"&gt;17&lt;/ref-type&gt;&lt;contributors&gt;&lt;authors&gt;&lt;author&gt;Ray, Avik&lt;/author&gt;&lt;author&gt;Sharma, Swati&lt;/author&gt;&lt;author&gt;Sadasivam, Balakrishnan&lt;/author&gt;&lt;/authors&gt;&lt;/contributors&gt;&lt;titles&gt;&lt;title&gt;The potential therapeutic role of proton pump inhibitors in COVID-19: hypotheses based on existing evidences&lt;/title&gt;&lt;secondary-title&gt;Drug Research&lt;/secondary-title&gt;&lt;/titles&gt;&lt;periodical&gt;&lt;full-title&gt;Drug Research&lt;/full-title&gt;&lt;/periodical&gt;&lt;pages&gt;484-488&lt;/pages&gt;&lt;volume&gt;70&lt;/volume&gt;&lt;number&gt;10&lt;/number&gt;&lt;dates&gt;&lt;year&gt;2020&lt;/year&gt;&lt;/dates&gt;&lt;isbn&gt;2194-9379&lt;/isbn&gt;&lt;urls&gt;&lt;/urls&gt;&lt;/record&gt;&lt;/Cite&gt;&lt;/EndNote&gt;</w:instrText>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Ray et al., 2020)</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 xml:space="preserve"> also they can inhibit the production of pro-inflammatory cytokines such as IL-6, IL-8</w:t>
      </w:r>
      <w:r w:rsidR="00C9355E">
        <w:rPr>
          <w:rFonts w:asciiTheme="majorBidi" w:hAnsiTheme="majorBidi" w:cstheme="majorBidi"/>
          <w:sz w:val="20"/>
          <w:szCs w:val="20"/>
        </w:rPr>
        <w:t>,</w:t>
      </w:r>
      <w:r w:rsidRPr="00AC2576">
        <w:rPr>
          <w:rFonts w:asciiTheme="majorBidi" w:hAnsiTheme="majorBidi" w:cstheme="majorBidi"/>
          <w:sz w:val="20"/>
          <w:szCs w:val="20"/>
        </w:rPr>
        <w:t xml:space="preserve"> and TNF-α that shows their anti-inflammatory and anti-oxidative actions </w:t>
      </w:r>
      <w:r w:rsidRPr="00AC2576">
        <w:rPr>
          <w:rFonts w:asciiTheme="majorBidi" w:hAnsiTheme="majorBidi" w:cstheme="majorBidi"/>
          <w:sz w:val="20"/>
          <w:szCs w:val="20"/>
        </w:rPr>
        <w:fldChar w:fldCharType="begin"/>
      </w:r>
      <w:r w:rsidRPr="00AC2576">
        <w:rPr>
          <w:rFonts w:asciiTheme="majorBidi" w:hAnsiTheme="majorBidi" w:cstheme="majorBidi"/>
          <w:sz w:val="20"/>
          <w:szCs w:val="20"/>
        </w:rPr>
        <w:instrText xml:space="preserve"> ADDIN EN.CITE &lt;EndNote&gt;&lt;Cite&gt;&lt;Author&gt;Sasaki&lt;/Author&gt;&lt;Year&gt;2011&lt;/Year&gt;&lt;RecNum&gt;110&lt;/RecNum&gt;&lt;DisplayText&gt;(Sasaki et al., 2011)&lt;/DisplayText&gt;&lt;record&gt;&lt;rec-number&gt;110&lt;/rec-number&gt;&lt;foreign-keys&gt;&lt;key app="EN" db-id="vps9rt5z6a2rr7e09v4525pmpeft92rzvptf" timestamp="1644951363"&gt;110&lt;/key&gt;&lt;/foreign-keys&gt;&lt;ref-type name="Journal Article"&gt;17&lt;/ref-type&gt;&lt;contributors&gt;&lt;authors&gt;&lt;author&gt;Sasaki, T.&lt;/author&gt;&lt;author&gt;Nakayama, K.&lt;/author&gt;&lt;author&gt;Yasuda, H.&lt;/author&gt;&lt;author&gt;Yamaya, M.&lt;/author&gt;&lt;/authors&gt;&lt;/contributors&gt;&lt;auth-address&gt;Department of Respiratory Medicine, Tohoku University School of Medicine, Sendai 980-8574, Japan. sasaki@med.tohoku.ac.jp&lt;/auth-address&gt;&lt;titles&gt;&lt;title&gt;A new strategy with proton pump inhibitors for the prevention of acute exacerbations in COPD&lt;/title&gt;&lt;secondary-title&gt;Ther Adv Respir Dis&lt;/secondary-title&gt;&lt;/titles&gt;&lt;periodical&gt;&lt;full-title&gt;Ther Adv Respir Dis&lt;/full-title&gt;&lt;/periodical&gt;&lt;pages&gt;91-103&lt;/pages&gt;&lt;volume&gt;5&lt;/volume&gt;&lt;number&gt;2&lt;/number&gt;&lt;edition&gt;20110201&lt;/edition&gt;&lt;keywords&gt;&lt;keyword&gt;Acute Disease&lt;/keyword&gt;&lt;keyword&gt;Humans&lt;/keyword&gt;&lt;keyword&gt;Picornaviridae Infections/*drug therapy&lt;/keyword&gt;&lt;keyword&gt;Proton Pump Inhibitors/*therapeutic use&lt;/keyword&gt;&lt;keyword&gt;*Pulmonary Disease, Chronic Obstructive/drug therapy/prevention &amp;amp; control/virology&lt;/keyword&gt;&lt;keyword&gt;Rhinovirus/*drug effects&lt;/keyword&gt;&lt;/keywords&gt;&lt;dates&gt;&lt;year&gt;2011&lt;/year&gt;&lt;pub-dates&gt;&lt;date&gt;Apr&lt;/date&gt;&lt;/pub-dates&gt;&lt;/dates&gt;&lt;isbn&gt;1753-4658&lt;/isbn&gt;&lt;accession-num&gt;21285157&lt;/accession-num&gt;&lt;urls&gt;&lt;/urls&gt;&lt;electronic-resource-num&gt;10.1177/1753465810392264&lt;/electronic-resource-num&gt;&lt;remote-database-provider&gt;NLM&lt;/remote-database-provider&gt;&lt;language&gt;eng&lt;/language&gt;&lt;/record&gt;&lt;/Cite&gt;&lt;/EndNote&gt;</w:instrText>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Sasaki et al., 2011)</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 Many other research</w:t>
      </w:r>
      <w:r w:rsidR="00C9355E">
        <w:rPr>
          <w:rFonts w:asciiTheme="majorBidi" w:hAnsiTheme="majorBidi" w:cstheme="majorBidi"/>
          <w:sz w:val="20"/>
          <w:szCs w:val="20"/>
        </w:rPr>
        <w:t>es</w:t>
      </w:r>
      <w:r w:rsidRPr="00AC2576">
        <w:rPr>
          <w:rFonts w:asciiTheme="majorBidi" w:hAnsiTheme="majorBidi" w:cstheme="majorBidi"/>
          <w:sz w:val="20"/>
          <w:szCs w:val="20"/>
        </w:rPr>
        <w:t xml:space="preserve"> have been done to show using these drugs may be a risk factor for COVID-19 </w:t>
      </w:r>
      <w:r w:rsidRPr="00AC2576">
        <w:rPr>
          <w:rFonts w:asciiTheme="majorBidi" w:hAnsiTheme="majorBidi" w:cstheme="majorBidi"/>
          <w:sz w:val="20"/>
          <w:szCs w:val="20"/>
        </w:rPr>
        <w:fldChar w:fldCharType="begin">
          <w:fldData xml:space="preserve">PEVuZE5vdGU+PENpdGU+PEF1dGhvcj5DaGFycGlhdDwvQXV0aG9yPjxZZWFyPjIwMjA8L1llYXI+
PFJlY051bT4xNDM8L1JlY051bT48RGlzcGxheVRleHQ+KENoYXJwaWF0IGV0IGFsLiwgMjAyMDsg
TGVlIGV0IGFsLiwgMjAyMTsgUGFyayBldCBhbC4sIDIwMjI7IFByYW5hdGEgZXQgYWwuLCAyMDIx
OyBSYW1hY2hhbmRyYW4gZXQgYWwuLCAyMDIyOyBZb3pnYXQgZXQgYWwuLCAyMDIxOyBaaXBwaSBl
dCBhbC4sIDIwMjEpPC9EaXNwbGF5VGV4dD48cmVjb3JkPjxyZWMtbnVtYmVyPjE0MzwvcmVjLW51
bWJlcj48Zm9yZWlnbi1rZXlzPjxrZXkgYXBwPSJFTiIgZGItaWQ9InZwczlydDV6NmEycnI3ZTA5
djQ1MjVwbXBlZnQ5MnJ6dnB0ZiIgdGltZXN0YW1wPSIxNjQ3MjAwOTg2Ij4xNDM8L2tleT48L2Zv
cmVpZ24ta2V5cz48cmVmLXR5cGUgbmFtZT0iSm91cm5hbCBBcnRpY2xlIj4xNzwvcmVmLXR5cGU+
PGNvbnRyaWJ1dG9ycz48YXV0aG9ycz48YXV0aG9yPkNoYXJwaWF0LCBCcnVubzwvYXV0aG9yPjxh
dXRob3I+QmxleXphYywgTmF0aGFsaWU8L2F1dGhvcj48YXV0aG9yPlRvZCwgTWljaGVsPC9hdXRo
b3I+PC9hdXRob3JzPjwvY29udHJpYnV0b3JzPjx0aXRsZXM+PHRpdGxlPlByb3RvbiBwdW1wIGlu
aGliaXRvcnMgYXJlIHJpc2sgZmFjdG9ycyBmb3IgdmlyYWwgaW5mZWN0aW9uczogZXZlbiBmb3Ig
Q09WSUQtMTk/PC90aXRsZT48c2Vjb25kYXJ5LXRpdGxlPkNsaW5pY2FsIGRydWcgaW52ZXN0aWdh
dGlvbjwvc2Vjb25kYXJ5LXRpdGxlPjwvdGl0bGVzPjxwZXJpb2RpY2FsPjxmdWxsLXRpdGxlPkNs
aW5pY2FsIGRydWcgaW52ZXN0aWdhdGlvbjwvZnVsbC10aXRsZT48L3BlcmlvZGljYWw+PHBhZ2Vz
Pjg5Ny04OTk8L3BhZ2VzPjx2b2x1bWU+NDA8L3ZvbHVtZT48bnVtYmVyPjEwPC9udW1iZXI+PGRh
dGVzPjx5ZWFyPjIwMjA8L3llYXI+PC9kYXRlcz48aXNibj4xMTc5LTE5MTg8L2lzYm4+PHVybHM+
PC91cmxzPjwvcmVjb3JkPjwvQ2l0ZT48Q2l0ZT48QXV0aG9yPkxlZTwvQXV0aG9yPjxZZWFyPjIw
MjE8L1llYXI+PFJlY051bT44PC9SZWNOdW0+PHJlY29yZD48cmVjLW51bWJlcj44PC9yZWMtbnVt
YmVyPjxmb3JlaWduLWtleXM+PGtleSBhcHA9IkVOIiBkYi1pZD0idHh4dmU1eDBzdDJzcjNlMHRk
NHYweHA0MjBhZHQyOTkwZGFmIiB0aW1lc3RhbXA9IjE2NDg0MDc2MDQiPjg8L2tleT48L2ZvcmVp
Z24ta2V5cz48cmVmLXR5cGUgbmFtZT0iSm91cm5hbCBBcnRpY2xlIj4xNzwvcmVmLXR5cGU+PGNv
bnRyaWJ1dG9ycz48YXV0aG9ycz48YXV0aG9yPkxlZSwgU2V1bmcgV29uPC9hdXRob3I+PGF1dGhv
cj5IYSwgRXVuIEt5bzwvYXV0aG9yPjxhdXRob3I+WWVuaW92YSwgQWJkdWxsYWggw5Z6Z8O8cjwv
YXV0aG9yPjxhdXRob3I+TW9vbiwgU3VuZyBZb25nPC9hdXRob3I+PGF1dGhvcj5LaW0sIFNvIFlv
dW5nPC9hdXRob3I+PGF1dGhvcj5Lb2gsIEh5dW4gWW9uZzwvYXV0aG9yPjxhdXRob3I+WWFuZywg
SmVlIE15dW5nPC9hdXRob3I+PGF1dGhvcj5KZW9uZywgU3UgSmluPC9hdXRob3I+PGF1dGhvcj5N
b29uLCBTdW4gSm9vbjwvYXV0aG9yPjxhdXRob3I+Q2hvLCBKb28gWW91bmc8L2F1dGhvcj48L2F1
dGhvcnM+PC9jb250cmlidXRvcnM+PHRpdGxlcz48dGl0bGU+U2V2ZXJlIGNsaW5pY2FsIG91dGNv
bWVzIG9mIENPVklELTE5IGFzc29jaWF0ZWQgd2l0aCBwcm90b24gcHVtcCBpbmhpYml0b3JzOiBh
IG5hdGlvbndpZGUgY29ob3J0IHN0dWR5IHdpdGggcHJvcGVuc2l0eSBzY29yZSBtYXRjaGluZzwv
dGl0bGU+PHNlY29uZGFyeS10aXRsZT5HdXQ8L3NlY29uZGFyeS10aXRsZT48L3RpdGxlcz48cGVy
aW9kaWNhbD48ZnVsbC10aXRsZT5HdXQ8L2Z1bGwtdGl0bGU+PC9wZXJpb2RpY2FsPjxwYWdlcz43
Ni04NDwvcGFnZXM+PHZvbHVtZT43MDwvdm9sdW1lPjxudW1iZXI+MTwvbnVtYmVyPjxkYXRlcz48
eWVhcj4yMDIxPC95ZWFyPjwvZGF0ZXM+PGlzYm4+MDAxNy01NzQ5PC9pc2JuPjx1cmxzPjwvdXJs
cz48L3JlY29yZD48L0NpdGU+PENpdGU+PEF1dGhvcj5QYXJrPC9BdXRob3I+PFllYXI+MjAyMjwv
WWVhcj48UmVjTnVtPjI8L1JlY051bT48cmVjb3JkPjxyZWMtbnVtYmVyPjI8L3JlYy1udW1iZXI+
PGZvcmVpZ24ta2V5cz48a2V5IGFwcD0iRU4iIGRiLWlkPSJ0eHh2ZTV4MHN0MnNyM2UwdGQ0djB4
cDQyMGFkdDI5OTBkYWYiIHRpbWVzdGFtcD0iMTY0ODQwMjY1NiI+Mjwva2V5PjwvZm9yZWlnbi1r
ZXlzPjxyZWYtdHlwZSBuYW1lPSJKb3VybmFsIEFydGljbGUiPjE3PC9yZWYtdHlwZT48Y29udHJp
YnV0b3JzPjxhdXRob3JzPjxhdXRob3I+UGFyaywgSmlteXVuZzwvYXV0aG9yPjxhdXRob3I+WW91
LCBTZW5nIENoYW48L2F1dGhvcj48YXV0aG9yPkNobywgSmFlaHllb25nPC9hdXRob3I+PGF1dGhv
cj5QYXJrLCBDaGFuIEh5dWs8L2F1dGhvcj48YXV0aG9yPlNoaW4sIFdvb24gR2VvbjwvYXV0aG9y
PjxhdXRob3I+UGFyaywgUmFlIFdvb25nPC9hdXRob3I+PGF1dGhvcj5JbiBTZW8sIFNldW5nPC9h
dXRob3I+PC9hdXRob3JzPjwvY29udHJpYnV0b3JzPjx0aXRsZXM+PHRpdGxlPkNvbXBhcmF0aXZl
IHJpc2sgb2YgaW5jaWRlbmNlIGFuZCBjbGluaWNhbCBvdXRjb21lcyBvZiBDT1ZJRC0xOSBhbW9u
ZyBwcm90b24gcHVtcCBpbmhpYml0b3IgYW5kIGhpc3RhbWluZS0yIHJlY2VwdG9yIGFudGFnb25p
c3Qgc2hvcnQtdGVybSB1c2VyczogYSBuYXRpb253aWRlIHJldHJvc3BlY3RpdmUgY29ob3J0IHN0
dWR5PC90aXRsZT48c2Vjb25kYXJ5LXRpdGxlPkJNQyBQaGFybWFjb2xvZ3kgYW5kIFRveGljb2xv
Z3k8L3NlY29uZGFyeS10aXRsZT48L3RpdGxlcz48cGVyaW9kaWNhbD48ZnVsbC10aXRsZT5CTUMg
UGhhcm1hY29sb2d5IGFuZCBUb3hpY29sb2d5PC9mdWxsLXRpdGxlPjwvcGVyaW9kaWNhbD48cGFn
ZXM+MS0xMDwvcGFnZXM+PHZvbHVtZT4yMzwvdm9sdW1lPjxudW1iZXI+MTwvbnVtYmVyPjxkYXRl
cz48eWVhcj4yMDIyPC95ZWFyPjwvZGF0ZXM+PGlzYm4+MjA1MC02NTExPC9pc2JuPjx1cmxzPjwv
dXJscz48L3JlY29yZD48L0NpdGU+PENpdGU+PEF1dGhvcj5QcmFuYXRhPC9BdXRob3I+PFllYXI+
MjAyMTwvWWVhcj48UmVjTnVtPjM8L1JlY051bT48cmVjb3JkPjxyZWMtbnVtYmVyPjM8L3JlYy1u
dW1iZXI+PGZvcmVpZ24ta2V5cz48a2V5IGFwcD0iRU4iIGRiLWlkPSJ0eHh2ZTV4MHN0MnNyM2Uw
dGQ0djB4cDQyMGFkdDI5OTBkYWYiIHRpbWVzdGFtcD0iMTY0ODQwMjcxMSI+Mzwva2V5PjwvZm9y
ZWlnbi1rZXlzPjxyZWYtdHlwZSBuYW1lPSJKb3VybmFsIEFydGljbGUiPjE3PC9yZWYtdHlwZT48
Y29udHJpYnV0b3JzPjxhdXRob3JzPjxhdXRob3I+UHJhbmF0YSwgUmF5bW9uZDwvYXV0aG9yPjxh
dXRob3I+SHVhbmcsIElhbjwvYXV0aG9yPjxhdXRob3I+TGF3cmVuc2lhLCBTaGVybHk8L2F1dGhv
cj48YXV0aG9yPkhlbnJpbmEsIEpvc2h1YTwvYXV0aG9yPjxhdXRob3I+TGltLCBNaWNoYWVsIEFu
dGhvbml1czwvYXV0aG9yPjxhdXRob3I+THVraXRvLCBBbnRvbmlhIEFubmE8L2F1dGhvcj48YXV0
aG9yPkt1c3dhcmRoYW5pLCBSYWRlbiBBeXUgVHV0eTwvYXV0aG9yPjxhdXRob3I+V2liYXdhLCBJ
PC9hdXRob3I+PC9hdXRob3JzPjwvY29udHJpYnV0b3JzPjx0aXRsZXM+PHRpdGxlPlByb3RvbiBw
dW1wIGluaGliaXRvciBvbiBzdXNjZXB0aWJpbGl0eSB0byBDT1ZJRC0xOSBhbmQgaXRzIHNldmVy
aXR5OiBhIHN5c3RlbWF0aWMgcmV2aWV3IGFuZCBtZXRhLWFuYWx5c2lzPC90aXRsZT48c2Vjb25k
YXJ5LXRpdGxlPlBoYXJtYWNvbG9naWNhbCBSZXBvcnRzPC9zZWNvbmRhcnktdGl0bGU+PC90aXRs
ZXM+PHBlcmlvZGljYWw+PGZ1bGwtdGl0bGU+UGhhcm1hY29sb2dpY2FsIFJlcG9ydHM8L2Z1bGwt
dGl0bGU+PC9wZXJpb2RpY2FsPjxwYWdlcz4xNjQyLTE2NDk8L3BhZ2VzPjx2b2x1bWU+NzM8L3Zv
bHVtZT48bnVtYmVyPjY8L251bWJlcj48ZGF0ZXM+PHllYXI+MjAyMTwveWVhcj48L2RhdGVzPjxp
c2JuPjIyOTktNTY4NDwvaXNibj48dXJscz48L3VybHM+PC9yZWNvcmQ+PC9DaXRlPjxDaXRlPjxB
dXRob3I+UmFtYWNoYW5kcmFuPC9BdXRob3I+PFllYXI+MjAyMjwvWWVhcj48UmVjTnVtPjEzOTwv
UmVjTnVtPjxyZWNvcmQ+PHJlYy1udW1iZXI+MTM5PC9yZWMtbnVtYmVyPjxmb3JlaWduLWtleXM+
PGtleSBhcHA9IkVOIiBkYi1pZD0idnBzOXJ0NXo2YTJycjdlMDl2NDUyNXBtcGVmdDkycnp2cHRm
IiB0aW1lc3RhbXA9IjE2NDcyMDA0MzYiPjEzOTwva2V5PjwvZm9yZWlnbi1rZXlzPjxyZWYtdHlw
ZSBuYW1lPSJKb3VybmFsIEFydGljbGUiPjE3PC9yZWYtdHlwZT48Y29udHJpYnV0b3JzPjxhdXRo
b3JzPjxhdXRob3I+UmFtYWNoYW5kcmFuLCBQcmVldGhpPC9hdXRob3I+PGF1dGhvcj5QZXJpc2V0
dGksIEFiaGlsYXNoPC9hdXRob3I+PGF1dGhvcj5HYWplbmRyYW4sIE1haGVzaDwvYXV0aG9yPjxh
dXRob3I+SmVhbi1Mb3VpcywgRmFybGE8L2F1dGhvcj48YXV0aG9yPkJhbnNhbCwgUGFyZGVlcDwv
YXV0aG9yPjxhdXRob3I+RHdpdmVkaSwgQWxvayBLdW1hcjwvYXV0aG9yPjxhdXRob3I+R295YWws
IEhlbWFudDwvYXV0aG9yPjwvYXV0aG9ycz48L2NvbnRyaWJ1dG9ycz48dGl0bGVzPjx0aXRsZT5Q
cmUtaG9zcGl0YWxpemF0aW9uIHByb3RvbiBwdW1wIGluaGliaXRvciB1c2UgYW5kIGNsaW5pY2Fs
IG91dGNvbWVzIGluIENPVklELTE5PC90aXRsZT48c2Vjb25kYXJ5LXRpdGxlPkV1cm9wZWFuIEpv
dXJuYWwgb2YgR2FzdHJvZW50ZXJvbG9neSAmYW1wOyBIZXBhdG9sb2d5PC9zZWNvbmRhcnktdGl0
bGU+PC90aXRsZXM+PHBlcmlvZGljYWw+PGZ1bGwtdGl0bGU+RXVyb3BlYW4gSm91cm5hbCBvZiBH
YXN0cm9lbnRlcm9sb2d5ICZhbXA7IEhlcGF0b2xvZ3k8L2Z1bGwtdGl0bGU+PC9wZXJpb2RpY2Fs
PjxwYWdlcz4xMzctMTQxPC9wYWdlcz48dm9sdW1lPjM0PC92b2x1bWU+PG51bWJlcj4yPC9udW1i
ZXI+PGRhdGVzPjx5ZWFyPjIwMjI8L3llYXI+PC9kYXRlcz48aXNibj4wOTU0LTY5MVg8L2lzYm4+
PHVybHM+PC91cmxzPjwvcmVjb3JkPjwvQ2l0ZT48Q2l0ZT48QXV0aG9yPllvemdhdDwvQXV0aG9y
PjxZZWFyPjIwMjE8L1llYXI+PFJlY051bT4xNDA8L1JlY051bT48cmVjb3JkPjxyZWMtbnVtYmVy
PjE0MDwvcmVjLW51bWJlcj48Zm9yZWlnbi1rZXlzPjxrZXkgYXBwPSJFTiIgZGItaWQ9InZwczly
dDV6NmEycnI3ZTA5djQ1MjVwbXBlZnQ5MnJ6dnB0ZiIgdGltZXN0YW1wPSIxNjQ3MjAwNTIwIj4x
NDA8L2tleT48L2ZvcmVpZ24ta2V5cz48cmVmLXR5cGUgbmFtZT0iSm91cm5hbCBBcnRpY2xlIj4x
NzwvcmVmLXR5cGU+PGNvbnRyaWJ1dG9ycz48YXV0aG9ycz48YXV0aG9yPllvemdhdCwgQWhtZXQ8
L2F1dGhvcj48YXV0aG9yPkthc2Fwb8SfbHUsIEJlbmFuPC9hdXRob3I+PGF1dGhvcj5DYW4sIEfD
vHJheTwvYXV0aG9yPjxhdXRob3I+VGFub8SfbHUsIEFscGFzbGFuPC9hdXRob3I+PGF1dGhvcj5T
YWtpbiwgWXVzdWYgU2VyZGFyPC9hdXRob3I+PGF1dGhvcj5ZYWxjaW4sIEthZGlyIFNlcmthbjwv
YXV0aG9yPjxhdXRob3I+R8O8cmxlciwgTcO8amdhbjwvYXV0aG9yPjxhdXRob3I+S2FwbGFuLCBN
dXN0YWZhPC9hdXRob3I+PGF1dGhvcj5LYWJhbiwgTWVobWV0IEfDtmt0w7xyazwvYXV0aG9yPjxh
dXRob3I+S2lyc295LCBNZWhtZXQ8L2F1dGhvcj48L2F1dGhvcnM+PC9jb250cmlidXRvcnM+PHRp
dGxlcz48dGl0bGU+TG9uZy10ZXJtIHByb3RvbiBwdW1wIGluaGliaXRvciB1c2UgaXMgYSByaXNr
IGZhY3RvciBmb3IgbW9ydGFsaXR5IGluIHBhdGllbnRzIGhvc3BpdGFsaXplZCBmb3IgQ09WSUQt
MTk8L3RpdGxlPjxzZWNvbmRhcnktdGl0bGU+VHVya2lzaCBqb3VybmFsIG9mIG1lZGljYWwgc2Np
ZW5jZXM8L3NlY29uZGFyeS10aXRsZT48L3RpdGxlcz48cGVyaW9kaWNhbD48ZnVsbC10aXRsZT5U
dXJraXNoIGpvdXJuYWwgb2YgbWVkaWNhbCBzY2llbmNlczwvZnVsbC10aXRsZT48L3BlcmlvZGlj
YWw+PHBhZ2VzPjE2NzUtMTY4MTwvcGFnZXM+PHZvbHVtZT41MTwvdm9sdW1lPjxudW1iZXI+NDwv
bnVtYmVyPjxkYXRlcz48eWVhcj4yMDIxPC95ZWFyPjwvZGF0ZXM+PGlzYm4+MTMwMC0wMTQ0PC9p
c2JuPjx1cmxzPjwvdXJscz48L3JlY29yZD48L0NpdGU+PENpdGU+PEF1dGhvcj5aaXBwaTwvQXV0
aG9yPjxZZWFyPjIwMjE8L1llYXI+PFJlY051bT4xMzc8L1JlY051bT48cmVjb3JkPjxyZWMtbnVt
YmVyPjEzNzwvcmVjLW51bWJlcj48Zm9yZWlnbi1rZXlzPjxrZXkgYXBwPSJFTiIgZGItaWQ9InZw
czlydDV6NmEycnI3ZTA5djQ1MjVwbXBlZnQ5MnJ6dnB0ZiIgdGltZXN0YW1wPSIxNjQ3MjAwMzUy
Ij4xMzc8L2tleT48L2ZvcmVpZ24ta2V5cz48cmVmLXR5cGUgbmFtZT0iSm91cm5hbCBBcnRpY2xl
Ij4xNzwvcmVmLXR5cGU+PGNvbnRyaWJ1dG9ycz48YXV0aG9ycz48YXV0aG9yPlppcHBpLCBNYWRk
YWxlbmE8L2F1dGhvcj48YXV0aG9yPkZpb3Jpbm8sIFNpcmlvPC9hdXRob3I+PGF1dGhvcj5CdWRy
aWVzaSwgUm9iZXJ0YTwvYXV0aG9yPjxhdXRob3I+TWljdWNjaSwgTWF0dGVvPC9hdXRob3I+PGF1
dGhvcj5Db3JhenphLCBJdmFuPC9hdXRob3I+PGF1dGhvcj5QaWNhLCBSb2JlcnRhPC9hdXRob3I+
PGF1dGhvcj5kZSBCaWFzZSwgRGFyaW88L2F1dGhvcj48YXV0aG9yPkdhbGxvLCBDbGF1ZGlvIEdp
dXNlcHBlPC9hdXRob3I+PGF1dGhvcj5Ib25nLCBXYW5kb25nPC9hdXRob3I+PC9hdXRob3JzPjwv
Y29udHJpYnV0b3JzPjx0aXRsZXM+PHRpdGxlPlBhcmFkb3hpY2FsIHJlbGF0aW9uc2hpcCBiZXR3
ZWVuIHByb3RvbiBwdW1wIGluaGliaXRvcnMgYW5kIENPVklELTE5OiBBIHN5c3RlbWF0aWMgcmV2
aWV3IGFuZCBtZXRhLWFuYWx5c2lzPC90aXRsZT48c2Vjb25kYXJ5LXRpdGxlPldvcmxkIEpvdXJu
YWwgb2YgQ2xpbmljYWwgQ2FzZXM8L3NlY29uZGFyeS10aXRsZT48L3RpdGxlcz48cGVyaW9kaWNh
bD48ZnVsbC10aXRsZT5Xb3JsZCBKb3VybmFsIG9mIENsaW5pY2FsIENhc2VzPC9mdWxsLXRpdGxl
PjwvcGVyaW9kaWNhbD48cGFnZXM+Mjc2MzwvcGFnZXM+PHZvbHVtZT45PC92b2x1bWU+PG51bWJl
cj4xMjwvbnVtYmVyPjxkYXRlcz48eWVhcj4yMDIxPC95ZWFyPjwvZGF0ZXM+PHVybHM+PC91cmxz
PjwvcmVjb3JkPjwvQ2l0ZT48L0VuZE5vdGU+
</w:fldData>
        </w:fldChar>
      </w:r>
      <w:r w:rsidRPr="00AC2576">
        <w:rPr>
          <w:rFonts w:asciiTheme="majorBidi" w:hAnsiTheme="majorBidi" w:cstheme="majorBidi"/>
          <w:sz w:val="20"/>
          <w:szCs w:val="20"/>
        </w:rPr>
        <w:instrText xml:space="preserve"> ADDIN EN.CITE </w:instrText>
      </w:r>
      <w:r w:rsidRPr="00AC2576">
        <w:rPr>
          <w:rFonts w:asciiTheme="majorBidi" w:hAnsiTheme="majorBidi" w:cstheme="majorBidi"/>
          <w:sz w:val="20"/>
          <w:szCs w:val="20"/>
        </w:rPr>
        <w:fldChar w:fldCharType="begin">
          <w:fldData xml:space="preserve">PEVuZE5vdGU+PENpdGU+PEF1dGhvcj5DaGFycGlhdDwvQXV0aG9yPjxZZWFyPjIwMjA8L1llYXI+
PFJlY051bT4xNDM8L1JlY051bT48RGlzcGxheVRleHQ+KENoYXJwaWF0IGV0IGFsLiwgMjAyMDsg
TGVlIGV0IGFsLiwgMjAyMTsgUGFyayBldCBhbC4sIDIwMjI7IFByYW5hdGEgZXQgYWwuLCAyMDIx
OyBSYW1hY2hhbmRyYW4gZXQgYWwuLCAyMDIyOyBZb3pnYXQgZXQgYWwuLCAyMDIxOyBaaXBwaSBl
dCBhbC4sIDIwMjEpPC9EaXNwbGF5VGV4dD48cmVjb3JkPjxyZWMtbnVtYmVyPjE0MzwvcmVjLW51
bWJlcj48Zm9yZWlnbi1rZXlzPjxrZXkgYXBwPSJFTiIgZGItaWQ9InZwczlydDV6NmEycnI3ZTA5
djQ1MjVwbXBlZnQ5MnJ6dnB0ZiIgdGltZXN0YW1wPSIxNjQ3MjAwOTg2Ij4xNDM8L2tleT48L2Zv
cmVpZ24ta2V5cz48cmVmLXR5cGUgbmFtZT0iSm91cm5hbCBBcnRpY2xlIj4xNzwvcmVmLXR5cGU+
PGNvbnRyaWJ1dG9ycz48YXV0aG9ycz48YXV0aG9yPkNoYXJwaWF0LCBCcnVubzwvYXV0aG9yPjxh
dXRob3I+QmxleXphYywgTmF0aGFsaWU8L2F1dGhvcj48YXV0aG9yPlRvZCwgTWljaGVsPC9hdXRo
b3I+PC9hdXRob3JzPjwvY29udHJpYnV0b3JzPjx0aXRsZXM+PHRpdGxlPlByb3RvbiBwdW1wIGlu
aGliaXRvcnMgYXJlIHJpc2sgZmFjdG9ycyBmb3IgdmlyYWwgaW5mZWN0aW9uczogZXZlbiBmb3Ig
Q09WSUQtMTk/PC90aXRsZT48c2Vjb25kYXJ5LXRpdGxlPkNsaW5pY2FsIGRydWcgaW52ZXN0aWdh
dGlvbjwvc2Vjb25kYXJ5LXRpdGxlPjwvdGl0bGVzPjxwZXJpb2RpY2FsPjxmdWxsLXRpdGxlPkNs
aW5pY2FsIGRydWcgaW52ZXN0aWdhdGlvbjwvZnVsbC10aXRsZT48L3BlcmlvZGljYWw+PHBhZ2Vz
Pjg5Ny04OTk8L3BhZ2VzPjx2b2x1bWU+NDA8L3ZvbHVtZT48bnVtYmVyPjEwPC9udW1iZXI+PGRh
dGVzPjx5ZWFyPjIwMjA8L3llYXI+PC9kYXRlcz48aXNibj4xMTc5LTE5MTg8L2lzYm4+PHVybHM+
PC91cmxzPjwvcmVjb3JkPjwvQ2l0ZT48Q2l0ZT48QXV0aG9yPkxlZTwvQXV0aG9yPjxZZWFyPjIw
MjE8L1llYXI+PFJlY051bT44PC9SZWNOdW0+PHJlY29yZD48cmVjLW51bWJlcj44PC9yZWMtbnVt
YmVyPjxmb3JlaWduLWtleXM+PGtleSBhcHA9IkVOIiBkYi1pZD0idHh4dmU1eDBzdDJzcjNlMHRk
NHYweHA0MjBhZHQyOTkwZGFmIiB0aW1lc3RhbXA9IjE2NDg0MDc2MDQiPjg8L2tleT48L2ZvcmVp
Z24ta2V5cz48cmVmLXR5cGUgbmFtZT0iSm91cm5hbCBBcnRpY2xlIj4xNzwvcmVmLXR5cGU+PGNv
bnRyaWJ1dG9ycz48YXV0aG9ycz48YXV0aG9yPkxlZSwgU2V1bmcgV29uPC9hdXRob3I+PGF1dGhv
cj5IYSwgRXVuIEt5bzwvYXV0aG9yPjxhdXRob3I+WWVuaW92YSwgQWJkdWxsYWggw5Z6Z8O8cjwv
YXV0aG9yPjxhdXRob3I+TW9vbiwgU3VuZyBZb25nPC9hdXRob3I+PGF1dGhvcj5LaW0sIFNvIFlv
dW5nPC9hdXRob3I+PGF1dGhvcj5Lb2gsIEh5dW4gWW9uZzwvYXV0aG9yPjxhdXRob3I+WWFuZywg
SmVlIE15dW5nPC9hdXRob3I+PGF1dGhvcj5KZW9uZywgU3UgSmluPC9hdXRob3I+PGF1dGhvcj5N
b29uLCBTdW4gSm9vbjwvYXV0aG9yPjxhdXRob3I+Q2hvLCBKb28gWW91bmc8L2F1dGhvcj48L2F1
dGhvcnM+PC9jb250cmlidXRvcnM+PHRpdGxlcz48dGl0bGU+U2V2ZXJlIGNsaW5pY2FsIG91dGNv
bWVzIG9mIENPVklELTE5IGFzc29jaWF0ZWQgd2l0aCBwcm90b24gcHVtcCBpbmhpYml0b3JzOiBh
IG5hdGlvbndpZGUgY29ob3J0IHN0dWR5IHdpdGggcHJvcGVuc2l0eSBzY29yZSBtYXRjaGluZzwv
dGl0bGU+PHNlY29uZGFyeS10aXRsZT5HdXQ8L3NlY29uZGFyeS10aXRsZT48L3RpdGxlcz48cGVy
aW9kaWNhbD48ZnVsbC10aXRsZT5HdXQ8L2Z1bGwtdGl0bGU+PC9wZXJpb2RpY2FsPjxwYWdlcz43
Ni04NDwvcGFnZXM+PHZvbHVtZT43MDwvdm9sdW1lPjxudW1iZXI+MTwvbnVtYmVyPjxkYXRlcz48
eWVhcj4yMDIxPC95ZWFyPjwvZGF0ZXM+PGlzYm4+MDAxNy01NzQ5PC9pc2JuPjx1cmxzPjwvdXJs
cz48L3JlY29yZD48L0NpdGU+PENpdGU+PEF1dGhvcj5QYXJrPC9BdXRob3I+PFllYXI+MjAyMjwv
WWVhcj48UmVjTnVtPjI8L1JlY051bT48cmVjb3JkPjxyZWMtbnVtYmVyPjI8L3JlYy1udW1iZXI+
PGZvcmVpZ24ta2V5cz48a2V5IGFwcD0iRU4iIGRiLWlkPSJ0eHh2ZTV4MHN0MnNyM2UwdGQ0djB4
cDQyMGFkdDI5OTBkYWYiIHRpbWVzdGFtcD0iMTY0ODQwMjY1NiI+Mjwva2V5PjwvZm9yZWlnbi1r
ZXlzPjxyZWYtdHlwZSBuYW1lPSJKb3VybmFsIEFydGljbGUiPjE3PC9yZWYtdHlwZT48Y29udHJp
YnV0b3JzPjxhdXRob3JzPjxhdXRob3I+UGFyaywgSmlteXVuZzwvYXV0aG9yPjxhdXRob3I+WW91
LCBTZW5nIENoYW48L2F1dGhvcj48YXV0aG9yPkNobywgSmFlaHllb25nPC9hdXRob3I+PGF1dGhv
cj5QYXJrLCBDaGFuIEh5dWs8L2F1dGhvcj48YXV0aG9yPlNoaW4sIFdvb24gR2VvbjwvYXV0aG9y
PjxhdXRob3I+UGFyaywgUmFlIFdvb25nPC9hdXRob3I+PGF1dGhvcj5JbiBTZW8sIFNldW5nPC9h
dXRob3I+PC9hdXRob3JzPjwvY29udHJpYnV0b3JzPjx0aXRsZXM+PHRpdGxlPkNvbXBhcmF0aXZl
IHJpc2sgb2YgaW5jaWRlbmNlIGFuZCBjbGluaWNhbCBvdXRjb21lcyBvZiBDT1ZJRC0xOSBhbW9u
ZyBwcm90b24gcHVtcCBpbmhpYml0b3IgYW5kIGhpc3RhbWluZS0yIHJlY2VwdG9yIGFudGFnb25p
c3Qgc2hvcnQtdGVybSB1c2VyczogYSBuYXRpb253aWRlIHJldHJvc3BlY3RpdmUgY29ob3J0IHN0
dWR5PC90aXRsZT48c2Vjb25kYXJ5LXRpdGxlPkJNQyBQaGFybWFjb2xvZ3kgYW5kIFRveGljb2xv
Z3k8L3NlY29uZGFyeS10aXRsZT48L3RpdGxlcz48cGVyaW9kaWNhbD48ZnVsbC10aXRsZT5CTUMg
UGhhcm1hY29sb2d5IGFuZCBUb3hpY29sb2d5PC9mdWxsLXRpdGxlPjwvcGVyaW9kaWNhbD48cGFn
ZXM+MS0xMDwvcGFnZXM+PHZvbHVtZT4yMzwvdm9sdW1lPjxudW1iZXI+MTwvbnVtYmVyPjxkYXRl
cz48eWVhcj4yMDIyPC95ZWFyPjwvZGF0ZXM+PGlzYm4+MjA1MC02NTExPC9pc2JuPjx1cmxzPjwv
dXJscz48L3JlY29yZD48L0NpdGU+PENpdGU+PEF1dGhvcj5QcmFuYXRhPC9BdXRob3I+PFllYXI+
MjAyMTwvWWVhcj48UmVjTnVtPjM8L1JlY051bT48cmVjb3JkPjxyZWMtbnVtYmVyPjM8L3JlYy1u
dW1iZXI+PGZvcmVpZ24ta2V5cz48a2V5IGFwcD0iRU4iIGRiLWlkPSJ0eHh2ZTV4MHN0MnNyM2Uw
dGQ0djB4cDQyMGFkdDI5OTBkYWYiIHRpbWVzdGFtcD0iMTY0ODQwMjcxMSI+Mzwva2V5PjwvZm9y
ZWlnbi1rZXlzPjxyZWYtdHlwZSBuYW1lPSJKb3VybmFsIEFydGljbGUiPjE3PC9yZWYtdHlwZT48
Y29udHJpYnV0b3JzPjxhdXRob3JzPjxhdXRob3I+UHJhbmF0YSwgUmF5bW9uZDwvYXV0aG9yPjxh
dXRob3I+SHVhbmcsIElhbjwvYXV0aG9yPjxhdXRob3I+TGF3cmVuc2lhLCBTaGVybHk8L2F1dGhv
cj48YXV0aG9yPkhlbnJpbmEsIEpvc2h1YTwvYXV0aG9yPjxhdXRob3I+TGltLCBNaWNoYWVsIEFu
dGhvbml1czwvYXV0aG9yPjxhdXRob3I+THVraXRvLCBBbnRvbmlhIEFubmE8L2F1dGhvcj48YXV0
aG9yPkt1c3dhcmRoYW5pLCBSYWRlbiBBeXUgVHV0eTwvYXV0aG9yPjxhdXRob3I+V2liYXdhLCBJ
PC9hdXRob3I+PC9hdXRob3JzPjwvY29udHJpYnV0b3JzPjx0aXRsZXM+PHRpdGxlPlByb3RvbiBw
dW1wIGluaGliaXRvciBvbiBzdXNjZXB0aWJpbGl0eSB0byBDT1ZJRC0xOSBhbmQgaXRzIHNldmVy
aXR5OiBhIHN5c3RlbWF0aWMgcmV2aWV3IGFuZCBtZXRhLWFuYWx5c2lzPC90aXRsZT48c2Vjb25k
YXJ5LXRpdGxlPlBoYXJtYWNvbG9naWNhbCBSZXBvcnRzPC9zZWNvbmRhcnktdGl0bGU+PC90aXRs
ZXM+PHBlcmlvZGljYWw+PGZ1bGwtdGl0bGU+UGhhcm1hY29sb2dpY2FsIFJlcG9ydHM8L2Z1bGwt
dGl0bGU+PC9wZXJpb2RpY2FsPjxwYWdlcz4xNjQyLTE2NDk8L3BhZ2VzPjx2b2x1bWU+NzM8L3Zv
bHVtZT48bnVtYmVyPjY8L251bWJlcj48ZGF0ZXM+PHllYXI+MjAyMTwveWVhcj48L2RhdGVzPjxp
c2JuPjIyOTktNTY4NDwvaXNibj48dXJscz48L3VybHM+PC9yZWNvcmQ+PC9DaXRlPjxDaXRlPjxB
dXRob3I+UmFtYWNoYW5kcmFuPC9BdXRob3I+PFllYXI+MjAyMjwvWWVhcj48UmVjTnVtPjEzOTwv
UmVjTnVtPjxyZWNvcmQ+PHJlYy1udW1iZXI+MTM5PC9yZWMtbnVtYmVyPjxmb3JlaWduLWtleXM+
PGtleSBhcHA9IkVOIiBkYi1pZD0idnBzOXJ0NXo2YTJycjdlMDl2NDUyNXBtcGVmdDkycnp2cHRm
IiB0aW1lc3RhbXA9IjE2NDcyMDA0MzYiPjEzOTwva2V5PjwvZm9yZWlnbi1rZXlzPjxyZWYtdHlw
ZSBuYW1lPSJKb3VybmFsIEFydGljbGUiPjE3PC9yZWYtdHlwZT48Y29udHJpYnV0b3JzPjxhdXRo
b3JzPjxhdXRob3I+UmFtYWNoYW5kcmFuLCBQcmVldGhpPC9hdXRob3I+PGF1dGhvcj5QZXJpc2V0
dGksIEFiaGlsYXNoPC9hdXRob3I+PGF1dGhvcj5HYWplbmRyYW4sIE1haGVzaDwvYXV0aG9yPjxh
dXRob3I+SmVhbi1Mb3VpcywgRmFybGE8L2F1dGhvcj48YXV0aG9yPkJhbnNhbCwgUGFyZGVlcDwv
YXV0aG9yPjxhdXRob3I+RHdpdmVkaSwgQWxvayBLdW1hcjwvYXV0aG9yPjxhdXRob3I+R295YWws
IEhlbWFudDwvYXV0aG9yPjwvYXV0aG9ycz48L2NvbnRyaWJ1dG9ycz48dGl0bGVzPjx0aXRsZT5Q
cmUtaG9zcGl0YWxpemF0aW9uIHByb3RvbiBwdW1wIGluaGliaXRvciB1c2UgYW5kIGNsaW5pY2Fs
IG91dGNvbWVzIGluIENPVklELTE5PC90aXRsZT48c2Vjb25kYXJ5LXRpdGxlPkV1cm9wZWFuIEpv
dXJuYWwgb2YgR2FzdHJvZW50ZXJvbG9neSAmYW1wOyBIZXBhdG9sb2d5PC9zZWNvbmRhcnktdGl0
bGU+PC90aXRsZXM+PHBlcmlvZGljYWw+PGZ1bGwtdGl0bGU+RXVyb3BlYW4gSm91cm5hbCBvZiBH
YXN0cm9lbnRlcm9sb2d5ICZhbXA7IEhlcGF0b2xvZ3k8L2Z1bGwtdGl0bGU+PC9wZXJpb2RpY2Fs
PjxwYWdlcz4xMzctMTQxPC9wYWdlcz48dm9sdW1lPjM0PC92b2x1bWU+PG51bWJlcj4yPC9udW1i
ZXI+PGRhdGVzPjx5ZWFyPjIwMjI8L3llYXI+PC9kYXRlcz48aXNibj4wOTU0LTY5MVg8L2lzYm4+
PHVybHM+PC91cmxzPjwvcmVjb3JkPjwvQ2l0ZT48Q2l0ZT48QXV0aG9yPllvemdhdDwvQXV0aG9y
PjxZZWFyPjIwMjE8L1llYXI+PFJlY051bT4xNDA8L1JlY051bT48cmVjb3JkPjxyZWMtbnVtYmVy
PjE0MDwvcmVjLW51bWJlcj48Zm9yZWlnbi1rZXlzPjxrZXkgYXBwPSJFTiIgZGItaWQ9InZwczly
dDV6NmEycnI3ZTA5djQ1MjVwbXBlZnQ5MnJ6dnB0ZiIgdGltZXN0YW1wPSIxNjQ3MjAwNTIwIj4x
NDA8L2tleT48L2ZvcmVpZ24ta2V5cz48cmVmLXR5cGUgbmFtZT0iSm91cm5hbCBBcnRpY2xlIj4x
NzwvcmVmLXR5cGU+PGNvbnRyaWJ1dG9ycz48YXV0aG9ycz48YXV0aG9yPllvemdhdCwgQWhtZXQ8
L2F1dGhvcj48YXV0aG9yPkthc2Fwb8SfbHUsIEJlbmFuPC9hdXRob3I+PGF1dGhvcj5DYW4sIEfD
vHJheTwvYXV0aG9yPjxhdXRob3I+VGFub8SfbHUsIEFscGFzbGFuPC9hdXRob3I+PGF1dGhvcj5T
YWtpbiwgWXVzdWYgU2VyZGFyPC9hdXRob3I+PGF1dGhvcj5ZYWxjaW4sIEthZGlyIFNlcmthbjwv
YXV0aG9yPjxhdXRob3I+R8O8cmxlciwgTcO8amdhbjwvYXV0aG9yPjxhdXRob3I+S2FwbGFuLCBN
dXN0YWZhPC9hdXRob3I+PGF1dGhvcj5LYWJhbiwgTWVobWV0IEfDtmt0w7xyazwvYXV0aG9yPjxh
dXRob3I+S2lyc295LCBNZWhtZXQ8L2F1dGhvcj48L2F1dGhvcnM+PC9jb250cmlidXRvcnM+PHRp
dGxlcz48dGl0bGU+TG9uZy10ZXJtIHByb3RvbiBwdW1wIGluaGliaXRvciB1c2UgaXMgYSByaXNr
IGZhY3RvciBmb3IgbW9ydGFsaXR5IGluIHBhdGllbnRzIGhvc3BpdGFsaXplZCBmb3IgQ09WSUQt
MTk8L3RpdGxlPjxzZWNvbmRhcnktdGl0bGU+VHVya2lzaCBqb3VybmFsIG9mIG1lZGljYWwgc2Np
ZW5jZXM8L3NlY29uZGFyeS10aXRsZT48L3RpdGxlcz48cGVyaW9kaWNhbD48ZnVsbC10aXRsZT5U
dXJraXNoIGpvdXJuYWwgb2YgbWVkaWNhbCBzY2llbmNlczwvZnVsbC10aXRsZT48L3BlcmlvZGlj
YWw+PHBhZ2VzPjE2NzUtMTY4MTwvcGFnZXM+PHZvbHVtZT41MTwvdm9sdW1lPjxudW1iZXI+NDwv
bnVtYmVyPjxkYXRlcz48eWVhcj4yMDIxPC95ZWFyPjwvZGF0ZXM+PGlzYm4+MTMwMC0wMTQ0PC9p
c2JuPjx1cmxzPjwvdXJscz48L3JlY29yZD48L0NpdGU+PENpdGU+PEF1dGhvcj5aaXBwaTwvQXV0
aG9yPjxZZWFyPjIwMjE8L1llYXI+PFJlY051bT4xMzc8L1JlY051bT48cmVjb3JkPjxyZWMtbnVt
YmVyPjEzNzwvcmVjLW51bWJlcj48Zm9yZWlnbi1rZXlzPjxrZXkgYXBwPSJFTiIgZGItaWQ9InZw
czlydDV6NmEycnI3ZTA5djQ1MjVwbXBlZnQ5MnJ6dnB0ZiIgdGltZXN0YW1wPSIxNjQ3MjAwMzUy
Ij4xMzc8L2tleT48L2ZvcmVpZ24ta2V5cz48cmVmLXR5cGUgbmFtZT0iSm91cm5hbCBBcnRpY2xl
Ij4xNzwvcmVmLXR5cGU+PGNvbnRyaWJ1dG9ycz48YXV0aG9ycz48YXV0aG9yPlppcHBpLCBNYWRk
YWxlbmE8L2F1dGhvcj48YXV0aG9yPkZpb3Jpbm8sIFNpcmlvPC9hdXRob3I+PGF1dGhvcj5CdWRy
aWVzaSwgUm9iZXJ0YTwvYXV0aG9yPjxhdXRob3I+TWljdWNjaSwgTWF0dGVvPC9hdXRob3I+PGF1
dGhvcj5Db3JhenphLCBJdmFuPC9hdXRob3I+PGF1dGhvcj5QaWNhLCBSb2JlcnRhPC9hdXRob3I+
PGF1dGhvcj5kZSBCaWFzZSwgRGFyaW88L2F1dGhvcj48YXV0aG9yPkdhbGxvLCBDbGF1ZGlvIEdp
dXNlcHBlPC9hdXRob3I+PGF1dGhvcj5Ib25nLCBXYW5kb25nPC9hdXRob3I+PC9hdXRob3JzPjwv
Y29udHJpYnV0b3JzPjx0aXRsZXM+PHRpdGxlPlBhcmFkb3hpY2FsIHJlbGF0aW9uc2hpcCBiZXR3
ZWVuIHByb3RvbiBwdW1wIGluaGliaXRvcnMgYW5kIENPVklELTE5OiBBIHN5c3RlbWF0aWMgcmV2
aWV3IGFuZCBtZXRhLWFuYWx5c2lzPC90aXRsZT48c2Vjb25kYXJ5LXRpdGxlPldvcmxkIEpvdXJu
YWwgb2YgQ2xpbmljYWwgQ2FzZXM8L3NlY29uZGFyeS10aXRsZT48L3RpdGxlcz48cGVyaW9kaWNh
bD48ZnVsbC10aXRsZT5Xb3JsZCBKb3VybmFsIG9mIENsaW5pY2FsIENhc2VzPC9mdWxsLXRpdGxl
PjwvcGVyaW9kaWNhbD48cGFnZXM+Mjc2MzwvcGFnZXM+PHZvbHVtZT45PC92b2x1bWU+PG51bWJl
cj4xMjwvbnVtYmVyPjxkYXRlcz48eWVhcj4yMDIxPC95ZWFyPjwvZGF0ZXM+PHVybHM+PC91cmxz
PjwvcmVjb3JkPjwvQ2l0ZT48L0VuZE5vdGU+
</w:fldData>
        </w:fldChar>
      </w:r>
      <w:r w:rsidRPr="00AC2576">
        <w:rPr>
          <w:rFonts w:asciiTheme="majorBidi" w:hAnsiTheme="majorBidi" w:cstheme="majorBidi"/>
          <w:sz w:val="20"/>
          <w:szCs w:val="20"/>
        </w:rPr>
        <w:instrText xml:space="preserve"> ADDIN EN.CITE.DATA </w:instrText>
      </w:r>
      <w:r w:rsidRPr="00AC2576">
        <w:rPr>
          <w:rFonts w:asciiTheme="majorBidi" w:hAnsiTheme="majorBidi" w:cstheme="majorBidi"/>
          <w:sz w:val="20"/>
          <w:szCs w:val="20"/>
        </w:rPr>
      </w:r>
      <w:r w:rsidRPr="00AC2576">
        <w:rPr>
          <w:rFonts w:asciiTheme="majorBidi" w:hAnsiTheme="majorBidi" w:cstheme="majorBidi"/>
          <w:sz w:val="20"/>
          <w:szCs w:val="20"/>
        </w:rPr>
        <w:fldChar w:fldCharType="end"/>
      </w:r>
      <w:r w:rsidRPr="00AC2576">
        <w:rPr>
          <w:rFonts w:asciiTheme="majorBidi" w:hAnsiTheme="majorBidi" w:cstheme="majorBidi"/>
          <w:sz w:val="20"/>
          <w:szCs w:val="20"/>
        </w:rPr>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Charpiat et al., 2020; Lee et al., 2021; Park et al., 2022; Pranata et al., 2021; Ramachandran et al., 2022; Yozgat et al., 2021; Zippi et al., 2021)</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 xml:space="preserve">. </w:t>
      </w:r>
    </w:p>
    <w:p w14:paraId="4559FD0A" w14:textId="5543F0DD" w:rsidR="00AC2576" w:rsidRPr="00AC2576" w:rsidRDefault="00AC2576" w:rsidP="00AC2576">
      <w:pPr>
        <w:spacing w:after="60" w:line="276" w:lineRule="auto"/>
        <w:jc w:val="both"/>
        <w:rPr>
          <w:rFonts w:asciiTheme="majorBidi" w:hAnsiTheme="majorBidi" w:cstheme="majorBidi"/>
          <w:sz w:val="20"/>
          <w:szCs w:val="20"/>
        </w:rPr>
      </w:pPr>
      <w:r w:rsidRPr="00AC2576">
        <w:rPr>
          <w:rFonts w:asciiTheme="majorBidi" w:hAnsiTheme="majorBidi" w:cstheme="majorBidi"/>
          <w:sz w:val="20"/>
          <w:szCs w:val="20"/>
        </w:rPr>
        <w:lastRenderedPageBreak/>
        <w:t xml:space="preserve"> In this study we observed,</w:t>
      </w:r>
      <w:r w:rsidRPr="00AC2576">
        <w:rPr>
          <w:rFonts w:asciiTheme="majorBidi" w:hAnsiTheme="majorBidi" w:cstheme="majorBidi"/>
          <w:sz w:val="20"/>
          <w:szCs w:val="20"/>
          <w:lang w:val="tr-TR"/>
        </w:rPr>
        <w:t xml:space="preserve"> there was no significant difference between women with positive events (OR 1.58; 95% CI, 0.93-2.69) </w:t>
      </w:r>
      <w:proofErr w:type="spellStart"/>
      <w:r w:rsidRPr="00AC2576">
        <w:rPr>
          <w:rFonts w:asciiTheme="majorBidi" w:hAnsiTheme="majorBidi" w:cstheme="majorBidi"/>
          <w:sz w:val="20"/>
          <w:szCs w:val="20"/>
          <w:lang w:val="tr-TR"/>
        </w:rPr>
        <w:t>compared</w:t>
      </w:r>
      <w:proofErr w:type="spellEnd"/>
      <w:r w:rsidRPr="00AC2576">
        <w:rPr>
          <w:rFonts w:asciiTheme="majorBidi" w:hAnsiTheme="majorBidi" w:cstheme="majorBidi"/>
          <w:sz w:val="20"/>
          <w:szCs w:val="20"/>
          <w:lang w:val="tr-TR"/>
        </w:rPr>
        <w:t xml:space="preserve"> men, </w:t>
      </w:r>
      <w:proofErr w:type="spellStart"/>
      <w:r w:rsidRPr="00AC2576">
        <w:rPr>
          <w:rFonts w:asciiTheme="majorBidi" w:hAnsiTheme="majorBidi" w:cstheme="majorBidi"/>
          <w:sz w:val="20"/>
          <w:szCs w:val="20"/>
          <w:lang w:val="tr-TR"/>
        </w:rPr>
        <w:t>illiterates</w:t>
      </w:r>
      <w:proofErr w:type="spellEnd"/>
      <w:r w:rsidRPr="00AC2576">
        <w:rPr>
          <w:rFonts w:asciiTheme="majorBidi" w:hAnsiTheme="majorBidi" w:cstheme="majorBidi"/>
          <w:sz w:val="20"/>
          <w:szCs w:val="20"/>
          <w:lang w:val="tr-TR"/>
        </w:rPr>
        <w:t xml:space="preserve"> (OR 1.63; 95%, CI, 0.98 - 2.72) </w:t>
      </w:r>
      <w:proofErr w:type="spellStart"/>
      <w:r w:rsidRPr="00AC2576">
        <w:rPr>
          <w:rFonts w:asciiTheme="majorBidi" w:hAnsiTheme="majorBidi" w:cstheme="majorBidi"/>
          <w:sz w:val="20"/>
          <w:szCs w:val="20"/>
          <w:lang w:val="tr-TR"/>
        </w:rPr>
        <w:t>compared</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literate</w:t>
      </w:r>
      <w:r w:rsidR="00C9355E">
        <w:rPr>
          <w:rFonts w:asciiTheme="majorBidi" w:hAnsiTheme="majorBidi" w:cstheme="majorBidi"/>
          <w:sz w:val="20"/>
          <w:szCs w:val="20"/>
          <w:lang w:val="tr-TR"/>
        </w:rPr>
        <w:t>s</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marrieds</w:t>
      </w:r>
      <w:proofErr w:type="spellEnd"/>
      <w:r w:rsidRPr="00AC2576">
        <w:rPr>
          <w:rFonts w:asciiTheme="majorBidi" w:hAnsiTheme="majorBidi" w:cstheme="majorBidi"/>
          <w:sz w:val="20"/>
          <w:szCs w:val="20"/>
          <w:lang w:val="tr-TR"/>
        </w:rPr>
        <w:t xml:space="preserve"> (OR 1.38; 95% CI, 0.78 - 2.44) compared to unmarrieds, low incomes (OR 1.52; 95% CI, 0.91 - 2.56) compared to high -income and those who do not use PPIs (OR 1.52; 95% CI, 0.91 2.56) compared to those who use PPIs. This reflects the result of a meta-analysis done by Toubasi et al. that shows the risk of </w:t>
      </w:r>
      <w:proofErr w:type="spellStart"/>
      <w:r w:rsidRPr="00AC2576">
        <w:rPr>
          <w:rFonts w:asciiTheme="majorBidi" w:hAnsiTheme="majorBidi" w:cstheme="majorBidi"/>
          <w:sz w:val="20"/>
          <w:szCs w:val="20"/>
          <w:lang w:val="tr-TR"/>
        </w:rPr>
        <w:t>developing</w:t>
      </w:r>
      <w:proofErr w:type="spellEnd"/>
      <w:r w:rsidRPr="00AC2576">
        <w:rPr>
          <w:rFonts w:asciiTheme="majorBidi" w:hAnsiTheme="majorBidi" w:cstheme="majorBidi"/>
          <w:sz w:val="20"/>
          <w:szCs w:val="20"/>
          <w:lang w:val="tr-TR"/>
        </w:rPr>
        <w:t xml:space="preserve"> COVID-19 </w:t>
      </w:r>
      <w:proofErr w:type="spellStart"/>
      <w:r w:rsidRPr="00AC2576">
        <w:rPr>
          <w:rFonts w:asciiTheme="majorBidi" w:hAnsiTheme="majorBidi" w:cstheme="majorBidi"/>
          <w:sz w:val="20"/>
          <w:szCs w:val="20"/>
          <w:lang w:val="tr-TR"/>
        </w:rPr>
        <w:t>among</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current</w:t>
      </w:r>
      <w:proofErr w:type="spellEnd"/>
      <w:r w:rsidRPr="00AC2576">
        <w:rPr>
          <w:rFonts w:asciiTheme="majorBidi" w:hAnsiTheme="majorBidi" w:cstheme="majorBidi"/>
          <w:sz w:val="20"/>
          <w:szCs w:val="20"/>
          <w:lang w:val="tr-TR"/>
        </w:rPr>
        <w:t xml:space="preserve"> PPI</w:t>
      </w:r>
      <w:r w:rsidR="00C9355E">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users</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increased</w:t>
      </w:r>
      <w:proofErr w:type="spellEnd"/>
      <w:r w:rsidRPr="00AC2576">
        <w:rPr>
          <w:rFonts w:asciiTheme="majorBidi" w:hAnsiTheme="majorBidi" w:cstheme="majorBidi"/>
          <w:sz w:val="20"/>
          <w:szCs w:val="20"/>
          <w:lang w:val="tr-TR"/>
        </w:rPr>
        <w:t xml:space="preserve"> but </w:t>
      </w:r>
      <w:proofErr w:type="spellStart"/>
      <w:r w:rsidRPr="00AC2576">
        <w:rPr>
          <w:rFonts w:asciiTheme="majorBidi" w:hAnsiTheme="majorBidi" w:cstheme="majorBidi"/>
          <w:sz w:val="20"/>
          <w:szCs w:val="20"/>
          <w:lang w:val="tr-TR"/>
        </w:rPr>
        <w:t>did</w:t>
      </w:r>
      <w:proofErr w:type="spellEnd"/>
      <w:r w:rsidRPr="00AC2576">
        <w:rPr>
          <w:rFonts w:asciiTheme="majorBidi" w:hAnsiTheme="majorBidi" w:cstheme="majorBidi"/>
          <w:sz w:val="20"/>
          <w:szCs w:val="20"/>
          <w:lang w:val="tr-TR"/>
        </w:rPr>
        <w:t xml:space="preserve"> not reach significant levels (Ors 1.19;95% CI, 0.62-2.28) </w:t>
      </w:r>
      <w:r w:rsidRPr="00AC2576">
        <w:rPr>
          <w:rFonts w:asciiTheme="majorBidi" w:hAnsiTheme="majorBidi" w:cstheme="majorBidi"/>
          <w:sz w:val="20"/>
          <w:szCs w:val="20"/>
          <w:lang w:val="tr-TR"/>
        </w:rPr>
        <w:fldChar w:fldCharType="begin"/>
      </w:r>
      <w:r w:rsidRPr="00AC2576">
        <w:rPr>
          <w:rFonts w:asciiTheme="majorBidi" w:hAnsiTheme="majorBidi" w:cstheme="majorBidi"/>
          <w:sz w:val="20"/>
          <w:szCs w:val="20"/>
          <w:lang w:val="tr-TR"/>
        </w:rPr>
        <w:instrText xml:space="preserve"> ADDIN EN.CITE &lt;EndNote&gt;&lt;Cite&gt;&lt;Author&gt;Toubasi&lt;/Author&gt;&lt;Year&gt;2021&lt;/Year&gt;&lt;RecNum&gt;153&lt;/RecNum&gt;&lt;DisplayText&gt;(Toubasi et al., 2021)&lt;/DisplayText&gt;&lt;record&gt;&lt;rec-number&gt;153&lt;/rec-number&gt;&lt;foreign-keys&gt;&lt;key app="EN" db-id="vps9rt5z6a2rr7e09v4525pmpeft92rzvptf" timestamp="1647434228"&gt;153&lt;/key&gt;&lt;/foreign-keys&gt;&lt;ref-type name="Journal Article"&gt;17&lt;/ref-type&gt;&lt;contributors&gt;&lt;authors&gt;&lt;author&gt;Toubasi, A. A.&lt;/author&gt;&lt;author&gt;AbuAnzeh, R. B.&lt;/author&gt;&lt;author&gt;Khraisat, B. R.&lt;/author&gt;&lt;author&gt;Al-Sayegh, T. N.&lt;/author&gt;&lt;author&gt;AlRyalat, S. A.&lt;/author&gt;&lt;/authors&gt;&lt;/contributors&gt;&lt;auth-address&gt;Faculty of Medicine, the University of Jordan, Amman, Jordan.&amp;#xD;Faculty of Medicine, the University of Jordan, Amman, Jordan. Electronic address: ban0175810@ju.edu.jo.&amp;#xD;Department of Ophthalmology, the University of Jordan, Amman, Jordan.&lt;/auth-address&gt;&lt;titles&gt;&lt;title&gt;Proton Pump Inhibitors: Current Use and the Risk of Coronavirus Infectious Disease 2019 Development and its Related Mortality. Meta-analysis&lt;/title&gt;&lt;secondary-title&gt;Arch Med Res&lt;/secondary-title&gt;&lt;/titles&gt;&lt;periodical&gt;&lt;full-title&gt;Arch Med Res&lt;/full-title&gt;&lt;abbr-1&gt;Archives of medical research&lt;/abbr-1&gt;&lt;/periodical&gt;&lt;pages&gt;656-659&lt;/pages&gt;&lt;volume&gt;52&lt;/volume&gt;&lt;number&gt;6&lt;/number&gt;&lt;edition&gt;20210326&lt;/edition&gt;&lt;keywords&gt;&lt;keyword&gt;*COVID-19/mortality&lt;/keyword&gt;&lt;keyword&gt;Humans&lt;/keyword&gt;&lt;keyword&gt;Observational Studies as Topic&lt;/keyword&gt;&lt;keyword&gt;Pandemics&lt;/keyword&gt;&lt;keyword&gt;*Proton Pump Inhibitors/adverse effects&lt;/keyword&gt;&lt;keyword&gt;Risk Factors&lt;/keyword&gt;&lt;keyword&gt;*covid-19&lt;/keyword&gt;&lt;keyword&gt;*Gastroenterology&lt;/keyword&gt;&lt;keyword&gt;*Global Health&lt;/keyword&gt;&lt;keyword&gt;*Human&lt;/keyword&gt;&lt;keyword&gt;*Pandemic&lt;/keyword&gt;&lt;keyword&gt;*Proton Pump Inhibitors&lt;/keyword&gt;&lt;/keywords&gt;&lt;dates&gt;&lt;year&gt;2021&lt;/year&gt;&lt;pub-dates&gt;&lt;date&gt;Aug&lt;/date&gt;&lt;/pub-dates&gt;&lt;/dates&gt;&lt;isbn&gt;0188-4409 (Print)&amp;#xD;0188-4409&lt;/isbn&gt;&lt;accession-num&gt;33814207&lt;/accession-num&gt;&lt;urls&gt;&lt;/urls&gt;&lt;custom2&gt;PMC7997621&lt;/custom2&gt;&lt;electronic-resource-num&gt;10.1016/j.arcmed.2021.03.004&lt;/electronic-resource-num&gt;&lt;remote-database-provider&gt;NLM&lt;/remote-database-provider&gt;&lt;language&gt;eng&lt;/language&gt;&lt;/record&gt;&lt;/Cite&gt;&lt;/EndNote&gt;</w:instrText>
      </w:r>
      <w:r w:rsidRPr="00AC2576">
        <w:rPr>
          <w:rFonts w:asciiTheme="majorBidi" w:hAnsiTheme="majorBidi" w:cstheme="majorBidi"/>
          <w:sz w:val="20"/>
          <w:szCs w:val="20"/>
          <w:lang w:val="tr-TR"/>
        </w:rPr>
        <w:fldChar w:fldCharType="separate"/>
      </w:r>
      <w:r w:rsidRPr="00AC2576">
        <w:rPr>
          <w:rFonts w:asciiTheme="majorBidi" w:hAnsiTheme="majorBidi" w:cstheme="majorBidi"/>
          <w:sz w:val="20"/>
          <w:szCs w:val="20"/>
          <w:lang w:val="tr-TR"/>
        </w:rPr>
        <w:t>(Toubasi et al., 2021)</w:t>
      </w:r>
      <w:r w:rsidRPr="00AC2576">
        <w:rPr>
          <w:rFonts w:asciiTheme="majorBidi" w:hAnsiTheme="majorBidi" w:cstheme="majorBidi"/>
          <w:sz w:val="20"/>
          <w:szCs w:val="20"/>
        </w:rPr>
        <w:fldChar w:fldCharType="end"/>
      </w:r>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In</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contrast</w:t>
      </w:r>
      <w:proofErr w:type="spellEnd"/>
      <w:r w:rsidRPr="00AC2576">
        <w:rPr>
          <w:rFonts w:asciiTheme="majorBidi" w:hAnsiTheme="majorBidi" w:cstheme="majorBidi"/>
          <w:sz w:val="20"/>
          <w:szCs w:val="20"/>
          <w:lang w:val="tr-TR"/>
        </w:rPr>
        <w:t xml:space="preserve">, </w:t>
      </w:r>
      <w:r w:rsidR="00C9355E">
        <w:rPr>
          <w:rFonts w:asciiTheme="majorBidi" w:hAnsiTheme="majorBidi" w:cstheme="majorBidi"/>
          <w:sz w:val="20"/>
          <w:szCs w:val="20"/>
          <w:lang w:val="tr-TR"/>
        </w:rPr>
        <w:t xml:space="preserve">a </w:t>
      </w:r>
      <w:proofErr w:type="spellStart"/>
      <w:r w:rsidRPr="00AC2576">
        <w:rPr>
          <w:rFonts w:asciiTheme="majorBidi" w:hAnsiTheme="majorBidi" w:cstheme="majorBidi"/>
          <w:sz w:val="20"/>
          <w:szCs w:val="20"/>
          <w:lang w:val="tr-TR"/>
        </w:rPr>
        <w:t>study</w:t>
      </w:r>
      <w:proofErr w:type="spellEnd"/>
      <w:r w:rsidRPr="00AC2576">
        <w:rPr>
          <w:rFonts w:asciiTheme="majorBidi" w:hAnsiTheme="majorBidi" w:cstheme="majorBidi"/>
          <w:sz w:val="20"/>
          <w:szCs w:val="20"/>
          <w:lang w:val="tr-TR"/>
        </w:rPr>
        <w:t xml:space="preserve"> done </w:t>
      </w:r>
      <w:proofErr w:type="spellStart"/>
      <w:r w:rsidRPr="00AC2576">
        <w:rPr>
          <w:rFonts w:asciiTheme="majorBidi" w:hAnsiTheme="majorBidi" w:cstheme="majorBidi"/>
          <w:sz w:val="20"/>
          <w:szCs w:val="20"/>
          <w:lang w:val="tr-TR"/>
        </w:rPr>
        <w:t>by</w:t>
      </w:r>
      <w:proofErr w:type="spellEnd"/>
      <w:r w:rsidRPr="00AC2576">
        <w:rPr>
          <w:rFonts w:asciiTheme="majorBidi" w:hAnsiTheme="majorBidi" w:cstheme="majorBidi"/>
          <w:sz w:val="20"/>
          <w:szCs w:val="20"/>
          <w:lang w:val="tr-TR"/>
        </w:rPr>
        <w:t xml:space="preserve"> Almario et al indicates that patients </w:t>
      </w:r>
      <w:proofErr w:type="spellStart"/>
      <w:r w:rsidRPr="00AC2576">
        <w:rPr>
          <w:rFonts w:asciiTheme="majorBidi" w:hAnsiTheme="majorBidi" w:cstheme="majorBidi"/>
          <w:sz w:val="20"/>
          <w:szCs w:val="20"/>
          <w:lang w:val="tr-TR"/>
        </w:rPr>
        <w:t>taking</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PPIs</w:t>
      </w:r>
      <w:proofErr w:type="spellEnd"/>
      <w:r w:rsidRPr="00AC2576">
        <w:rPr>
          <w:rFonts w:asciiTheme="majorBidi" w:hAnsiTheme="majorBidi" w:cstheme="majorBidi"/>
          <w:sz w:val="20"/>
          <w:szCs w:val="20"/>
          <w:lang w:val="tr-TR"/>
        </w:rPr>
        <w:t xml:space="preserve"> had </w:t>
      </w:r>
      <w:proofErr w:type="spellStart"/>
      <w:r w:rsidRPr="00AC2576">
        <w:rPr>
          <w:rFonts w:asciiTheme="majorBidi" w:hAnsiTheme="majorBidi" w:cstheme="majorBidi"/>
          <w:sz w:val="20"/>
          <w:szCs w:val="20"/>
          <w:lang w:val="tr-TR"/>
        </w:rPr>
        <w:t>significantly</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increased</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odds</w:t>
      </w:r>
      <w:proofErr w:type="spellEnd"/>
      <w:r w:rsidRPr="00AC2576">
        <w:rPr>
          <w:rFonts w:asciiTheme="majorBidi" w:hAnsiTheme="majorBidi" w:cstheme="majorBidi"/>
          <w:sz w:val="20"/>
          <w:szCs w:val="20"/>
          <w:lang w:val="tr-TR"/>
        </w:rPr>
        <w:t xml:space="preserve"> </w:t>
      </w:r>
      <w:r w:rsidR="00C9355E">
        <w:rPr>
          <w:rFonts w:asciiTheme="majorBidi" w:hAnsiTheme="majorBidi" w:cstheme="majorBidi"/>
          <w:sz w:val="20"/>
          <w:szCs w:val="20"/>
          <w:lang w:val="tr-TR"/>
        </w:rPr>
        <w:t>of</w:t>
      </w:r>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reporting</w:t>
      </w:r>
      <w:proofErr w:type="spellEnd"/>
      <w:r w:rsidRPr="00AC2576">
        <w:rPr>
          <w:rFonts w:asciiTheme="majorBidi" w:hAnsiTheme="majorBidi" w:cstheme="majorBidi"/>
          <w:sz w:val="20"/>
          <w:szCs w:val="20"/>
          <w:lang w:val="tr-TR"/>
        </w:rPr>
        <w:t xml:space="preserve"> a </w:t>
      </w:r>
      <w:proofErr w:type="spellStart"/>
      <w:r w:rsidRPr="00AC2576">
        <w:rPr>
          <w:rFonts w:asciiTheme="majorBidi" w:hAnsiTheme="majorBidi" w:cstheme="majorBidi"/>
          <w:sz w:val="20"/>
          <w:szCs w:val="20"/>
          <w:lang w:val="tr-TR"/>
        </w:rPr>
        <w:t>positive</w:t>
      </w:r>
      <w:proofErr w:type="spellEnd"/>
      <w:r w:rsidRPr="00AC2576">
        <w:rPr>
          <w:rFonts w:asciiTheme="majorBidi" w:hAnsiTheme="majorBidi" w:cstheme="majorBidi"/>
          <w:sz w:val="20"/>
          <w:szCs w:val="20"/>
          <w:lang w:val="tr-TR"/>
        </w:rPr>
        <w:t xml:space="preserve"> COVID-19 test compared to those not taking PPIs </w:t>
      </w:r>
      <w:r w:rsidRPr="00AC2576">
        <w:rPr>
          <w:rFonts w:asciiTheme="majorBidi" w:hAnsiTheme="majorBidi" w:cstheme="majorBidi"/>
          <w:sz w:val="20"/>
          <w:szCs w:val="20"/>
          <w:lang w:val="tr-TR"/>
        </w:rPr>
        <w:fldChar w:fldCharType="begin">
          <w:fldData xml:space="preserve">PEVuZE5vdGU+PENpdGU+PEF1dGhvcj5BbG1hcmlvPC9BdXRob3I+PFllYXI+MjAyMDwvWWVhcj48
UmVjTnVtPjEzNDwvUmVjTnVtPjxEaXNwbGF5VGV4dD4oQWxtYXJpbyBldCBhbC4sIDIwMjApPC9E
aXNwbGF5VGV4dD48cmVjb3JkPjxyZWMtbnVtYmVyPjEzNDwvcmVjLW51bWJlcj48Zm9yZWlnbi1r
ZXlzPjxrZXkgYXBwPSJFTiIgZGItaWQ9InZwczlydDV6NmEycnI3ZTA5djQ1MjVwbXBlZnQ5MnJ6
dnB0ZiIgdGltZXN0YW1wPSIxNjQ1ODk4MjkxIj4xMzQ8L2tleT48L2ZvcmVpZ24ta2V5cz48cmVm
LXR5cGUgbmFtZT0iSm91cm5hbCBBcnRpY2xlIj4xNzwvcmVmLXR5cGU+PGNvbnRyaWJ1dG9ycz48
YXV0aG9ycz48YXV0aG9yPkFsbWFyaW8sIEMuIFYuPC9hdXRob3I+PGF1dGhvcj5DaGV5LCBXLiBE
LjwvYXV0aG9yPjxhdXRob3I+U3BpZWdlbCwgQi4gTS4gUi48L2F1dGhvcj48L2F1dGhvcnM+PC9j
b250cmlidXRvcnM+PGF1dGgtYWRkcmVzcz5EZXBhcnRtZW50IG9mIE1lZGljaW5lLCBDZWRhcnMt
U2luYWkgTWVkaWNhbCBDZW50ZXIsIExvcyBBbmdlbGVzLCBDYWxpZm9ybmlhLCBVU0EuJiN4RDtL
YXJzaCBEaXZpc2lvbiBvZiBHYXN0cm9lbnRlcm9sb2d5IGFuZCBIZXBhdG9sb2d5LCBDZWRhcnMt
U2luYWkgTWVkaWNhbCBDZW50ZXIsIExvcyBBbmdlbGVzLCBDYWxpZm9ybmlhLCBVU0EuJiN4RDtD
ZWRhcnMtU2luYWkgQ2VudGVyIGZvciBPdXRjb21lcyBSZXNlYXJjaCBhbmQgRWR1Y2F0aW9uIChD
Uy1DT1JFKSwgTG9zIEFuZ2VsZXMsIENhbGlmb3JuaWEsIFVTQS4mI3hEO0RpdmlzaW9uIG9mIEhl
YWx0aCBTZXJ2aWNlcyBSZXNlYXJjaCwgQ2VkYXJzLVNpbmFpIE1lZGljYWwgQ2VudGVyLCBMb3Mg
QW5nZWxlcywgQ2FsaWZvcm5pYSwgVVNBLiYjeEQ7RGl2aXNpb24gb2YgSW5mb3JtYXRpY3MsIENl
ZGFycy1TaW5haSBNZWRpY2FsIENlbnRlciwgTG9zIEFuZ2VsZXMsIENhbGlmb3JuaWEsIFVTQS4m
I3hEO0RlcGFydG1lbnQgb2YgTWVkaWNpbmUsIE1pY2hpZ2FuIE1lZGljaW5lLCBBbm4gQXJib3Is
IE1pY2hpZ2FuLCBVU0EuJiN4RDtEaXZpc2lvbiBvZiBHYXN0cm9lbnRlcm9sb2d5LCBNaWNoaWdh
biBNZWRpY2luZSwgQW5uIEFyYm9yLCBNaWNoaWdhbiwgVVNBLiYjeEQ7RGVwYXJ0bWVudCBvZiBI
ZWFsdGggUG9saWN5IGFuZCBNYW5hZ2VtZW50LCBVQ0xBIEZpZWxkaW5nIFNjaG9vbCBvZiBQdWJs
aWMgSGVhbHRoLCBMb3MgQW5nZWxlcywgQ2FsaWZvcm5pYSwgVVNBLjwvYXV0aC1hZGRyZXNzPjx0
aXRsZXM+PHRpdGxlPkluY3JlYXNlZCBSaXNrIG9mIENPVklELTE5IEFtb25nIFVzZXJzIG9mIFBy
b3RvbiBQdW1wIEluaGliaXRvcnM8L3RpdGxlPjxzZWNvbmRhcnktdGl0bGU+QW0gSiBHYXN0cm9l
bnRlcm9sPC9zZWNvbmRhcnktdGl0bGU+PC90aXRsZXM+PHBlcmlvZGljYWw+PGZ1bGwtdGl0bGU+
QW0gSiBHYXN0cm9lbnRlcm9sPC9mdWxsLXRpdGxlPjwvcGVyaW9kaWNhbD48cGFnZXM+MTcwNy0x
NzE1PC9wYWdlcz48dm9sdW1lPjExNTwvdm9sdW1lPjxudW1iZXI+MTA8L251bWJlcj48a2V5d29y
ZHM+PGtleXdvcmQ+QWRvbGVzY2VudDwva2V5d29yZD48a2V5d29yZD5BZHVsdDwva2V5d29yZD48
a2V5d29yZD5CZXRhY29yb25hdmlydXMvaXNvbGF0aW9uICZhbXA7IHB1cmlmaWNhdGlvbi8qcGF0
aG9nZW5pY2l0eTwva2V5d29yZD48a2V5d29yZD5Db3ZpZC0xOTwva2V5d29yZD48a2V5d29yZD5D
T1ZJRC0xOSBUZXN0aW5nPC9rZXl3b3JkPjxrZXl3b3JkPkNsaW5pY2FsIExhYm9yYXRvcnkgVGVj
aG5pcXVlcy9zdGF0aXN0aWNzICZhbXA7IG51bWVyaWNhbCBkYXRhPC9rZXl3b3JkPjxrZXl3b3Jk
PkNvbmZvdW5kaW5nIEZhY3RvcnMsIEVwaWRlbWlvbG9naWM8L2tleXdvcmQ+PGtleXdvcmQ+Q29y
b25hdmlydXMgSW5mZWN0aW9ucy9kaWFnbm9zaXMvKmVwaWRlbWlvbG9neS9waHlzaW9wYXRob2xv
Z3kvdmlyb2xvZ3k8L2tleXdvcmQ+PGtleXdvcmQ+RHJ1ZyBQcmVzY3JpcHRpb25zL3N0YXRpc3Rp
Y3MgJmFtcDsgbnVtZXJpY2FsIGRhdGE8L2tleXdvcmQ+PGtleXdvcmQ+RmVtYWxlPC9rZXl3b3Jk
PjxrZXl3b3JkPkdhc3RyaWMgQWNpZC8qbWV0YWJvbGlzbTwva2V5d29yZD48a2V5d29yZD5HYXN0
cmljIE11Y29zYS9kcnVnIGVmZmVjdHMvbWV0YWJvbGlzbTwva2V5d29yZD48a2V5d29yZD5HYXN0
cm9lc29waGFnZWFsIFJlZmx1eC9kcnVnIHRoZXJhcHk8L2tleXdvcmQ+PGtleXdvcmQ+R2FzdHJv
aW50ZXN0aW5hbCBNaWNyb2Jpb21lL2RydWcgZWZmZWN0cy9waHlzaW9sb2d5PC9rZXl3b3JkPjxr
ZXl3b3JkPkhlYWx0aCBTdXJ2ZXlzLypzdGF0aXN0aWNzICZhbXA7IG51bWVyaWNhbCBkYXRhPC9r
ZXl3b3JkPjxrZXl3b3JkPkhlYXJ0YnVybi9kcnVnIHRoZXJhcHk8L2tleXdvcmQ+PGtleXdvcmQ+
SHVtYW5zPC9rZXl3b3JkPjxrZXl3b3JkPkh5ZHJvZ2VuLUlvbiBDb25jZW50cmF0aW9uL2RydWcg
ZWZmZWN0czwva2V5d29yZD48a2V5d29yZD5NaWRkbGUgQWdlZDwva2V5d29yZD48a2V5d29yZD5Q
YW5kZW1pY3M8L2tleXdvcmQ+PGtleXdvcmQ+UG5ldW1vbmlhLCBWaXJhbC9kaWFnbm9zaXMvKmVw
aWRlbWlvbG9neS9waHlzaW9wYXRob2xvZ3kvdmlyb2xvZ3k8L2tleXdvcmQ+PGtleXdvcmQ+UHJv
dG9uIFB1bXAgSW5oaWJpdG9ycy8qYWR2ZXJzZSBlZmZlY3RzPC9rZXl3b3JkPjxrZXl3b3JkPlNB
UlMtQ29WLTI8L2tleXdvcmQ+PGtleXdvcmQ+WW91bmcgQWR1bHQ8L2tleXdvcmQ+PC9rZXl3b3Jk
cz48ZGF0ZXM+PHllYXI+MjAyMDwveWVhcj48cHViLWRhdGVzPjxkYXRlPk9jdDwvZGF0ZT48L3B1
Yi1kYXRlcz48L2RhdGVzPjxpc2JuPjAwMDItOTI3MCAoUHJpbnQpJiN4RDswMDAyLTkyNzA8L2lz
Ym4+PGFjY2Vzc2lvbi1udW0+MzI4NTIzNDA8L2FjY2Vzc2lvbi1udW0+PHVybHM+PC91cmxzPjxj
dXN0b20xPkd1YXJhbnRvciBvZiB0aGUgYXJ0aWNsZTogQnJlbm5hbiBNLlIuIFNwaWVnZWwsIE1E
LCBNU0hTLiBTcGVjaWZpYyBhdXRob3IgY29udHJpYnV0aW9uczogQy5WLkEuOyBXLkQuQy47IEIu
TS5SLlMuOiBzdWJzdGFudGlhbCBjb250cmlidXRpb25zIHRvIHRoZSBjb25jZXB0aW9uIGFuZCBk
ZXNpZ24gb2YgdGhlIHdvcms7IGFjcXVpc2l0aW9uLCBhbmFseXNpcywgYW5kIGludGVycHJldGF0
aW9uIG9mIGRhdGEgZm9yIHRoZSB3b3JrOyBkcmFmdGluZyB0aGUgd29yayBhbmQgcmV2aXNpbmcg
aXQgY3JpdGljYWxseSBmb3IgaW1wb3J0YW50IGludGVsbGVjdHVhbCBjb250ZW50OyBmaW5hbCBh
cHByb3ZhbCBvZiB0aGUgdmVyc2lvbiB0byBiZSBwdWJsaXNoZWQuIEZpbmFuY2lhbCBzdXBwb3J0
OiBUaGUgZGF0YSB1c2VkIGluIHRoaXMgYW5hbHlzaXMgd2VyZSBkZXJpdmVkIGZyb20gYSBsYXJn
ZXIgc3R1ZHkgZXZhbHVhdGluZyBnYXN0cm9pbnRlc3RpbmFsIHN5bXB0b21zIGluIEFtZXJpY2Eg
ZnVuZGVkIGJ5IGEgZ3JhbnQgZnJvbSBJcm9ud29vZCBQaGFybWFjZXV0aWNhbHMuIEluIHJlc3Bv
bnNlIHRvIHRoZSBDT1ZJRC0xOSBwYW5kZW1pYyBhbmQgYmVmb3JlIGxhdW5jaGluZyB0aGUgcGFy
ZW50IHN0dWR5LCB3ZSBhZGRlZCBhZGRpdGlvbmFsIHF1ZXN0aW9ucyByZWdhcmRpbmcgc2VsZi1y
ZXBvcnRlZCBDT1ZJRC0xOSB0ZXN0aW5nIGFuZCByZWxhdGVkIHN5bXB0b21zLiBTZXBhcmF0ZSBm
dW5kaW5nIHdhcyBub3QgcmVjZWl2ZWQgZm9yIHRoZSBhbmFseXNlcyBwcmVzZW50ZWQgaW4gdGhp
cyByZXBvcnQuIFRoZSBDZWRhcnMtU2luYWkgQ2VudGVyIGZvciBPdXRjb21lcyBSZXNlYXJjaCBh
bmQgRWR1Y2F0aW9uIChDUy1DT1JFKSBpcyBzdXBwb3J0ZWQgYnkgVGhlIE1hcmMgYW5kIFNoZXJp
IFJhcGFwb3J0IEZ1bmQgZm9yIERpZ2l0YWwgSGVhbHRoIFNjaWVuY2VzICZhbXA7IFByZWNpc2lv
biBIZWFsdGguIEMuVi5BLiBhbmQgQi5NLlIuUy4gYXJlIHN1cHBvcnRlZCBieSBhIE5hdGlvbmFs
IEluc3RpdHV0ZXMgb2YgSGVhbHRoL05hdGlvbmFsIENlbnRlciBmb3IgQWR2YW5jaW5nIFRyYW5z
bGF0aW9uYWwgU2NpZW5jZSBVQ0xBIENsaW5pY2FsIGFuZCBUcmFuc2xhdGlvbmFsIFNjaWVuY2Ug
SW5zdGl0dXRlIChDVFNJKSBncmFudCAoVUwxVFIwMDE4ODEpLiBQb3RlbnRpYWwgY29tcGV0aW5n
IGludGVyZXN0czogQy5WLkEuIGhhcyBhIHN0b2NrIG9wdGlvbiBncmFudCBpbiBNeSBUb3RhbCBI
ZWFsdGgsIGhhcyBzZXJ2ZWQgb24gYWR2aXNvcnkgYm9hcmRzIGZvciBCYXllciBIZWFsdGhjYXJl
IGFuZCBTeW5lcmd5IFBoYXJtYWNldXRpY2FscywgaGFzIHNlcnZlZCBhcyBhIGNvbnN1bHRhbnQg
Zm9yIEFsbnlsYW0gUGhhcm1hY2V1dGljYWxzIGFuZCBBcmVuYSBQaGFybWFjZXV0aWNhbHMsIGFu
ZCByZWNlaXZlZCBhIG9uZS10aW1lIHNwZWFrZXImYXBvcztzIGZlZSBmcm9tIFRha2VkYSBQaGFy
bWFjZXV0aWNhbHMuIEFmdGVyIHRoZSBwYXBlciB3YXMgYWNjZXB0ZWQgZm9yIHB1YmxpY2F0aW9u
LCBDLlYuQS4gc2VydmVkIG9uIGFuIGFkdmlzb3J5IGJvYXJkIGZvciBQaGF0aG9tIFBoYXJtYWNl
dXRpY2Fscy4gVy5ELkMuIGhhcyBzZXJ2ZWQgYXMgYSBjb25zdWx0YW50IGZvciBJcm9ud29vZCBQ
aGFybWFjZXV0aWNhbHMsIFBoYXRob20gUGhhcm1hY2V1dGljYWxzLCBSZWRIaWxsIEJpb3BoYXJt
YSBMdGQuLCBhbmQgVGFrZWRhIFBoYXJtYWNldXRpY2Fscy4gQi5NLlIuUy4gaGFzIHNlcnZlZCBv
biBhZHZpc29yeSBib2FyZHMgZm9yIEFsbGVyZ2FuIEluYywgQWxueWxhbSBQaGFybWFjZXV0aWNh
bHMsIEFyZW5hIFBoYXJtYWNldXRpY2FscywgSXJvbndvb2QgUGhhcm1hY2V1dGljYWxzLCBTYWxp
eCBQaGFybWFjZXV0aWNhbHMsIFN5bmVyZ3kgUGhhcm1hY2V1dGljYWxzLCBhbmQgVGFrZWRhIFBo
YXJtYWNldXRpY2Fscy4gQi5NLlIuUy4gc2VydmVkIGFzIGEganVkZ2UgZm9yIGEgZGlnaXRhbCBo
ZWFsdGggY29tcGV0aXRpb24gaGVsZCBieSBFbGkgTGlsbHkgYW5kIENvbXBhbnksIGFuZCBoYXMg
cmVjZWl2ZWQgcmVzZWFyY2ggZnVuZGluZyB0byBoaXMgaW5zdGl0dXRpb24gZnJvbSBBbG55bGFt
IFBoYXJtYWNldXRpY2FscywgSXJvbndvb2QgUGhhcm1hY2V1dGljYWxzLCBQZml6ZXIsIFNoaXJl
IFBoYXJtYWNldXRpY2FscywgYW5kIFRha2VkYSBQaGFybWFjZXV0aWNhbHMuPC9jdXN0b20xPjxj
dXN0b20yPlBNQzc0NzM3OTE8L2N1c3RvbTI+PGVsZWN0cm9uaWMtcmVzb3VyY2UtbnVtPjEwLjE0
MzA5L2FqZy4wMDAwMDAwMDAwMDAwNzk4PC9lbGVjdHJvbmljLXJlc291cmNlLW51bT48cmVtb3Rl
LWRhdGFiYXNlLXByb3ZpZGVyPk5MTTwvcmVtb3RlLWRhdGFiYXNlLXByb3ZpZGVyPjxsYW5ndWFn
ZT5lbmc8L2xhbmd1YWdlPjwvcmVjb3JkPjwvQ2l0ZT48L0VuZE5vdGU+AG==
</w:fldData>
        </w:fldChar>
      </w:r>
      <w:r w:rsidRPr="00AC2576">
        <w:rPr>
          <w:rFonts w:asciiTheme="majorBidi" w:hAnsiTheme="majorBidi" w:cstheme="majorBidi"/>
          <w:sz w:val="20"/>
          <w:szCs w:val="20"/>
          <w:lang w:val="tr-TR"/>
        </w:rPr>
        <w:instrText xml:space="preserve"> ADDIN EN.CITE </w:instrText>
      </w:r>
      <w:r w:rsidRPr="00AC2576">
        <w:rPr>
          <w:rFonts w:asciiTheme="majorBidi" w:hAnsiTheme="majorBidi" w:cstheme="majorBidi"/>
          <w:sz w:val="20"/>
          <w:szCs w:val="20"/>
          <w:lang w:val="tr-TR"/>
        </w:rPr>
        <w:fldChar w:fldCharType="begin">
          <w:fldData xml:space="preserve">PEVuZE5vdGU+PENpdGU+PEF1dGhvcj5BbG1hcmlvPC9BdXRob3I+PFllYXI+MjAyMDwvWWVhcj48
UmVjTnVtPjEzNDwvUmVjTnVtPjxEaXNwbGF5VGV4dD4oQWxtYXJpbyBldCBhbC4sIDIwMjApPC9E
aXNwbGF5VGV4dD48cmVjb3JkPjxyZWMtbnVtYmVyPjEzNDwvcmVjLW51bWJlcj48Zm9yZWlnbi1r
ZXlzPjxrZXkgYXBwPSJFTiIgZGItaWQ9InZwczlydDV6NmEycnI3ZTA5djQ1MjVwbXBlZnQ5MnJ6
dnB0ZiIgdGltZXN0YW1wPSIxNjQ1ODk4MjkxIj4xMzQ8L2tleT48L2ZvcmVpZ24ta2V5cz48cmVm
LXR5cGUgbmFtZT0iSm91cm5hbCBBcnRpY2xlIj4xNzwvcmVmLXR5cGU+PGNvbnRyaWJ1dG9ycz48
YXV0aG9ycz48YXV0aG9yPkFsbWFyaW8sIEMuIFYuPC9hdXRob3I+PGF1dGhvcj5DaGV5LCBXLiBE
LjwvYXV0aG9yPjxhdXRob3I+U3BpZWdlbCwgQi4gTS4gUi48L2F1dGhvcj48L2F1dGhvcnM+PC9j
b250cmlidXRvcnM+PGF1dGgtYWRkcmVzcz5EZXBhcnRtZW50IG9mIE1lZGljaW5lLCBDZWRhcnMt
U2luYWkgTWVkaWNhbCBDZW50ZXIsIExvcyBBbmdlbGVzLCBDYWxpZm9ybmlhLCBVU0EuJiN4RDtL
YXJzaCBEaXZpc2lvbiBvZiBHYXN0cm9lbnRlcm9sb2d5IGFuZCBIZXBhdG9sb2d5LCBDZWRhcnMt
U2luYWkgTWVkaWNhbCBDZW50ZXIsIExvcyBBbmdlbGVzLCBDYWxpZm9ybmlhLCBVU0EuJiN4RDtD
ZWRhcnMtU2luYWkgQ2VudGVyIGZvciBPdXRjb21lcyBSZXNlYXJjaCBhbmQgRWR1Y2F0aW9uIChD
Uy1DT1JFKSwgTG9zIEFuZ2VsZXMsIENhbGlmb3JuaWEsIFVTQS4mI3hEO0RpdmlzaW9uIG9mIEhl
YWx0aCBTZXJ2aWNlcyBSZXNlYXJjaCwgQ2VkYXJzLVNpbmFpIE1lZGljYWwgQ2VudGVyLCBMb3Mg
QW5nZWxlcywgQ2FsaWZvcm5pYSwgVVNBLiYjeEQ7RGl2aXNpb24gb2YgSW5mb3JtYXRpY3MsIENl
ZGFycy1TaW5haSBNZWRpY2FsIENlbnRlciwgTG9zIEFuZ2VsZXMsIENhbGlmb3JuaWEsIFVTQS4m
I3hEO0RlcGFydG1lbnQgb2YgTWVkaWNpbmUsIE1pY2hpZ2FuIE1lZGljaW5lLCBBbm4gQXJib3Is
IE1pY2hpZ2FuLCBVU0EuJiN4RDtEaXZpc2lvbiBvZiBHYXN0cm9lbnRlcm9sb2d5LCBNaWNoaWdh
biBNZWRpY2luZSwgQW5uIEFyYm9yLCBNaWNoaWdhbiwgVVNBLiYjeEQ7RGVwYXJ0bWVudCBvZiBI
ZWFsdGggUG9saWN5IGFuZCBNYW5hZ2VtZW50LCBVQ0xBIEZpZWxkaW5nIFNjaG9vbCBvZiBQdWJs
aWMgSGVhbHRoLCBMb3MgQW5nZWxlcywgQ2FsaWZvcm5pYSwgVVNBLjwvYXV0aC1hZGRyZXNzPjx0
aXRsZXM+PHRpdGxlPkluY3JlYXNlZCBSaXNrIG9mIENPVklELTE5IEFtb25nIFVzZXJzIG9mIFBy
b3RvbiBQdW1wIEluaGliaXRvcnM8L3RpdGxlPjxzZWNvbmRhcnktdGl0bGU+QW0gSiBHYXN0cm9l
bnRlcm9sPC9zZWNvbmRhcnktdGl0bGU+PC90aXRsZXM+PHBlcmlvZGljYWw+PGZ1bGwtdGl0bGU+
QW0gSiBHYXN0cm9lbnRlcm9sPC9mdWxsLXRpdGxlPjwvcGVyaW9kaWNhbD48cGFnZXM+MTcwNy0x
NzE1PC9wYWdlcz48dm9sdW1lPjExNTwvdm9sdW1lPjxudW1iZXI+MTA8L251bWJlcj48a2V5d29y
ZHM+PGtleXdvcmQ+QWRvbGVzY2VudDwva2V5d29yZD48a2V5d29yZD5BZHVsdDwva2V5d29yZD48
a2V5d29yZD5CZXRhY29yb25hdmlydXMvaXNvbGF0aW9uICZhbXA7IHB1cmlmaWNhdGlvbi8qcGF0
aG9nZW5pY2l0eTwva2V5d29yZD48a2V5d29yZD5Db3ZpZC0xOTwva2V5d29yZD48a2V5d29yZD5D
T1ZJRC0xOSBUZXN0aW5nPC9rZXl3b3JkPjxrZXl3b3JkPkNsaW5pY2FsIExhYm9yYXRvcnkgVGVj
aG5pcXVlcy9zdGF0aXN0aWNzICZhbXA7IG51bWVyaWNhbCBkYXRhPC9rZXl3b3JkPjxrZXl3b3Jk
PkNvbmZvdW5kaW5nIEZhY3RvcnMsIEVwaWRlbWlvbG9naWM8L2tleXdvcmQ+PGtleXdvcmQ+Q29y
b25hdmlydXMgSW5mZWN0aW9ucy9kaWFnbm9zaXMvKmVwaWRlbWlvbG9neS9waHlzaW9wYXRob2xv
Z3kvdmlyb2xvZ3k8L2tleXdvcmQ+PGtleXdvcmQ+RHJ1ZyBQcmVzY3JpcHRpb25zL3N0YXRpc3Rp
Y3MgJmFtcDsgbnVtZXJpY2FsIGRhdGE8L2tleXdvcmQ+PGtleXdvcmQ+RmVtYWxlPC9rZXl3b3Jk
PjxrZXl3b3JkPkdhc3RyaWMgQWNpZC8qbWV0YWJvbGlzbTwva2V5d29yZD48a2V5d29yZD5HYXN0
cmljIE11Y29zYS9kcnVnIGVmZmVjdHMvbWV0YWJvbGlzbTwva2V5d29yZD48a2V5d29yZD5HYXN0
cm9lc29waGFnZWFsIFJlZmx1eC9kcnVnIHRoZXJhcHk8L2tleXdvcmQ+PGtleXdvcmQ+R2FzdHJv
aW50ZXN0aW5hbCBNaWNyb2Jpb21lL2RydWcgZWZmZWN0cy9waHlzaW9sb2d5PC9rZXl3b3JkPjxr
ZXl3b3JkPkhlYWx0aCBTdXJ2ZXlzLypzdGF0aXN0aWNzICZhbXA7IG51bWVyaWNhbCBkYXRhPC9r
ZXl3b3JkPjxrZXl3b3JkPkhlYXJ0YnVybi9kcnVnIHRoZXJhcHk8L2tleXdvcmQ+PGtleXdvcmQ+
SHVtYW5zPC9rZXl3b3JkPjxrZXl3b3JkPkh5ZHJvZ2VuLUlvbiBDb25jZW50cmF0aW9uL2RydWcg
ZWZmZWN0czwva2V5d29yZD48a2V5d29yZD5NaWRkbGUgQWdlZDwva2V5d29yZD48a2V5d29yZD5Q
YW5kZW1pY3M8L2tleXdvcmQ+PGtleXdvcmQ+UG5ldW1vbmlhLCBWaXJhbC9kaWFnbm9zaXMvKmVw
aWRlbWlvbG9neS9waHlzaW9wYXRob2xvZ3kvdmlyb2xvZ3k8L2tleXdvcmQ+PGtleXdvcmQ+UHJv
dG9uIFB1bXAgSW5oaWJpdG9ycy8qYWR2ZXJzZSBlZmZlY3RzPC9rZXl3b3JkPjxrZXl3b3JkPlNB
UlMtQ29WLTI8L2tleXdvcmQ+PGtleXdvcmQ+WW91bmcgQWR1bHQ8L2tleXdvcmQ+PC9rZXl3b3Jk
cz48ZGF0ZXM+PHllYXI+MjAyMDwveWVhcj48cHViLWRhdGVzPjxkYXRlPk9jdDwvZGF0ZT48L3B1
Yi1kYXRlcz48L2RhdGVzPjxpc2JuPjAwMDItOTI3MCAoUHJpbnQpJiN4RDswMDAyLTkyNzA8L2lz
Ym4+PGFjY2Vzc2lvbi1udW0+MzI4NTIzNDA8L2FjY2Vzc2lvbi1udW0+PHVybHM+PC91cmxzPjxj
dXN0b20xPkd1YXJhbnRvciBvZiB0aGUgYXJ0aWNsZTogQnJlbm5hbiBNLlIuIFNwaWVnZWwsIE1E
LCBNU0hTLiBTcGVjaWZpYyBhdXRob3IgY29udHJpYnV0aW9uczogQy5WLkEuOyBXLkQuQy47IEIu
TS5SLlMuOiBzdWJzdGFudGlhbCBjb250cmlidXRpb25zIHRvIHRoZSBjb25jZXB0aW9uIGFuZCBk
ZXNpZ24gb2YgdGhlIHdvcms7IGFjcXVpc2l0aW9uLCBhbmFseXNpcywgYW5kIGludGVycHJldGF0
aW9uIG9mIGRhdGEgZm9yIHRoZSB3b3JrOyBkcmFmdGluZyB0aGUgd29yayBhbmQgcmV2aXNpbmcg
aXQgY3JpdGljYWxseSBmb3IgaW1wb3J0YW50IGludGVsbGVjdHVhbCBjb250ZW50OyBmaW5hbCBh
cHByb3ZhbCBvZiB0aGUgdmVyc2lvbiB0byBiZSBwdWJsaXNoZWQuIEZpbmFuY2lhbCBzdXBwb3J0
OiBUaGUgZGF0YSB1c2VkIGluIHRoaXMgYW5hbHlzaXMgd2VyZSBkZXJpdmVkIGZyb20gYSBsYXJn
ZXIgc3R1ZHkgZXZhbHVhdGluZyBnYXN0cm9pbnRlc3RpbmFsIHN5bXB0b21zIGluIEFtZXJpY2Eg
ZnVuZGVkIGJ5IGEgZ3JhbnQgZnJvbSBJcm9ud29vZCBQaGFybWFjZXV0aWNhbHMuIEluIHJlc3Bv
bnNlIHRvIHRoZSBDT1ZJRC0xOSBwYW5kZW1pYyBhbmQgYmVmb3JlIGxhdW5jaGluZyB0aGUgcGFy
ZW50IHN0dWR5LCB3ZSBhZGRlZCBhZGRpdGlvbmFsIHF1ZXN0aW9ucyByZWdhcmRpbmcgc2VsZi1y
ZXBvcnRlZCBDT1ZJRC0xOSB0ZXN0aW5nIGFuZCByZWxhdGVkIHN5bXB0b21zLiBTZXBhcmF0ZSBm
dW5kaW5nIHdhcyBub3QgcmVjZWl2ZWQgZm9yIHRoZSBhbmFseXNlcyBwcmVzZW50ZWQgaW4gdGhp
cyByZXBvcnQuIFRoZSBDZWRhcnMtU2luYWkgQ2VudGVyIGZvciBPdXRjb21lcyBSZXNlYXJjaCBh
bmQgRWR1Y2F0aW9uIChDUy1DT1JFKSBpcyBzdXBwb3J0ZWQgYnkgVGhlIE1hcmMgYW5kIFNoZXJp
IFJhcGFwb3J0IEZ1bmQgZm9yIERpZ2l0YWwgSGVhbHRoIFNjaWVuY2VzICZhbXA7IFByZWNpc2lv
biBIZWFsdGguIEMuVi5BLiBhbmQgQi5NLlIuUy4gYXJlIHN1cHBvcnRlZCBieSBhIE5hdGlvbmFs
IEluc3RpdHV0ZXMgb2YgSGVhbHRoL05hdGlvbmFsIENlbnRlciBmb3IgQWR2YW5jaW5nIFRyYW5z
bGF0aW9uYWwgU2NpZW5jZSBVQ0xBIENsaW5pY2FsIGFuZCBUcmFuc2xhdGlvbmFsIFNjaWVuY2Ug
SW5zdGl0dXRlIChDVFNJKSBncmFudCAoVUwxVFIwMDE4ODEpLiBQb3RlbnRpYWwgY29tcGV0aW5n
IGludGVyZXN0czogQy5WLkEuIGhhcyBhIHN0b2NrIG9wdGlvbiBncmFudCBpbiBNeSBUb3RhbCBI
ZWFsdGgsIGhhcyBzZXJ2ZWQgb24gYWR2aXNvcnkgYm9hcmRzIGZvciBCYXllciBIZWFsdGhjYXJl
IGFuZCBTeW5lcmd5IFBoYXJtYWNldXRpY2FscywgaGFzIHNlcnZlZCBhcyBhIGNvbnN1bHRhbnQg
Zm9yIEFsbnlsYW0gUGhhcm1hY2V1dGljYWxzIGFuZCBBcmVuYSBQaGFybWFjZXV0aWNhbHMsIGFu
ZCByZWNlaXZlZCBhIG9uZS10aW1lIHNwZWFrZXImYXBvcztzIGZlZSBmcm9tIFRha2VkYSBQaGFy
bWFjZXV0aWNhbHMuIEFmdGVyIHRoZSBwYXBlciB3YXMgYWNjZXB0ZWQgZm9yIHB1YmxpY2F0aW9u
LCBDLlYuQS4gc2VydmVkIG9uIGFuIGFkdmlzb3J5IGJvYXJkIGZvciBQaGF0aG9tIFBoYXJtYWNl
dXRpY2Fscy4gVy5ELkMuIGhhcyBzZXJ2ZWQgYXMgYSBjb25zdWx0YW50IGZvciBJcm9ud29vZCBQ
aGFybWFjZXV0aWNhbHMsIFBoYXRob20gUGhhcm1hY2V1dGljYWxzLCBSZWRIaWxsIEJpb3BoYXJt
YSBMdGQuLCBhbmQgVGFrZWRhIFBoYXJtYWNldXRpY2Fscy4gQi5NLlIuUy4gaGFzIHNlcnZlZCBv
biBhZHZpc29yeSBib2FyZHMgZm9yIEFsbGVyZ2FuIEluYywgQWxueWxhbSBQaGFybWFjZXV0aWNh
bHMsIEFyZW5hIFBoYXJtYWNldXRpY2FscywgSXJvbndvb2QgUGhhcm1hY2V1dGljYWxzLCBTYWxp
eCBQaGFybWFjZXV0aWNhbHMsIFN5bmVyZ3kgUGhhcm1hY2V1dGljYWxzLCBhbmQgVGFrZWRhIFBo
YXJtYWNldXRpY2Fscy4gQi5NLlIuUy4gc2VydmVkIGFzIGEganVkZ2UgZm9yIGEgZGlnaXRhbCBo
ZWFsdGggY29tcGV0aXRpb24gaGVsZCBieSBFbGkgTGlsbHkgYW5kIENvbXBhbnksIGFuZCBoYXMg
cmVjZWl2ZWQgcmVzZWFyY2ggZnVuZGluZyB0byBoaXMgaW5zdGl0dXRpb24gZnJvbSBBbG55bGFt
IFBoYXJtYWNldXRpY2FscywgSXJvbndvb2QgUGhhcm1hY2V1dGljYWxzLCBQZml6ZXIsIFNoaXJl
IFBoYXJtYWNldXRpY2FscywgYW5kIFRha2VkYSBQaGFybWFjZXV0aWNhbHMuPC9jdXN0b20xPjxj
dXN0b20yPlBNQzc0NzM3OTE8L2N1c3RvbTI+PGVsZWN0cm9uaWMtcmVzb3VyY2UtbnVtPjEwLjE0
MzA5L2FqZy4wMDAwMDAwMDAwMDAwNzk4PC9lbGVjdHJvbmljLXJlc291cmNlLW51bT48cmVtb3Rl
LWRhdGFiYXNlLXByb3ZpZGVyPk5MTTwvcmVtb3RlLWRhdGFiYXNlLXByb3ZpZGVyPjxsYW5ndWFn
ZT5lbmc8L2xhbmd1YWdlPjwvcmVjb3JkPjwvQ2l0ZT48L0VuZE5vdGU+AG==
</w:fldData>
        </w:fldChar>
      </w:r>
      <w:r w:rsidRPr="00AC2576">
        <w:rPr>
          <w:rFonts w:asciiTheme="majorBidi" w:hAnsiTheme="majorBidi" w:cstheme="majorBidi"/>
          <w:sz w:val="20"/>
          <w:szCs w:val="20"/>
          <w:lang w:val="tr-TR"/>
        </w:rPr>
        <w:instrText xml:space="preserve"> ADDIN EN.CITE.DATA </w:instrText>
      </w:r>
      <w:r w:rsidRPr="00AC2576">
        <w:rPr>
          <w:rFonts w:asciiTheme="majorBidi" w:hAnsiTheme="majorBidi" w:cstheme="majorBidi"/>
          <w:sz w:val="20"/>
          <w:szCs w:val="20"/>
        </w:rPr>
      </w:r>
      <w:r w:rsidRPr="00AC2576">
        <w:rPr>
          <w:rFonts w:asciiTheme="majorBidi" w:hAnsiTheme="majorBidi" w:cstheme="majorBidi"/>
          <w:sz w:val="20"/>
          <w:szCs w:val="20"/>
        </w:rPr>
        <w:fldChar w:fldCharType="end"/>
      </w:r>
      <w:r w:rsidRPr="00AC2576">
        <w:rPr>
          <w:rFonts w:asciiTheme="majorBidi" w:hAnsiTheme="majorBidi" w:cstheme="majorBidi"/>
          <w:sz w:val="20"/>
          <w:szCs w:val="20"/>
          <w:lang w:val="tr-TR"/>
        </w:rPr>
      </w:r>
      <w:r w:rsidRPr="00AC2576">
        <w:rPr>
          <w:rFonts w:asciiTheme="majorBidi" w:hAnsiTheme="majorBidi" w:cstheme="majorBidi"/>
          <w:sz w:val="20"/>
          <w:szCs w:val="20"/>
          <w:lang w:val="tr-TR"/>
        </w:rPr>
        <w:fldChar w:fldCharType="separate"/>
      </w:r>
      <w:r w:rsidRPr="00AC2576">
        <w:rPr>
          <w:rFonts w:asciiTheme="majorBidi" w:hAnsiTheme="majorBidi" w:cstheme="majorBidi"/>
          <w:sz w:val="20"/>
          <w:szCs w:val="20"/>
          <w:lang w:val="tr-TR"/>
        </w:rPr>
        <w:t>(Almario et al., 2020)</w:t>
      </w:r>
      <w:r w:rsidRPr="00AC2576">
        <w:rPr>
          <w:rFonts w:asciiTheme="majorBidi" w:hAnsiTheme="majorBidi" w:cstheme="majorBidi"/>
          <w:sz w:val="20"/>
          <w:szCs w:val="20"/>
        </w:rPr>
        <w:fldChar w:fldCharType="end"/>
      </w:r>
      <w:r w:rsidRPr="00AC2576">
        <w:rPr>
          <w:rFonts w:asciiTheme="majorBidi" w:hAnsiTheme="majorBidi" w:cstheme="majorBidi"/>
          <w:sz w:val="20"/>
          <w:szCs w:val="20"/>
          <w:lang w:val="tr-TR"/>
        </w:rPr>
        <w:t xml:space="preserve">. Additionally, </w:t>
      </w:r>
      <w:r w:rsidRPr="00AC2576">
        <w:rPr>
          <w:rFonts w:asciiTheme="majorBidi" w:hAnsiTheme="majorBidi" w:cstheme="majorBidi"/>
          <w:sz w:val="20"/>
          <w:szCs w:val="20"/>
        </w:rPr>
        <w:t xml:space="preserve">our result is inconsistent with previously reports that show use of PPI does not increase susceptibility of COVID-19 infection (ORs 1.00; 95% CI, 0.75 –1.32), (ORs 0.90; 95% CI, 0.78-1.01) and (ORs 1.49; 95% CI, 0.66-3.36)   respectively </w:t>
      </w:r>
      <w:r w:rsidRPr="00AC2576">
        <w:rPr>
          <w:rFonts w:asciiTheme="majorBidi" w:hAnsiTheme="majorBidi" w:cstheme="majorBidi"/>
          <w:sz w:val="20"/>
          <w:szCs w:val="20"/>
        </w:rPr>
        <w:fldChar w:fldCharType="begin">
          <w:fldData xml:space="preserve">PEVuZE5vdGU+PENpdGU+PEF1dGhvcj5MZWU8L0F1dGhvcj48WWVhcj4yMDIxPC9ZZWFyPjxSZWNO
dW0+MTwvUmVjTnVtPjxEaXNwbGF5VGV4dD4oSXNyYWVsc2VuIGV0IGFsLiwgMjAyMTsgTGVlIGV0
IGFsLiwgMjAyMTsgUGFyayBldCBhbC4sIDIwMjI7IEZlaSBYaWFvIGV0IGFsLiwgMjAyMCk8L0Rp
c3BsYXlUZXh0PjxyZWNvcmQ+PHJlYy1udW1iZXI+MTwvcmVjLW51bWJlcj48Zm9yZWlnbi1rZXlz
PjxrZXkgYXBwPSJFTiIgZGItaWQ9InR4eHZlNXgwc3Qyc3IzZTB0ZDR2MHhwNDIwYWR0Mjk5MGRh
ZiIgdGltZXN0YW1wPSIxNjQ4NDAyNTYyIj4xPC9rZXk+PC9mb3JlaWduLWtleXM+PHJlZi10eXBl
IG5hbWU9IkpvdXJuYWwgQXJ0aWNsZSI+MTc8L3JlZi10eXBlPjxjb250cmlidXRvcnM+PGF1dGhv
cnM+PGF1dGhvcj5MZWUsIFNldW5nIFdvbjwvYXV0aG9yPjxhdXRob3I+SGEsIEV1biBLeW88L2F1
dGhvcj48YXV0aG9yPlllbmlvdmEsIEFiZHVsbGFoIMOWemfDvHI8L2F1dGhvcj48YXV0aG9yPk1v
b24sIFN1bmcgWW9uZzwvYXV0aG9yPjxhdXRob3I+S2ltLCBTbyBZb3VuZzwvYXV0aG9yPjxhdXRo
b3I+S29oLCBIeXVuIFlvbmc8L2F1dGhvcj48YXV0aG9yPllhbmcsIEplZSBNeXVuZzwvYXV0aG9y
PjxhdXRob3I+SmVvbmcsIFN1IEppbjwvYXV0aG9yPjxhdXRob3I+TW9vbiwgU3VuIEpvb248L2F1
dGhvcj48YXV0aG9yPkNobywgSm9vIFlvdW5nPC9hdXRob3I+PC9hdXRob3JzPjwvY29udHJpYnV0
b3JzPjx0aXRsZXM+PHRpdGxlPlNldmVyZSBjbGluaWNhbCBvdXRjb21lcyBvZiBDT1ZJRC0xOSBh
c3NvY2lhdGVkIHdpdGggcHJvdG9uIHB1bXAgaW5oaWJpdG9yczogYSBuYXRpb253aWRlIGNvaG9y
dCBzdHVkeSB3aXRoIHByb3BlbnNpdHkgc2NvcmUgbWF0Y2hpbmc8L3RpdGxlPjxzZWNvbmRhcnkt
dGl0bGU+R3V0PC9zZWNvbmRhcnktdGl0bGU+PC90aXRsZXM+PHBlcmlvZGljYWw+PGZ1bGwtdGl0
bGU+R3V0PC9mdWxsLXRpdGxlPjwvcGVyaW9kaWNhbD48cGFnZXM+NzYtODQ8L3BhZ2VzPjx2b2x1
bWU+NzA8L3ZvbHVtZT48bnVtYmVyPjE8L251bWJlcj48ZGF0ZXM+PHllYXI+MjAyMTwveWVhcj48
L2RhdGVzPjxpc2JuPjAwMTctNTc0OTwvaXNibj48dXJscz48L3VybHM+PC9yZWNvcmQ+PC9DaXRl
PjxDaXRlPjxBdXRob3I+SXNyYWVsc2VuPC9BdXRob3I+PFllYXI+MjAyMTwvWWVhcj48UmVjTnVt
PjU8L1JlY051bT48cmVjb3JkPjxyZWMtbnVtYmVyPjU8L3JlYy1udW1iZXI+PGZvcmVpZ24ta2V5
cz48a2V5IGFwcD0iRU4iIGRiLWlkPSJ0eHh2ZTV4MHN0MnNyM2UwdGQ0djB4cDQyMGFkdDI5OTBk
YWYiIHRpbWVzdGFtcD0iMTY0ODQwMzg3OCI+NTwva2V5PjwvZm9yZWlnbi1rZXlzPjxyZWYtdHlw
ZSBuYW1lPSJKb3VybmFsIEFydGljbGUiPjE3PC9yZWYtdHlwZT48Y29udHJpYnV0b3JzPjxhdXRo
b3JzPjxhdXRob3I+SXNyYWVsc2VuLCBTaW1vbmUgQmFzdHJ1cDwvYXV0aG9yPjxhdXRob3I+RXJu
c3QsIE1hcnRpbiBUaG9tc2VuPC9hdXRob3I+PGF1dGhvcj5MdW5kaCwgQW5kcmVhczwvYXV0aG9y
PjxhdXRob3I+THVuZGJvLCBMZW5lIEZvZ3Q8L2F1dGhvcj48YXV0aG9yPlNhbmRob2xkdCwgSMOl
a29uPC9hdXRob3I+PGF1dGhvcj5IYWxsYXMsIEplc3BlcjwvYXV0aG9yPjxhdXRob3I+QmVuZmll
bGQsIFRob21hczwvYXV0aG9yPjwvYXV0aG9ycz48L2NvbnRyaWJ1dG9ycz48dGl0bGVzPjx0aXRs
ZT5Qcm90b24gcHVtcCBpbmhpYml0b3IgdXNlIGlzIG5vdCBzdHJvbmdseSBhc3NvY2lhdGVkIHdp
dGggU0FSUy1Db1YtMiByZWxhdGVkIG91dGNvbWVzOiBhIG5hdGlvbndpZGUgc3R1ZHkgYW5kIG1l
dGEtYW5hbHlzaXM8L3RpdGxlPjxzZWNvbmRhcnktdGl0bGU+Q2xpbmljYWwgR2FzdHJvZW50ZXJv
bG9neSBhbmQgSGVwYXRvbG9neTwvc2Vjb25kYXJ5LXRpdGxlPjwvdGl0bGVzPjxwZXJpb2RpY2Fs
PjxmdWxsLXRpdGxlPkNsaW5pY2FsIEdhc3Ryb2VudGVyb2xvZ3kgYW5kIEhlcGF0b2xvZ3k8L2Z1
bGwtdGl0bGU+PC9wZXJpb2RpY2FsPjxwYWdlcz4xODQ1LTE4NTQuIGU2PC9wYWdlcz48dm9sdW1l
PjE5PC92b2x1bWU+PG51bWJlcj45PC9udW1iZXI+PGRhdGVzPjx5ZWFyPjIwMjE8L3llYXI+PC9k
YXRlcz48aXNibj4xNTQyLTM1NjU8L2lzYm4+PHVybHM+PC91cmxzPjwvcmVjb3JkPjwvQ2l0ZT48
Q2l0ZT48QXV0aG9yPlhpYW88L0F1dGhvcj48WWVhcj4yMDIwPC9ZZWFyPjxSZWNOdW0+MTI1PC9S
ZWNOdW0+PHJlY29yZD48cmVjLW51bWJlcj4xMjU8L3JlYy1udW1iZXI+PGZvcmVpZ24ta2V5cz48
a2V5IGFwcD0iRU4iIGRiLWlkPSJ2cHM5cnQ1ejZhMnJyN2UwOXY0NTI1cG1wZWZ0OTJyenZwdGYi
IHRpbWVzdGFtcD0iMTY0NTU1Njc5OCI+MTI1PC9rZXk+PC9mb3JlaWduLWtleXM+PHJlZi10eXBl
IG5hbWU9IkpvdXJuYWwgQXJ0aWNsZSI+MTc8L3JlZi10eXBlPjxjb250cmlidXRvcnM+PGF1dGhv
cnM+PGF1dGhvcj5YaWFvLCBGZWk8L2F1dGhvcj48YXV0aG9yPlRhbmcsIE1laXdlbjwvYXV0aG9y
PjxhdXRob3I+WmhlbmcsIFhpYW9iaW48L2F1dGhvcj48YXV0aG9yPkxpdSwgWWU8L2F1dGhvcj48
YXV0aG9yPkxpLCBYaWFvZmVuZzwvYXV0aG9yPjxhdXRob3I+U2hhbiwgSG9uZzwvYXV0aG9yPjwv
YXV0aG9ycz48L2NvbnRyaWJ1dG9ycz48dGl0bGVzPjx0aXRsZT5FdmlkZW5jZSBmb3IgZ2FzdHJv
aW50ZXN0aW5hbCBpbmZlY3Rpb24gb2YgU0FSUy1Db1YtMjwvdGl0bGU+PHNlY29uZGFyeS10aXRs
ZT5HYXN0cm9lbnRlcm9sb2d5PC9zZWNvbmRhcnktdGl0bGU+PC90aXRsZXM+PHBlcmlvZGljYWw+
PGZ1bGwtdGl0bGU+R2FzdHJvZW50ZXJvbG9neTwvZnVsbC10aXRsZT48L3BlcmlvZGljYWw+PHBh
Z2VzPjE4MzEtMTgzMy4gZTM8L3BhZ2VzPjx2b2x1bWU+MTU4PC92b2x1bWU+PG51bWJlcj42PC9u
dW1iZXI+PGRhdGVzPjx5ZWFyPjIwMjA8L3llYXI+PC9kYXRlcz48aXNibj4wMDE2LTUwODU8L2lz
Ym4+PHVybHM+PC91cmxzPjwvcmVjb3JkPjwvQ2l0ZT48Q2l0ZT48QXV0aG9yPlBhcms8L0F1dGhv
cj48WWVhcj4yMDIyPC9ZZWFyPjxSZWNOdW0+MjwvUmVjTnVtPjxyZWNvcmQ+PHJlYy1udW1iZXI+
MjwvcmVjLW51bWJlcj48Zm9yZWlnbi1rZXlzPjxrZXkgYXBwPSJFTiIgZGItaWQ9InR4eHZlNXgw
c3Qyc3IzZTB0ZDR2MHhwNDIwYWR0Mjk5MGRhZiIgdGltZXN0YW1wPSIxNjQ4NDAyNjU2Ij4yPC9r
ZXk+PC9mb3JlaWduLWtleXM+PHJlZi10eXBlIG5hbWU9IkpvdXJuYWwgQXJ0aWNsZSI+MTc8L3Jl
Zi10eXBlPjxjb250cmlidXRvcnM+PGF1dGhvcnM+PGF1dGhvcj5QYXJrLCBKaW15dW5nPC9hdXRo
b3I+PGF1dGhvcj5Zb3UsIFNlbmcgQ2hhbjwvYXV0aG9yPjxhdXRob3I+Q2hvLCBKYWVoeWVvbmc8
L2F1dGhvcj48YXV0aG9yPlBhcmssIENoYW4gSHl1azwvYXV0aG9yPjxhdXRob3I+U2hpbiwgV29v
biBHZW9uPC9hdXRob3I+PGF1dGhvcj5QYXJrLCBSYWUgV29vbmc8L2F1dGhvcj48YXV0aG9yPklu
IFNlbywgU2V1bmc8L2F1dGhvcj48L2F1dGhvcnM+PC9jb250cmlidXRvcnM+PHRpdGxlcz48dGl0
bGU+Q29tcGFyYXRpdmUgcmlzayBvZiBpbmNpZGVuY2UgYW5kIGNsaW5pY2FsIG91dGNvbWVzIG9m
IENPVklELTE5IGFtb25nIHByb3RvbiBwdW1wIGluaGliaXRvciBhbmQgaGlzdGFtaW5lLTIgcmVj
ZXB0b3IgYW50YWdvbmlzdCBzaG9ydC10ZXJtIHVzZXJzOiBhIG5hdGlvbndpZGUgcmV0cm9zcGVj
dGl2ZSBjb2hvcnQgc3R1ZHk8L3RpdGxlPjxzZWNvbmRhcnktdGl0bGU+Qk1DIFBoYXJtYWNvbG9n
eSBhbmQgVG94aWNvbG9neTwvc2Vjb25kYXJ5LXRpdGxlPjwvdGl0bGVzPjxwZXJpb2RpY2FsPjxm
dWxsLXRpdGxlPkJNQyBQaGFybWFjb2xvZ3kgYW5kIFRveGljb2xvZ3k8L2Z1bGwtdGl0bGU+PC9w
ZXJpb2RpY2FsPjxwYWdlcz4xLTEwPC9wYWdlcz48dm9sdW1lPjIzPC92b2x1bWU+PG51bWJlcj4x
PC9udW1iZXI+PGRhdGVzPjx5ZWFyPjIwMjI8L3llYXI+PC9kYXRlcz48aXNibj4yMDUwLTY1MTE8
L2lzYm4+PHVybHM+PC91cmxzPjwvcmVjb3JkPjwvQ2l0ZT48Q2l0ZT48QXV0aG9yPkxlZTwvQXV0
aG9yPjxZZWFyPjIwMjE8L1llYXI+PFJlY051bT4xPC9SZWNOdW0+PHJlY29yZD48cmVjLW51bWJl
cj4xPC9yZWMtbnVtYmVyPjxmb3JlaWduLWtleXM+PGtleSBhcHA9IkVOIiBkYi1pZD0idHh4dmU1
eDBzdDJzcjNlMHRkNHYweHA0MjBhZHQyOTkwZGFmIiB0aW1lc3RhbXA9IjE2NDg0MDI1NjIiPjE8
L2tleT48L2ZvcmVpZ24ta2V5cz48cmVmLXR5cGUgbmFtZT0iSm91cm5hbCBBcnRpY2xlIj4xNzwv
cmVmLXR5cGU+PGNvbnRyaWJ1dG9ycz48YXV0aG9ycz48YXV0aG9yPkxlZSwgU2V1bmcgV29uPC9h
dXRob3I+PGF1dGhvcj5IYSwgRXVuIEt5bzwvYXV0aG9yPjxhdXRob3I+WWVuaW92YSwgQWJkdWxs
YWggw5Z6Z8O8cjwvYXV0aG9yPjxhdXRob3I+TW9vbiwgU3VuZyBZb25nPC9hdXRob3I+PGF1dGhv
cj5LaW0sIFNvIFlvdW5nPC9hdXRob3I+PGF1dGhvcj5Lb2gsIEh5dW4gWW9uZzwvYXV0aG9yPjxh
dXRob3I+WWFuZywgSmVlIE15dW5nPC9hdXRob3I+PGF1dGhvcj5KZW9uZywgU3UgSmluPC9hdXRo
b3I+PGF1dGhvcj5Nb29uLCBTdW4gSm9vbjwvYXV0aG9yPjxhdXRob3I+Q2hvLCBKb28gWW91bmc8
L2F1dGhvcj48L2F1dGhvcnM+PC9jb250cmlidXRvcnM+PHRpdGxlcz48dGl0bGU+U2V2ZXJlIGNs
aW5pY2FsIG91dGNvbWVzIG9mIENPVklELTE5IGFzc29jaWF0ZWQgd2l0aCBwcm90b24gcHVtcCBp
bmhpYml0b3JzOiBhIG5hdGlvbndpZGUgY29ob3J0IHN0dWR5IHdpdGggcHJvcGVuc2l0eSBzY29y
ZSBtYXRjaGluZzwvdGl0bGU+PHNlY29uZGFyeS10aXRsZT5HdXQ8L3NlY29uZGFyeS10aXRsZT48
L3RpdGxlcz48cGVyaW9kaWNhbD48ZnVsbC10aXRsZT5HdXQ8L2Z1bGwtdGl0bGU+PC9wZXJpb2Rp
Y2FsPjxwYWdlcz43Ni04NDwvcGFnZXM+PHZvbHVtZT43MDwvdm9sdW1lPjxudW1iZXI+MTwvbnVt
YmVyPjxkYXRlcz48eWVhcj4yMDIxPC95ZWFyPjwvZGF0ZXM+PGlzYm4+MDAxNy01NzQ5PC9pc2Ju
Pjx1cmxzPjwvdXJscz48L3JlY29yZD48L0NpdGU+PC9FbmROb3RlPn==
</w:fldData>
        </w:fldChar>
      </w:r>
      <w:r w:rsidRPr="00AC2576">
        <w:rPr>
          <w:rFonts w:asciiTheme="majorBidi" w:hAnsiTheme="majorBidi" w:cstheme="majorBidi"/>
          <w:sz w:val="20"/>
          <w:szCs w:val="20"/>
        </w:rPr>
        <w:instrText xml:space="preserve"> ADDIN EN.CITE </w:instrText>
      </w:r>
      <w:r w:rsidRPr="00AC2576">
        <w:rPr>
          <w:rFonts w:asciiTheme="majorBidi" w:hAnsiTheme="majorBidi" w:cstheme="majorBidi"/>
          <w:sz w:val="20"/>
          <w:szCs w:val="20"/>
        </w:rPr>
        <w:fldChar w:fldCharType="begin">
          <w:fldData xml:space="preserve">PEVuZE5vdGU+PENpdGU+PEF1dGhvcj5MZWU8L0F1dGhvcj48WWVhcj4yMDIxPC9ZZWFyPjxSZWNO
dW0+MTwvUmVjTnVtPjxEaXNwbGF5VGV4dD4oSXNyYWVsc2VuIGV0IGFsLiwgMjAyMTsgTGVlIGV0
IGFsLiwgMjAyMTsgUGFyayBldCBhbC4sIDIwMjI7IEZlaSBYaWFvIGV0IGFsLiwgMjAyMCk8L0Rp
c3BsYXlUZXh0PjxyZWNvcmQ+PHJlYy1udW1iZXI+MTwvcmVjLW51bWJlcj48Zm9yZWlnbi1rZXlz
PjxrZXkgYXBwPSJFTiIgZGItaWQ9InR4eHZlNXgwc3Qyc3IzZTB0ZDR2MHhwNDIwYWR0Mjk5MGRh
ZiIgdGltZXN0YW1wPSIxNjQ4NDAyNTYyIj4xPC9rZXk+PC9mb3JlaWduLWtleXM+PHJlZi10eXBl
IG5hbWU9IkpvdXJuYWwgQXJ0aWNsZSI+MTc8L3JlZi10eXBlPjxjb250cmlidXRvcnM+PGF1dGhv
cnM+PGF1dGhvcj5MZWUsIFNldW5nIFdvbjwvYXV0aG9yPjxhdXRob3I+SGEsIEV1biBLeW88L2F1
dGhvcj48YXV0aG9yPlllbmlvdmEsIEFiZHVsbGFoIMOWemfDvHI8L2F1dGhvcj48YXV0aG9yPk1v
b24sIFN1bmcgWW9uZzwvYXV0aG9yPjxhdXRob3I+S2ltLCBTbyBZb3VuZzwvYXV0aG9yPjxhdXRo
b3I+S29oLCBIeXVuIFlvbmc8L2F1dGhvcj48YXV0aG9yPllhbmcsIEplZSBNeXVuZzwvYXV0aG9y
PjxhdXRob3I+SmVvbmcsIFN1IEppbjwvYXV0aG9yPjxhdXRob3I+TW9vbiwgU3VuIEpvb248L2F1
dGhvcj48YXV0aG9yPkNobywgSm9vIFlvdW5nPC9hdXRob3I+PC9hdXRob3JzPjwvY29udHJpYnV0
b3JzPjx0aXRsZXM+PHRpdGxlPlNldmVyZSBjbGluaWNhbCBvdXRjb21lcyBvZiBDT1ZJRC0xOSBh
c3NvY2lhdGVkIHdpdGggcHJvdG9uIHB1bXAgaW5oaWJpdG9yczogYSBuYXRpb253aWRlIGNvaG9y
dCBzdHVkeSB3aXRoIHByb3BlbnNpdHkgc2NvcmUgbWF0Y2hpbmc8L3RpdGxlPjxzZWNvbmRhcnkt
dGl0bGU+R3V0PC9zZWNvbmRhcnktdGl0bGU+PC90aXRsZXM+PHBlcmlvZGljYWw+PGZ1bGwtdGl0
bGU+R3V0PC9mdWxsLXRpdGxlPjwvcGVyaW9kaWNhbD48cGFnZXM+NzYtODQ8L3BhZ2VzPjx2b2x1
bWU+NzA8L3ZvbHVtZT48bnVtYmVyPjE8L251bWJlcj48ZGF0ZXM+PHllYXI+MjAyMTwveWVhcj48
L2RhdGVzPjxpc2JuPjAwMTctNTc0OTwvaXNibj48dXJscz48L3VybHM+PC9yZWNvcmQ+PC9DaXRl
PjxDaXRlPjxBdXRob3I+SXNyYWVsc2VuPC9BdXRob3I+PFllYXI+MjAyMTwvWWVhcj48UmVjTnVt
PjU8L1JlY051bT48cmVjb3JkPjxyZWMtbnVtYmVyPjU8L3JlYy1udW1iZXI+PGZvcmVpZ24ta2V5
cz48a2V5IGFwcD0iRU4iIGRiLWlkPSJ0eHh2ZTV4MHN0MnNyM2UwdGQ0djB4cDQyMGFkdDI5OTBk
YWYiIHRpbWVzdGFtcD0iMTY0ODQwMzg3OCI+NTwva2V5PjwvZm9yZWlnbi1rZXlzPjxyZWYtdHlw
ZSBuYW1lPSJKb3VybmFsIEFydGljbGUiPjE3PC9yZWYtdHlwZT48Y29udHJpYnV0b3JzPjxhdXRo
b3JzPjxhdXRob3I+SXNyYWVsc2VuLCBTaW1vbmUgQmFzdHJ1cDwvYXV0aG9yPjxhdXRob3I+RXJu
c3QsIE1hcnRpbiBUaG9tc2VuPC9hdXRob3I+PGF1dGhvcj5MdW5kaCwgQW5kcmVhczwvYXV0aG9y
PjxhdXRob3I+THVuZGJvLCBMZW5lIEZvZ3Q8L2F1dGhvcj48YXV0aG9yPlNhbmRob2xkdCwgSMOl
a29uPC9hdXRob3I+PGF1dGhvcj5IYWxsYXMsIEplc3BlcjwvYXV0aG9yPjxhdXRob3I+QmVuZmll
bGQsIFRob21hczwvYXV0aG9yPjwvYXV0aG9ycz48L2NvbnRyaWJ1dG9ycz48dGl0bGVzPjx0aXRs
ZT5Qcm90b24gcHVtcCBpbmhpYml0b3IgdXNlIGlzIG5vdCBzdHJvbmdseSBhc3NvY2lhdGVkIHdp
dGggU0FSUy1Db1YtMiByZWxhdGVkIG91dGNvbWVzOiBhIG5hdGlvbndpZGUgc3R1ZHkgYW5kIG1l
dGEtYW5hbHlzaXM8L3RpdGxlPjxzZWNvbmRhcnktdGl0bGU+Q2xpbmljYWwgR2FzdHJvZW50ZXJv
bG9neSBhbmQgSGVwYXRvbG9neTwvc2Vjb25kYXJ5LXRpdGxlPjwvdGl0bGVzPjxwZXJpb2RpY2Fs
PjxmdWxsLXRpdGxlPkNsaW5pY2FsIEdhc3Ryb2VudGVyb2xvZ3kgYW5kIEhlcGF0b2xvZ3k8L2Z1
bGwtdGl0bGU+PC9wZXJpb2RpY2FsPjxwYWdlcz4xODQ1LTE4NTQuIGU2PC9wYWdlcz48dm9sdW1l
PjE5PC92b2x1bWU+PG51bWJlcj45PC9udW1iZXI+PGRhdGVzPjx5ZWFyPjIwMjE8L3llYXI+PC9k
YXRlcz48aXNibj4xNTQyLTM1NjU8L2lzYm4+PHVybHM+PC91cmxzPjwvcmVjb3JkPjwvQ2l0ZT48
Q2l0ZT48QXV0aG9yPlhpYW88L0F1dGhvcj48WWVhcj4yMDIwPC9ZZWFyPjxSZWNOdW0+MTI1PC9S
ZWNOdW0+PHJlY29yZD48cmVjLW51bWJlcj4xMjU8L3JlYy1udW1iZXI+PGZvcmVpZ24ta2V5cz48
a2V5IGFwcD0iRU4iIGRiLWlkPSJ2cHM5cnQ1ejZhMnJyN2UwOXY0NTI1cG1wZWZ0OTJyenZwdGYi
IHRpbWVzdGFtcD0iMTY0NTU1Njc5OCI+MTI1PC9rZXk+PC9mb3JlaWduLWtleXM+PHJlZi10eXBl
IG5hbWU9IkpvdXJuYWwgQXJ0aWNsZSI+MTc8L3JlZi10eXBlPjxjb250cmlidXRvcnM+PGF1dGhv
cnM+PGF1dGhvcj5YaWFvLCBGZWk8L2F1dGhvcj48YXV0aG9yPlRhbmcsIE1laXdlbjwvYXV0aG9y
PjxhdXRob3I+WmhlbmcsIFhpYW9iaW48L2F1dGhvcj48YXV0aG9yPkxpdSwgWWU8L2F1dGhvcj48
YXV0aG9yPkxpLCBYaWFvZmVuZzwvYXV0aG9yPjxhdXRob3I+U2hhbiwgSG9uZzwvYXV0aG9yPjwv
YXV0aG9ycz48L2NvbnRyaWJ1dG9ycz48dGl0bGVzPjx0aXRsZT5FdmlkZW5jZSBmb3IgZ2FzdHJv
aW50ZXN0aW5hbCBpbmZlY3Rpb24gb2YgU0FSUy1Db1YtMjwvdGl0bGU+PHNlY29uZGFyeS10aXRs
ZT5HYXN0cm9lbnRlcm9sb2d5PC9zZWNvbmRhcnktdGl0bGU+PC90aXRsZXM+PHBlcmlvZGljYWw+
PGZ1bGwtdGl0bGU+R2FzdHJvZW50ZXJvbG9neTwvZnVsbC10aXRsZT48L3BlcmlvZGljYWw+PHBh
Z2VzPjE4MzEtMTgzMy4gZTM8L3BhZ2VzPjx2b2x1bWU+MTU4PC92b2x1bWU+PG51bWJlcj42PC9u
dW1iZXI+PGRhdGVzPjx5ZWFyPjIwMjA8L3llYXI+PC9kYXRlcz48aXNibj4wMDE2LTUwODU8L2lz
Ym4+PHVybHM+PC91cmxzPjwvcmVjb3JkPjwvQ2l0ZT48Q2l0ZT48QXV0aG9yPlBhcms8L0F1dGhv
cj48WWVhcj4yMDIyPC9ZZWFyPjxSZWNOdW0+MjwvUmVjTnVtPjxyZWNvcmQ+PHJlYy1udW1iZXI+
MjwvcmVjLW51bWJlcj48Zm9yZWlnbi1rZXlzPjxrZXkgYXBwPSJFTiIgZGItaWQ9InR4eHZlNXgw
c3Qyc3IzZTB0ZDR2MHhwNDIwYWR0Mjk5MGRhZiIgdGltZXN0YW1wPSIxNjQ4NDAyNjU2Ij4yPC9r
ZXk+PC9mb3JlaWduLWtleXM+PHJlZi10eXBlIG5hbWU9IkpvdXJuYWwgQXJ0aWNsZSI+MTc8L3Jl
Zi10eXBlPjxjb250cmlidXRvcnM+PGF1dGhvcnM+PGF1dGhvcj5QYXJrLCBKaW15dW5nPC9hdXRo
b3I+PGF1dGhvcj5Zb3UsIFNlbmcgQ2hhbjwvYXV0aG9yPjxhdXRob3I+Q2hvLCBKYWVoeWVvbmc8
L2F1dGhvcj48YXV0aG9yPlBhcmssIENoYW4gSHl1azwvYXV0aG9yPjxhdXRob3I+U2hpbiwgV29v
biBHZW9uPC9hdXRob3I+PGF1dGhvcj5QYXJrLCBSYWUgV29vbmc8L2F1dGhvcj48YXV0aG9yPklu
IFNlbywgU2V1bmc8L2F1dGhvcj48L2F1dGhvcnM+PC9jb250cmlidXRvcnM+PHRpdGxlcz48dGl0
bGU+Q29tcGFyYXRpdmUgcmlzayBvZiBpbmNpZGVuY2UgYW5kIGNsaW5pY2FsIG91dGNvbWVzIG9m
IENPVklELTE5IGFtb25nIHByb3RvbiBwdW1wIGluaGliaXRvciBhbmQgaGlzdGFtaW5lLTIgcmVj
ZXB0b3IgYW50YWdvbmlzdCBzaG9ydC10ZXJtIHVzZXJzOiBhIG5hdGlvbndpZGUgcmV0cm9zcGVj
dGl2ZSBjb2hvcnQgc3R1ZHk8L3RpdGxlPjxzZWNvbmRhcnktdGl0bGU+Qk1DIFBoYXJtYWNvbG9n
eSBhbmQgVG94aWNvbG9neTwvc2Vjb25kYXJ5LXRpdGxlPjwvdGl0bGVzPjxwZXJpb2RpY2FsPjxm
dWxsLXRpdGxlPkJNQyBQaGFybWFjb2xvZ3kgYW5kIFRveGljb2xvZ3k8L2Z1bGwtdGl0bGU+PC9w
ZXJpb2RpY2FsPjxwYWdlcz4xLTEwPC9wYWdlcz48dm9sdW1lPjIzPC92b2x1bWU+PG51bWJlcj4x
PC9udW1iZXI+PGRhdGVzPjx5ZWFyPjIwMjI8L3llYXI+PC9kYXRlcz48aXNibj4yMDUwLTY1MTE8
L2lzYm4+PHVybHM+PC91cmxzPjwvcmVjb3JkPjwvQ2l0ZT48Q2l0ZT48QXV0aG9yPkxlZTwvQXV0
aG9yPjxZZWFyPjIwMjE8L1llYXI+PFJlY051bT4xPC9SZWNOdW0+PHJlY29yZD48cmVjLW51bWJl
cj4xPC9yZWMtbnVtYmVyPjxmb3JlaWduLWtleXM+PGtleSBhcHA9IkVOIiBkYi1pZD0idHh4dmU1
eDBzdDJzcjNlMHRkNHYweHA0MjBhZHQyOTkwZGFmIiB0aW1lc3RhbXA9IjE2NDg0MDI1NjIiPjE8
L2tleT48L2ZvcmVpZ24ta2V5cz48cmVmLXR5cGUgbmFtZT0iSm91cm5hbCBBcnRpY2xlIj4xNzwv
cmVmLXR5cGU+PGNvbnRyaWJ1dG9ycz48YXV0aG9ycz48YXV0aG9yPkxlZSwgU2V1bmcgV29uPC9h
dXRob3I+PGF1dGhvcj5IYSwgRXVuIEt5bzwvYXV0aG9yPjxhdXRob3I+WWVuaW92YSwgQWJkdWxs
YWggw5Z6Z8O8cjwvYXV0aG9yPjxhdXRob3I+TW9vbiwgU3VuZyBZb25nPC9hdXRob3I+PGF1dGhv
cj5LaW0sIFNvIFlvdW5nPC9hdXRob3I+PGF1dGhvcj5Lb2gsIEh5dW4gWW9uZzwvYXV0aG9yPjxh
dXRob3I+WWFuZywgSmVlIE15dW5nPC9hdXRob3I+PGF1dGhvcj5KZW9uZywgU3UgSmluPC9hdXRo
b3I+PGF1dGhvcj5Nb29uLCBTdW4gSm9vbjwvYXV0aG9yPjxhdXRob3I+Q2hvLCBKb28gWW91bmc8
L2F1dGhvcj48L2F1dGhvcnM+PC9jb250cmlidXRvcnM+PHRpdGxlcz48dGl0bGU+U2V2ZXJlIGNs
aW5pY2FsIG91dGNvbWVzIG9mIENPVklELTE5IGFzc29jaWF0ZWQgd2l0aCBwcm90b24gcHVtcCBp
bmhpYml0b3JzOiBhIG5hdGlvbndpZGUgY29ob3J0IHN0dWR5IHdpdGggcHJvcGVuc2l0eSBzY29y
ZSBtYXRjaGluZzwvdGl0bGU+PHNlY29uZGFyeS10aXRsZT5HdXQ8L3NlY29uZGFyeS10aXRsZT48
L3RpdGxlcz48cGVyaW9kaWNhbD48ZnVsbC10aXRsZT5HdXQ8L2Z1bGwtdGl0bGU+PC9wZXJpb2Rp
Y2FsPjxwYWdlcz43Ni04NDwvcGFnZXM+PHZvbHVtZT43MDwvdm9sdW1lPjxudW1iZXI+MTwvbnVt
YmVyPjxkYXRlcz48eWVhcj4yMDIxPC95ZWFyPjwvZGF0ZXM+PGlzYm4+MDAxNy01NzQ5PC9pc2Ju
Pjx1cmxzPjwvdXJscz48L3JlY29yZD48L0NpdGU+PC9FbmROb3RlPn==
</w:fldData>
        </w:fldChar>
      </w:r>
      <w:r w:rsidRPr="00AC2576">
        <w:rPr>
          <w:rFonts w:asciiTheme="majorBidi" w:hAnsiTheme="majorBidi" w:cstheme="majorBidi"/>
          <w:sz w:val="20"/>
          <w:szCs w:val="20"/>
        </w:rPr>
        <w:instrText xml:space="preserve"> ADDIN EN.CITE.DATA </w:instrText>
      </w:r>
      <w:r w:rsidRPr="00AC2576">
        <w:rPr>
          <w:rFonts w:asciiTheme="majorBidi" w:hAnsiTheme="majorBidi" w:cstheme="majorBidi"/>
          <w:sz w:val="20"/>
          <w:szCs w:val="20"/>
        </w:rPr>
      </w:r>
      <w:r w:rsidRPr="00AC2576">
        <w:rPr>
          <w:rFonts w:asciiTheme="majorBidi" w:hAnsiTheme="majorBidi" w:cstheme="majorBidi"/>
          <w:sz w:val="20"/>
          <w:szCs w:val="20"/>
        </w:rPr>
        <w:fldChar w:fldCharType="end"/>
      </w:r>
      <w:r w:rsidRPr="00AC2576">
        <w:rPr>
          <w:rFonts w:asciiTheme="majorBidi" w:hAnsiTheme="majorBidi" w:cstheme="majorBidi"/>
          <w:sz w:val="20"/>
          <w:szCs w:val="20"/>
        </w:rPr>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Israelsen et al., 2021; Lee et al., 2021; Park et al., 2022; Fei Xiao et al., 2020)</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w:t>
      </w:r>
    </w:p>
    <w:p w14:paraId="284D3E94" w14:textId="2C0BA2B5" w:rsidR="00AC2576" w:rsidRPr="00AC2576" w:rsidRDefault="00AC2576" w:rsidP="00AC2576">
      <w:pPr>
        <w:spacing w:after="60" w:line="276" w:lineRule="auto"/>
        <w:jc w:val="both"/>
        <w:rPr>
          <w:rFonts w:asciiTheme="majorBidi" w:hAnsiTheme="majorBidi" w:cstheme="majorBidi"/>
          <w:sz w:val="20"/>
          <w:szCs w:val="20"/>
          <w:lang w:val="tr-TR"/>
        </w:rPr>
      </w:pPr>
      <w:r w:rsidRPr="00AC2576">
        <w:rPr>
          <w:rFonts w:asciiTheme="majorBidi" w:hAnsiTheme="majorBidi" w:cstheme="majorBidi"/>
          <w:sz w:val="20"/>
          <w:szCs w:val="20"/>
        </w:rPr>
        <w:t xml:space="preserve">We examined the association between PPIs use and GI COVID-19 symptoms. </w:t>
      </w:r>
      <w:r w:rsidRPr="00AC2576">
        <w:rPr>
          <w:rFonts w:asciiTheme="majorBidi" w:hAnsiTheme="majorBidi" w:cstheme="majorBidi"/>
          <w:sz w:val="20"/>
          <w:szCs w:val="20"/>
          <w:lang w:val="tr-TR"/>
        </w:rPr>
        <w:t xml:space="preserve">In our study, the PPI-users did not show </w:t>
      </w:r>
      <w:proofErr w:type="spellStart"/>
      <w:r w:rsidRPr="00AC2576">
        <w:rPr>
          <w:rFonts w:asciiTheme="majorBidi" w:hAnsiTheme="majorBidi" w:cstheme="majorBidi"/>
          <w:sz w:val="20"/>
          <w:szCs w:val="20"/>
          <w:lang w:val="tr-TR"/>
        </w:rPr>
        <w:t>significantly</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higher</w:t>
      </w:r>
      <w:proofErr w:type="spellEnd"/>
      <w:r w:rsidRPr="00AC2576">
        <w:rPr>
          <w:rFonts w:asciiTheme="majorBidi" w:hAnsiTheme="majorBidi" w:cstheme="majorBidi"/>
          <w:sz w:val="20"/>
          <w:szCs w:val="20"/>
          <w:lang w:val="tr-TR"/>
        </w:rPr>
        <w:t xml:space="preserve"> GI </w:t>
      </w:r>
      <w:proofErr w:type="spellStart"/>
      <w:r w:rsidRPr="00AC2576">
        <w:rPr>
          <w:rFonts w:asciiTheme="majorBidi" w:hAnsiTheme="majorBidi" w:cstheme="majorBidi"/>
          <w:sz w:val="20"/>
          <w:szCs w:val="20"/>
          <w:lang w:val="tr-TR"/>
        </w:rPr>
        <w:t>symptoms</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nausea</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vomiting</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dyspepsia</w:t>
      </w:r>
      <w:proofErr w:type="spellEnd"/>
      <w:r w:rsidR="00C9355E">
        <w:rPr>
          <w:rFonts w:asciiTheme="majorBidi" w:hAnsiTheme="majorBidi" w:cstheme="majorBidi"/>
          <w:sz w:val="20"/>
          <w:szCs w:val="20"/>
          <w:lang w:val="tr-TR"/>
        </w:rPr>
        <w:t>,</w:t>
      </w:r>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and</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diarrhea</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compared</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to</w:t>
      </w:r>
      <w:proofErr w:type="spellEnd"/>
      <w:r w:rsidRPr="00AC2576">
        <w:rPr>
          <w:rFonts w:asciiTheme="majorBidi" w:hAnsiTheme="majorBidi" w:cstheme="majorBidi"/>
          <w:sz w:val="20"/>
          <w:szCs w:val="20"/>
          <w:lang w:val="tr-TR"/>
        </w:rPr>
        <w:t xml:space="preserve"> PPI </w:t>
      </w:r>
      <w:proofErr w:type="spellStart"/>
      <w:r w:rsidRPr="00AC2576">
        <w:rPr>
          <w:rFonts w:asciiTheme="majorBidi" w:hAnsiTheme="majorBidi" w:cstheme="majorBidi"/>
          <w:sz w:val="20"/>
          <w:szCs w:val="20"/>
          <w:lang w:val="tr-TR"/>
        </w:rPr>
        <w:t>non-users</w:t>
      </w:r>
      <w:proofErr w:type="spellEnd"/>
      <w:r w:rsidRPr="00AC2576">
        <w:rPr>
          <w:rFonts w:asciiTheme="majorBidi" w:hAnsiTheme="majorBidi" w:cstheme="majorBidi"/>
          <w:sz w:val="20"/>
          <w:szCs w:val="20"/>
          <w:lang w:val="tr-TR"/>
        </w:rPr>
        <w:t xml:space="preserve"> but </w:t>
      </w:r>
      <w:proofErr w:type="spellStart"/>
      <w:r w:rsidRPr="00AC2576">
        <w:rPr>
          <w:rFonts w:asciiTheme="majorBidi" w:hAnsiTheme="majorBidi" w:cstheme="majorBidi"/>
          <w:sz w:val="20"/>
          <w:szCs w:val="20"/>
          <w:lang w:val="tr-TR"/>
        </w:rPr>
        <w:t>dysgeusia</w:t>
      </w:r>
      <w:proofErr w:type="spellEnd"/>
      <w:r w:rsidRPr="00AC2576">
        <w:rPr>
          <w:rFonts w:asciiTheme="majorBidi" w:hAnsiTheme="majorBidi" w:cstheme="majorBidi"/>
          <w:sz w:val="20"/>
          <w:szCs w:val="20"/>
          <w:lang w:val="tr-TR"/>
        </w:rPr>
        <w:t xml:space="preserve"> </w:t>
      </w:r>
      <w:r w:rsidRPr="00AC2576">
        <w:rPr>
          <w:rFonts w:asciiTheme="majorBidi" w:hAnsiTheme="majorBidi" w:cstheme="majorBidi"/>
          <w:sz w:val="20"/>
          <w:szCs w:val="20"/>
        </w:rPr>
        <w:t xml:space="preserve">(OR 2.23; 95% CI, </w:t>
      </w:r>
      <w:proofErr w:type="gramStart"/>
      <w:r w:rsidRPr="00AC2576">
        <w:rPr>
          <w:rFonts w:asciiTheme="majorBidi" w:hAnsiTheme="majorBidi" w:cstheme="majorBidi"/>
          <w:sz w:val="20"/>
          <w:szCs w:val="20"/>
        </w:rPr>
        <w:t>1.05 -</w:t>
      </w:r>
      <w:proofErr w:type="gramEnd"/>
      <w:r w:rsidRPr="00AC2576">
        <w:rPr>
          <w:rFonts w:asciiTheme="majorBidi" w:hAnsiTheme="majorBidi" w:cstheme="majorBidi"/>
          <w:sz w:val="20"/>
          <w:szCs w:val="20"/>
        </w:rPr>
        <w:t xml:space="preserve"> 4.72) </w:t>
      </w:r>
      <w:r w:rsidRPr="00AC2576">
        <w:rPr>
          <w:rFonts w:asciiTheme="majorBidi" w:hAnsiTheme="majorBidi" w:cstheme="majorBidi"/>
          <w:sz w:val="20"/>
          <w:szCs w:val="20"/>
          <w:lang w:val="tr-TR"/>
        </w:rPr>
        <w:t xml:space="preserve">and anosmia </w:t>
      </w:r>
      <w:r w:rsidRPr="00AC2576">
        <w:rPr>
          <w:rFonts w:asciiTheme="majorBidi" w:hAnsiTheme="majorBidi" w:cstheme="majorBidi"/>
          <w:sz w:val="20"/>
          <w:szCs w:val="20"/>
        </w:rPr>
        <w:t xml:space="preserve">(OR 2.62; 95% CI, 1.23 - 5.45) </w:t>
      </w:r>
      <w:r w:rsidRPr="00AC2576">
        <w:rPr>
          <w:rFonts w:asciiTheme="majorBidi" w:hAnsiTheme="majorBidi" w:cstheme="majorBidi"/>
          <w:sz w:val="20"/>
          <w:szCs w:val="20"/>
          <w:lang w:val="tr-TR"/>
        </w:rPr>
        <w:t>among PPI-users was strongly higher than PPIs non-users. This is due to</w:t>
      </w:r>
      <w:r w:rsidRPr="00AC2576">
        <w:rPr>
          <w:rFonts w:asciiTheme="majorBidi" w:hAnsiTheme="majorBidi" w:cstheme="majorBidi"/>
          <w:sz w:val="20"/>
          <w:szCs w:val="20"/>
        </w:rPr>
        <w:t xml:space="preserve"> the GI symptoms are prevalent in those with COVID-19. </w:t>
      </w:r>
      <w:r w:rsidRPr="00AC2576">
        <w:rPr>
          <w:rFonts w:asciiTheme="majorBidi" w:hAnsiTheme="majorBidi" w:cstheme="majorBidi"/>
          <w:sz w:val="20"/>
          <w:szCs w:val="20"/>
          <w:lang w:val="tr-TR"/>
        </w:rPr>
        <w:t xml:space="preserve"> Similarly, Ramachandran et al. reported that the patients using PPIs did not have higher GI symptoms compared to controls </w:t>
      </w:r>
      <w:r w:rsidRPr="00AC2576">
        <w:rPr>
          <w:rFonts w:asciiTheme="majorBidi" w:hAnsiTheme="majorBidi" w:cstheme="majorBidi"/>
          <w:sz w:val="20"/>
          <w:szCs w:val="20"/>
          <w:lang w:val="tr-TR"/>
        </w:rPr>
        <w:fldChar w:fldCharType="begin"/>
      </w:r>
      <w:r w:rsidRPr="00AC2576">
        <w:rPr>
          <w:rFonts w:asciiTheme="majorBidi" w:hAnsiTheme="majorBidi" w:cstheme="majorBidi"/>
          <w:sz w:val="20"/>
          <w:szCs w:val="20"/>
          <w:lang w:val="tr-TR"/>
        </w:rPr>
        <w:instrText xml:space="preserve"> ADDIN EN.CITE &lt;EndNote&gt;&lt;Cite&gt;&lt;Author&gt;Ramachandran&lt;/Author&gt;&lt;Year&gt;2022&lt;/Year&gt;&lt;RecNum&gt;139&lt;/RecNum&gt;&lt;DisplayText&gt;(Ramachandran et al., 2022)&lt;/DisplayText&gt;&lt;record&gt;&lt;rec-number&gt;139&lt;/rec-number&gt;&lt;foreign-keys&gt;&lt;key app="EN" db-id="vps9rt5z6a2rr7e09v4525pmpeft92rzvptf" timestamp="1647200436"&gt;139&lt;/key&gt;&lt;/foreign-keys&gt;&lt;ref-type name="Journal Article"&gt;17&lt;/ref-type&gt;&lt;contributors&gt;&lt;authors&gt;&lt;author&gt;Ramachandran, Preethi&lt;/author&gt;&lt;author&gt;Perisetti, Abhilash&lt;/author&gt;&lt;author&gt;Gajendran, Mahesh&lt;/author&gt;&lt;author&gt;Jean-Louis, Farla&lt;/author&gt;&lt;author&gt;Bansal, Pardeep&lt;/author&gt;&lt;author&gt;Dwivedi, Alok Kumar&lt;/author&gt;&lt;author&gt;Goyal, Hemant&lt;/author&gt;&lt;/authors&gt;&lt;/contributors&gt;&lt;titles&gt;&lt;title&gt;Pre-hospitalization proton pump inhibitor use and clinical outcomes in COVID-19&lt;/title&gt;&lt;secondary-title&gt;European Journal of Gastroenterology &amp;amp; Hepatology&lt;/secondary-title&gt;&lt;/titles&gt;&lt;periodical&gt;&lt;full-title&gt;European Journal of Gastroenterology &amp;amp; Hepatology&lt;/full-title&gt;&lt;/periodical&gt;&lt;pages&gt;137-141&lt;/pages&gt;&lt;volume&gt;34&lt;/volume&gt;&lt;number&gt;2&lt;/number&gt;&lt;dates&gt;&lt;year&gt;2022&lt;/year&gt;&lt;/dates&gt;&lt;isbn&gt;0954-691X&lt;/isbn&gt;&lt;urls&gt;&lt;/urls&gt;&lt;/record&gt;&lt;/Cite&gt;&lt;/EndNote&gt;</w:instrText>
      </w:r>
      <w:r w:rsidRPr="00AC2576">
        <w:rPr>
          <w:rFonts w:asciiTheme="majorBidi" w:hAnsiTheme="majorBidi" w:cstheme="majorBidi"/>
          <w:sz w:val="20"/>
          <w:szCs w:val="20"/>
          <w:lang w:val="tr-TR"/>
        </w:rPr>
        <w:fldChar w:fldCharType="separate"/>
      </w:r>
      <w:r w:rsidRPr="00AC2576">
        <w:rPr>
          <w:rFonts w:asciiTheme="majorBidi" w:hAnsiTheme="majorBidi" w:cstheme="majorBidi"/>
          <w:sz w:val="20"/>
          <w:szCs w:val="20"/>
          <w:lang w:val="tr-TR"/>
        </w:rPr>
        <w:t>(Ramachandran et al., 2022)</w:t>
      </w:r>
      <w:r w:rsidRPr="00AC2576">
        <w:rPr>
          <w:rFonts w:asciiTheme="majorBidi" w:hAnsiTheme="majorBidi" w:cstheme="majorBidi"/>
          <w:sz w:val="20"/>
          <w:szCs w:val="20"/>
        </w:rPr>
        <w:fldChar w:fldCharType="end"/>
      </w:r>
      <w:r w:rsidRPr="00AC2576">
        <w:rPr>
          <w:rFonts w:asciiTheme="majorBidi" w:hAnsiTheme="majorBidi" w:cstheme="majorBidi"/>
          <w:sz w:val="20"/>
          <w:szCs w:val="20"/>
          <w:lang w:val="tr-TR"/>
        </w:rPr>
        <w:t xml:space="preserve">. Furthermore, some studies reported digestive symptoms such as dysgeusia and anosmia </w:t>
      </w:r>
      <w:r w:rsidRPr="00AC2576">
        <w:rPr>
          <w:rFonts w:asciiTheme="majorBidi" w:hAnsiTheme="majorBidi" w:cstheme="majorBidi"/>
          <w:sz w:val="20"/>
          <w:szCs w:val="20"/>
          <w:lang w:val="tr-TR"/>
        </w:rPr>
        <w:fldChar w:fldCharType="begin"/>
      </w:r>
      <w:r w:rsidRPr="00AC2576">
        <w:rPr>
          <w:rFonts w:asciiTheme="majorBidi" w:hAnsiTheme="majorBidi" w:cstheme="majorBidi"/>
          <w:sz w:val="20"/>
          <w:szCs w:val="20"/>
          <w:lang w:val="tr-TR"/>
        </w:rPr>
        <w:instrText xml:space="preserve"> ADDIN EN.CITE &lt;EndNote&gt;&lt;Cite&gt;&lt;Author&gt;Bénézit&lt;/Author&gt;&lt;Year&gt;2020&lt;/Year&gt;&lt;RecNum&gt;152&lt;/RecNum&gt;&lt;DisplayText&gt;(Aziz et al., 2020; Bénézit et al., 2020)&lt;/DisplayText&gt;&lt;record&gt;&lt;rec-number&gt;152&lt;/rec-number&gt;&lt;foreign-keys&gt;&lt;key app="EN" db-id="vps9rt5z6a2rr7e09v4525pmpeft92rzvptf" timestamp="1647432428"&gt;152&lt;/key&gt;&lt;/foreign-keys&gt;&lt;ref-type name="Journal Article"&gt;17&lt;/ref-type&gt;&lt;contributors&gt;&lt;authors&gt;&lt;author&gt;Bénézit, François&lt;/author&gt;&lt;author&gt;Le Turnier, Paul&lt;/author&gt;&lt;author&gt;Declerck, Charles&lt;/author&gt;&lt;author&gt;Paillé, Cécile&lt;/author&gt;&lt;author&gt;Revest, Matthieu&lt;/author&gt;&lt;author&gt;Dubée, Vincent&lt;/author&gt;&lt;author&gt;Tattevin, Pierre&lt;/author&gt;&lt;author&gt;Arvieux, Cédric&lt;/author&gt;&lt;author&gt;Baldeyrou, Marion&lt;/author&gt;&lt;author&gt;Chapplain, Jean-Marc&lt;/author&gt;&lt;/authors&gt;&lt;/contributors&gt;&lt;titles&gt;&lt;title&gt;Utility of hyposmia and hypogeusia for the diagnosis of COVID-19&lt;/title&gt;&lt;secondary-title&gt;The Lancet Infectious Diseases&lt;/secondary-title&gt;&lt;/titles&gt;&lt;periodical&gt;&lt;full-title&gt;The Lancet Infectious Diseases&lt;/full-title&gt;&lt;/periodical&gt;&lt;pages&gt;1014-1015&lt;/pages&gt;&lt;volume&gt;20&lt;/volume&gt;&lt;number&gt;9&lt;/number&gt;&lt;dates&gt;&lt;year&gt;2020&lt;/year&gt;&lt;/dates&gt;&lt;isbn&gt;1473-3099&lt;/isbn&gt;&lt;urls&gt;&lt;/urls&gt;&lt;/record&gt;&lt;/Cite&gt;&lt;Cite&gt;&lt;Author&gt;Aziz&lt;/Author&gt;&lt;Year&gt;2020&lt;/Year&gt;&lt;RecNum&gt;148&lt;/RecNum&gt;&lt;record&gt;&lt;rec-number&gt;148&lt;/rec-number&gt;&lt;foreign-keys&gt;&lt;key app="EN" db-id="vps9rt5z6a2rr7e09v4525pmpeft92rzvptf" timestamp="1647286195"&gt;148&lt;/key&gt;&lt;/foreign-keys&gt;&lt;ref-type name="Journal Article"&gt;17&lt;/ref-type&gt;&lt;contributors&gt;&lt;authors&gt;&lt;author&gt;Aziz, Muhammad&lt;/author&gt;&lt;author&gt;Perisetti, Abhilash&lt;/author&gt;&lt;author&gt;Lee-Smith, Wade M&lt;/author&gt;&lt;author&gt;Gajendran, Mahesh&lt;/author&gt;&lt;author&gt;Bansal, Pardeep&lt;/author&gt;&lt;author&gt;Goyal, Hemant&lt;/author&gt;&lt;/authors&gt;&lt;/contributors&gt;&lt;titles&gt;&lt;title&gt;Taste changes (dysgeusia) in COVID-19: a systematic review and meta-analysis&lt;/title&gt;&lt;secondary-title&gt;Gastroenterology&lt;/secondary-title&gt;&lt;/titles&gt;&lt;periodical&gt;&lt;full-title&gt;Gastroenterology&lt;/full-title&gt;&lt;/periodical&gt;&lt;pages&gt;1132&lt;/pages&gt;&lt;volume&gt;159&lt;/volume&gt;&lt;number&gt;3&lt;/number&gt;&lt;dates&gt;&lt;year&gt;2020&lt;/year&gt;&lt;/dates&gt;&lt;urls&gt;&lt;/urls&gt;&lt;/record&gt;&lt;/Cite&gt;&lt;/EndNote&gt;</w:instrText>
      </w:r>
      <w:r w:rsidRPr="00AC2576">
        <w:rPr>
          <w:rFonts w:asciiTheme="majorBidi" w:hAnsiTheme="majorBidi" w:cstheme="majorBidi"/>
          <w:sz w:val="20"/>
          <w:szCs w:val="20"/>
          <w:lang w:val="tr-TR"/>
        </w:rPr>
        <w:fldChar w:fldCharType="separate"/>
      </w:r>
      <w:r w:rsidRPr="00AC2576">
        <w:rPr>
          <w:rFonts w:asciiTheme="majorBidi" w:hAnsiTheme="majorBidi" w:cstheme="majorBidi"/>
          <w:sz w:val="20"/>
          <w:szCs w:val="20"/>
          <w:lang w:val="tr-TR"/>
        </w:rPr>
        <w:t>(Aziz et al., 2020; Bénézit et al., 2020)</w:t>
      </w:r>
      <w:r w:rsidRPr="00AC2576">
        <w:rPr>
          <w:rFonts w:asciiTheme="majorBidi" w:hAnsiTheme="majorBidi" w:cstheme="majorBidi"/>
          <w:sz w:val="20"/>
          <w:szCs w:val="20"/>
        </w:rPr>
        <w:fldChar w:fldCharType="end"/>
      </w:r>
      <w:r w:rsidRPr="00AC2576">
        <w:rPr>
          <w:rFonts w:asciiTheme="majorBidi" w:hAnsiTheme="majorBidi" w:cstheme="majorBidi"/>
          <w:sz w:val="20"/>
          <w:szCs w:val="20"/>
          <w:lang w:val="tr-TR"/>
        </w:rPr>
        <w:t xml:space="preserve">, nausea, loss of appetite, and diarrhea are common in COVID-19 patients </w:t>
      </w:r>
      <w:r w:rsidRPr="00AC2576">
        <w:rPr>
          <w:rFonts w:asciiTheme="majorBidi" w:hAnsiTheme="majorBidi" w:cstheme="majorBidi"/>
          <w:sz w:val="20"/>
          <w:szCs w:val="20"/>
          <w:lang w:val="tr-TR"/>
        </w:rPr>
        <w:fldChar w:fldCharType="begin">
          <w:fldData xml:space="preserve">PEVuZE5vdGU+PENpdGU+PEF1dGhvcj5QYW48L0F1dGhvcj48WWVhcj4yMDIwPC9ZZWFyPjxSZWNO
dW0+MTQ2PC9SZWNOdW0+PERpc3BsYXlUZXh0PihBeml6IGV0IGFsLiwgMjAyMDsgUGFuIGV0IGFs
LiwgMjAyMDsgUGVyaXNldHRpIGV0IGFsLiwgMjAyMCk8L0Rpc3BsYXlUZXh0PjxyZWNvcmQ+PHJl
Yy1udW1iZXI+MTQ2PC9yZWMtbnVtYmVyPjxmb3JlaWduLWtleXM+PGtleSBhcHA9IkVOIiBkYi1p
ZD0idnBzOXJ0NXo2YTJycjdlMDl2NDUyNXBtcGVmdDkycnp2cHRmIiB0aW1lc3RhbXA9IjE2NDcy
ODU5MzciPjE0Njwva2V5PjwvZm9yZWlnbi1rZXlzPjxyZWYtdHlwZSBuYW1lPSJKb3VybmFsIEFy
dGljbGUiPjE3PC9yZWYtdHlwZT48Y29udHJpYnV0b3JzPjxhdXRob3JzPjxhdXRob3I+UGFuLCBM
ZWk8L2F1dGhvcj48YXV0aG9yPk11LCBNSTwvYXV0aG9yPjxhdXRob3I+WWFuZywgUGVuZ2NoZW5n
PC9hdXRob3I+PGF1dGhvcj5TdW4sIFl1PC9hdXRob3I+PGF1dGhvcj5XYW5nLCBSdW5zaGVuZzwv
YXV0aG9yPjxhdXRob3I+WWFuLCBKdW5ob25nPC9hdXRob3I+PGF1dGhvcj5MaSwgUGliYW88L2F1
dGhvcj48YXV0aG9yPkh1LCBCYW9ndWFuZzwvYXV0aG9yPjxhdXRob3I+V2FuZywgSmluZzwvYXV0
aG9yPjxhdXRob3I+SHUsIENoYW88L2F1dGhvcj48L2F1dGhvcnM+PC9jb250cmlidXRvcnM+PHRp
dGxlcz48dGl0bGU+Q2xpbmljYWwgY2hhcmFjdGVyaXN0aWNzIG9mIENPVklELTE5IHBhdGllbnRz
IHdpdGggZGlnZXN0aXZlIHN5bXB0b21zIGluIEh1YmVpLCBDaGluYTogYSBkZXNjcmlwdGl2ZSwg
Y3Jvc3Mtc2VjdGlvbmFsLCBtdWx0aWNlbnRlciBzdHVkeTwvdGl0bGU+PHNlY29uZGFyeS10aXRs
ZT5UaGUgQW1lcmljYW4gam91cm5hbCBvZiBnYXN0cm9lbnRlcm9sb2d5PC9zZWNvbmRhcnktdGl0
bGU+PC90aXRsZXM+PHBlcmlvZGljYWw+PGZ1bGwtdGl0bGU+VGhlIEFtZXJpY2FuIGpvdXJuYWwg
b2YgZ2FzdHJvZW50ZXJvbG9neTwvZnVsbC10aXRsZT48L3BlcmlvZGljYWw+PHZvbHVtZT4xMTU8
L3ZvbHVtZT48ZGF0ZXM+PHllYXI+MjAyMDwveWVhcj48L2RhdGVzPjx1cmxzPjwvdXJscz48L3Jl
Y29yZD48L0NpdGU+PENpdGU+PEF1dGhvcj5QZXJpc2V0dGk8L0F1dGhvcj48WWVhcj4yMDIwPC9Z
ZWFyPjxSZWNOdW0+MTQ3PC9SZWNOdW0+PHJlY29yZD48cmVjLW51bWJlcj4xNDc8L3JlYy1udW1i
ZXI+PGZvcmVpZ24ta2V5cz48a2V5IGFwcD0iRU4iIGRiLWlkPSJ2cHM5cnQ1ejZhMnJyN2UwOXY0
NTI1cG1wZWZ0OTJyenZwdGYiIHRpbWVzdGFtcD0iMTY0NzI4NjEzNiI+MTQ3PC9rZXk+PC9mb3Jl
aWduLWtleXM+PHJlZi10eXBlIG5hbWU9IkpvdXJuYWwgQXJ0aWNsZSI+MTc8L3JlZi10eXBlPjxj
b250cmlidXRvcnM+PGF1dGhvcnM+PGF1dGhvcj5QZXJpc2V0dGksIEFiaGlsYXNoPC9hdXRob3I+
PGF1dGhvcj5HYWplbmRyYW4sIE1haGVzaDwvYXV0aG9yPjxhdXRob3I+Qm9yZWdvd2RhLCBVbWVz
aGE8L2F1dGhvcj48YXV0aG9yPkJhbnNhbCwgUGFyZGVlcDwvYXV0aG9yPjxhdXRob3I+R295YWws
IEhlbWFudDwvYXV0aG9yPjwvYXV0aG9ycz48L2NvbnRyaWJ1dG9ycz48dGl0bGVzPjx0aXRsZT5D
T1ZJROKAkDE5IGFuZCBnYXN0cm9pbnRlc3RpbmFsIGVuZG9zY29waWVzOiBjdXJyZW50IGluc2ln
aHRzIGFuZCBlbWVyZ2VudCBzdHJhdGVnaWVzPC90aXRsZT48c2Vjb25kYXJ5LXRpdGxlPkRpZ2Vz
dGl2ZSBFbmRvc2NvcHk8L3NlY29uZGFyeS10aXRsZT48L3RpdGxlcz48cGVyaW9kaWNhbD48ZnVs
bC10aXRsZT5EaWdlc3RpdmUgRW5kb3Njb3B5PC9mdWxsLXRpdGxlPjwvcGVyaW9kaWNhbD48cGFn
ZXM+NzE1LTcyMjwvcGFnZXM+PHZvbHVtZT4zMjwvdm9sdW1lPjxudW1iZXI+NTwvbnVtYmVyPjxk
YXRlcz48eWVhcj4yMDIwPC95ZWFyPjwvZGF0ZXM+PGlzYm4+MDkxNS01NjM1PC9pc2JuPjx1cmxz
PjwvdXJscz48L3JlY29yZD48L0NpdGU+PENpdGU+PEF1dGhvcj5Beml6PC9BdXRob3I+PFllYXI+
MjAyMDwvWWVhcj48UmVjTnVtPjE0ODwvUmVjTnVtPjxyZWNvcmQ+PHJlYy1udW1iZXI+MTQ4PC9y
ZWMtbnVtYmVyPjxmb3JlaWduLWtleXM+PGtleSBhcHA9IkVOIiBkYi1pZD0idnBzOXJ0NXo2YTJy
cjdlMDl2NDUyNXBtcGVmdDkycnp2cHRmIiB0aW1lc3RhbXA9IjE2NDcyODYxOTUiPjE0ODwva2V5
PjwvZm9yZWlnbi1rZXlzPjxyZWYtdHlwZSBuYW1lPSJKb3VybmFsIEFydGljbGUiPjE3PC9yZWYt
dHlwZT48Y29udHJpYnV0b3JzPjxhdXRob3JzPjxhdXRob3I+QXppeiwgTXVoYW1tYWQ8L2F1dGhv
cj48YXV0aG9yPlBlcmlzZXR0aSwgQWJoaWxhc2g8L2F1dGhvcj48YXV0aG9yPkxlZS1TbWl0aCwg
V2FkZSBNPC9hdXRob3I+PGF1dGhvcj5HYWplbmRyYW4sIE1haGVzaDwvYXV0aG9yPjxhdXRob3I+
QmFuc2FsLCBQYXJkZWVwPC9hdXRob3I+PGF1dGhvcj5Hb3lhbCwgSGVtYW50PC9hdXRob3I+PC9h
dXRob3JzPjwvY29udHJpYnV0b3JzPjx0aXRsZXM+PHRpdGxlPlRhc3RlIGNoYW5nZXMgKGR5c2dl
dXNpYSkgaW4gQ09WSUQtMTk6IGEgc3lzdGVtYXRpYyByZXZpZXcgYW5kIG1ldGEtYW5hbHlzaXM8
L3RpdGxlPjxzZWNvbmRhcnktdGl0bGU+R2FzdHJvZW50ZXJvbG9neTwvc2Vjb25kYXJ5LXRpdGxl
PjwvdGl0bGVzPjxwZXJpb2RpY2FsPjxmdWxsLXRpdGxlPkdhc3Ryb2VudGVyb2xvZ3k8L2Z1bGwt
dGl0bGU+PC9wZXJpb2RpY2FsPjxwYWdlcz4xMTMyPC9wYWdlcz48dm9sdW1lPjE1OTwvdm9sdW1l
PjxudW1iZXI+MzwvbnVtYmVyPjxkYXRlcz48eWVhcj4yMDIwPC95ZWFyPjwvZGF0ZXM+PHVybHM+
PC91cmxzPjwvcmVjb3JkPjwvQ2l0ZT48L0VuZE5vdGU+
</w:fldData>
        </w:fldChar>
      </w:r>
      <w:r w:rsidRPr="00AC2576">
        <w:rPr>
          <w:rFonts w:asciiTheme="majorBidi" w:hAnsiTheme="majorBidi" w:cstheme="majorBidi"/>
          <w:sz w:val="20"/>
          <w:szCs w:val="20"/>
          <w:lang w:val="tr-TR"/>
        </w:rPr>
        <w:instrText xml:space="preserve"> ADDIN EN.CITE </w:instrText>
      </w:r>
      <w:r w:rsidRPr="00AC2576">
        <w:rPr>
          <w:rFonts w:asciiTheme="majorBidi" w:hAnsiTheme="majorBidi" w:cstheme="majorBidi"/>
          <w:sz w:val="20"/>
          <w:szCs w:val="20"/>
          <w:lang w:val="tr-TR"/>
        </w:rPr>
        <w:fldChar w:fldCharType="begin">
          <w:fldData xml:space="preserve">PEVuZE5vdGU+PENpdGU+PEF1dGhvcj5QYW48L0F1dGhvcj48WWVhcj4yMDIwPC9ZZWFyPjxSZWNO
dW0+MTQ2PC9SZWNOdW0+PERpc3BsYXlUZXh0PihBeml6IGV0IGFsLiwgMjAyMDsgUGFuIGV0IGFs
LiwgMjAyMDsgUGVyaXNldHRpIGV0IGFsLiwgMjAyMCk8L0Rpc3BsYXlUZXh0PjxyZWNvcmQ+PHJl
Yy1udW1iZXI+MTQ2PC9yZWMtbnVtYmVyPjxmb3JlaWduLWtleXM+PGtleSBhcHA9IkVOIiBkYi1p
ZD0idnBzOXJ0NXo2YTJycjdlMDl2NDUyNXBtcGVmdDkycnp2cHRmIiB0aW1lc3RhbXA9IjE2NDcy
ODU5MzciPjE0Njwva2V5PjwvZm9yZWlnbi1rZXlzPjxyZWYtdHlwZSBuYW1lPSJKb3VybmFsIEFy
dGljbGUiPjE3PC9yZWYtdHlwZT48Y29udHJpYnV0b3JzPjxhdXRob3JzPjxhdXRob3I+UGFuLCBM
ZWk8L2F1dGhvcj48YXV0aG9yPk11LCBNSTwvYXV0aG9yPjxhdXRob3I+WWFuZywgUGVuZ2NoZW5n
PC9hdXRob3I+PGF1dGhvcj5TdW4sIFl1PC9hdXRob3I+PGF1dGhvcj5XYW5nLCBSdW5zaGVuZzwv
YXV0aG9yPjxhdXRob3I+WWFuLCBKdW5ob25nPC9hdXRob3I+PGF1dGhvcj5MaSwgUGliYW88L2F1
dGhvcj48YXV0aG9yPkh1LCBCYW9ndWFuZzwvYXV0aG9yPjxhdXRob3I+V2FuZywgSmluZzwvYXV0
aG9yPjxhdXRob3I+SHUsIENoYW88L2F1dGhvcj48L2F1dGhvcnM+PC9jb250cmlidXRvcnM+PHRp
dGxlcz48dGl0bGU+Q2xpbmljYWwgY2hhcmFjdGVyaXN0aWNzIG9mIENPVklELTE5IHBhdGllbnRz
IHdpdGggZGlnZXN0aXZlIHN5bXB0b21zIGluIEh1YmVpLCBDaGluYTogYSBkZXNjcmlwdGl2ZSwg
Y3Jvc3Mtc2VjdGlvbmFsLCBtdWx0aWNlbnRlciBzdHVkeTwvdGl0bGU+PHNlY29uZGFyeS10aXRs
ZT5UaGUgQW1lcmljYW4gam91cm5hbCBvZiBnYXN0cm9lbnRlcm9sb2d5PC9zZWNvbmRhcnktdGl0
bGU+PC90aXRsZXM+PHBlcmlvZGljYWw+PGZ1bGwtdGl0bGU+VGhlIEFtZXJpY2FuIGpvdXJuYWwg
b2YgZ2FzdHJvZW50ZXJvbG9neTwvZnVsbC10aXRsZT48L3BlcmlvZGljYWw+PHZvbHVtZT4xMTU8
L3ZvbHVtZT48ZGF0ZXM+PHllYXI+MjAyMDwveWVhcj48L2RhdGVzPjx1cmxzPjwvdXJscz48L3Jl
Y29yZD48L0NpdGU+PENpdGU+PEF1dGhvcj5QZXJpc2V0dGk8L0F1dGhvcj48WWVhcj4yMDIwPC9Z
ZWFyPjxSZWNOdW0+MTQ3PC9SZWNOdW0+PHJlY29yZD48cmVjLW51bWJlcj4xNDc8L3JlYy1udW1i
ZXI+PGZvcmVpZ24ta2V5cz48a2V5IGFwcD0iRU4iIGRiLWlkPSJ2cHM5cnQ1ejZhMnJyN2UwOXY0
NTI1cG1wZWZ0OTJyenZwdGYiIHRpbWVzdGFtcD0iMTY0NzI4NjEzNiI+MTQ3PC9rZXk+PC9mb3Jl
aWduLWtleXM+PHJlZi10eXBlIG5hbWU9IkpvdXJuYWwgQXJ0aWNsZSI+MTc8L3JlZi10eXBlPjxj
b250cmlidXRvcnM+PGF1dGhvcnM+PGF1dGhvcj5QZXJpc2V0dGksIEFiaGlsYXNoPC9hdXRob3I+
PGF1dGhvcj5HYWplbmRyYW4sIE1haGVzaDwvYXV0aG9yPjxhdXRob3I+Qm9yZWdvd2RhLCBVbWVz
aGE8L2F1dGhvcj48YXV0aG9yPkJhbnNhbCwgUGFyZGVlcDwvYXV0aG9yPjxhdXRob3I+R295YWws
IEhlbWFudDwvYXV0aG9yPjwvYXV0aG9ycz48L2NvbnRyaWJ1dG9ycz48dGl0bGVzPjx0aXRsZT5D
T1ZJROKAkDE5IGFuZCBnYXN0cm9pbnRlc3RpbmFsIGVuZG9zY29waWVzOiBjdXJyZW50IGluc2ln
aHRzIGFuZCBlbWVyZ2VudCBzdHJhdGVnaWVzPC90aXRsZT48c2Vjb25kYXJ5LXRpdGxlPkRpZ2Vz
dGl2ZSBFbmRvc2NvcHk8L3NlY29uZGFyeS10aXRsZT48L3RpdGxlcz48cGVyaW9kaWNhbD48ZnVs
bC10aXRsZT5EaWdlc3RpdmUgRW5kb3Njb3B5PC9mdWxsLXRpdGxlPjwvcGVyaW9kaWNhbD48cGFn
ZXM+NzE1LTcyMjwvcGFnZXM+PHZvbHVtZT4zMjwvdm9sdW1lPjxudW1iZXI+NTwvbnVtYmVyPjxk
YXRlcz48eWVhcj4yMDIwPC95ZWFyPjwvZGF0ZXM+PGlzYm4+MDkxNS01NjM1PC9pc2JuPjx1cmxz
PjwvdXJscz48L3JlY29yZD48L0NpdGU+PENpdGU+PEF1dGhvcj5Beml6PC9BdXRob3I+PFllYXI+
MjAyMDwvWWVhcj48UmVjTnVtPjE0ODwvUmVjTnVtPjxyZWNvcmQ+PHJlYy1udW1iZXI+MTQ4PC9y
ZWMtbnVtYmVyPjxmb3JlaWduLWtleXM+PGtleSBhcHA9IkVOIiBkYi1pZD0idnBzOXJ0NXo2YTJy
cjdlMDl2NDUyNXBtcGVmdDkycnp2cHRmIiB0aW1lc3RhbXA9IjE2NDcyODYxOTUiPjE0ODwva2V5
PjwvZm9yZWlnbi1rZXlzPjxyZWYtdHlwZSBuYW1lPSJKb3VybmFsIEFydGljbGUiPjE3PC9yZWYt
dHlwZT48Y29udHJpYnV0b3JzPjxhdXRob3JzPjxhdXRob3I+QXppeiwgTXVoYW1tYWQ8L2F1dGhv
cj48YXV0aG9yPlBlcmlzZXR0aSwgQWJoaWxhc2g8L2F1dGhvcj48YXV0aG9yPkxlZS1TbWl0aCwg
V2FkZSBNPC9hdXRob3I+PGF1dGhvcj5HYWplbmRyYW4sIE1haGVzaDwvYXV0aG9yPjxhdXRob3I+
QmFuc2FsLCBQYXJkZWVwPC9hdXRob3I+PGF1dGhvcj5Hb3lhbCwgSGVtYW50PC9hdXRob3I+PC9h
dXRob3JzPjwvY29udHJpYnV0b3JzPjx0aXRsZXM+PHRpdGxlPlRhc3RlIGNoYW5nZXMgKGR5c2dl
dXNpYSkgaW4gQ09WSUQtMTk6IGEgc3lzdGVtYXRpYyByZXZpZXcgYW5kIG1ldGEtYW5hbHlzaXM8
L3RpdGxlPjxzZWNvbmRhcnktdGl0bGU+R2FzdHJvZW50ZXJvbG9neTwvc2Vjb25kYXJ5LXRpdGxl
PjwvdGl0bGVzPjxwZXJpb2RpY2FsPjxmdWxsLXRpdGxlPkdhc3Ryb2VudGVyb2xvZ3k8L2Z1bGwt
dGl0bGU+PC9wZXJpb2RpY2FsPjxwYWdlcz4xMTMyPC9wYWdlcz48dm9sdW1lPjE1OTwvdm9sdW1l
PjxudW1iZXI+MzwvbnVtYmVyPjxkYXRlcz48eWVhcj4yMDIwPC95ZWFyPjwvZGF0ZXM+PHVybHM+
PC91cmxzPjwvcmVjb3JkPjwvQ2l0ZT48L0VuZE5vdGU+
</w:fldData>
        </w:fldChar>
      </w:r>
      <w:r w:rsidRPr="00AC2576">
        <w:rPr>
          <w:rFonts w:asciiTheme="majorBidi" w:hAnsiTheme="majorBidi" w:cstheme="majorBidi"/>
          <w:sz w:val="20"/>
          <w:szCs w:val="20"/>
          <w:lang w:val="tr-TR"/>
        </w:rPr>
        <w:instrText xml:space="preserve"> ADDIN EN.CITE.DATA </w:instrText>
      </w:r>
      <w:r w:rsidRPr="00AC2576">
        <w:rPr>
          <w:rFonts w:asciiTheme="majorBidi" w:hAnsiTheme="majorBidi" w:cstheme="majorBidi"/>
          <w:sz w:val="20"/>
          <w:szCs w:val="20"/>
        </w:rPr>
      </w:r>
      <w:r w:rsidRPr="00AC2576">
        <w:rPr>
          <w:rFonts w:asciiTheme="majorBidi" w:hAnsiTheme="majorBidi" w:cstheme="majorBidi"/>
          <w:sz w:val="20"/>
          <w:szCs w:val="20"/>
        </w:rPr>
        <w:fldChar w:fldCharType="end"/>
      </w:r>
      <w:r w:rsidRPr="00AC2576">
        <w:rPr>
          <w:rFonts w:asciiTheme="majorBidi" w:hAnsiTheme="majorBidi" w:cstheme="majorBidi"/>
          <w:sz w:val="20"/>
          <w:szCs w:val="20"/>
          <w:lang w:val="tr-TR"/>
        </w:rPr>
      </w:r>
      <w:r w:rsidRPr="00AC2576">
        <w:rPr>
          <w:rFonts w:asciiTheme="majorBidi" w:hAnsiTheme="majorBidi" w:cstheme="majorBidi"/>
          <w:sz w:val="20"/>
          <w:szCs w:val="20"/>
          <w:lang w:val="tr-TR"/>
        </w:rPr>
        <w:fldChar w:fldCharType="separate"/>
      </w:r>
      <w:r w:rsidRPr="00AC2576">
        <w:rPr>
          <w:rFonts w:asciiTheme="majorBidi" w:hAnsiTheme="majorBidi" w:cstheme="majorBidi"/>
          <w:sz w:val="20"/>
          <w:szCs w:val="20"/>
          <w:lang w:val="tr-TR"/>
        </w:rPr>
        <w:t>(Aziz et al., 2020; Pan et al., 2020; Perisetti et al., 2020)</w:t>
      </w:r>
      <w:r w:rsidRPr="00AC2576">
        <w:rPr>
          <w:rFonts w:asciiTheme="majorBidi" w:hAnsiTheme="majorBidi" w:cstheme="majorBidi"/>
          <w:sz w:val="20"/>
          <w:szCs w:val="20"/>
        </w:rPr>
        <w:fldChar w:fldCharType="end"/>
      </w:r>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rPr>
        <w:t>Luxenburger</w:t>
      </w:r>
      <w:proofErr w:type="spellEnd"/>
      <w:r w:rsidRPr="00AC2576">
        <w:rPr>
          <w:rFonts w:asciiTheme="majorBidi" w:hAnsiTheme="majorBidi" w:cstheme="majorBidi"/>
          <w:sz w:val="20"/>
          <w:szCs w:val="20"/>
        </w:rPr>
        <w:t xml:space="preserve"> et al. indicated that treatment with PPI before hospitalization may be a factor </w:t>
      </w:r>
      <w:r w:rsidR="00C9355E">
        <w:rPr>
          <w:rFonts w:asciiTheme="majorBidi" w:hAnsiTheme="majorBidi" w:cstheme="majorBidi"/>
          <w:sz w:val="20"/>
          <w:szCs w:val="20"/>
        </w:rPr>
        <w:t>in the</w:t>
      </w:r>
      <w:r w:rsidRPr="00AC2576">
        <w:rPr>
          <w:rFonts w:asciiTheme="majorBidi" w:hAnsiTheme="majorBidi" w:cstheme="majorBidi"/>
          <w:sz w:val="20"/>
          <w:szCs w:val="20"/>
        </w:rPr>
        <w:t xml:space="preserve"> development of acute respiratory distress syndrome (ARDS) and secondary infection </w:t>
      </w:r>
      <w:r w:rsidRPr="00AC2576">
        <w:rPr>
          <w:rFonts w:asciiTheme="majorBidi" w:hAnsiTheme="majorBidi" w:cstheme="majorBidi"/>
          <w:sz w:val="20"/>
          <w:szCs w:val="20"/>
        </w:rPr>
        <w:fldChar w:fldCharType="begin">
          <w:fldData xml:space="preserve">PEVuZE5vdGU+PENpdGU+PEF1dGhvcj5MdXhlbmJ1cmdlcjwvQXV0aG9yPjxZZWFyPjIwMjE8L1ll
YXI+PFJlY051bT4xNTU8L1JlY051bT48RGlzcGxheVRleHQ+KEx1eGVuYnVyZ2VyIGV0IGFsLiwg
MjAyMSk8L0Rpc3BsYXlUZXh0PjxyZWNvcmQ+PHJlYy1udW1iZXI+MTU1PC9yZWMtbnVtYmVyPjxm
b3JlaWduLWtleXM+PGtleSBhcHA9IkVOIiBkYi1pZD0idnBzOXJ0NXo2YTJycjdlMDl2NDUyNXBt
cGVmdDkycnp2cHRmIiB0aW1lc3RhbXA9IjE2NDc0NDE4OTIiPjE1NTwva2V5PjwvZm9yZWlnbi1r
ZXlzPjxyZWYtdHlwZSBuYW1lPSJKb3VybmFsIEFydGljbGUiPjE3PC9yZWYtdHlwZT48Y29udHJp
YnV0b3JzPjxhdXRob3JzPjxhdXRob3I+THV4ZW5idXJnZXIsIEguPC9hdXRob3I+PGF1dGhvcj5T
dHVybSwgTC48L2F1dGhvcj48YXV0aG9yPkJpZXZlciwgUC48L2F1dGhvcj48YXV0aG9yPlJpZWcs
IFMuPC9hdXRob3I+PGF1dGhvcj5EdWVyc2NobWllZCwgRC48L2F1dGhvcj48YXV0aG9yPlNjaHVs
dGhlaXNzLCBNLjwvYXV0aG9yPjxhdXRob3I+TmV1bWFubi1IYWVmZWxpbiwgQy48L2F1dGhvcj48
YXV0aG9yPlRoaW1tZSwgUi48L2F1dGhvcj48YXV0aG9yPkJldHRpbmdlciwgRC48L2F1dGhvcj48
L2F1dGhvcnM+PC9jb250cmlidXRvcnM+PGF1dGgtYWRkcmVzcz5Gcm9tIHRoZSwgRGVwYXJ0bWVu
dCBvZiBNZWRpY2luZSBJSSwgRmFjdWx0eSBvZiBNZWRpY2luZSwgVW5pdmVyc2l0eSBNZWRpY2Fs
IENlbnRlciAtIFVuaXZlcnNpdHkgb2YgRnJlaWJ1cmcsIEZyZWlidXJnLCBHZXJtYW55LiYjeEQ7
SU1NLVBBQ1QsIEZhY3VsdHkgb2YgTWVkaWNpbmUsIFVuaXZlcnNpdHkgb2YgRnJlaWJ1cmcsIEZy
ZWlidXJnLCBHZXJtYW55LiYjeEQ7RGVwYXJ0bWVudCBvZiBNZWRpY2luZSBJSUkgKEludGVyZGlz
Y2lwbGluYXJ5IE1lZGljYWwgSW50ZW5zaXZlIENhcmUpLCBGYWN1bHR5IG9mIE1lZGljaW5lLCBV
bml2ZXJzaXR5IE1lZGljYWwgQ2VudGVyIC0gVW5pdmVyc2l0eSBvZiBGcmVpYnVyZywgRnJlaWJ1
cmcsIEdlcm1hbnkuJiN4RDtEZXBhcnRtZW50IG9mIENhcmRpb2xvZ3kgYW5kIEFuZ2lvbG9neSBJ
LCBIZWFydCBDZW50ZXIsIFVuaXZlcnNpdHkgb2YgRnJlaWJ1cmcsIEZyZWlidXJnLCBHZXJtYW55
LiYjeEQ7QmVydGEtT3R0ZW5zdGVpbi1Qcm9ncmFtbWUsIEZhY3VsdHkgb2YgTWVkaWNpbmUsIFVu
aXZlcnNpdHkgb2YgRnJlaWJ1cmcsIEZyZWlidXJnLCBHZXJtYW55LjwvYXV0aC1hZGRyZXNzPjx0
aXRsZXM+PHRpdGxlPlRyZWF0bWVudCB3aXRoIHByb3RvbiBwdW1wIGluaGliaXRvcnMgaW5jcmVh
c2VzIHRoZSByaXNrIG9mIHNlY29uZGFyeSBpbmZlY3Rpb25zIGFuZCBBUkRTIGluIGhvc3BpdGFs
aXplZCBwYXRpZW50cyB3aXRoIENPVklELTE5OiBjb2luY2lkZW5jZSBvciB1bmRlcmVzdGltYXRl
ZCByaXNrIGZhY3Rvcj88L3RpdGxlPjxzZWNvbmRhcnktdGl0bGU+SiBJbnRlcm4gTWVkPC9zZWNv
bmRhcnktdGl0bGU+PC90aXRsZXM+PHBlcmlvZGljYWw+PGZ1bGwtdGl0bGU+SiBJbnRlcm4gTWVk
PC9mdWxsLXRpdGxlPjwvcGVyaW9kaWNhbD48cGFnZXM+MTIxLTEyNDwvcGFnZXM+PHZvbHVtZT4y
ODk8L3ZvbHVtZT48bnVtYmVyPjE8L251bWJlcj48ZWRpdGlvbj4yMDIwMDcwMTwvZWRpdGlvbj48
a2V5d29yZHM+PGtleXdvcmQ+QWdlZDwva2V5d29yZD48a2V5d29yZD5DT1ZJRC0xOS8qZHJ1ZyB0
aGVyYXB5L2VwaWRlbWlvbG9neTwva2V5d29yZD48a2V5d29yZD5Db2luZmVjdGlvbi9lcGlkZW1p
b2xvZ3kvKmV0aW9sb2d5PC9rZXl3b3JkPjxrZXl3b3JkPkZlbWFsZTwva2V5d29yZD48a2V5d29y
ZD5HbG9iYWwgSGVhbHRoPC9rZXl3b3JkPjxrZXl3b3JkPkh1bWFuczwva2V5d29yZD48a2V5d29y
ZD4qSW5wYXRpZW50czwva2V5d29yZD48a2V5d29yZD5NYWxlPC9rZXl3b3JkPjxrZXl3b3JkPk1p
ZGRsZSBBZ2VkPC9rZXl3b3JkPjxrZXl3b3JkPlBhbmRlbWljczwva2V5d29yZD48a2V5d29yZD5Q
cm90b24gUHVtcCBJbmhpYml0b3JzLyphZHZlcnNlIGVmZmVjdHMvdGhlcmFwZXV0aWMgdXNlPC9r
ZXl3b3JkPjxrZXl3b3JkPlJpc2sgRmFjdG9yczwva2V5d29yZD48a2V5d29yZD4qU0FSUy1Db1Yt
Mjwva2V5d29yZD48L2tleXdvcmRzPjxkYXRlcz48eWVhcj4yMDIxPC95ZWFyPjxwdWItZGF0ZXM+
PGRhdGU+SmFuPC9kYXRlPjwvcHViLWRhdGVzPjwvZGF0ZXM+PGlzYm4+MDk1NC02ODIwIChQcmlu
dCkmI3hEOzA5NTQtNjgyMDwvaXNibj48YWNjZXNzaW9uLW51bT4zMjYwODU0NjwvYWNjZXNzaW9u
LW51bT48dXJscz48L3VybHM+PGN1c3RvbTE+SEwgaXMgc3VwcG9ydGVkIGJ5IHRoZSBJTU3igJBQ
QUNU4oCQUHJvZ3JhbW1lLCBGYWN1bHR5IG9mIE1lZGljaW5lLCBVbml2ZXJzaXR5IG9mIEZyZWli
dXJnLiBEQiBpcyBzdXBwb3J0ZWQgYnkgdGhlIEJlcnRh4oCQT3R0ZW5zdGVpbuKAkFByb2dyYW1t
ZSwgRmFjdWx0eSBvZiBNZWRpY2luZSwgVW5pdmVyc2l0eSBvZiBGcmVpYnVyZy4gVGhlcmUgd2Fz
IG5vIGZ1bmRpbmcgZm9yIHRoaXMgc3R1ZHkuIFRoZSBvdGhlciBhdXRob3JzIGhhdmUgbm90aGlu
ZyB0byBkZWNsYXJlIHdpdGggcmVnYXJkIHRvIHRoaXMgd29yay48L2N1c3RvbTE+PGN1c3RvbTI+
UE1DNzM2MTYzNjwvY3VzdG9tMj48ZWxlY3Ryb25pYy1yZXNvdXJjZS1udW0+MTAuMTExMS9qb2lt
LjEzMTIxPC9lbGVjdHJvbmljLXJlc291cmNlLW51bT48cmVtb3RlLWRhdGFiYXNlLXByb3ZpZGVy
Pk5MTTwvcmVtb3RlLWRhdGFiYXNlLXByb3ZpZGVyPjxsYW5ndWFnZT5lbmc8L2xhbmd1YWdlPjwv
cmVjb3JkPjwvQ2l0ZT48L0VuZE5vdGU+AG==
</w:fldData>
        </w:fldChar>
      </w:r>
      <w:r w:rsidRPr="00AC2576">
        <w:rPr>
          <w:rFonts w:asciiTheme="majorBidi" w:hAnsiTheme="majorBidi" w:cstheme="majorBidi"/>
          <w:sz w:val="20"/>
          <w:szCs w:val="20"/>
        </w:rPr>
        <w:instrText xml:space="preserve"> ADDIN EN.CITE </w:instrText>
      </w:r>
      <w:r w:rsidRPr="00AC2576">
        <w:rPr>
          <w:rFonts w:asciiTheme="majorBidi" w:hAnsiTheme="majorBidi" w:cstheme="majorBidi"/>
          <w:sz w:val="20"/>
          <w:szCs w:val="20"/>
        </w:rPr>
        <w:fldChar w:fldCharType="begin">
          <w:fldData xml:space="preserve">PEVuZE5vdGU+PENpdGU+PEF1dGhvcj5MdXhlbmJ1cmdlcjwvQXV0aG9yPjxZZWFyPjIwMjE8L1ll
YXI+PFJlY051bT4xNTU8L1JlY051bT48RGlzcGxheVRleHQ+KEx1eGVuYnVyZ2VyIGV0IGFsLiwg
MjAyMSk8L0Rpc3BsYXlUZXh0PjxyZWNvcmQ+PHJlYy1udW1iZXI+MTU1PC9yZWMtbnVtYmVyPjxm
b3JlaWduLWtleXM+PGtleSBhcHA9IkVOIiBkYi1pZD0idnBzOXJ0NXo2YTJycjdlMDl2NDUyNXBt
cGVmdDkycnp2cHRmIiB0aW1lc3RhbXA9IjE2NDc0NDE4OTIiPjE1NTwva2V5PjwvZm9yZWlnbi1r
ZXlzPjxyZWYtdHlwZSBuYW1lPSJKb3VybmFsIEFydGljbGUiPjE3PC9yZWYtdHlwZT48Y29udHJp
YnV0b3JzPjxhdXRob3JzPjxhdXRob3I+THV4ZW5idXJnZXIsIEguPC9hdXRob3I+PGF1dGhvcj5T
dHVybSwgTC48L2F1dGhvcj48YXV0aG9yPkJpZXZlciwgUC48L2F1dGhvcj48YXV0aG9yPlJpZWcs
IFMuPC9hdXRob3I+PGF1dGhvcj5EdWVyc2NobWllZCwgRC48L2F1dGhvcj48YXV0aG9yPlNjaHVs
dGhlaXNzLCBNLjwvYXV0aG9yPjxhdXRob3I+TmV1bWFubi1IYWVmZWxpbiwgQy48L2F1dGhvcj48
YXV0aG9yPlRoaW1tZSwgUi48L2F1dGhvcj48YXV0aG9yPkJldHRpbmdlciwgRC48L2F1dGhvcj48
L2F1dGhvcnM+PC9jb250cmlidXRvcnM+PGF1dGgtYWRkcmVzcz5Gcm9tIHRoZSwgRGVwYXJ0bWVu
dCBvZiBNZWRpY2luZSBJSSwgRmFjdWx0eSBvZiBNZWRpY2luZSwgVW5pdmVyc2l0eSBNZWRpY2Fs
IENlbnRlciAtIFVuaXZlcnNpdHkgb2YgRnJlaWJ1cmcsIEZyZWlidXJnLCBHZXJtYW55LiYjeEQ7
SU1NLVBBQ1QsIEZhY3VsdHkgb2YgTWVkaWNpbmUsIFVuaXZlcnNpdHkgb2YgRnJlaWJ1cmcsIEZy
ZWlidXJnLCBHZXJtYW55LiYjeEQ7RGVwYXJ0bWVudCBvZiBNZWRpY2luZSBJSUkgKEludGVyZGlz
Y2lwbGluYXJ5IE1lZGljYWwgSW50ZW5zaXZlIENhcmUpLCBGYWN1bHR5IG9mIE1lZGljaW5lLCBV
bml2ZXJzaXR5IE1lZGljYWwgQ2VudGVyIC0gVW5pdmVyc2l0eSBvZiBGcmVpYnVyZywgRnJlaWJ1
cmcsIEdlcm1hbnkuJiN4RDtEZXBhcnRtZW50IG9mIENhcmRpb2xvZ3kgYW5kIEFuZ2lvbG9neSBJ
LCBIZWFydCBDZW50ZXIsIFVuaXZlcnNpdHkgb2YgRnJlaWJ1cmcsIEZyZWlidXJnLCBHZXJtYW55
LiYjeEQ7QmVydGEtT3R0ZW5zdGVpbi1Qcm9ncmFtbWUsIEZhY3VsdHkgb2YgTWVkaWNpbmUsIFVu
aXZlcnNpdHkgb2YgRnJlaWJ1cmcsIEZyZWlidXJnLCBHZXJtYW55LjwvYXV0aC1hZGRyZXNzPjx0
aXRsZXM+PHRpdGxlPlRyZWF0bWVudCB3aXRoIHByb3RvbiBwdW1wIGluaGliaXRvcnMgaW5jcmVh
c2VzIHRoZSByaXNrIG9mIHNlY29uZGFyeSBpbmZlY3Rpb25zIGFuZCBBUkRTIGluIGhvc3BpdGFs
aXplZCBwYXRpZW50cyB3aXRoIENPVklELTE5OiBjb2luY2lkZW5jZSBvciB1bmRlcmVzdGltYXRl
ZCByaXNrIGZhY3Rvcj88L3RpdGxlPjxzZWNvbmRhcnktdGl0bGU+SiBJbnRlcm4gTWVkPC9zZWNv
bmRhcnktdGl0bGU+PC90aXRsZXM+PHBlcmlvZGljYWw+PGZ1bGwtdGl0bGU+SiBJbnRlcm4gTWVk
PC9mdWxsLXRpdGxlPjwvcGVyaW9kaWNhbD48cGFnZXM+MTIxLTEyNDwvcGFnZXM+PHZvbHVtZT4y
ODk8L3ZvbHVtZT48bnVtYmVyPjE8L251bWJlcj48ZWRpdGlvbj4yMDIwMDcwMTwvZWRpdGlvbj48
a2V5d29yZHM+PGtleXdvcmQ+QWdlZDwva2V5d29yZD48a2V5d29yZD5DT1ZJRC0xOS8qZHJ1ZyB0
aGVyYXB5L2VwaWRlbWlvbG9neTwva2V5d29yZD48a2V5d29yZD5Db2luZmVjdGlvbi9lcGlkZW1p
b2xvZ3kvKmV0aW9sb2d5PC9rZXl3b3JkPjxrZXl3b3JkPkZlbWFsZTwva2V5d29yZD48a2V5d29y
ZD5HbG9iYWwgSGVhbHRoPC9rZXl3b3JkPjxrZXl3b3JkPkh1bWFuczwva2V5d29yZD48a2V5d29y
ZD4qSW5wYXRpZW50czwva2V5d29yZD48a2V5d29yZD5NYWxlPC9rZXl3b3JkPjxrZXl3b3JkPk1p
ZGRsZSBBZ2VkPC9rZXl3b3JkPjxrZXl3b3JkPlBhbmRlbWljczwva2V5d29yZD48a2V5d29yZD5Q
cm90b24gUHVtcCBJbmhpYml0b3JzLyphZHZlcnNlIGVmZmVjdHMvdGhlcmFwZXV0aWMgdXNlPC9r
ZXl3b3JkPjxrZXl3b3JkPlJpc2sgRmFjdG9yczwva2V5d29yZD48a2V5d29yZD4qU0FSUy1Db1Yt
Mjwva2V5d29yZD48L2tleXdvcmRzPjxkYXRlcz48eWVhcj4yMDIxPC95ZWFyPjxwdWItZGF0ZXM+
PGRhdGU+SmFuPC9kYXRlPjwvcHViLWRhdGVzPjwvZGF0ZXM+PGlzYm4+MDk1NC02ODIwIChQcmlu
dCkmI3hEOzA5NTQtNjgyMDwvaXNibj48YWNjZXNzaW9uLW51bT4zMjYwODU0NjwvYWNjZXNzaW9u
LW51bT48dXJscz48L3VybHM+PGN1c3RvbTE+SEwgaXMgc3VwcG9ydGVkIGJ5IHRoZSBJTU3igJBQ
QUNU4oCQUHJvZ3JhbW1lLCBGYWN1bHR5IG9mIE1lZGljaW5lLCBVbml2ZXJzaXR5IG9mIEZyZWli
dXJnLiBEQiBpcyBzdXBwb3J0ZWQgYnkgdGhlIEJlcnRh4oCQT3R0ZW5zdGVpbuKAkFByb2dyYW1t
ZSwgRmFjdWx0eSBvZiBNZWRpY2luZSwgVW5pdmVyc2l0eSBvZiBGcmVpYnVyZy4gVGhlcmUgd2Fz
IG5vIGZ1bmRpbmcgZm9yIHRoaXMgc3R1ZHkuIFRoZSBvdGhlciBhdXRob3JzIGhhdmUgbm90aGlu
ZyB0byBkZWNsYXJlIHdpdGggcmVnYXJkIHRvIHRoaXMgd29yay48L2N1c3RvbTE+PGN1c3RvbTI+
UE1DNzM2MTYzNjwvY3VzdG9tMj48ZWxlY3Ryb25pYy1yZXNvdXJjZS1udW0+MTAuMTExMS9qb2lt
LjEzMTIxPC9lbGVjdHJvbmljLXJlc291cmNlLW51bT48cmVtb3RlLWRhdGFiYXNlLXByb3ZpZGVy
Pk5MTTwvcmVtb3RlLWRhdGFiYXNlLXByb3ZpZGVyPjxsYW5ndWFnZT5lbmc8L2xhbmd1YWdlPjwv
cmVjb3JkPjwvQ2l0ZT48L0VuZE5vdGU+AG==
</w:fldData>
        </w:fldChar>
      </w:r>
      <w:r w:rsidRPr="00AC2576">
        <w:rPr>
          <w:rFonts w:asciiTheme="majorBidi" w:hAnsiTheme="majorBidi" w:cstheme="majorBidi"/>
          <w:sz w:val="20"/>
          <w:szCs w:val="20"/>
        </w:rPr>
        <w:instrText xml:space="preserve"> ADDIN EN.CITE.DATA </w:instrText>
      </w:r>
      <w:r w:rsidRPr="00AC2576">
        <w:rPr>
          <w:rFonts w:asciiTheme="majorBidi" w:hAnsiTheme="majorBidi" w:cstheme="majorBidi"/>
          <w:sz w:val="20"/>
          <w:szCs w:val="20"/>
        </w:rPr>
      </w:r>
      <w:r w:rsidRPr="00AC2576">
        <w:rPr>
          <w:rFonts w:asciiTheme="majorBidi" w:hAnsiTheme="majorBidi" w:cstheme="majorBidi"/>
          <w:sz w:val="20"/>
          <w:szCs w:val="20"/>
        </w:rPr>
        <w:fldChar w:fldCharType="end"/>
      </w:r>
      <w:r w:rsidRPr="00AC2576">
        <w:rPr>
          <w:rFonts w:asciiTheme="majorBidi" w:hAnsiTheme="majorBidi" w:cstheme="majorBidi"/>
          <w:sz w:val="20"/>
          <w:szCs w:val="20"/>
        </w:rPr>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Luxenburger et al., 2021)</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 xml:space="preserve">. Besides, </w:t>
      </w:r>
      <w:r w:rsidR="00C9355E">
        <w:rPr>
          <w:rFonts w:asciiTheme="majorBidi" w:hAnsiTheme="majorBidi" w:cstheme="majorBidi"/>
          <w:sz w:val="20"/>
          <w:szCs w:val="20"/>
        </w:rPr>
        <w:t xml:space="preserve">a </w:t>
      </w:r>
      <w:r w:rsidRPr="00AC2576">
        <w:rPr>
          <w:rFonts w:asciiTheme="majorBidi" w:hAnsiTheme="majorBidi" w:cstheme="majorBidi"/>
          <w:sz w:val="20"/>
          <w:szCs w:val="20"/>
        </w:rPr>
        <w:t>cohort study by Lee et al. ha</w:t>
      </w:r>
      <w:r w:rsidR="00C9355E">
        <w:rPr>
          <w:rFonts w:asciiTheme="majorBidi" w:hAnsiTheme="majorBidi" w:cstheme="majorBidi"/>
          <w:sz w:val="20"/>
          <w:szCs w:val="20"/>
        </w:rPr>
        <w:t>s</w:t>
      </w:r>
      <w:r w:rsidRPr="00AC2576">
        <w:rPr>
          <w:rFonts w:asciiTheme="majorBidi" w:hAnsiTheme="majorBidi" w:cstheme="majorBidi"/>
          <w:sz w:val="20"/>
          <w:szCs w:val="20"/>
        </w:rPr>
        <w:t xml:space="preserve"> reported </w:t>
      </w:r>
      <w:r w:rsidR="00C9355E">
        <w:rPr>
          <w:rFonts w:asciiTheme="majorBidi" w:hAnsiTheme="majorBidi" w:cstheme="majorBidi"/>
          <w:sz w:val="20"/>
          <w:szCs w:val="20"/>
        </w:rPr>
        <w:t>a</w:t>
      </w:r>
      <w:r w:rsidRPr="00AC2576">
        <w:rPr>
          <w:rFonts w:asciiTheme="majorBidi" w:hAnsiTheme="majorBidi" w:cstheme="majorBidi"/>
          <w:sz w:val="20"/>
          <w:szCs w:val="20"/>
        </w:rPr>
        <w:t xml:space="preserve"> higher risk of severe clinical outcomes (requirement of oxygen therapy, intensive care unit admission, administration of invasive ventilation or death) with ORs 1.63; 95% CI, 1.03-2.53 in patients taking PPIs </w:t>
      </w:r>
      <w:r w:rsidRPr="00AC2576">
        <w:rPr>
          <w:rFonts w:asciiTheme="majorBidi" w:hAnsiTheme="majorBidi" w:cstheme="majorBidi"/>
          <w:sz w:val="20"/>
          <w:szCs w:val="20"/>
        </w:rPr>
        <w:fldChar w:fldCharType="begin"/>
      </w:r>
      <w:r w:rsidRPr="00AC2576">
        <w:rPr>
          <w:rFonts w:asciiTheme="majorBidi" w:hAnsiTheme="majorBidi" w:cstheme="majorBidi"/>
          <w:sz w:val="20"/>
          <w:szCs w:val="20"/>
        </w:rPr>
        <w:instrText xml:space="preserve"> ADDIN EN.CITE &lt;EndNote&gt;&lt;Cite&gt;&lt;Author&gt;Lee&lt;/Author&gt;&lt;Year&gt;2021&lt;/Year&gt;&lt;RecNum&gt;1&lt;/RecNum&gt;&lt;DisplayText&gt;(Lee et al., 2021)&lt;/DisplayText&gt;&lt;record&gt;&lt;rec-number&gt;1&lt;/rec-number&gt;&lt;foreign-keys&gt;&lt;key app="EN" db-id="txxve5x0st2sr3e0td4v0xp420adt2990daf" timestamp="1648402562"&gt;1&lt;/key&gt;&lt;/foreign-keys&gt;&lt;ref-type name="Journal Article"&gt;17&lt;/ref-type&gt;&lt;contributors&gt;&lt;authors&gt;&lt;author&gt;Lee, Seung Won&lt;/author&gt;&lt;author&gt;Ha, Eun Kyo&lt;/author&gt;&lt;author&gt;Yeniova, Abdullah Özgür&lt;/author&gt;&lt;author&gt;Moon, Sung Yong&lt;/author&gt;&lt;author&gt;Kim, So Young&lt;/author&gt;&lt;author&gt;Koh, Hyun Yong&lt;/author&gt;&lt;author&gt;Yang, Jee Myung&lt;/author&gt;&lt;author&gt;Jeong, Su Jin&lt;/author&gt;&lt;author&gt;Moon, Sun Joon&lt;/author&gt;&lt;author&gt;Cho, Joo Young&lt;/author&gt;&lt;/authors&gt;&lt;/contributors&gt;&lt;titles&gt;&lt;title&gt;Severe clinical outcomes of COVID-19 associated with proton pump inhibitors: a nationwide cohort study with propensity score matching&lt;/title&gt;&lt;secondary-title&gt;Gut&lt;/secondary-title&gt;&lt;/titles&gt;&lt;periodical&gt;&lt;full-title&gt;Gut&lt;/full-title&gt;&lt;/periodical&gt;&lt;pages&gt;76-84&lt;/pages&gt;&lt;volume&gt;70&lt;/volume&gt;&lt;number&gt;1&lt;/number&gt;&lt;dates&gt;&lt;year&gt;2021&lt;/year&gt;&lt;/dates&gt;&lt;isbn&gt;0017-5749&lt;/isbn&gt;&lt;urls&gt;&lt;/urls&gt;&lt;/record&gt;&lt;/Cite&gt;&lt;/EndNote&gt;</w:instrText>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Lee et al., 2021)</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w:t>
      </w:r>
      <w:r w:rsidRPr="00AC2576">
        <w:rPr>
          <w:rFonts w:asciiTheme="majorBidi" w:hAnsiTheme="majorBidi" w:cstheme="majorBidi"/>
          <w:sz w:val="20"/>
          <w:szCs w:val="20"/>
          <w:rtl/>
        </w:rPr>
        <w:t xml:space="preserve"> </w:t>
      </w:r>
      <w:r w:rsidRPr="00AC2576">
        <w:rPr>
          <w:rFonts w:asciiTheme="majorBidi" w:hAnsiTheme="majorBidi" w:cstheme="majorBidi"/>
          <w:sz w:val="20"/>
          <w:szCs w:val="20"/>
        </w:rPr>
        <w:t>Compared to Lee et al.</w:t>
      </w:r>
      <w:r w:rsidR="00C9355E">
        <w:rPr>
          <w:rFonts w:asciiTheme="majorBidi" w:hAnsiTheme="majorBidi" w:cstheme="majorBidi"/>
          <w:sz w:val="20"/>
          <w:szCs w:val="20"/>
        </w:rPr>
        <w:t>’s</w:t>
      </w:r>
      <w:r w:rsidRPr="00AC2576">
        <w:rPr>
          <w:rFonts w:asciiTheme="majorBidi" w:hAnsiTheme="majorBidi" w:cstheme="majorBidi"/>
          <w:sz w:val="20"/>
          <w:szCs w:val="20"/>
        </w:rPr>
        <w:t xml:space="preserve"> study</w:t>
      </w:r>
      <w:r w:rsidR="00C9355E">
        <w:rPr>
          <w:rFonts w:asciiTheme="majorBidi" w:hAnsiTheme="majorBidi" w:cstheme="majorBidi"/>
          <w:sz w:val="20"/>
          <w:szCs w:val="20"/>
        </w:rPr>
        <w:t>,</w:t>
      </w:r>
      <w:r w:rsidRPr="00AC2576">
        <w:rPr>
          <w:rFonts w:asciiTheme="majorBidi" w:hAnsiTheme="majorBidi" w:cstheme="majorBidi"/>
          <w:sz w:val="20"/>
          <w:szCs w:val="20"/>
        </w:rPr>
        <w:t xml:space="preserve"> our results also show </w:t>
      </w:r>
      <w:r w:rsidR="00C9355E">
        <w:rPr>
          <w:rFonts w:asciiTheme="majorBidi" w:hAnsiTheme="majorBidi" w:cstheme="majorBidi"/>
          <w:sz w:val="20"/>
          <w:szCs w:val="20"/>
        </w:rPr>
        <w:t xml:space="preserve">a </w:t>
      </w:r>
      <w:r w:rsidRPr="00AC2576">
        <w:rPr>
          <w:rFonts w:asciiTheme="majorBidi" w:hAnsiTheme="majorBidi" w:cstheme="majorBidi"/>
          <w:sz w:val="20"/>
          <w:szCs w:val="20"/>
        </w:rPr>
        <w:t xml:space="preserve">statistically significant relationship between PPIs use </w:t>
      </w:r>
      <w:r w:rsidRPr="00AC2576">
        <w:rPr>
          <w:rFonts w:asciiTheme="majorBidi" w:hAnsiTheme="majorBidi" w:cstheme="majorBidi"/>
          <w:sz w:val="20"/>
          <w:szCs w:val="20"/>
        </w:rPr>
        <w:t>and worse outcomes of COVID-19 infection (requirement of oxygen therapy (ORs 4.38; 95% CI, 2.01-9.51), ICU admission (OR 7.56; 95% CI, 2.93 - 19.6) and requirement of mechanical ventilation (OR 5.99; 95% CI, 2.52 - 14.30). Similarly</w:t>
      </w:r>
      <w:r w:rsidR="00C9355E">
        <w:rPr>
          <w:rFonts w:asciiTheme="majorBidi" w:hAnsiTheme="majorBidi" w:cstheme="majorBidi"/>
          <w:sz w:val="20"/>
          <w:szCs w:val="20"/>
        </w:rPr>
        <w:t>,</w:t>
      </w:r>
      <w:r w:rsidRPr="00AC2576">
        <w:rPr>
          <w:rFonts w:asciiTheme="majorBidi" w:hAnsiTheme="majorBidi" w:cstheme="majorBidi"/>
          <w:sz w:val="20"/>
          <w:szCs w:val="20"/>
        </w:rPr>
        <w:t xml:space="preserve"> the result of </w:t>
      </w:r>
      <w:r w:rsidR="00C9355E">
        <w:rPr>
          <w:rFonts w:asciiTheme="majorBidi" w:hAnsiTheme="majorBidi" w:cstheme="majorBidi"/>
          <w:sz w:val="20"/>
          <w:szCs w:val="20"/>
        </w:rPr>
        <w:t xml:space="preserve">a </w:t>
      </w:r>
      <w:r w:rsidRPr="00AC2576">
        <w:rPr>
          <w:rFonts w:asciiTheme="majorBidi" w:hAnsiTheme="majorBidi" w:cstheme="majorBidi"/>
          <w:sz w:val="20"/>
          <w:szCs w:val="20"/>
        </w:rPr>
        <w:t xml:space="preserve">retrospective cohort study conducted by Ramachandran et al in </w:t>
      </w:r>
      <w:r w:rsidR="004A0FBC">
        <w:rPr>
          <w:rFonts w:asciiTheme="majorBidi" w:hAnsiTheme="majorBidi" w:cstheme="majorBidi"/>
          <w:sz w:val="20"/>
          <w:szCs w:val="20"/>
        </w:rPr>
        <w:t xml:space="preserve">the </w:t>
      </w:r>
      <w:r w:rsidRPr="00AC2576">
        <w:rPr>
          <w:rFonts w:asciiTheme="majorBidi" w:hAnsiTheme="majorBidi" w:cstheme="majorBidi"/>
          <w:sz w:val="20"/>
          <w:szCs w:val="20"/>
        </w:rPr>
        <w:t xml:space="preserve">USA indicated </w:t>
      </w:r>
      <w:r w:rsidR="004A0FBC">
        <w:rPr>
          <w:rFonts w:asciiTheme="majorBidi" w:hAnsiTheme="majorBidi" w:cstheme="majorBidi"/>
          <w:sz w:val="20"/>
          <w:szCs w:val="20"/>
        </w:rPr>
        <w:t>a</w:t>
      </w:r>
      <w:r w:rsidRPr="00AC2576">
        <w:rPr>
          <w:rFonts w:asciiTheme="majorBidi" w:hAnsiTheme="majorBidi" w:cstheme="majorBidi"/>
          <w:sz w:val="20"/>
          <w:szCs w:val="20"/>
        </w:rPr>
        <w:t xml:space="preserve"> higher risk of mechanical ventilation requirement in PPI</w:t>
      </w:r>
      <w:r w:rsidR="004A0FBC">
        <w:rPr>
          <w:rFonts w:asciiTheme="majorBidi" w:hAnsiTheme="majorBidi" w:cstheme="majorBidi"/>
          <w:sz w:val="20"/>
          <w:szCs w:val="20"/>
        </w:rPr>
        <w:t xml:space="preserve"> </w:t>
      </w:r>
      <w:r w:rsidRPr="00AC2576">
        <w:rPr>
          <w:rFonts w:asciiTheme="majorBidi" w:hAnsiTheme="majorBidi" w:cstheme="majorBidi"/>
          <w:sz w:val="20"/>
          <w:szCs w:val="20"/>
        </w:rPr>
        <w:t xml:space="preserve">users than non-users with ORs 2.5; 95% CI, 1.1-5.4 </w:t>
      </w:r>
      <w:r w:rsidRPr="00AC2576">
        <w:rPr>
          <w:rFonts w:asciiTheme="majorBidi" w:hAnsiTheme="majorBidi" w:cstheme="majorBidi"/>
          <w:sz w:val="20"/>
          <w:szCs w:val="20"/>
        </w:rPr>
        <w:fldChar w:fldCharType="begin"/>
      </w:r>
      <w:r w:rsidRPr="00AC2576">
        <w:rPr>
          <w:rFonts w:asciiTheme="majorBidi" w:hAnsiTheme="majorBidi" w:cstheme="majorBidi"/>
          <w:sz w:val="20"/>
          <w:szCs w:val="20"/>
        </w:rPr>
        <w:instrText xml:space="preserve"> ADDIN EN.CITE &lt;EndNote&gt;&lt;Cite&gt;&lt;Author&gt;Ramachandran&lt;/Author&gt;&lt;Year&gt;2022&lt;/Year&gt;&lt;RecNum&gt;139&lt;/RecNum&gt;&lt;DisplayText&gt;(Ramachandran et al., 2022)&lt;/DisplayText&gt;&lt;record&gt;&lt;rec-number&gt;139&lt;/rec-number&gt;&lt;foreign-keys&gt;&lt;key app="EN" db-id="vps9rt5z6a2rr7e09v4525pmpeft92rzvptf" timestamp="1647200436"&gt;139&lt;/key&gt;&lt;/foreign-keys&gt;&lt;ref-type name="Journal Article"&gt;17&lt;/ref-type&gt;&lt;contributors&gt;&lt;authors&gt;&lt;author&gt;Ramachandran, Preethi&lt;/author&gt;&lt;author&gt;Perisetti, Abhilash&lt;/author&gt;&lt;author&gt;Gajendran, Mahesh&lt;/author&gt;&lt;author&gt;Jean-Louis, Farla&lt;/author&gt;&lt;author&gt;Bansal, Pardeep&lt;/author&gt;&lt;author&gt;Dwivedi, Alok Kumar&lt;/author&gt;&lt;author&gt;Goyal, Hemant&lt;/author&gt;&lt;/authors&gt;&lt;/contributors&gt;&lt;titles&gt;&lt;title&gt;Pre-hospitalization proton pump inhibitor use and clinical outcomes in COVID-19&lt;/title&gt;&lt;secondary-title&gt;European Journal of Gastroenterology &amp;amp; Hepatology&lt;/secondary-title&gt;&lt;/titles&gt;&lt;periodical&gt;&lt;full-title&gt;European Journal of Gastroenterology &amp;amp; Hepatology&lt;/full-title&gt;&lt;/periodical&gt;&lt;pages&gt;137-141&lt;/pages&gt;&lt;volume&gt;34&lt;/volume&gt;&lt;number&gt;2&lt;/number&gt;&lt;dates&gt;&lt;year&gt;2022&lt;/year&gt;&lt;/dates&gt;&lt;isbn&gt;0954-691X&lt;/isbn&gt;&lt;urls&gt;&lt;/urls&gt;&lt;/record&gt;&lt;/Cite&gt;&lt;/EndNote&gt;</w:instrText>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Ramachandran et al., 2022)</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w:t>
      </w:r>
    </w:p>
    <w:p w14:paraId="3666745B" w14:textId="5EF81B96" w:rsidR="00AC2576" w:rsidRPr="00AC2576" w:rsidRDefault="00AC2576" w:rsidP="00AC2576">
      <w:pPr>
        <w:spacing w:after="60" w:line="276" w:lineRule="auto"/>
        <w:jc w:val="both"/>
        <w:rPr>
          <w:rFonts w:asciiTheme="majorBidi" w:hAnsiTheme="majorBidi" w:cstheme="majorBidi"/>
          <w:sz w:val="20"/>
          <w:szCs w:val="20"/>
        </w:rPr>
      </w:pPr>
      <w:r w:rsidRPr="00AC2576">
        <w:rPr>
          <w:rFonts w:asciiTheme="majorBidi" w:hAnsiTheme="majorBidi" w:cstheme="majorBidi"/>
          <w:sz w:val="20"/>
          <w:szCs w:val="20"/>
        </w:rPr>
        <w:t xml:space="preserve"> SARS-CoV-2 most likely infects respiratory epithelial cells </w:t>
      </w:r>
      <w:r w:rsidRPr="00AC2576">
        <w:rPr>
          <w:rFonts w:asciiTheme="majorBidi" w:hAnsiTheme="majorBidi" w:cstheme="majorBidi"/>
          <w:sz w:val="20"/>
          <w:szCs w:val="20"/>
        </w:rPr>
        <w:fldChar w:fldCharType="begin">
          <w:fldData xml:space="preserve">PEVuZE5vdGU+PENpdGU+PEF1dGhvcj5XYW5nPC9BdXRob3I+PFllYXI+MjAxOTwvWWVhcj48UmVj
TnVtPjk8L1JlY051bT48RGlzcGxheVRleHQ+KFdhbmcgZXQgYWwuLCAyMDE5KTwvRGlzcGxheVRl
eHQ+PHJlY29yZD48cmVjLW51bWJlcj45PC9yZWMtbnVtYmVyPjxmb3JlaWduLWtleXM+PGtleSBh
cHA9IkVOIiBkYi1pZD0idHh4dmU1eDBzdDJzcjNlMHRkNHYweHA0MjBhZHQyOTkwZGFmIiB0aW1l
c3RhbXA9IjE2NDg1NjE3ODQiPjk8L2tleT48L2ZvcmVpZ24ta2V5cz48cmVmLXR5cGUgbmFtZT0i
Sm91cm5hbCBBcnRpY2xlIj4xNzwvcmVmLXR5cGU+PGNvbnRyaWJ1dG9ycz48YXV0aG9ycz48YXV0
aG9yPldhbmcsIEMuIEguPC9hdXRob3I+PGF1dGhvcj5MaSwgQy4gSC48L2F1dGhvcj48YXV0aG9y
PkhzaWVoLCBSLjwvYXV0aG9yPjxhdXRob3I+RmFuLCBDLiBZLjwvYXV0aG9yPjxhdXRob3I+SHN1
LCBULiBDLjwvYXV0aG9yPjxhdXRob3I+Q2hhbmcsIFcuIEMuPC9hdXRob3I+PGF1dGhvcj5Ic3Us
IFcuIFQuPC9hdXRob3I+PGF1dGhvcj5MaW4sIFkuIFkuPC9hdXRob3I+PGF1dGhvcj5MZWUsIEMu
IEMuPC9hdXRob3I+PC9hdXRob3JzPjwvY29udHJpYnV0b3JzPjxhdXRoLWFkZHJlc3M+YSBEZXBh
cnRtZW50IG9mIEVtZXJnZW5jeSBNZWRpY2luZSAsIE5hdGlvbmFsIFRhaXdhbiBVbml2ZXJzaXR5
IEhvc3BpdGFsICwgVGFpcGVpICwgVGFpd2FuLiYjeEQ7YiBEZXBhcnRtZW50IG9mIEVtZXJnZW5j
eSBNZWRpY2luZSwgQ29sbGVnZSBvZiBNZWRpY2luZSAsIE5hdGlvbmFsIFRhaXdhbiBVbml2ZXJz
aXR5ICwgVGFpcGVpICwgVGFpd2FuLiYjeEQ7YyBDb2xsZWdlIG9mIE1lZGljaW5lICwgTmF0aW9u
YWwgVGFpd2FuIFVuaXZlcnNpdHkgLCBUYWlwZWkgLCBUYWl3YW4uJiN4RDtkIERlcGFydG1lbnQg
b2YgTWVkaWNpbmUgLCBBbGJlcnQgRWluc3RlaW4gTWVkaWNhbCBDZW50ZXIgLCBQaGlsYWRlbHBo
aWEgLCBQQSAsIFVTQS4mI3hEO2UgRGVwYXJ0bWVudCBvZiBFcGlkZW1pb2xvZ3kgLCBIYXJ2YXJk
IFNjaG9vbCBvZiBQdWJsaWMgSGVhbHRoICwgQm9zdG9uICwgTUEgLCBVU0EuJiN4RDtmIERlcGFy
dG1lbnQgb2YgUGhhcm1hY3kgLCBFLURhIGhvc3BpdGFsICwgS2FvaHNpdW5nICwgVGFpd2FuLjwv
YXV0aC1hZGRyZXNzPjx0aXRsZXM+PHRpdGxlPlByb3RvbiBwdW1wIGluaGliaXRvcnMgdGhlcmFw
eSBhbmQgdGhlIHJpc2sgb2YgcG5ldW1vbmlhOiBhIHN5c3RlbWF0aWMgcmV2aWV3IGFuZCBtZXRh
LWFuYWx5c2lzIG9mIHJhbmRvbWl6ZWQgY29udHJvbGxlZCB0cmlhbHMgYW5kIG9ic2VydmF0aW9u
YWwgc3R1ZGllczwvdGl0bGU+PHNlY29uZGFyeS10aXRsZT5FeHBlcnQgT3BpbiBEcnVnIFNhZjwv
c2Vjb25kYXJ5LXRpdGxlPjwvdGl0bGVzPjxwZXJpb2RpY2FsPjxmdWxsLXRpdGxlPkV4cGVydCBP
cGluIERydWcgU2FmPC9mdWxsLXRpdGxlPjwvcGVyaW9kaWNhbD48cGFnZXM+MTYzLTE3MjwvcGFn
ZXM+PHZvbHVtZT4xODwvdm9sdW1lPjxudW1iZXI+MzwvbnVtYmVyPjxlZGl0aW9uPjIwMTkwMjIy
PC9lZGl0aW9uPjxrZXl3b3Jkcz48a2V5d29yZD5BbnRpLUluZmxhbW1hdG9yeSBBZ2VudHMsIE5v
bi1TdGVyb2lkYWwvYWRtaW5pc3RyYXRpb24gJmFtcDsgZG9zYWdlL2FkdmVyc2UgZWZmZWN0czwv
a2V5d29yZD48a2V5d29yZD5EYXRhIEludGVycHJldGF0aW9uLCBTdGF0aXN0aWNhbDwva2V5d29y
ZD48a2V5d29yZD5IdW1hbnM8L2tleXdvcmQ+PGtleXdvcmQ+Kk1vZGVscywgU3RhdGlzdGljYWw8
L2tleXdvcmQ+PGtleXdvcmQ+UG5ldW1vbmlhLyplcGlkZW1pb2xvZ3kvZXRpb2xvZ3k8L2tleXdv
cmQ+PGtleXdvcmQ+UHJvdG9uIFB1bXAgSW5oaWJpdG9ycy8qYWRtaW5pc3RyYXRpb24gJmFtcDsg
ZG9zYWdlL2FkdmVyc2UgZWZmZWN0czwva2V5d29yZD48a2V5d29yZD5QdWJsaWNhdGlvbiBCaWFz
PC9rZXl3b3JkPjxrZXl3b3JkPlJhbmRvbWl6ZWQgQ29udHJvbGxlZCBUcmlhbHMgYXMgVG9waWM8
L2tleXdvcmQ+PGtleXdvcmQ+UmVzZWFyY2ggRGVzaWduPC9rZXl3b3JkPjxrZXl3b3JkPk1ldGEt
YW5hbHlzaXM8L2tleXdvcmQ+PGtleXdvcmQ+cG5ldW1vbmlhPC9rZXl3b3JkPjxrZXl3b3JkPnBy
b3RvbiBwdW1wIGluaGliaXRvcnM8L2tleXdvcmQ+PGtleXdvcmQ+cHJvdG9wYXRoaWMgYmlhczwv
a2V5d29yZD48L2tleXdvcmRzPjxkYXRlcz48eWVhcj4yMDE5PC95ZWFyPjxwdWItZGF0ZXM+PGRh
dGU+TWFyPC9kYXRlPjwvcHViLWRhdGVzPjwvZGF0ZXM+PGlzYm4+MTQ3NC0wMzM4PC9pc2JuPjxh
Y2Nlc3Npb24tbnVtPjMwNzA0MzA2PC9hY2Nlc3Npb24tbnVtPjx1cmxzPjwvdXJscz48ZWxlY3Ry
b25pYy1yZXNvdXJjZS1udW0+MTAuMTA4MC8xNDc0MDMzOC4yMDE5LjE1Nzc4MjA8L2VsZWN0cm9u
aWMtcmVzb3VyY2UtbnVtPjxyZW1vdGUtZGF0YWJhc2UtcHJvdmlkZXI+TkxNPC9yZW1vdGUtZGF0
YWJhc2UtcHJvdmlkZXI+PGxhbmd1YWdlPmVuZzwvbGFuZ3VhZ2U+PC9yZWNvcmQ+PC9DaXRlPjwv
RW5kTm90ZT5=
</w:fldData>
        </w:fldChar>
      </w:r>
      <w:r w:rsidRPr="00AC2576">
        <w:rPr>
          <w:rFonts w:asciiTheme="majorBidi" w:hAnsiTheme="majorBidi" w:cstheme="majorBidi"/>
          <w:sz w:val="20"/>
          <w:szCs w:val="20"/>
        </w:rPr>
        <w:instrText xml:space="preserve"> ADDIN EN.CITE </w:instrText>
      </w:r>
      <w:r w:rsidRPr="00AC2576">
        <w:rPr>
          <w:rFonts w:asciiTheme="majorBidi" w:hAnsiTheme="majorBidi" w:cstheme="majorBidi"/>
          <w:sz w:val="20"/>
          <w:szCs w:val="20"/>
        </w:rPr>
        <w:fldChar w:fldCharType="begin">
          <w:fldData xml:space="preserve">PEVuZE5vdGU+PENpdGU+PEF1dGhvcj5XYW5nPC9BdXRob3I+PFllYXI+MjAxOTwvWWVhcj48UmVj
TnVtPjk8L1JlY051bT48RGlzcGxheVRleHQ+KFdhbmcgZXQgYWwuLCAyMDE5KTwvRGlzcGxheVRl
eHQ+PHJlY29yZD48cmVjLW51bWJlcj45PC9yZWMtbnVtYmVyPjxmb3JlaWduLWtleXM+PGtleSBh
cHA9IkVOIiBkYi1pZD0idHh4dmU1eDBzdDJzcjNlMHRkNHYweHA0MjBhZHQyOTkwZGFmIiB0aW1l
c3RhbXA9IjE2NDg1NjE3ODQiPjk8L2tleT48L2ZvcmVpZ24ta2V5cz48cmVmLXR5cGUgbmFtZT0i
Sm91cm5hbCBBcnRpY2xlIj4xNzwvcmVmLXR5cGU+PGNvbnRyaWJ1dG9ycz48YXV0aG9ycz48YXV0
aG9yPldhbmcsIEMuIEguPC9hdXRob3I+PGF1dGhvcj5MaSwgQy4gSC48L2F1dGhvcj48YXV0aG9y
PkhzaWVoLCBSLjwvYXV0aG9yPjxhdXRob3I+RmFuLCBDLiBZLjwvYXV0aG9yPjxhdXRob3I+SHN1
LCBULiBDLjwvYXV0aG9yPjxhdXRob3I+Q2hhbmcsIFcuIEMuPC9hdXRob3I+PGF1dGhvcj5Ic3Us
IFcuIFQuPC9hdXRob3I+PGF1dGhvcj5MaW4sIFkuIFkuPC9hdXRob3I+PGF1dGhvcj5MZWUsIEMu
IEMuPC9hdXRob3I+PC9hdXRob3JzPjwvY29udHJpYnV0b3JzPjxhdXRoLWFkZHJlc3M+YSBEZXBh
cnRtZW50IG9mIEVtZXJnZW5jeSBNZWRpY2luZSAsIE5hdGlvbmFsIFRhaXdhbiBVbml2ZXJzaXR5
IEhvc3BpdGFsICwgVGFpcGVpICwgVGFpd2FuLiYjeEQ7YiBEZXBhcnRtZW50IG9mIEVtZXJnZW5j
eSBNZWRpY2luZSwgQ29sbGVnZSBvZiBNZWRpY2luZSAsIE5hdGlvbmFsIFRhaXdhbiBVbml2ZXJz
aXR5ICwgVGFpcGVpICwgVGFpd2FuLiYjeEQ7YyBDb2xsZWdlIG9mIE1lZGljaW5lICwgTmF0aW9u
YWwgVGFpd2FuIFVuaXZlcnNpdHkgLCBUYWlwZWkgLCBUYWl3YW4uJiN4RDtkIERlcGFydG1lbnQg
b2YgTWVkaWNpbmUgLCBBbGJlcnQgRWluc3RlaW4gTWVkaWNhbCBDZW50ZXIgLCBQaGlsYWRlbHBo
aWEgLCBQQSAsIFVTQS4mI3hEO2UgRGVwYXJ0bWVudCBvZiBFcGlkZW1pb2xvZ3kgLCBIYXJ2YXJk
IFNjaG9vbCBvZiBQdWJsaWMgSGVhbHRoICwgQm9zdG9uICwgTUEgLCBVU0EuJiN4RDtmIERlcGFy
dG1lbnQgb2YgUGhhcm1hY3kgLCBFLURhIGhvc3BpdGFsICwgS2FvaHNpdW5nICwgVGFpd2FuLjwv
YXV0aC1hZGRyZXNzPjx0aXRsZXM+PHRpdGxlPlByb3RvbiBwdW1wIGluaGliaXRvcnMgdGhlcmFw
eSBhbmQgdGhlIHJpc2sgb2YgcG5ldW1vbmlhOiBhIHN5c3RlbWF0aWMgcmV2aWV3IGFuZCBtZXRh
LWFuYWx5c2lzIG9mIHJhbmRvbWl6ZWQgY29udHJvbGxlZCB0cmlhbHMgYW5kIG9ic2VydmF0aW9u
YWwgc3R1ZGllczwvdGl0bGU+PHNlY29uZGFyeS10aXRsZT5FeHBlcnQgT3BpbiBEcnVnIFNhZjwv
c2Vjb25kYXJ5LXRpdGxlPjwvdGl0bGVzPjxwZXJpb2RpY2FsPjxmdWxsLXRpdGxlPkV4cGVydCBP
cGluIERydWcgU2FmPC9mdWxsLXRpdGxlPjwvcGVyaW9kaWNhbD48cGFnZXM+MTYzLTE3MjwvcGFn
ZXM+PHZvbHVtZT4xODwvdm9sdW1lPjxudW1iZXI+MzwvbnVtYmVyPjxlZGl0aW9uPjIwMTkwMjIy
PC9lZGl0aW9uPjxrZXl3b3Jkcz48a2V5d29yZD5BbnRpLUluZmxhbW1hdG9yeSBBZ2VudHMsIE5v
bi1TdGVyb2lkYWwvYWRtaW5pc3RyYXRpb24gJmFtcDsgZG9zYWdlL2FkdmVyc2UgZWZmZWN0czwv
a2V5d29yZD48a2V5d29yZD5EYXRhIEludGVycHJldGF0aW9uLCBTdGF0aXN0aWNhbDwva2V5d29y
ZD48a2V5d29yZD5IdW1hbnM8L2tleXdvcmQ+PGtleXdvcmQ+Kk1vZGVscywgU3RhdGlzdGljYWw8
L2tleXdvcmQ+PGtleXdvcmQ+UG5ldW1vbmlhLyplcGlkZW1pb2xvZ3kvZXRpb2xvZ3k8L2tleXdv
cmQ+PGtleXdvcmQ+UHJvdG9uIFB1bXAgSW5oaWJpdG9ycy8qYWRtaW5pc3RyYXRpb24gJmFtcDsg
ZG9zYWdlL2FkdmVyc2UgZWZmZWN0czwva2V5d29yZD48a2V5d29yZD5QdWJsaWNhdGlvbiBCaWFz
PC9rZXl3b3JkPjxrZXl3b3JkPlJhbmRvbWl6ZWQgQ29udHJvbGxlZCBUcmlhbHMgYXMgVG9waWM8
L2tleXdvcmQ+PGtleXdvcmQ+UmVzZWFyY2ggRGVzaWduPC9rZXl3b3JkPjxrZXl3b3JkPk1ldGEt
YW5hbHlzaXM8L2tleXdvcmQ+PGtleXdvcmQ+cG5ldW1vbmlhPC9rZXl3b3JkPjxrZXl3b3JkPnBy
b3RvbiBwdW1wIGluaGliaXRvcnM8L2tleXdvcmQ+PGtleXdvcmQ+cHJvdG9wYXRoaWMgYmlhczwv
a2V5d29yZD48L2tleXdvcmRzPjxkYXRlcz48eWVhcj4yMDE5PC95ZWFyPjxwdWItZGF0ZXM+PGRh
dGU+TWFyPC9kYXRlPjwvcHViLWRhdGVzPjwvZGF0ZXM+PGlzYm4+MTQ3NC0wMzM4PC9pc2JuPjxh
Y2Nlc3Npb24tbnVtPjMwNzA0MzA2PC9hY2Nlc3Npb24tbnVtPjx1cmxzPjwvdXJscz48ZWxlY3Ry
b25pYy1yZXNvdXJjZS1udW0+MTAuMTA4MC8xNDc0MDMzOC4yMDE5LjE1Nzc4MjA8L2VsZWN0cm9u
aWMtcmVzb3VyY2UtbnVtPjxyZW1vdGUtZGF0YWJhc2UtcHJvdmlkZXI+TkxNPC9yZW1vdGUtZGF0
YWJhc2UtcHJvdmlkZXI+PGxhbmd1YWdlPmVuZzwvbGFuZ3VhZ2U+PC9yZWNvcmQ+PC9DaXRlPjwv
RW5kTm90ZT5=
</w:fldData>
        </w:fldChar>
      </w:r>
      <w:r w:rsidRPr="00AC2576">
        <w:rPr>
          <w:rFonts w:asciiTheme="majorBidi" w:hAnsiTheme="majorBidi" w:cstheme="majorBidi"/>
          <w:sz w:val="20"/>
          <w:szCs w:val="20"/>
        </w:rPr>
        <w:instrText xml:space="preserve"> ADDIN EN.CITE.DATA </w:instrText>
      </w:r>
      <w:r w:rsidRPr="00AC2576">
        <w:rPr>
          <w:rFonts w:asciiTheme="majorBidi" w:hAnsiTheme="majorBidi" w:cstheme="majorBidi"/>
          <w:sz w:val="20"/>
          <w:szCs w:val="20"/>
        </w:rPr>
      </w:r>
      <w:r w:rsidRPr="00AC2576">
        <w:rPr>
          <w:rFonts w:asciiTheme="majorBidi" w:hAnsiTheme="majorBidi" w:cstheme="majorBidi"/>
          <w:sz w:val="20"/>
          <w:szCs w:val="20"/>
        </w:rPr>
        <w:fldChar w:fldCharType="end"/>
      </w:r>
      <w:r w:rsidRPr="00AC2576">
        <w:rPr>
          <w:rFonts w:asciiTheme="majorBidi" w:hAnsiTheme="majorBidi" w:cstheme="majorBidi"/>
          <w:sz w:val="20"/>
          <w:szCs w:val="20"/>
        </w:rPr>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Wang et al., 2019)</w:t>
      </w:r>
      <w:r w:rsidRPr="00AC2576">
        <w:rPr>
          <w:rFonts w:asciiTheme="majorBidi" w:hAnsiTheme="majorBidi" w:cstheme="majorBidi"/>
          <w:sz w:val="20"/>
          <w:szCs w:val="20"/>
        </w:rPr>
        <w:fldChar w:fldCharType="end"/>
      </w:r>
      <w:r w:rsidRPr="00AC2576">
        <w:rPr>
          <w:rFonts w:asciiTheme="majorBidi" w:hAnsiTheme="majorBidi" w:cstheme="majorBidi"/>
          <w:sz w:val="20"/>
          <w:szCs w:val="20"/>
          <w:lang w:val="tr-TR"/>
        </w:rPr>
        <w:t xml:space="preserve"> </w:t>
      </w:r>
      <w:r w:rsidRPr="00AC2576">
        <w:rPr>
          <w:rFonts w:asciiTheme="majorBidi" w:hAnsiTheme="majorBidi" w:cstheme="majorBidi"/>
          <w:sz w:val="20"/>
          <w:szCs w:val="20"/>
        </w:rPr>
        <w:t xml:space="preserve">which enter via </w:t>
      </w:r>
      <w:r w:rsidR="004A0FBC">
        <w:rPr>
          <w:rFonts w:asciiTheme="majorBidi" w:hAnsiTheme="majorBidi" w:cstheme="majorBidi"/>
          <w:sz w:val="20"/>
          <w:szCs w:val="20"/>
        </w:rPr>
        <w:t xml:space="preserve">the </w:t>
      </w:r>
      <w:r w:rsidRPr="00AC2576">
        <w:rPr>
          <w:rFonts w:asciiTheme="majorBidi" w:hAnsiTheme="majorBidi" w:cstheme="majorBidi"/>
          <w:sz w:val="20"/>
          <w:szCs w:val="20"/>
        </w:rPr>
        <w:t xml:space="preserve">ACE2 receptor of alveolar epithelial cells causing SARS-CoV-2 </w:t>
      </w:r>
      <w:r w:rsidRPr="00AC2576">
        <w:rPr>
          <w:rFonts w:asciiTheme="majorBidi" w:hAnsiTheme="majorBidi" w:cstheme="majorBidi"/>
          <w:sz w:val="20"/>
          <w:szCs w:val="20"/>
        </w:rPr>
        <w:fldChar w:fldCharType="begin">
          <w:fldData xml:space="preserve">PEVuZE5vdGU+PENpdGU+PEF1dGhvcj5XYW5nPC9BdXRob3I+PFllYXI+MjAxOTwvWWVhcj48UmVj
TnVtPjk8L1JlY051bT48RGlzcGxheVRleHQ+KEFyZW5kc2UgZXQgYWwuLCAyMDE5OyBXYW5nIGV0
IGFsLiwgMjAxOSk8L0Rpc3BsYXlUZXh0PjxyZWNvcmQ+PHJlYy1udW1iZXI+OTwvcmVjLW51bWJl
cj48Zm9yZWlnbi1rZXlzPjxrZXkgYXBwPSJFTiIgZGItaWQ9InR4eHZlNXgwc3Qyc3IzZTB0ZDR2
MHhwNDIwYWR0Mjk5MGRhZiIgdGltZXN0YW1wPSIxNjQ4NTYxNzg0Ij45PC9rZXk+PC9mb3JlaWdu
LWtleXM+PHJlZi10eXBlIG5hbWU9IkpvdXJuYWwgQXJ0aWNsZSI+MTc8L3JlZi10eXBlPjxjb250
cmlidXRvcnM+PGF1dGhvcnM+PGF1dGhvcj5XYW5nLCBDLiBILjwvYXV0aG9yPjxhdXRob3I+TGks
IEMuIEguPC9hdXRob3I+PGF1dGhvcj5Ic2llaCwgUi48L2F1dGhvcj48YXV0aG9yPkZhbiwgQy4g
WS48L2F1dGhvcj48YXV0aG9yPkhzdSwgVC4gQy48L2F1dGhvcj48YXV0aG9yPkNoYW5nLCBXLiBD
LjwvYXV0aG9yPjxhdXRob3I+SHN1LCBXLiBULjwvYXV0aG9yPjxhdXRob3I+TGluLCBZLiBZLjwv
YXV0aG9yPjxhdXRob3I+TGVlLCBDLiBDLjwvYXV0aG9yPjwvYXV0aG9ycz48L2NvbnRyaWJ1dG9y
cz48YXV0aC1hZGRyZXNzPmEgRGVwYXJ0bWVudCBvZiBFbWVyZ2VuY3kgTWVkaWNpbmUgLCBOYXRp
b25hbCBUYWl3YW4gVW5pdmVyc2l0eSBIb3NwaXRhbCAsIFRhaXBlaSAsIFRhaXdhbi4mI3hEO2Ig
RGVwYXJ0bWVudCBvZiBFbWVyZ2VuY3kgTWVkaWNpbmUsIENvbGxlZ2Ugb2YgTWVkaWNpbmUgLCBO
YXRpb25hbCBUYWl3YW4gVW5pdmVyc2l0eSAsIFRhaXBlaSAsIFRhaXdhbi4mI3hEO2MgQ29sbGVn
ZSBvZiBNZWRpY2luZSAsIE5hdGlvbmFsIFRhaXdhbiBVbml2ZXJzaXR5ICwgVGFpcGVpICwgVGFp
d2FuLiYjeEQ7ZCBEZXBhcnRtZW50IG9mIE1lZGljaW5lICwgQWxiZXJ0IEVpbnN0ZWluIE1lZGlj
YWwgQ2VudGVyICwgUGhpbGFkZWxwaGlhICwgUEEgLCBVU0EuJiN4RDtlIERlcGFydG1lbnQgb2Yg
RXBpZGVtaW9sb2d5ICwgSGFydmFyZCBTY2hvb2wgb2YgUHVibGljIEhlYWx0aCAsIEJvc3RvbiAs
IE1BICwgVVNBLiYjeEQ7ZiBEZXBhcnRtZW50IG9mIFBoYXJtYWN5ICwgRS1EYSBob3NwaXRhbCAs
IEthb2hzaXVuZyAsIFRhaXdhbi48L2F1dGgtYWRkcmVzcz48dGl0bGVzPjx0aXRsZT5Qcm90b24g
cHVtcCBpbmhpYml0b3JzIHRoZXJhcHkgYW5kIHRoZSByaXNrIG9mIHBuZXVtb25pYTogYSBzeXN0
ZW1hdGljIHJldmlldyBhbmQgbWV0YS1hbmFseXNpcyBvZiByYW5kb21pemVkIGNvbnRyb2xsZWQg
dHJpYWxzIGFuZCBvYnNlcnZhdGlvbmFsIHN0dWRpZXM8L3RpdGxlPjxzZWNvbmRhcnktdGl0bGU+
RXhwZXJ0IE9waW4gRHJ1ZyBTYWY8L3NlY29uZGFyeS10aXRsZT48L3RpdGxlcz48cGVyaW9kaWNh
bD48ZnVsbC10aXRsZT5FeHBlcnQgT3BpbiBEcnVnIFNhZjwvZnVsbC10aXRsZT48L3BlcmlvZGlj
YWw+PHBhZ2VzPjE2My0xNzI8L3BhZ2VzPjx2b2x1bWU+MTg8L3ZvbHVtZT48bnVtYmVyPjM8L251
bWJlcj48ZWRpdGlvbj4yMDE5MDIyMjwvZWRpdGlvbj48a2V5d29yZHM+PGtleXdvcmQ+QW50aS1J
bmZsYW1tYXRvcnkgQWdlbnRzLCBOb24tU3Rlcm9pZGFsL2FkbWluaXN0cmF0aW9uICZhbXA7IGRv
c2FnZS9hZHZlcnNlIGVmZmVjdHM8L2tleXdvcmQ+PGtleXdvcmQ+RGF0YSBJbnRlcnByZXRhdGlv
biwgU3RhdGlzdGljYWw8L2tleXdvcmQ+PGtleXdvcmQ+SHVtYW5zPC9rZXl3b3JkPjxrZXl3b3Jk
PipNb2RlbHMsIFN0YXRpc3RpY2FsPC9rZXl3b3JkPjxrZXl3b3JkPlBuZXVtb25pYS8qZXBpZGVt
aW9sb2d5L2V0aW9sb2d5PC9rZXl3b3JkPjxrZXl3b3JkPlByb3RvbiBQdW1wIEluaGliaXRvcnMv
KmFkbWluaXN0cmF0aW9uICZhbXA7IGRvc2FnZS9hZHZlcnNlIGVmZmVjdHM8L2tleXdvcmQ+PGtl
eXdvcmQ+UHVibGljYXRpb24gQmlhczwva2V5d29yZD48a2V5d29yZD5SYW5kb21pemVkIENvbnRy
b2xsZWQgVHJpYWxzIGFzIFRvcGljPC9rZXl3b3JkPjxrZXl3b3JkPlJlc2VhcmNoIERlc2lnbjwv
a2V5d29yZD48a2V5d29yZD5NZXRhLWFuYWx5c2lzPC9rZXl3b3JkPjxrZXl3b3JkPnBuZXVtb25p
YTwva2V5d29yZD48a2V5d29yZD5wcm90b24gcHVtcCBpbmhpYml0b3JzPC9rZXl3b3JkPjxrZXl3
b3JkPnByb3RvcGF0aGljIGJpYXM8L2tleXdvcmQ+PC9rZXl3b3Jkcz48ZGF0ZXM+PHllYXI+MjAx
OTwveWVhcj48cHViLWRhdGVzPjxkYXRlPk1hcjwvZGF0ZT48L3B1Yi1kYXRlcz48L2RhdGVzPjxp
c2JuPjE0NzQtMDMzODwvaXNibj48YWNjZXNzaW9uLW51bT4zMDcwNDMwNjwvYWNjZXNzaW9uLW51
bT48dXJscz48L3VybHM+PGVsZWN0cm9uaWMtcmVzb3VyY2UtbnVtPjEwLjEwODAvMTQ3NDAzMzgu
MjAxOS4xNTc3ODIwPC9lbGVjdHJvbmljLXJlc291cmNlLW51bT48cmVtb3RlLWRhdGFiYXNlLXBy
b3ZpZGVyPk5MTTwvcmVtb3RlLWRhdGFiYXNlLXByb3ZpZGVyPjxsYW5ndWFnZT5lbmc8L2xhbmd1
YWdlPjwvcmVjb3JkPjwvQ2l0ZT48Q2l0ZT48QXV0aG9yPkFyZW5kc2U8L0F1dGhvcj48WWVhcj4y
MDE5PC9ZZWFyPjxSZWNOdW0+MTA8L1JlY051bT48cmVjb3JkPjxyZWMtbnVtYmVyPjEwPC9yZWMt
bnVtYmVyPjxmb3JlaWduLWtleXM+PGtleSBhcHA9IkVOIiBkYi1pZD0idHh4dmU1eDBzdDJzcjNl
MHRkNHYweHA0MjBhZHQyOTkwZGFmIiB0aW1lc3RhbXA9IjE2NDg1NjIwMTMiPjEwPC9rZXk+PC9m
b3JlaWduLWtleXM+PHJlZi10eXBlIG5hbWU9IkpvdXJuYWwgQXJ0aWNsZSI+MTc8L3JlZi10eXBl
Pjxjb250cmlidXRvcnM+PGF1dGhvcnM+PGF1dGhvcj5BcmVuZHNlLCBMLiBCLjwvYXV0aG9yPjxh
dXRob3I+RGFuc2VyLCBBLiBILiBKLjwvYXV0aG9yPjxhdXRob3I+UG9nbGl0c2NoLCBNLjwvYXV0
aG9yPjxhdXRob3I+VG91eXosIFIuIE0uPC9hdXRob3I+PGF1dGhvcj5CdXJuZXR0LCBKLiBDLiwg
SnIuPC9hdXRob3I+PGF1dGhvcj5MbG9yZW5zLUNvcnRlcywgQy48L2F1dGhvcj48YXV0aG9yPkVo
bGVycywgTS4gUi48L2F1dGhvcj48YXV0aG9yPlN0dXJyb2NrLCBFLiBELjwvYXV0aG9yPjwvYXV0
aG9ycz48L2NvbnRyaWJ1dG9ycz48YXV0aC1hZGRyZXNzPkRlcGFydG1lbnQgb2YgSW50ZWdyYXRp
dmUgQmlvbWVkaWNhbCBTY2llbmNlcywgSW5zdGl0dXRlIG9mIEluZmVjdGlvdXMgRGlzZWFzZSBh
bmQgTW9sZWN1bGFyIE1lZGljaW5lLCBVbml2ZXJzaXR5IG9mIENhcGUgVG93biwgU291dGggQWZy
aWNhIChMLkIuQS4sIEUuRC5TLik7IERpdmlzaW9uIG9mIFBoYXJtYWNvbG9neSwgRGVwYXJ0bWVu
dCBvZiBJbnRlcm5hbCBNZWRpY2luZSwgRXJhc211cyBNZWRpY2FsIENlbnRlciwgUm90dGVyZGFt
LCBUaGUgTmV0aGVybGFuZHMgKEEuSC5KLkQuKTsgQXR0b3F1YW50IERpYWdub3N0aWNzLCBWaWVu
bmEsIEF1c3RyaWEgKE0uUC4pOyBJbnN0aXR1dGUgb2YgQ2FyZGlvdmFzY3VsYXIgYW5kIE1lZGlj
YWwgU2NpZW5jZXMsIFVuaXZlcnNpdHkgb2YgR2xhc2dvdywgR2xhc2dvdywgVW5pdGVkIEtpbmdk
b20gKFIuTS5ULik7IERlcGFydG1lbnQgb2YgQ2FyZGlvdmFzY3VsYXIgTWVkaWNpbmUsIE1heW8g
Q2xpbmljLCBSb2NoZXN0ZXIsIE1pbm5lc290YSAoSi5DLkIuKTsgSW5zdGl0dXQgTmF0aW9uYWwg
ZGUgbGEgU2FudMOpIGV0IGRlIGxhIFJlY2hlcmNoZSBNw6lkaWNhbGUsIFBhcmlzLCBGcmFuY2Ug
KEMuTC4tQy4pOyBhbmQgQ2xpbmljYWwgVHJpYWxzIEdyb3VwLCBJbW11bmUgVG9sZXJhbmNlIE5l
dHdvcmssIFNhbiBGcmFuY2lzY28sIENhbGlmb3JuaWEgKE0uUi5FLikuJiN4RDtEZXBhcnRtZW50
IG9mIEludGVncmF0aXZlIEJpb21lZGljYWwgU2NpZW5jZXMsIEluc3RpdHV0ZSBvZiBJbmZlY3Rp
b3VzIERpc2Vhc2UgYW5kIE1vbGVjdWxhciBNZWRpY2luZSwgVW5pdmVyc2l0eSBvZiBDYXBlIFRv
d24sIFNvdXRoIEFmcmljYSAoTC5CLkEuLCBFLkQuUy4pOyBEaXZpc2lvbiBvZiBQaGFybWFjb2xv
Z3ksIERlcGFydG1lbnQgb2YgSW50ZXJuYWwgTWVkaWNpbmUsIEVyYXNtdXMgTWVkaWNhbCBDZW50
ZXIsIFJvdHRlcmRhbSwgVGhlIE5ldGhlcmxhbmRzIChBLkguSi5ELik7IEF0dG9xdWFudCBEaWFn
bm9zdGljcywgVmllbm5hLCBBdXN0cmlhIChNLlAuKTsgSW5zdGl0dXRlIG9mIENhcmRpb3Zhc2N1
bGFyIGFuZCBNZWRpY2FsIFNjaWVuY2VzLCBVbml2ZXJzaXR5IG9mIEdsYXNnb3csIEdsYXNnb3cs
IFVuaXRlZCBLaW5nZG9tIChSLk0uVC4pOyBEZXBhcnRtZW50IG9mIENhcmRpb3Zhc2N1bGFyIE1l
ZGljaW5lLCBNYXlvIENsaW5pYywgUm9jaGVzdGVyLCBNaW5uZXNvdGEgKEouQy5CLik7IEluc3Rp
dHV0IE5hdGlvbmFsIGRlIGxhIFNhbnTDqSBldCBkZSBsYSBSZWNoZXJjaGUgTcOpZGljYWxlLCBQ
YXJpcywgRnJhbmNlIChDLkwuLUMuKTsgYW5kIENsaW5pY2FsIFRyaWFscyBHcm91cCwgSW1tdW5l
IFRvbGVyYW5jZSBOZXR3b3JrLCBTYW4gRnJhbmNpc2NvLCBDYWxpZm9ybmlhIChNLlIuRS4pIGVk
d2FyZC5zdHVycm9ja0B1Y3QuYWMuemEuPC9hdXRoLWFkZHJlc3M+PHRpdGxlcz48dGl0bGU+Tm92
ZWwgVGhlcmFwZXV0aWMgQXBwcm9hY2hlcyBUYXJnZXRpbmcgdGhlIFJlbmluLUFuZ2lvdGVuc2lu
IFN5c3RlbSBhbmQgQXNzb2NpYXRlZCBQZXB0aWRlcyBpbiBIeXBlcnRlbnNpb24gYW5kIEhlYXJ0
IEZhaWx1cmU8L3RpdGxlPjxzZWNvbmRhcnktdGl0bGU+UGhhcm1hY29sIFJldjwvc2Vjb25kYXJ5
LXRpdGxlPjwvdGl0bGVzPjxwZXJpb2RpY2FsPjxmdWxsLXRpdGxlPlBoYXJtYWNvbCBSZXY8L2Z1
bGwtdGl0bGU+PC9wZXJpb2RpY2FsPjxwYWdlcz41MzktNTcwPC9wYWdlcz48dm9sdW1lPjcxPC92
b2x1bWU+PG51bWJlcj40PC9udW1iZXI+PGtleXdvcmRzPjxrZXl3b3JkPkFuZ2lvdGVuc2luIElJ
IFR5cGUgMSBSZWNlcHRvciBCbG9ja2Vycy8qcGhhcm1hY29sb2d5L3RoZXJhcGV1dGljIHVzZTwv
a2V5d29yZD48a2V5d29yZD5Bbmdpb3RlbnNpbi1Db252ZXJ0aW5nIEVuenltZSBJbmhpYml0b3Jz
LypwaGFybWFjb2xvZ3kvdGhlcmFwZXV0aWMgdXNlPC9rZXl3b3JkPjxrZXl3b3JkPkFuaW1hbHM8
L2tleXdvcmQ+PGtleXdvcmQ+Qmxvb2QgUHJlc3N1cmUvZHJ1ZyBlZmZlY3RzL3BoeXNpb2xvZ3k8
L2tleXdvcmQ+PGtleXdvcmQ+SGVhcnQgRmFpbHVyZS8qZHJ1ZyB0aGVyYXB5L3BoeXNpb3BhdGhv
bG9neTwva2V5d29yZD48a2V5d29yZD5IdW1hbnM8L2tleXdvcmQ+PGtleXdvcmQ+SHlwZXJ0ZW5z
aW9uLypkcnVnIHRoZXJhcHkvcGh5c2lvcGF0aG9sb2d5PC9rZXl3b3JkPjxrZXl3b3JkPk1vbGVj
dWxhciBUYXJnZXRlZCBUaGVyYXB5PC9rZXl3b3JkPjxrZXl3b3JkPlJlbmluLUFuZ2lvdGVuc2lu
IFN5c3RlbS8qZHJ1ZyBlZmZlY3RzPC9rZXl3b3JkPjxrZXl3b3JkPlNtYWxsIE1vbGVjdWxlIExp
YnJhcmllcy8qcGhhcm1hY29sb2d5PC9rZXl3b3JkPjwva2V5d29yZHM+PGRhdGVzPjx5ZWFyPjIw
MTk8L3llYXI+PHB1Yi1kYXRlcz48ZGF0ZT5PY3Q8L2RhdGU+PC9wdWItZGF0ZXM+PC9kYXRlcz48
aXNibj4wMDMxLTY5OTcgKFByaW50KSYjeEQ7MDAzMS02OTk3PC9pc2JuPjxhY2Nlc3Npb24tbnVt
PjMxNTM3NzUwPC9hY2Nlc3Npb24tbnVtPjx1cmxzPjwvdXJscz48Y3VzdG9tMj5QTUM2NzgyMDIz
PC9jdXN0b20yPjxlbGVjdHJvbmljLXJlc291cmNlLW51bT4xMC4xMTI0L3ByLjExOC4wMTcxMjk8
L2VsZWN0cm9uaWMtcmVzb3VyY2UtbnVtPjxyZW1vdGUtZGF0YWJhc2UtcHJvdmlkZXI+TkxNPC9y
ZW1vdGUtZGF0YWJhc2UtcHJvdmlkZXI+PGxhbmd1YWdlPmVuZzwvbGFuZ3VhZ2U+PC9yZWNvcmQ+
PC9DaXRlPjwvRW5kTm90ZT4A
</w:fldData>
        </w:fldChar>
      </w:r>
      <w:r w:rsidRPr="00AC2576">
        <w:rPr>
          <w:rFonts w:asciiTheme="majorBidi" w:hAnsiTheme="majorBidi" w:cstheme="majorBidi"/>
          <w:sz w:val="20"/>
          <w:szCs w:val="20"/>
        </w:rPr>
        <w:instrText xml:space="preserve"> ADDIN EN.CITE </w:instrText>
      </w:r>
      <w:r w:rsidRPr="00AC2576">
        <w:rPr>
          <w:rFonts w:asciiTheme="majorBidi" w:hAnsiTheme="majorBidi" w:cstheme="majorBidi"/>
          <w:sz w:val="20"/>
          <w:szCs w:val="20"/>
        </w:rPr>
        <w:fldChar w:fldCharType="begin">
          <w:fldData xml:space="preserve">PEVuZE5vdGU+PENpdGU+PEF1dGhvcj5XYW5nPC9BdXRob3I+PFllYXI+MjAxOTwvWWVhcj48UmVj
TnVtPjk8L1JlY051bT48RGlzcGxheVRleHQ+KEFyZW5kc2UgZXQgYWwuLCAyMDE5OyBXYW5nIGV0
IGFsLiwgMjAxOSk8L0Rpc3BsYXlUZXh0PjxyZWNvcmQ+PHJlYy1udW1iZXI+OTwvcmVjLW51bWJl
cj48Zm9yZWlnbi1rZXlzPjxrZXkgYXBwPSJFTiIgZGItaWQ9InR4eHZlNXgwc3Qyc3IzZTB0ZDR2
MHhwNDIwYWR0Mjk5MGRhZiIgdGltZXN0YW1wPSIxNjQ4NTYxNzg0Ij45PC9rZXk+PC9mb3JlaWdu
LWtleXM+PHJlZi10eXBlIG5hbWU9IkpvdXJuYWwgQXJ0aWNsZSI+MTc8L3JlZi10eXBlPjxjb250
cmlidXRvcnM+PGF1dGhvcnM+PGF1dGhvcj5XYW5nLCBDLiBILjwvYXV0aG9yPjxhdXRob3I+TGks
IEMuIEguPC9hdXRob3I+PGF1dGhvcj5Ic2llaCwgUi48L2F1dGhvcj48YXV0aG9yPkZhbiwgQy4g
WS48L2F1dGhvcj48YXV0aG9yPkhzdSwgVC4gQy48L2F1dGhvcj48YXV0aG9yPkNoYW5nLCBXLiBD
LjwvYXV0aG9yPjxhdXRob3I+SHN1LCBXLiBULjwvYXV0aG9yPjxhdXRob3I+TGluLCBZLiBZLjwv
YXV0aG9yPjxhdXRob3I+TGVlLCBDLiBDLjwvYXV0aG9yPjwvYXV0aG9ycz48L2NvbnRyaWJ1dG9y
cz48YXV0aC1hZGRyZXNzPmEgRGVwYXJ0bWVudCBvZiBFbWVyZ2VuY3kgTWVkaWNpbmUgLCBOYXRp
b25hbCBUYWl3YW4gVW5pdmVyc2l0eSBIb3NwaXRhbCAsIFRhaXBlaSAsIFRhaXdhbi4mI3hEO2Ig
RGVwYXJ0bWVudCBvZiBFbWVyZ2VuY3kgTWVkaWNpbmUsIENvbGxlZ2Ugb2YgTWVkaWNpbmUgLCBO
YXRpb25hbCBUYWl3YW4gVW5pdmVyc2l0eSAsIFRhaXBlaSAsIFRhaXdhbi4mI3hEO2MgQ29sbGVn
ZSBvZiBNZWRpY2luZSAsIE5hdGlvbmFsIFRhaXdhbiBVbml2ZXJzaXR5ICwgVGFpcGVpICwgVGFp
d2FuLiYjeEQ7ZCBEZXBhcnRtZW50IG9mIE1lZGljaW5lICwgQWxiZXJ0IEVpbnN0ZWluIE1lZGlj
YWwgQ2VudGVyICwgUGhpbGFkZWxwaGlhICwgUEEgLCBVU0EuJiN4RDtlIERlcGFydG1lbnQgb2Yg
RXBpZGVtaW9sb2d5ICwgSGFydmFyZCBTY2hvb2wgb2YgUHVibGljIEhlYWx0aCAsIEJvc3RvbiAs
IE1BICwgVVNBLiYjeEQ7ZiBEZXBhcnRtZW50IG9mIFBoYXJtYWN5ICwgRS1EYSBob3NwaXRhbCAs
IEthb2hzaXVuZyAsIFRhaXdhbi48L2F1dGgtYWRkcmVzcz48dGl0bGVzPjx0aXRsZT5Qcm90b24g
cHVtcCBpbmhpYml0b3JzIHRoZXJhcHkgYW5kIHRoZSByaXNrIG9mIHBuZXVtb25pYTogYSBzeXN0
ZW1hdGljIHJldmlldyBhbmQgbWV0YS1hbmFseXNpcyBvZiByYW5kb21pemVkIGNvbnRyb2xsZWQg
dHJpYWxzIGFuZCBvYnNlcnZhdGlvbmFsIHN0dWRpZXM8L3RpdGxlPjxzZWNvbmRhcnktdGl0bGU+
RXhwZXJ0IE9waW4gRHJ1ZyBTYWY8L3NlY29uZGFyeS10aXRsZT48L3RpdGxlcz48cGVyaW9kaWNh
bD48ZnVsbC10aXRsZT5FeHBlcnQgT3BpbiBEcnVnIFNhZjwvZnVsbC10aXRsZT48L3BlcmlvZGlj
YWw+PHBhZ2VzPjE2My0xNzI8L3BhZ2VzPjx2b2x1bWU+MTg8L3ZvbHVtZT48bnVtYmVyPjM8L251
bWJlcj48ZWRpdGlvbj4yMDE5MDIyMjwvZWRpdGlvbj48a2V5d29yZHM+PGtleXdvcmQ+QW50aS1J
bmZsYW1tYXRvcnkgQWdlbnRzLCBOb24tU3Rlcm9pZGFsL2FkbWluaXN0cmF0aW9uICZhbXA7IGRv
c2FnZS9hZHZlcnNlIGVmZmVjdHM8L2tleXdvcmQ+PGtleXdvcmQ+RGF0YSBJbnRlcnByZXRhdGlv
biwgU3RhdGlzdGljYWw8L2tleXdvcmQ+PGtleXdvcmQ+SHVtYW5zPC9rZXl3b3JkPjxrZXl3b3Jk
PipNb2RlbHMsIFN0YXRpc3RpY2FsPC9rZXl3b3JkPjxrZXl3b3JkPlBuZXVtb25pYS8qZXBpZGVt
aW9sb2d5L2V0aW9sb2d5PC9rZXl3b3JkPjxrZXl3b3JkPlByb3RvbiBQdW1wIEluaGliaXRvcnMv
KmFkbWluaXN0cmF0aW9uICZhbXA7IGRvc2FnZS9hZHZlcnNlIGVmZmVjdHM8L2tleXdvcmQ+PGtl
eXdvcmQ+UHVibGljYXRpb24gQmlhczwva2V5d29yZD48a2V5d29yZD5SYW5kb21pemVkIENvbnRy
b2xsZWQgVHJpYWxzIGFzIFRvcGljPC9rZXl3b3JkPjxrZXl3b3JkPlJlc2VhcmNoIERlc2lnbjwv
a2V5d29yZD48a2V5d29yZD5NZXRhLWFuYWx5c2lzPC9rZXl3b3JkPjxrZXl3b3JkPnBuZXVtb25p
YTwva2V5d29yZD48a2V5d29yZD5wcm90b24gcHVtcCBpbmhpYml0b3JzPC9rZXl3b3JkPjxrZXl3
b3JkPnByb3RvcGF0aGljIGJpYXM8L2tleXdvcmQ+PC9rZXl3b3Jkcz48ZGF0ZXM+PHllYXI+MjAx
OTwveWVhcj48cHViLWRhdGVzPjxkYXRlPk1hcjwvZGF0ZT48L3B1Yi1kYXRlcz48L2RhdGVzPjxp
c2JuPjE0NzQtMDMzODwvaXNibj48YWNjZXNzaW9uLW51bT4zMDcwNDMwNjwvYWNjZXNzaW9uLW51
bT48dXJscz48L3VybHM+PGVsZWN0cm9uaWMtcmVzb3VyY2UtbnVtPjEwLjEwODAvMTQ3NDAzMzgu
MjAxOS4xNTc3ODIwPC9lbGVjdHJvbmljLXJlc291cmNlLW51bT48cmVtb3RlLWRhdGFiYXNlLXBy
b3ZpZGVyPk5MTTwvcmVtb3RlLWRhdGFiYXNlLXByb3ZpZGVyPjxsYW5ndWFnZT5lbmc8L2xhbmd1
YWdlPjwvcmVjb3JkPjwvQ2l0ZT48Q2l0ZT48QXV0aG9yPkFyZW5kc2U8L0F1dGhvcj48WWVhcj4y
MDE5PC9ZZWFyPjxSZWNOdW0+MTA8L1JlY051bT48cmVjb3JkPjxyZWMtbnVtYmVyPjEwPC9yZWMt
bnVtYmVyPjxmb3JlaWduLWtleXM+PGtleSBhcHA9IkVOIiBkYi1pZD0idHh4dmU1eDBzdDJzcjNl
MHRkNHYweHA0MjBhZHQyOTkwZGFmIiB0aW1lc3RhbXA9IjE2NDg1NjIwMTMiPjEwPC9rZXk+PC9m
b3JlaWduLWtleXM+PHJlZi10eXBlIG5hbWU9IkpvdXJuYWwgQXJ0aWNsZSI+MTc8L3JlZi10eXBl
Pjxjb250cmlidXRvcnM+PGF1dGhvcnM+PGF1dGhvcj5BcmVuZHNlLCBMLiBCLjwvYXV0aG9yPjxh
dXRob3I+RGFuc2VyLCBBLiBILiBKLjwvYXV0aG9yPjxhdXRob3I+UG9nbGl0c2NoLCBNLjwvYXV0
aG9yPjxhdXRob3I+VG91eXosIFIuIE0uPC9hdXRob3I+PGF1dGhvcj5CdXJuZXR0LCBKLiBDLiwg
SnIuPC9hdXRob3I+PGF1dGhvcj5MbG9yZW5zLUNvcnRlcywgQy48L2F1dGhvcj48YXV0aG9yPkVo
bGVycywgTS4gUi48L2F1dGhvcj48YXV0aG9yPlN0dXJyb2NrLCBFLiBELjwvYXV0aG9yPjwvYXV0
aG9ycz48L2NvbnRyaWJ1dG9ycz48YXV0aC1hZGRyZXNzPkRlcGFydG1lbnQgb2YgSW50ZWdyYXRp
dmUgQmlvbWVkaWNhbCBTY2llbmNlcywgSW5zdGl0dXRlIG9mIEluZmVjdGlvdXMgRGlzZWFzZSBh
bmQgTW9sZWN1bGFyIE1lZGljaW5lLCBVbml2ZXJzaXR5IG9mIENhcGUgVG93biwgU291dGggQWZy
aWNhIChMLkIuQS4sIEUuRC5TLik7IERpdmlzaW9uIG9mIFBoYXJtYWNvbG9neSwgRGVwYXJ0bWVu
dCBvZiBJbnRlcm5hbCBNZWRpY2luZSwgRXJhc211cyBNZWRpY2FsIENlbnRlciwgUm90dGVyZGFt
LCBUaGUgTmV0aGVybGFuZHMgKEEuSC5KLkQuKTsgQXR0b3F1YW50IERpYWdub3N0aWNzLCBWaWVu
bmEsIEF1c3RyaWEgKE0uUC4pOyBJbnN0aXR1dGUgb2YgQ2FyZGlvdmFzY3VsYXIgYW5kIE1lZGlj
YWwgU2NpZW5jZXMsIFVuaXZlcnNpdHkgb2YgR2xhc2dvdywgR2xhc2dvdywgVW5pdGVkIEtpbmdk
b20gKFIuTS5ULik7IERlcGFydG1lbnQgb2YgQ2FyZGlvdmFzY3VsYXIgTWVkaWNpbmUsIE1heW8g
Q2xpbmljLCBSb2NoZXN0ZXIsIE1pbm5lc290YSAoSi5DLkIuKTsgSW5zdGl0dXQgTmF0aW9uYWwg
ZGUgbGEgU2FudMOpIGV0IGRlIGxhIFJlY2hlcmNoZSBNw6lkaWNhbGUsIFBhcmlzLCBGcmFuY2Ug
KEMuTC4tQy4pOyBhbmQgQ2xpbmljYWwgVHJpYWxzIEdyb3VwLCBJbW11bmUgVG9sZXJhbmNlIE5l
dHdvcmssIFNhbiBGcmFuY2lzY28sIENhbGlmb3JuaWEgKE0uUi5FLikuJiN4RDtEZXBhcnRtZW50
IG9mIEludGVncmF0aXZlIEJpb21lZGljYWwgU2NpZW5jZXMsIEluc3RpdHV0ZSBvZiBJbmZlY3Rp
b3VzIERpc2Vhc2UgYW5kIE1vbGVjdWxhciBNZWRpY2luZSwgVW5pdmVyc2l0eSBvZiBDYXBlIFRv
d24sIFNvdXRoIEFmcmljYSAoTC5CLkEuLCBFLkQuUy4pOyBEaXZpc2lvbiBvZiBQaGFybWFjb2xv
Z3ksIERlcGFydG1lbnQgb2YgSW50ZXJuYWwgTWVkaWNpbmUsIEVyYXNtdXMgTWVkaWNhbCBDZW50
ZXIsIFJvdHRlcmRhbSwgVGhlIE5ldGhlcmxhbmRzIChBLkguSi5ELik7IEF0dG9xdWFudCBEaWFn
bm9zdGljcywgVmllbm5hLCBBdXN0cmlhIChNLlAuKTsgSW5zdGl0dXRlIG9mIENhcmRpb3Zhc2N1
bGFyIGFuZCBNZWRpY2FsIFNjaWVuY2VzLCBVbml2ZXJzaXR5IG9mIEdsYXNnb3csIEdsYXNnb3cs
IFVuaXRlZCBLaW5nZG9tIChSLk0uVC4pOyBEZXBhcnRtZW50IG9mIENhcmRpb3Zhc2N1bGFyIE1l
ZGljaW5lLCBNYXlvIENsaW5pYywgUm9jaGVzdGVyLCBNaW5uZXNvdGEgKEouQy5CLik7IEluc3Rp
dHV0IE5hdGlvbmFsIGRlIGxhIFNhbnTDqSBldCBkZSBsYSBSZWNoZXJjaGUgTcOpZGljYWxlLCBQ
YXJpcywgRnJhbmNlIChDLkwuLUMuKTsgYW5kIENsaW5pY2FsIFRyaWFscyBHcm91cCwgSW1tdW5l
IFRvbGVyYW5jZSBOZXR3b3JrLCBTYW4gRnJhbmNpc2NvLCBDYWxpZm9ybmlhIChNLlIuRS4pIGVk
d2FyZC5zdHVycm9ja0B1Y3QuYWMuemEuPC9hdXRoLWFkZHJlc3M+PHRpdGxlcz48dGl0bGU+Tm92
ZWwgVGhlcmFwZXV0aWMgQXBwcm9hY2hlcyBUYXJnZXRpbmcgdGhlIFJlbmluLUFuZ2lvdGVuc2lu
IFN5c3RlbSBhbmQgQXNzb2NpYXRlZCBQZXB0aWRlcyBpbiBIeXBlcnRlbnNpb24gYW5kIEhlYXJ0
IEZhaWx1cmU8L3RpdGxlPjxzZWNvbmRhcnktdGl0bGU+UGhhcm1hY29sIFJldjwvc2Vjb25kYXJ5
LXRpdGxlPjwvdGl0bGVzPjxwZXJpb2RpY2FsPjxmdWxsLXRpdGxlPlBoYXJtYWNvbCBSZXY8L2Z1
bGwtdGl0bGU+PC9wZXJpb2RpY2FsPjxwYWdlcz41MzktNTcwPC9wYWdlcz48dm9sdW1lPjcxPC92
b2x1bWU+PG51bWJlcj40PC9udW1iZXI+PGtleXdvcmRzPjxrZXl3b3JkPkFuZ2lvdGVuc2luIElJ
IFR5cGUgMSBSZWNlcHRvciBCbG9ja2Vycy8qcGhhcm1hY29sb2d5L3RoZXJhcGV1dGljIHVzZTwv
a2V5d29yZD48a2V5d29yZD5Bbmdpb3RlbnNpbi1Db252ZXJ0aW5nIEVuenltZSBJbmhpYml0b3Jz
LypwaGFybWFjb2xvZ3kvdGhlcmFwZXV0aWMgdXNlPC9rZXl3b3JkPjxrZXl3b3JkPkFuaW1hbHM8
L2tleXdvcmQ+PGtleXdvcmQ+Qmxvb2QgUHJlc3N1cmUvZHJ1ZyBlZmZlY3RzL3BoeXNpb2xvZ3k8
L2tleXdvcmQ+PGtleXdvcmQ+SGVhcnQgRmFpbHVyZS8qZHJ1ZyB0aGVyYXB5L3BoeXNpb3BhdGhv
bG9neTwva2V5d29yZD48a2V5d29yZD5IdW1hbnM8L2tleXdvcmQ+PGtleXdvcmQ+SHlwZXJ0ZW5z
aW9uLypkcnVnIHRoZXJhcHkvcGh5c2lvcGF0aG9sb2d5PC9rZXl3b3JkPjxrZXl3b3JkPk1vbGVj
dWxhciBUYXJnZXRlZCBUaGVyYXB5PC9rZXl3b3JkPjxrZXl3b3JkPlJlbmluLUFuZ2lvdGVuc2lu
IFN5c3RlbS8qZHJ1ZyBlZmZlY3RzPC9rZXl3b3JkPjxrZXl3b3JkPlNtYWxsIE1vbGVjdWxlIExp
YnJhcmllcy8qcGhhcm1hY29sb2d5PC9rZXl3b3JkPjwva2V5d29yZHM+PGRhdGVzPjx5ZWFyPjIw
MTk8L3llYXI+PHB1Yi1kYXRlcz48ZGF0ZT5PY3Q8L2RhdGU+PC9wdWItZGF0ZXM+PC9kYXRlcz48
aXNibj4wMDMxLTY5OTcgKFByaW50KSYjeEQ7MDAzMS02OTk3PC9pc2JuPjxhY2Nlc3Npb24tbnVt
PjMxNTM3NzUwPC9hY2Nlc3Npb24tbnVtPjx1cmxzPjwvdXJscz48Y3VzdG9tMj5QTUM2NzgyMDIz
PC9jdXN0b20yPjxlbGVjdHJvbmljLXJlc291cmNlLW51bT4xMC4xMTI0L3ByLjExOC4wMTcxMjk8
L2VsZWN0cm9uaWMtcmVzb3VyY2UtbnVtPjxyZW1vdGUtZGF0YWJhc2UtcHJvdmlkZXI+TkxNPC9y
ZW1vdGUtZGF0YWJhc2UtcHJvdmlkZXI+PGxhbmd1YWdlPmVuZzwvbGFuZ3VhZ2U+PC9yZWNvcmQ+
PC9DaXRlPjwvRW5kTm90ZT4A
</w:fldData>
        </w:fldChar>
      </w:r>
      <w:r w:rsidRPr="00AC2576">
        <w:rPr>
          <w:rFonts w:asciiTheme="majorBidi" w:hAnsiTheme="majorBidi" w:cstheme="majorBidi"/>
          <w:sz w:val="20"/>
          <w:szCs w:val="20"/>
        </w:rPr>
        <w:instrText xml:space="preserve"> ADDIN EN.CITE.DATA </w:instrText>
      </w:r>
      <w:r w:rsidRPr="00AC2576">
        <w:rPr>
          <w:rFonts w:asciiTheme="majorBidi" w:hAnsiTheme="majorBidi" w:cstheme="majorBidi"/>
          <w:sz w:val="20"/>
          <w:szCs w:val="20"/>
        </w:rPr>
      </w:r>
      <w:r w:rsidRPr="00AC2576">
        <w:rPr>
          <w:rFonts w:asciiTheme="majorBidi" w:hAnsiTheme="majorBidi" w:cstheme="majorBidi"/>
          <w:sz w:val="20"/>
          <w:szCs w:val="20"/>
        </w:rPr>
        <w:fldChar w:fldCharType="end"/>
      </w:r>
      <w:r w:rsidRPr="00AC2576">
        <w:rPr>
          <w:rFonts w:asciiTheme="majorBidi" w:hAnsiTheme="majorBidi" w:cstheme="majorBidi"/>
          <w:sz w:val="20"/>
          <w:szCs w:val="20"/>
        </w:rPr>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Arendse et al., 2019; Wang et al., 2019)</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w:t>
      </w:r>
      <w:r w:rsidR="004A0FBC">
        <w:rPr>
          <w:rFonts w:asciiTheme="majorBidi" w:hAnsiTheme="majorBidi" w:cstheme="majorBidi"/>
          <w:sz w:val="20"/>
          <w:szCs w:val="20"/>
        </w:rPr>
        <w:t xml:space="preserve"> </w:t>
      </w:r>
      <w:r w:rsidRPr="00AC2576">
        <w:rPr>
          <w:rFonts w:asciiTheme="majorBidi" w:hAnsiTheme="majorBidi" w:cstheme="majorBidi"/>
          <w:sz w:val="20"/>
          <w:szCs w:val="20"/>
        </w:rPr>
        <w:t xml:space="preserve">This implies that not only the respiratory tract but also the GI tract may be </w:t>
      </w:r>
      <w:r w:rsidR="00B65492">
        <w:rPr>
          <w:rFonts w:asciiTheme="majorBidi" w:hAnsiTheme="majorBidi" w:cstheme="majorBidi"/>
          <w:sz w:val="20"/>
          <w:szCs w:val="20"/>
        </w:rPr>
        <w:t xml:space="preserve">the </w:t>
      </w:r>
      <w:r w:rsidRPr="00AC2576">
        <w:rPr>
          <w:rFonts w:asciiTheme="majorBidi" w:hAnsiTheme="majorBidi" w:cstheme="majorBidi"/>
          <w:sz w:val="20"/>
          <w:szCs w:val="20"/>
        </w:rPr>
        <w:t xml:space="preserve">point of viral entry in the human body </w:t>
      </w:r>
      <w:r w:rsidRPr="00AC2576">
        <w:rPr>
          <w:rFonts w:asciiTheme="majorBidi" w:hAnsiTheme="majorBidi" w:cstheme="majorBidi"/>
          <w:sz w:val="20"/>
          <w:szCs w:val="20"/>
        </w:rPr>
        <w:fldChar w:fldCharType="begin">
          <w:fldData xml:space="preserve">PEVuZE5vdGU+PENpdGU+PEF1dGhvcj5XYW5nPC9BdXRob3I+PFllYXI+MjAxOTwvWWVhcj48UmVj
TnVtPjk8L1JlY051bT48RGlzcGxheVRleHQ+KEVmZmVuYmVyZ2VyIGV0IGFsLiwgMjAyMDsgV2Fu
ZyBldCBhbC4sIDIwMTkpPC9EaXNwbGF5VGV4dD48cmVjb3JkPjxyZWMtbnVtYmVyPjk8L3JlYy1u
dW1iZXI+PGZvcmVpZ24ta2V5cz48a2V5IGFwcD0iRU4iIGRiLWlkPSJ0eHh2ZTV4MHN0MnNyM2Uw
dGQ0djB4cDQyMGFkdDI5OTBkYWYiIHRpbWVzdGFtcD0iMTY0ODU2MTc4NCI+OTwva2V5PjwvZm9y
ZWlnbi1rZXlzPjxyZWYtdHlwZSBuYW1lPSJKb3VybmFsIEFydGljbGUiPjE3PC9yZWYtdHlwZT48
Y29udHJpYnV0b3JzPjxhdXRob3JzPjxhdXRob3I+V2FuZywgQy4gSC48L2F1dGhvcj48YXV0aG9y
PkxpLCBDLiBILjwvYXV0aG9yPjxhdXRob3I+SHNpZWgsIFIuPC9hdXRob3I+PGF1dGhvcj5GYW4s
IEMuIFkuPC9hdXRob3I+PGF1dGhvcj5Ic3UsIFQuIEMuPC9hdXRob3I+PGF1dGhvcj5DaGFuZywg
Vy4gQy48L2F1dGhvcj48YXV0aG9yPkhzdSwgVy4gVC48L2F1dGhvcj48YXV0aG9yPkxpbiwgWS4g
WS48L2F1dGhvcj48YXV0aG9yPkxlZSwgQy4gQy48L2F1dGhvcj48L2F1dGhvcnM+PC9jb250cmli
dXRvcnM+PGF1dGgtYWRkcmVzcz5hIERlcGFydG1lbnQgb2YgRW1lcmdlbmN5IE1lZGljaW5lICwg
TmF0aW9uYWwgVGFpd2FuIFVuaXZlcnNpdHkgSG9zcGl0YWwgLCBUYWlwZWkgLCBUYWl3YW4uJiN4
RDtiIERlcGFydG1lbnQgb2YgRW1lcmdlbmN5IE1lZGljaW5lLCBDb2xsZWdlIG9mIE1lZGljaW5l
ICwgTmF0aW9uYWwgVGFpd2FuIFVuaXZlcnNpdHkgLCBUYWlwZWkgLCBUYWl3YW4uJiN4RDtjIENv
bGxlZ2Ugb2YgTWVkaWNpbmUgLCBOYXRpb25hbCBUYWl3YW4gVW5pdmVyc2l0eSAsIFRhaXBlaSAs
IFRhaXdhbi4mI3hEO2QgRGVwYXJ0bWVudCBvZiBNZWRpY2luZSAsIEFsYmVydCBFaW5zdGVpbiBN
ZWRpY2FsIENlbnRlciAsIFBoaWxhZGVscGhpYSAsIFBBICwgVVNBLiYjeEQ7ZSBEZXBhcnRtZW50
IG9mIEVwaWRlbWlvbG9neSAsIEhhcnZhcmQgU2Nob29sIG9mIFB1YmxpYyBIZWFsdGggLCBCb3N0
b24gLCBNQSAsIFVTQS4mI3hEO2YgRGVwYXJ0bWVudCBvZiBQaGFybWFjeSAsIEUtRGEgaG9zcGl0
YWwgLCBLYW9oc2l1bmcgLCBUYWl3YW4uPC9hdXRoLWFkZHJlc3M+PHRpdGxlcz48dGl0bGU+UHJv
dG9uIHB1bXAgaW5oaWJpdG9ycyB0aGVyYXB5IGFuZCB0aGUgcmlzayBvZiBwbmV1bW9uaWE6IGEg
c3lzdGVtYXRpYyByZXZpZXcgYW5kIG1ldGEtYW5hbHlzaXMgb2YgcmFuZG9taXplZCBjb250cm9s
bGVkIHRyaWFscyBhbmQgb2JzZXJ2YXRpb25hbCBzdHVkaWVzPC90aXRsZT48c2Vjb25kYXJ5LXRp
dGxlPkV4cGVydCBPcGluIERydWcgU2FmPC9zZWNvbmRhcnktdGl0bGU+PC90aXRsZXM+PHBlcmlv
ZGljYWw+PGZ1bGwtdGl0bGU+RXhwZXJ0IE9waW4gRHJ1ZyBTYWY8L2Z1bGwtdGl0bGU+PC9wZXJp
b2RpY2FsPjxwYWdlcz4xNjMtMTcyPC9wYWdlcz48dm9sdW1lPjE4PC92b2x1bWU+PG51bWJlcj4z
PC9udW1iZXI+PGVkaXRpb24+MjAxOTAyMjI8L2VkaXRpb24+PGtleXdvcmRzPjxrZXl3b3JkPkFu
dGktSW5mbGFtbWF0b3J5IEFnZW50cywgTm9uLVN0ZXJvaWRhbC9hZG1pbmlzdHJhdGlvbiAmYW1w
OyBkb3NhZ2UvYWR2ZXJzZSBlZmZlY3RzPC9rZXl3b3JkPjxrZXl3b3JkPkRhdGEgSW50ZXJwcmV0
YXRpb24sIFN0YXRpc3RpY2FsPC9rZXl3b3JkPjxrZXl3b3JkPkh1bWFuczwva2V5d29yZD48a2V5
d29yZD4qTW9kZWxzLCBTdGF0aXN0aWNhbDwva2V5d29yZD48a2V5d29yZD5QbmV1bW9uaWEvKmVw
aWRlbWlvbG9neS9ldGlvbG9neTwva2V5d29yZD48a2V5d29yZD5Qcm90b24gUHVtcCBJbmhpYml0
b3JzLyphZG1pbmlzdHJhdGlvbiAmYW1wOyBkb3NhZ2UvYWR2ZXJzZSBlZmZlY3RzPC9rZXl3b3Jk
PjxrZXl3b3JkPlB1YmxpY2F0aW9uIEJpYXM8L2tleXdvcmQ+PGtleXdvcmQ+UmFuZG9taXplZCBD
b250cm9sbGVkIFRyaWFscyBhcyBUb3BpYzwva2V5d29yZD48a2V5d29yZD5SZXNlYXJjaCBEZXNp
Z248L2tleXdvcmQ+PGtleXdvcmQ+TWV0YS1hbmFseXNpczwva2V5d29yZD48a2V5d29yZD5wbmV1
bW9uaWE8L2tleXdvcmQ+PGtleXdvcmQ+cHJvdG9uIHB1bXAgaW5oaWJpdG9yczwva2V5d29yZD48
a2V5d29yZD5wcm90b3BhdGhpYyBiaWFzPC9rZXl3b3JkPjwva2V5d29yZHM+PGRhdGVzPjx5ZWFy
PjIwMTk8L3llYXI+PHB1Yi1kYXRlcz48ZGF0ZT5NYXI8L2RhdGU+PC9wdWItZGF0ZXM+PC9kYXRl
cz48aXNibj4xNDc0LTAzMzg8L2lzYm4+PGFjY2Vzc2lvbi1udW0+MzA3MDQzMDY8L2FjY2Vzc2lv
bi1udW0+PHVybHM+PC91cmxzPjxlbGVjdHJvbmljLXJlc291cmNlLW51bT4xMC4xMDgwLzE0NzQw
MzM4LjIwMTkuMTU3NzgyMDwvZWxlY3Ryb25pYy1yZXNvdXJjZS1udW0+PHJlbW90ZS1kYXRhYmFz
ZS1wcm92aWRlcj5OTE08L3JlbW90ZS1kYXRhYmFzZS1wcm92aWRlcj48bGFuZ3VhZ2U+ZW5nPC9s
YW5ndWFnZT48L3JlY29yZD48L0NpdGU+PENpdGU+PEF1dGhvcj5FZmZlbmJlcmdlcjwvQXV0aG9y
PjxZZWFyPjIwMjA8L1llYXI+PFJlY051bT4xPC9SZWNOdW0+PHJlY29yZD48cmVjLW51bWJlcj4x
PC9yZWMtbnVtYmVyPjxmb3JlaWduLWtleXM+PGtleSBhcHA9IkVOIiBkYi1pZD0ic2RlYXBkZXJ0
ZDUyeHFlejB0a3Z0dHAxMnQ1ZWF4dnphMGRmIiB0aW1lc3RhbXA9IjE2NDg1NjIzNjgiPjE8L2tl
eT48L2ZvcmVpZ24ta2V5cz48cmVmLXR5cGUgbmFtZT0iSm91cm5hbCBBcnRpY2xlIj4xNzwvcmVm
LXR5cGU+PGNvbnRyaWJ1dG9ycz48YXV0aG9ycz48YXV0aG9yPkVmZmVuYmVyZ2VyLCBNLjwvYXV0
aG9yPjxhdXRob3I+R3JhYmhlcnIsIEYuPC9hdXRob3I+PGF1dGhvcj5NYXlyLCBMLjwvYXV0aG9y
PjxhdXRob3I+U2Nod2FlcnpsZXIsIEouPC9hdXRob3I+PGF1dGhvcj5OYWlyeiwgTS48L2F1dGhv
cj48YXV0aG9yPlNlaWZlcnQsIE0uPC9hdXRob3I+PGF1dGhvcj5IaWxiZSwgUi48L2F1dGhvcj48
YXV0aG9yPlNlaXdhbGQsIFMuPC9hdXRob3I+PGF1dGhvcj5TY2hvbGwtQnVlcmdpLCBTLjwvYXV0
aG9yPjxhdXRob3I+RnJpdHNjaGUsIEcuPC9hdXRob3I+PGF1dGhvcj5CZWxsbWFubi1XZWlsZXIs
IFIuPC9hdXRob3I+PGF1dGhvcj5XZWlzcywgRy48L2F1dGhvcj48YXV0aG9yPk3DvGxsZXIsIFQu
PC9hdXRob3I+PGF1dGhvcj5BZG9scGgsIFQuIEUuPC9hdXRob3I+PGF1dGhvcj5UaWxnLCBILjwv
YXV0aG9yPjwvYXV0aG9ycz48L2NvbnRyaWJ1dG9ycz48YXV0aC1hZGRyZXNzPkRlcGFydG1lbnQg
b2YgSW50ZXJuYWwgTWVkaWNpbmUgSSwgR2FzdHJvZW50ZXJvbG9neSwgSGVwYXRvbG9neSwgRW5k
b2NyaW5vbG9neSBhbmQgTWV0YWJvbGlzbSwgTWVkaWNhbCBVbml2ZXJzaXR5IG9mIElubnNicnVj
aywgSW5uc2JydWNrLCBUaXJvbCwgQXVzdHJpYS4mI3hEO0RlcGFydG1lbnQgb2YgSW50ZXJuYWwg
TWVkaWNpbmUgSUksIEluZmVjdGlvdXMgRGlzZWFzZXMsIFBuZXVtb2xvZ3ksIFJoZXVtYXRvbG9n
eSwgTWVkaWNhbCBVbml2ZXJzaXR5IG9mIElubnNicnVjaywgSW5uc2JydWNrLCBUaXJvbCwgQXVz
dHJpYS4mI3hEO0RlcGFydG1lbnQgb2YgUGVkaWF0cmljcywgTWVkaWNhbCBVbml2ZXJzaXR5IG9m
IElubnNicnVjaywgSW5uc2JydWNrLCBUaXJvbCwgQXVzdHJpYS4mI3hEO0RlcGFydG1lbnQgb2Yg
SW50ZXJuYWwgTWVkaWNpbmUgSSwgR2FzdHJvZW50ZXJvbG9neSwgSGVwYXRvbG9neSwgRW5kb2Ny
aW5vbG9neSBhbmQgTWV0YWJvbGlzbSwgTWVkaWNhbCBVbml2ZXJzaXR5IG9mIElubnNicnVjaywg
SW5uc2JydWNrLCBUaXJvbCwgQXVzdHJpYSBoZXJiZXJ0LnRpbGdAaS1tZWQuYWMuYXQuPC9hdXRo
LWFkZHJlc3M+PHRpdGxlcz48dGl0bGU+RmFlY2FsIGNhbHByb3RlY3RpbiBpbmRpY2F0ZXMgaW50
ZXN0aW5hbCBpbmZsYW1tYXRpb24gaW4gQ09WSUQtMTk8L3RpdGxlPjxzZWNvbmRhcnktdGl0bGU+
R3V0PC9zZWNvbmRhcnktdGl0bGU+PC90aXRsZXM+PHBlcmlvZGljYWw+PGZ1bGwtdGl0bGU+R3V0
PC9mdWxsLXRpdGxlPjwvcGVyaW9kaWNhbD48cGFnZXM+MTU0My0xNTQ0PC9wYWdlcz48dm9sdW1l
PjY5PC92b2x1bWU+PG51bWJlcj44PC9udW1iZXI+PGVkaXRpb24+MjAyMDA0MjA8L2VkaXRpb24+
PGtleXdvcmRzPjxrZXl3b3JkPkFkdWx0PC9rZXl3b3JkPjxrZXl3b3JkPkFnZWQ8L2tleXdvcmQ+
PGtleXdvcmQ+QWdlZCwgODAgYW5kIG92ZXI8L2tleXdvcmQ+PGtleXdvcmQ+KkJldGFjb3JvbmF2
aXJ1czwva2V5d29yZD48a2V5d29yZD5CaW9tYXJrZXJzL21ldGFib2xpc208L2tleXdvcmQ+PGtl
eXdvcmQ+Q292aWQtMTk8L2tleXdvcmQ+PGtleXdvcmQ+Q29yb25hdmlydXMgSW5mZWN0aW9ucy9j
b21wbGljYXRpb25zLypkaWFnbm9zaXMvKm1ldGFib2xpc208L2tleXdvcmQ+PGtleXdvcmQ+RmVj
ZXM8L2tleXdvcmQ+PGtleXdvcmQ+RmVtYWxlPC9rZXl3b3JkPjxrZXl3b3JkPkh1bWFuczwva2V5
d29yZD48a2V5d29yZD5JbmZsYW1tYXRvcnkgQm93ZWwgRGlzZWFzZXMvZGlhZ25vc2lzLyptZXRh
Ym9saXNtLyp2aXJvbG9neTwva2V5d29yZD48a2V5d29yZD5MZXVrb2N5dGUgTDEgQW50aWdlbiBD
b21wbGV4LyptZXRhYm9saXNtPC9rZXl3b3JkPjxrZXl3b3JkPk1hbGU8L2tleXdvcmQ+PGtleXdv
cmQ+TWlkZGxlIEFnZWQ8L2tleXdvcmQ+PGtleXdvcmQ+UGFuZGVtaWNzPC9rZXl3b3JkPjxrZXl3
b3JkPlBuZXVtb25pYSwgVmlyYWwvY29tcGxpY2F0aW9ucy8qZGlhZ25vc2lzLyptZXRhYm9saXNt
PC9rZXl3b3JkPjxrZXl3b3JkPlNBUlMtQ29WLTI8L2tleXdvcmQ+PGtleXdvcmQ+Z3V0IGluZmxh
bW1hdGlvbjwva2V5d29yZD48a2V5d29yZD5pbmZlY3Rpb3VzIGRpYXJyaG9lYTwva2V5d29yZD48
L2tleXdvcmRzPjxkYXRlcz48eWVhcj4yMDIwPC95ZWFyPjxwdWItZGF0ZXM+PGRhdGU+QXVnPC9k
YXRlPjwvcHViLWRhdGVzPjwvZGF0ZXM+PGlzYm4+MDAxNy01NzQ5IChQcmludCkmI3hEOzAwMTct
NTc0OTwvaXNibj48YWNjZXNzaW9uLW51bT4zMjMxMjc5MDwvYWNjZXNzaW9uLW51bT48dXJscz48
L3VybHM+PGN1c3RvbTE+Q29tcGV0aW5nIGludGVyZXN0czogTm9uZSBkZWNsYXJlZC48L2N1c3Rv
bTE+PGN1c3RvbTI+UE1DNzIxMTA3ODwvY3VzdG9tMj48ZWxlY3Ryb25pYy1yZXNvdXJjZS1udW0+
MTAuMTEzNi9ndXRqbmwtMjAyMC0zMjEzODg8L2VsZWN0cm9uaWMtcmVzb3VyY2UtbnVtPjxyZW1v
dGUtZGF0YWJhc2UtcHJvdmlkZXI+TkxNPC9yZW1vdGUtZGF0YWJhc2UtcHJvdmlkZXI+PGxhbmd1
YWdlPmVuZzwvbGFuZ3VhZ2U+PC9yZWNvcmQ+PC9DaXRlPjwvRW5kTm90ZT4A
</w:fldData>
        </w:fldChar>
      </w:r>
      <w:r w:rsidRPr="00AC2576">
        <w:rPr>
          <w:rFonts w:asciiTheme="majorBidi" w:hAnsiTheme="majorBidi" w:cstheme="majorBidi"/>
          <w:sz w:val="20"/>
          <w:szCs w:val="20"/>
        </w:rPr>
        <w:instrText xml:space="preserve"> ADDIN EN.CITE </w:instrText>
      </w:r>
      <w:r w:rsidRPr="00AC2576">
        <w:rPr>
          <w:rFonts w:asciiTheme="majorBidi" w:hAnsiTheme="majorBidi" w:cstheme="majorBidi"/>
          <w:sz w:val="20"/>
          <w:szCs w:val="20"/>
        </w:rPr>
        <w:fldChar w:fldCharType="begin">
          <w:fldData xml:space="preserve">PEVuZE5vdGU+PENpdGU+PEF1dGhvcj5XYW5nPC9BdXRob3I+PFllYXI+MjAxOTwvWWVhcj48UmVj
TnVtPjk8L1JlY051bT48RGlzcGxheVRleHQ+KEVmZmVuYmVyZ2VyIGV0IGFsLiwgMjAyMDsgV2Fu
ZyBldCBhbC4sIDIwMTkpPC9EaXNwbGF5VGV4dD48cmVjb3JkPjxyZWMtbnVtYmVyPjk8L3JlYy1u
dW1iZXI+PGZvcmVpZ24ta2V5cz48a2V5IGFwcD0iRU4iIGRiLWlkPSJ0eHh2ZTV4MHN0MnNyM2Uw
dGQ0djB4cDQyMGFkdDI5OTBkYWYiIHRpbWVzdGFtcD0iMTY0ODU2MTc4NCI+OTwva2V5PjwvZm9y
ZWlnbi1rZXlzPjxyZWYtdHlwZSBuYW1lPSJKb3VybmFsIEFydGljbGUiPjE3PC9yZWYtdHlwZT48
Y29udHJpYnV0b3JzPjxhdXRob3JzPjxhdXRob3I+V2FuZywgQy4gSC48L2F1dGhvcj48YXV0aG9y
PkxpLCBDLiBILjwvYXV0aG9yPjxhdXRob3I+SHNpZWgsIFIuPC9hdXRob3I+PGF1dGhvcj5GYW4s
IEMuIFkuPC9hdXRob3I+PGF1dGhvcj5Ic3UsIFQuIEMuPC9hdXRob3I+PGF1dGhvcj5DaGFuZywg
Vy4gQy48L2F1dGhvcj48YXV0aG9yPkhzdSwgVy4gVC48L2F1dGhvcj48YXV0aG9yPkxpbiwgWS4g
WS48L2F1dGhvcj48YXV0aG9yPkxlZSwgQy4gQy48L2F1dGhvcj48L2F1dGhvcnM+PC9jb250cmli
dXRvcnM+PGF1dGgtYWRkcmVzcz5hIERlcGFydG1lbnQgb2YgRW1lcmdlbmN5IE1lZGljaW5lICwg
TmF0aW9uYWwgVGFpd2FuIFVuaXZlcnNpdHkgSG9zcGl0YWwgLCBUYWlwZWkgLCBUYWl3YW4uJiN4
RDtiIERlcGFydG1lbnQgb2YgRW1lcmdlbmN5IE1lZGljaW5lLCBDb2xsZWdlIG9mIE1lZGljaW5l
ICwgTmF0aW9uYWwgVGFpd2FuIFVuaXZlcnNpdHkgLCBUYWlwZWkgLCBUYWl3YW4uJiN4RDtjIENv
bGxlZ2Ugb2YgTWVkaWNpbmUgLCBOYXRpb25hbCBUYWl3YW4gVW5pdmVyc2l0eSAsIFRhaXBlaSAs
IFRhaXdhbi4mI3hEO2QgRGVwYXJ0bWVudCBvZiBNZWRpY2luZSAsIEFsYmVydCBFaW5zdGVpbiBN
ZWRpY2FsIENlbnRlciAsIFBoaWxhZGVscGhpYSAsIFBBICwgVVNBLiYjeEQ7ZSBEZXBhcnRtZW50
IG9mIEVwaWRlbWlvbG9neSAsIEhhcnZhcmQgU2Nob29sIG9mIFB1YmxpYyBIZWFsdGggLCBCb3N0
b24gLCBNQSAsIFVTQS4mI3hEO2YgRGVwYXJ0bWVudCBvZiBQaGFybWFjeSAsIEUtRGEgaG9zcGl0
YWwgLCBLYW9oc2l1bmcgLCBUYWl3YW4uPC9hdXRoLWFkZHJlc3M+PHRpdGxlcz48dGl0bGU+UHJv
dG9uIHB1bXAgaW5oaWJpdG9ycyB0aGVyYXB5IGFuZCB0aGUgcmlzayBvZiBwbmV1bW9uaWE6IGEg
c3lzdGVtYXRpYyByZXZpZXcgYW5kIG1ldGEtYW5hbHlzaXMgb2YgcmFuZG9taXplZCBjb250cm9s
bGVkIHRyaWFscyBhbmQgb2JzZXJ2YXRpb25hbCBzdHVkaWVzPC90aXRsZT48c2Vjb25kYXJ5LXRp
dGxlPkV4cGVydCBPcGluIERydWcgU2FmPC9zZWNvbmRhcnktdGl0bGU+PC90aXRsZXM+PHBlcmlv
ZGljYWw+PGZ1bGwtdGl0bGU+RXhwZXJ0IE9waW4gRHJ1ZyBTYWY8L2Z1bGwtdGl0bGU+PC9wZXJp
b2RpY2FsPjxwYWdlcz4xNjMtMTcyPC9wYWdlcz48dm9sdW1lPjE4PC92b2x1bWU+PG51bWJlcj4z
PC9udW1iZXI+PGVkaXRpb24+MjAxOTAyMjI8L2VkaXRpb24+PGtleXdvcmRzPjxrZXl3b3JkPkFu
dGktSW5mbGFtbWF0b3J5IEFnZW50cywgTm9uLVN0ZXJvaWRhbC9hZG1pbmlzdHJhdGlvbiAmYW1w
OyBkb3NhZ2UvYWR2ZXJzZSBlZmZlY3RzPC9rZXl3b3JkPjxrZXl3b3JkPkRhdGEgSW50ZXJwcmV0
YXRpb24sIFN0YXRpc3RpY2FsPC9rZXl3b3JkPjxrZXl3b3JkPkh1bWFuczwva2V5d29yZD48a2V5
d29yZD4qTW9kZWxzLCBTdGF0aXN0aWNhbDwva2V5d29yZD48a2V5d29yZD5QbmV1bW9uaWEvKmVw
aWRlbWlvbG9neS9ldGlvbG9neTwva2V5d29yZD48a2V5d29yZD5Qcm90b24gUHVtcCBJbmhpYml0
b3JzLyphZG1pbmlzdHJhdGlvbiAmYW1wOyBkb3NhZ2UvYWR2ZXJzZSBlZmZlY3RzPC9rZXl3b3Jk
PjxrZXl3b3JkPlB1YmxpY2F0aW9uIEJpYXM8L2tleXdvcmQ+PGtleXdvcmQ+UmFuZG9taXplZCBD
b250cm9sbGVkIFRyaWFscyBhcyBUb3BpYzwva2V5d29yZD48a2V5d29yZD5SZXNlYXJjaCBEZXNp
Z248L2tleXdvcmQ+PGtleXdvcmQ+TWV0YS1hbmFseXNpczwva2V5d29yZD48a2V5d29yZD5wbmV1
bW9uaWE8L2tleXdvcmQ+PGtleXdvcmQ+cHJvdG9uIHB1bXAgaW5oaWJpdG9yczwva2V5d29yZD48
a2V5d29yZD5wcm90b3BhdGhpYyBiaWFzPC9rZXl3b3JkPjwva2V5d29yZHM+PGRhdGVzPjx5ZWFy
PjIwMTk8L3llYXI+PHB1Yi1kYXRlcz48ZGF0ZT5NYXI8L2RhdGU+PC9wdWItZGF0ZXM+PC9kYXRl
cz48aXNibj4xNDc0LTAzMzg8L2lzYm4+PGFjY2Vzc2lvbi1udW0+MzA3MDQzMDY8L2FjY2Vzc2lv
bi1udW0+PHVybHM+PC91cmxzPjxlbGVjdHJvbmljLXJlc291cmNlLW51bT4xMC4xMDgwLzE0NzQw
MzM4LjIwMTkuMTU3NzgyMDwvZWxlY3Ryb25pYy1yZXNvdXJjZS1udW0+PHJlbW90ZS1kYXRhYmFz
ZS1wcm92aWRlcj5OTE08L3JlbW90ZS1kYXRhYmFzZS1wcm92aWRlcj48bGFuZ3VhZ2U+ZW5nPC9s
YW5ndWFnZT48L3JlY29yZD48L0NpdGU+PENpdGU+PEF1dGhvcj5FZmZlbmJlcmdlcjwvQXV0aG9y
PjxZZWFyPjIwMjA8L1llYXI+PFJlY051bT4xPC9SZWNOdW0+PHJlY29yZD48cmVjLW51bWJlcj4x
PC9yZWMtbnVtYmVyPjxmb3JlaWduLWtleXM+PGtleSBhcHA9IkVOIiBkYi1pZD0ic2RlYXBkZXJ0
ZDUyeHFlejB0a3Z0dHAxMnQ1ZWF4dnphMGRmIiB0aW1lc3RhbXA9IjE2NDg1NjIzNjgiPjE8L2tl
eT48L2ZvcmVpZ24ta2V5cz48cmVmLXR5cGUgbmFtZT0iSm91cm5hbCBBcnRpY2xlIj4xNzwvcmVm
LXR5cGU+PGNvbnRyaWJ1dG9ycz48YXV0aG9ycz48YXV0aG9yPkVmZmVuYmVyZ2VyLCBNLjwvYXV0
aG9yPjxhdXRob3I+R3JhYmhlcnIsIEYuPC9hdXRob3I+PGF1dGhvcj5NYXlyLCBMLjwvYXV0aG9y
PjxhdXRob3I+U2Nod2FlcnpsZXIsIEouPC9hdXRob3I+PGF1dGhvcj5OYWlyeiwgTS48L2F1dGhv
cj48YXV0aG9yPlNlaWZlcnQsIE0uPC9hdXRob3I+PGF1dGhvcj5IaWxiZSwgUi48L2F1dGhvcj48
YXV0aG9yPlNlaXdhbGQsIFMuPC9hdXRob3I+PGF1dGhvcj5TY2hvbGwtQnVlcmdpLCBTLjwvYXV0
aG9yPjxhdXRob3I+RnJpdHNjaGUsIEcuPC9hdXRob3I+PGF1dGhvcj5CZWxsbWFubi1XZWlsZXIs
IFIuPC9hdXRob3I+PGF1dGhvcj5XZWlzcywgRy48L2F1dGhvcj48YXV0aG9yPk3DvGxsZXIsIFQu
PC9hdXRob3I+PGF1dGhvcj5BZG9scGgsIFQuIEUuPC9hdXRob3I+PGF1dGhvcj5UaWxnLCBILjwv
YXV0aG9yPjwvYXV0aG9ycz48L2NvbnRyaWJ1dG9ycz48YXV0aC1hZGRyZXNzPkRlcGFydG1lbnQg
b2YgSW50ZXJuYWwgTWVkaWNpbmUgSSwgR2FzdHJvZW50ZXJvbG9neSwgSGVwYXRvbG9neSwgRW5k
b2NyaW5vbG9neSBhbmQgTWV0YWJvbGlzbSwgTWVkaWNhbCBVbml2ZXJzaXR5IG9mIElubnNicnVj
aywgSW5uc2JydWNrLCBUaXJvbCwgQXVzdHJpYS4mI3hEO0RlcGFydG1lbnQgb2YgSW50ZXJuYWwg
TWVkaWNpbmUgSUksIEluZmVjdGlvdXMgRGlzZWFzZXMsIFBuZXVtb2xvZ3ksIFJoZXVtYXRvbG9n
eSwgTWVkaWNhbCBVbml2ZXJzaXR5IG9mIElubnNicnVjaywgSW5uc2JydWNrLCBUaXJvbCwgQXVz
dHJpYS4mI3hEO0RlcGFydG1lbnQgb2YgUGVkaWF0cmljcywgTWVkaWNhbCBVbml2ZXJzaXR5IG9m
IElubnNicnVjaywgSW5uc2JydWNrLCBUaXJvbCwgQXVzdHJpYS4mI3hEO0RlcGFydG1lbnQgb2Yg
SW50ZXJuYWwgTWVkaWNpbmUgSSwgR2FzdHJvZW50ZXJvbG9neSwgSGVwYXRvbG9neSwgRW5kb2Ny
aW5vbG9neSBhbmQgTWV0YWJvbGlzbSwgTWVkaWNhbCBVbml2ZXJzaXR5IG9mIElubnNicnVjaywg
SW5uc2JydWNrLCBUaXJvbCwgQXVzdHJpYSBoZXJiZXJ0LnRpbGdAaS1tZWQuYWMuYXQuPC9hdXRo
LWFkZHJlc3M+PHRpdGxlcz48dGl0bGU+RmFlY2FsIGNhbHByb3RlY3RpbiBpbmRpY2F0ZXMgaW50
ZXN0aW5hbCBpbmZsYW1tYXRpb24gaW4gQ09WSUQtMTk8L3RpdGxlPjxzZWNvbmRhcnktdGl0bGU+
R3V0PC9zZWNvbmRhcnktdGl0bGU+PC90aXRsZXM+PHBlcmlvZGljYWw+PGZ1bGwtdGl0bGU+R3V0
PC9mdWxsLXRpdGxlPjwvcGVyaW9kaWNhbD48cGFnZXM+MTU0My0xNTQ0PC9wYWdlcz48dm9sdW1l
PjY5PC92b2x1bWU+PG51bWJlcj44PC9udW1iZXI+PGVkaXRpb24+MjAyMDA0MjA8L2VkaXRpb24+
PGtleXdvcmRzPjxrZXl3b3JkPkFkdWx0PC9rZXl3b3JkPjxrZXl3b3JkPkFnZWQ8L2tleXdvcmQ+
PGtleXdvcmQ+QWdlZCwgODAgYW5kIG92ZXI8L2tleXdvcmQ+PGtleXdvcmQ+KkJldGFjb3JvbmF2
aXJ1czwva2V5d29yZD48a2V5d29yZD5CaW9tYXJrZXJzL21ldGFib2xpc208L2tleXdvcmQ+PGtl
eXdvcmQ+Q292aWQtMTk8L2tleXdvcmQ+PGtleXdvcmQ+Q29yb25hdmlydXMgSW5mZWN0aW9ucy9j
b21wbGljYXRpb25zLypkaWFnbm9zaXMvKm1ldGFib2xpc208L2tleXdvcmQ+PGtleXdvcmQ+RmVj
ZXM8L2tleXdvcmQ+PGtleXdvcmQ+RmVtYWxlPC9rZXl3b3JkPjxrZXl3b3JkPkh1bWFuczwva2V5
d29yZD48a2V5d29yZD5JbmZsYW1tYXRvcnkgQm93ZWwgRGlzZWFzZXMvZGlhZ25vc2lzLyptZXRh
Ym9saXNtLyp2aXJvbG9neTwva2V5d29yZD48a2V5d29yZD5MZXVrb2N5dGUgTDEgQW50aWdlbiBD
b21wbGV4LyptZXRhYm9saXNtPC9rZXl3b3JkPjxrZXl3b3JkPk1hbGU8L2tleXdvcmQ+PGtleXdv
cmQ+TWlkZGxlIEFnZWQ8L2tleXdvcmQ+PGtleXdvcmQ+UGFuZGVtaWNzPC9rZXl3b3JkPjxrZXl3
b3JkPlBuZXVtb25pYSwgVmlyYWwvY29tcGxpY2F0aW9ucy8qZGlhZ25vc2lzLyptZXRhYm9saXNt
PC9rZXl3b3JkPjxrZXl3b3JkPlNBUlMtQ29WLTI8L2tleXdvcmQ+PGtleXdvcmQ+Z3V0IGluZmxh
bW1hdGlvbjwva2V5d29yZD48a2V5d29yZD5pbmZlY3Rpb3VzIGRpYXJyaG9lYTwva2V5d29yZD48
L2tleXdvcmRzPjxkYXRlcz48eWVhcj4yMDIwPC95ZWFyPjxwdWItZGF0ZXM+PGRhdGU+QXVnPC9k
YXRlPjwvcHViLWRhdGVzPjwvZGF0ZXM+PGlzYm4+MDAxNy01NzQ5IChQcmludCkmI3hEOzAwMTct
NTc0OTwvaXNibj48YWNjZXNzaW9uLW51bT4zMjMxMjc5MDwvYWNjZXNzaW9uLW51bT48dXJscz48
L3VybHM+PGN1c3RvbTE+Q29tcGV0aW5nIGludGVyZXN0czogTm9uZSBkZWNsYXJlZC48L2N1c3Rv
bTE+PGN1c3RvbTI+UE1DNzIxMTA3ODwvY3VzdG9tMj48ZWxlY3Ryb25pYy1yZXNvdXJjZS1udW0+
MTAuMTEzNi9ndXRqbmwtMjAyMC0zMjEzODg8L2VsZWN0cm9uaWMtcmVzb3VyY2UtbnVtPjxyZW1v
dGUtZGF0YWJhc2UtcHJvdmlkZXI+TkxNPC9yZW1vdGUtZGF0YWJhc2UtcHJvdmlkZXI+PGxhbmd1
YWdlPmVuZzwvbGFuZ3VhZ2U+PC9yZWNvcmQ+PC9DaXRlPjwvRW5kTm90ZT4A
</w:fldData>
        </w:fldChar>
      </w:r>
      <w:r w:rsidRPr="00AC2576">
        <w:rPr>
          <w:rFonts w:asciiTheme="majorBidi" w:hAnsiTheme="majorBidi" w:cstheme="majorBidi"/>
          <w:sz w:val="20"/>
          <w:szCs w:val="20"/>
        </w:rPr>
        <w:instrText xml:space="preserve"> ADDIN EN.CITE.DATA </w:instrText>
      </w:r>
      <w:r w:rsidRPr="00AC2576">
        <w:rPr>
          <w:rFonts w:asciiTheme="majorBidi" w:hAnsiTheme="majorBidi" w:cstheme="majorBidi"/>
          <w:sz w:val="20"/>
          <w:szCs w:val="20"/>
        </w:rPr>
      </w:r>
      <w:r w:rsidRPr="00AC2576">
        <w:rPr>
          <w:rFonts w:asciiTheme="majorBidi" w:hAnsiTheme="majorBidi" w:cstheme="majorBidi"/>
          <w:sz w:val="20"/>
          <w:szCs w:val="20"/>
        </w:rPr>
        <w:fldChar w:fldCharType="end"/>
      </w:r>
      <w:r w:rsidRPr="00AC2576">
        <w:rPr>
          <w:rFonts w:asciiTheme="majorBidi" w:hAnsiTheme="majorBidi" w:cstheme="majorBidi"/>
          <w:sz w:val="20"/>
          <w:szCs w:val="20"/>
        </w:rPr>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Effenberger et al., 2020; Wang et al., 2019)</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w:t>
      </w:r>
      <w:r w:rsidRPr="00AC2576">
        <w:rPr>
          <w:rFonts w:asciiTheme="majorBidi" w:hAnsiTheme="majorBidi" w:cstheme="majorBidi"/>
          <w:sz w:val="20"/>
          <w:szCs w:val="20"/>
          <w:lang w:val="tr-TR"/>
        </w:rPr>
        <w:t xml:space="preserve"> Consequently, </w:t>
      </w:r>
      <w:r w:rsidRPr="00AC2576">
        <w:rPr>
          <w:rFonts w:asciiTheme="majorBidi" w:hAnsiTheme="majorBidi" w:cstheme="majorBidi"/>
          <w:sz w:val="20"/>
          <w:szCs w:val="20"/>
        </w:rPr>
        <w:t xml:space="preserve">by decreasing the intraluminal environment pH PPIs reduce the activity of </w:t>
      </w:r>
      <w:r w:rsidR="00B65492">
        <w:rPr>
          <w:rFonts w:asciiTheme="majorBidi" w:hAnsiTheme="majorBidi" w:cstheme="majorBidi"/>
          <w:sz w:val="20"/>
          <w:szCs w:val="20"/>
        </w:rPr>
        <w:t xml:space="preserve">the </w:t>
      </w:r>
      <w:r w:rsidRPr="00AC2576">
        <w:rPr>
          <w:rFonts w:asciiTheme="majorBidi" w:hAnsiTheme="majorBidi" w:cstheme="majorBidi"/>
          <w:sz w:val="20"/>
          <w:szCs w:val="20"/>
        </w:rPr>
        <w:t xml:space="preserve">ACE2 enzyme </w:t>
      </w:r>
      <w:r w:rsidRPr="00AC2576">
        <w:rPr>
          <w:rFonts w:asciiTheme="majorBidi" w:hAnsiTheme="majorBidi" w:cstheme="majorBidi"/>
          <w:sz w:val="20"/>
          <w:szCs w:val="20"/>
        </w:rPr>
        <w:fldChar w:fldCharType="begin"/>
      </w:r>
      <w:r w:rsidRPr="00AC2576">
        <w:rPr>
          <w:rFonts w:asciiTheme="majorBidi" w:hAnsiTheme="majorBidi" w:cstheme="majorBidi"/>
          <w:sz w:val="20"/>
          <w:szCs w:val="20"/>
        </w:rPr>
        <w:instrText xml:space="preserve"> ADDIN EN.CITE &lt;EndNote&gt;&lt;Cite&gt;&lt;Author&gt;Liu&lt;/Author&gt;&lt;Year&gt;2010&lt;/Year&gt;&lt;RecNum&gt;112&lt;/RecNum&gt;&lt;DisplayText&gt;(Liu et al., 2010)&lt;/DisplayText&gt;&lt;record&gt;&lt;rec-number&gt;112&lt;/rec-number&gt;&lt;foreign-keys&gt;&lt;key app="EN" db-id="vps9rt5z6a2rr7e09v4525pmpeft92rzvptf" timestamp="1644953421"&gt;112&lt;/key&gt;&lt;/foreign-keys&gt;&lt;ref-type name="Journal Article"&gt;17&lt;/ref-type&gt;&lt;contributors&gt;&lt;authors&gt;&lt;author&gt;Liu, J.&lt;/author&gt;&lt;author&gt;Ji, H.&lt;/author&gt;&lt;author&gt;Zheng, W.&lt;/author&gt;&lt;author&gt;Wu, X.&lt;/author&gt;&lt;author&gt;Zhu, J. J.&lt;/author&gt;&lt;author&gt;Arnold, A. P.&lt;/author&gt;&lt;author&gt;Sandberg, K.&lt;/author&gt;&lt;/authors&gt;&lt;/contributors&gt;&lt;auth-address&gt;Center for the Study of Sex Differences in Health, Aging and Disease, Georgetown University, Washington DC 20057, USA. sandberg@georgetown.edu.&lt;/auth-address&gt;&lt;titles&gt;&lt;title&gt;Sex differences in renal angiotensin converting enzyme 2 (ACE2) activity are 17β-oestradiol-dependent and sex chromosome-independent&lt;/title&gt;&lt;secondary-title&gt;Biol Sex Differ&lt;/secondary-title&gt;&lt;/titles&gt;&lt;periodical&gt;&lt;full-title&gt;Biol Sex Differ&lt;/full-title&gt;&lt;/periodical&gt;&lt;pages&gt;6&lt;/pages&gt;&lt;volume&gt;1&lt;/volume&gt;&lt;number&gt;1&lt;/number&gt;&lt;edition&gt;20101105&lt;/edition&gt;&lt;dates&gt;&lt;year&gt;2010&lt;/year&gt;&lt;pub-dates&gt;&lt;date&gt;Nov 5&lt;/date&gt;&lt;/pub-dates&gt;&lt;/dates&gt;&lt;isbn&gt;2042-6410&lt;/isbn&gt;&lt;accession-num&gt;21208466&lt;/accession-num&gt;&lt;urls&gt;&lt;/urls&gt;&lt;custom2&gt;PMC3010099&lt;/custom2&gt;&lt;electronic-resource-num&gt;10.1186/2042-6410-1-6&lt;/electronic-resource-num&gt;&lt;remote-database-provider&gt;NLM&lt;/remote-database-provider&gt;&lt;language&gt;eng&lt;/language&gt;&lt;/record&gt;&lt;/Cite&gt;&lt;/EndNote&gt;</w:instrText>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Liu et al., 2010)</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w:t>
      </w:r>
      <w:r w:rsidRPr="00AC2576">
        <w:rPr>
          <w:rFonts w:asciiTheme="majorBidi" w:hAnsiTheme="majorBidi" w:cstheme="majorBidi"/>
          <w:sz w:val="20"/>
          <w:szCs w:val="20"/>
          <w:lang w:val="tr-TR"/>
        </w:rPr>
        <w:t xml:space="preserve"> </w:t>
      </w:r>
      <w:r w:rsidRPr="00AC2576">
        <w:rPr>
          <w:rFonts w:asciiTheme="majorBidi" w:hAnsiTheme="majorBidi" w:cstheme="majorBidi"/>
          <w:sz w:val="20"/>
          <w:szCs w:val="20"/>
        </w:rPr>
        <w:t xml:space="preserve">The higher expression of ACE2 allows higher viral entry to cells, resulting </w:t>
      </w:r>
      <w:r w:rsidR="00764775">
        <w:rPr>
          <w:rFonts w:asciiTheme="majorBidi" w:hAnsiTheme="majorBidi" w:cstheme="majorBidi"/>
          <w:sz w:val="20"/>
          <w:szCs w:val="20"/>
        </w:rPr>
        <w:t xml:space="preserve">in </w:t>
      </w:r>
      <w:r w:rsidRPr="00AC2576">
        <w:rPr>
          <w:rFonts w:asciiTheme="majorBidi" w:hAnsiTheme="majorBidi" w:cstheme="majorBidi"/>
          <w:sz w:val="20"/>
          <w:szCs w:val="20"/>
        </w:rPr>
        <w:t xml:space="preserve">more severe disease due to cytokine storm </w:t>
      </w:r>
      <w:r w:rsidRPr="00AC2576">
        <w:rPr>
          <w:rFonts w:asciiTheme="majorBidi" w:hAnsiTheme="majorBidi" w:cstheme="majorBidi"/>
          <w:sz w:val="20"/>
          <w:szCs w:val="20"/>
        </w:rPr>
        <w:fldChar w:fldCharType="begin"/>
      </w:r>
      <w:r w:rsidRPr="00AC2576">
        <w:rPr>
          <w:rFonts w:asciiTheme="majorBidi" w:hAnsiTheme="majorBidi" w:cstheme="majorBidi"/>
          <w:sz w:val="20"/>
          <w:szCs w:val="20"/>
        </w:rPr>
        <w:instrText xml:space="preserve"> ADDIN EN.CITE &lt;EndNote&gt;&lt;Cite&gt;&lt;Author&gt;Hoffmann&lt;/Author&gt;&lt;Year&gt;2020&lt;/Year&gt;&lt;RecNum&gt;6&lt;/RecNum&gt;&lt;DisplayText&gt;(Hoffmann et al., 2020)&lt;/DisplayText&gt;&lt;record&gt;&lt;rec-number&gt;6&lt;/rec-number&gt;&lt;foreign-keys&gt;&lt;key app="EN" db-id="txxve5x0st2sr3e0td4v0xp420adt2990daf" timestamp="1648404345"&gt;6&lt;/key&gt;&lt;/foreign-keys&gt;&lt;ref-type name="Journal Article"&gt;17&lt;/ref-type&gt;&lt;contributors&gt;&lt;authors&gt;&lt;author&gt;Hoffmann, Markus&lt;/author&gt;&lt;author&gt;Kleine-Weber, Hannah&lt;/author&gt;&lt;author&gt;Schroeder, Simon&lt;/author&gt;&lt;author&gt;Krüger, Nadine&lt;/author&gt;&lt;author&gt;Herrler, Tanja&lt;/author&gt;&lt;author&gt;Erichsen, Sandra&lt;/author&gt;&lt;author&gt;Schiergens, Tobias S&lt;/author&gt;&lt;author&gt;Herrler, Georg&lt;/author&gt;&lt;author&gt;Wu, Nai-Huei&lt;/author&gt;&lt;author&gt;Nitsche, Andreas&lt;/author&gt;&lt;/authors&gt;&lt;/contributors&gt;&lt;titles&gt;&lt;title&gt;SARS-CoV-2 cell entry depends on ACE2 and TMPRSS2 and is blocked by a clinically proven protease inhibitor&lt;/title&gt;&lt;secondary-title&gt;cell&lt;/secondary-title&gt;&lt;/titles&gt;&lt;periodical&gt;&lt;full-title&gt;cell&lt;/full-title&gt;&lt;/periodical&gt;&lt;pages&gt;271-280. e8&lt;/pages&gt;&lt;volume&gt;181&lt;/volume&gt;&lt;number&gt;2&lt;/number&gt;&lt;dates&gt;&lt;year&gt;2020&lt;/year&gt;&lt;/dates&gt;&lt;isbn&gt;0092-8674&lt;/isbn&gt;&lt;urls&gt;&lt;/urls&gt;&lt;/record&gt;&lt;/Cite&gt;&lt;/EndNote&gt;</w:instrText>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Hoffmann et al., 2020)</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 xml:space="preserve">. </w:t>
      </w:r>
      <w:r w:rsidRPr="00AC2576">
        <w:rPr>
          <w:rFonts w:asciiTheme="majorBidi" w:hAnsiTheme="majorBidi" w:cstheme="majorBidi"/>
          <w:sz w:val="20"/>
          <w:szCs w:val="20"/>
          <w:lang w:val="tr-TR"/>
        </w:rPr>
        <w:t xml:space="preserve">As the GI tract expresses higher levels of ACE-2, individuals who use PPIs may be more vulnerable to the effect of high viral loads. Even in respiratory </w:t>
      </w:r>
      <w:proofErr w:type="spellStart"/>
      <w:r w:rsidRPr="00AC2576">
        <w:rPr>
          <w:rFonts w:asciiTheme="majorBidi" w:hAnsiTheme="majorBidi" w:cstheme="majorBidi"/>
          <w:sz w:val="20"/>
          <w:szCs w:val="20"/>
          <w:lang w:val="tr-TR"/>
        </w:rPr>
        <w:t>tract</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diseases</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individuals</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with</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more</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virus</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coloni</w:t>
      </w:r>
      <w:r w:rsidR="00764775">
        <w:rPr>
          <w:rFonts w:asciiTheme="majorBidi" w:hAnsiTheme="majorBidi" w:cstheme="majorBidi"/>
          <w:sz w:val="20"/>
          <w:szCs w:val="20"/>
          <w:lang w:val="tr-TR"/>
        </w:rPr>
        <w:t>z</w:t>
      </w:r>
      <w:r w:rsidRPr="00AC2576">
        <w:rPr>
          <w:rFonts w:asciiTheme="majorBidi" w:hAnsiTheme="majorBidi" w:cstheme="majorBidi"/>
          <w:sz w:val="20"/>
          <w:szCs w:val="20"/>
          <w:lang w:val="tr-TR"/>
        </w:rPr>
        <w:t>ation</w:t>
      </w:r>
      <w:proofErr w:type="spellEnd"/>
      <w:r w:rsidRPr="00AC2576">
        <w:rPr>
          <w:rFonts w:asciiTheme="majorBidi" w:hAnsiTheme="majorBidi" w:cstheme="majorBidi"/>
          <w:sz w:val="20"/>
          <w:szCs w:val="20"/>
          <w:lang w:val="tr-TR"/>
        </w:rPr>
        <w:t xml:space="preserve"> in </w:t>
      </w:r>
      <w:proofErr w:type="spellStart"/>
      <w:r w:rsidRPr="00AC2576">
        <w:rPr>
          <w:rFonts w:asciiTheme="majorBidi" w:hAnsiTheme="majorBidi" w:cstheme="majorBidi"/>
          <w:sz w:val="20"/>
          <w:szCs w:val="20"/>
          <w:lang w:val="tr-TR"/>
        </w:rPr>
        <w:t>the</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stomach</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due</w:t>
      </w:r>
      <w:proofErr w:type="spellEnd"/>
      <w:r w:rsidRPr="00AC2576">
        <w:rPr>
          <w:rFonts w:asciiTheme="majorBidi" w:hAnsiTheme="majorBidi" w:cstheme="majorBidi"/>
          <w:sz w:val="20"/>
          <w:szCs w:val="20"/>
          <w:lang w:val="tr-TR"/>
        </w:rPr>
        <w:t xml:space="preserve"> </w:t>
      </w:r>
      <w:proofErr w:type="spellStart"/>
      <w:r w:rsidRPr="00AC2576">
        <w:rPr>
          <w:rFonts w:asciiTheme="majorBidi" w:hAnsiTheme="majorBidi" w:cstheme="majorBidi"/>
          <w:sz w:val="20"/>
          <w:szCs w:val="20"/>
          <w:lang w:val="tr-TR"/>
        </w:rPr>
        <w:t>to</w:t>
      </w:r>
      <w:proofErr w:type="spellEnd"/>
      <w:r w:rsidRPr="00AC2576">
        <w:rPr>
          <w:rFonts w:asciiTheme="majorBidi" w:hAnsiTheme="majorBidi" w:cstheme="majorBidi"/>
          <w:sz w:val="20"/>
          <w:szCs w:val="20"/>
          <w:lang w:val="tr-TR"/>
        </w:rPr>
        <w:t xml:space="preserve"> increased gastric alkalinity caused by PPI administration may be more susceptible to severe courses of COVID-19 </w:t>
      </w:r>
      <w:r w:rsidRPr="00AC2576">
        <w:rPr>
          <w:rFonts w:asciiTheme="majorBidi" w:hAnsiTheme="majorBidi" w:cstheme="majorBidi"/>
          <w:sz w:val="20"/>
          <w:szCs w:val="20"/>
          <w:lang w:val="tr-TR"/>
        </w:rPr>
        <w:fldChar w:fldCharType="begin"/>
      </w:r>
      <w:r w:rsidRPr="00AC2576">
        <w:rPr>
          <w:rFonts w:asciiTheme="majorBidi" w:hAnsiTheme="majorBidi" w:cstheme="majorBidi"/>
          <w:sz w:val="20"/>
          <w:szCs w:val="20"/>
          <w:lang w:val="tr-TR"/>
        </w:rPr>
        <w:instrText xml:space="preserve"> ADDIN EN.CITE &lt;EndNote&gt;&lt;Cite&gt;&lt;Author&gt;Hoffmann&lt;/Author&gt;&lt;Year&gt;2020&lt;/Year&gt;&lt;RecNum&gt;6&lt;/RecNum&gt;&lt;DisplayText&gt;(Hoffmann et al., 2020)&lt;/DisplayText&gt;&lt;record&gt;&lt;rec-number&gt;6&lt;/rec-number&gt;&lt;foreign-keys&gt;&lt;key app="EN" db-id="txxve5x0st2sr3e0td4v0xp420adt2990daf" timestamp="1648404345"&gt;6&lt;/key&gt;&lt;/foreign-keys&gt;&lt;ref-type name="Journal Article"&gt;17&lt;/ref-type&gt;&lt;contributors&gt;&lt;authors&gt;&lt;author&gt;Hoffmann, Markus&lt;/author&gt;&lt;author&gt;Kleine-Weber, Hannah&lt;/author&gt;&lt;author&gt;Schroeder, Simon&lt;/author&gt;&lt;author&gt;Krüger, Nadine&lt;/author&gt;&lt;author&gt;Herrler, Tanja&lt;/author&gt;&lt;author&gt;Erichsen, Sandra&lt;/author&gt;&lt;author&gt;Schiergens, Tobias S&lt;/author&gt;&lt;author&gt;Herrler, Georg&lt;/author&gt;&lt;author&gt;Wu, Nai-Huei&lt;/author&gt;&lt;author&gt;Nitsche, Andreas&lt;/author&gt;&lt;/authors&gt;&lt;/contributors&gt;&lt;titles&gt;&lt;title&gt;SARS-CoV-2 cell entry depends on ACE2 and TMPRSS2 and is blocked by a clinically proven protease inhibitor&lt;/title&gt;&lt;secondary-title&gt;cell&lt;/secondary-title&gt;&lt;/titles&gt;&lt;periodical&gt;&lt;full-title&gt;cell&lt;/full-title&gt;&lt;/periodical&gt;&lt;pages&gt;271-280. e8&lt;/pages&gt;&lt;volume&gt;181&lt;/volume&gt;&lt;number&gt;2&lt;/number&gt;&lt;dates&gt;&lt;year&gt;2020&lt;/year&gt;&lt;/dates&gt;&lt;isbn&gt;0092-8674&lt;/isbn&gt;&lt;urls&gt;&lt;/urls&gt;&lt;/record&gt;&lt;/Cite&gt;&lt;/EndNote&gt;</w:instrText>
      </w:r>
      <w:r w:rsidRPr="00AC2576">
        <w:rPr>
          <w:rFonts w:asciiTheme="majorBidi" w:hAnsiTheme="majorBidi" w:cstheme="majorBidi"/>
          <w:sz w:val="20"/>
          <w:szCs w:val="20"/>
          <w:lang w:val="tr-TR"/>
        </w:rPr>
        <w:fldChar w:fldCharType="separate"/>
      </w:r>
      <w:r w:rsidRPr="00AC2576">
        <w:rPr>
          <w:rFonts w:asciiTheme="majorBidi" w:hAnsiTheme="majorBidi" w:cstheme="majorBidi"/>
          <w:sz w:val="20"/>
          <w:szCs w:val="20"/>
          <w:lang w:val="tr-TR"/>
        </w:rPr>
        <w:t>(Hoffmann et al., 2020)</w:t>
      </w:r>
      <w:r w:rsidRPr="00AC2576">
        <w:rPr>
          <w:rFonts w:asciiTheme="majorBidi" w:hAnsiTheme="majorBidi" w:cstheme="majorBidi"/>
          <w:sz w:val="20"/>
          <w:szCs w:val="20"/>
        </w:rPr>
        <w:fldChar w:fldCharType="end"/>
      </w:r>
      <w:r w:rsidRPr="00AC2576">
        <w:rPr>
          <w:rFonts w:asciiTheme="majorBidi" w:hAnsiTheme="majorBidi" w:cstheme="majorBidi"/>
          <w:sz w:val="20"/>
          <w:szCs w:val="20"/>
          <w:lang w:val="tr-TR"/>
        </w:rPr>
        <w:t xml:space="preserve">. </w:t>
      </w:r>
      <w:r w:rsidRPr="00AC2576">
        <w:rPr>
          <w:rFonts w:asciiTheme="majorBidi" w:hAnsiTheme="majorBidi" w:cstheme="majorBidi"/>
          <w:sz w:val="20"/>
          <w:szCs w:val="20"/>
        </w:rPr>
        <w:t xml:space="preserve">In a study of Middle East Respiratory Syndrome coronavirus (MERS-CoV), lethal outcomes were observed in mice treated with PPIs after enteric infection for MERS-CoV by intragastric inoculation </w:t>
      </w:r>
      <w:r w:rsidRPr="00AC2576">
        <w:rPr>
          <w:rFonts w:asciiTheme="majorBidi" w:hAnsiTheme="majorBidi" w:cstheme="majorBidi"/>
          <w:sz w:val="20"/>
          <w:szCs w:val="20"/>
        </w:rPr>
        <w:fldChar w:fldCharType="begin"/>
      </w:r>
      <w:r w:rsidRPr="00AC2576">
        <w:rPr>
          <w:rFonts w:asciiTheme="majorBidi" w:hAnsiTheme="majorBidi" w:cstheme="majorBidi"/>
          <w:sz w:val="20"/>
          <w:szCs w:val="20"/>
        </w:rPr>
        <w:instrText xml:space="preserve"> ADDIN EN.CITE &lt;EndNote&gt;&lt;Cite&gt;&lt;Author&gt;Zhou&lt;/Author&gt;&lt;Year&gt;2020&lt;/Year&gt;&lt;RecNum&gt;7&lt;/RecNum&gt;&lt;DisplayText&gt;(Zhou et al., 2020)&lt;/DisplayText&gt;&lt;record&gt;&lt;rec-number&gt;7&lt;/rec-number&gt;&lt;foreign-keys&gt;&lt;key app="EN" db-id="txxve5x0st2sr3e0td4v0xp420adt2990daf" timestamp="1648404623"&gt;7&lt;/key&gt;&lt;/foreign-keys&gt;&lt;ref-type name="Journal Article"&gt;17&lt;/ref-type&gt;&lt;contributors&gt;&lt;authors&gt;&lt;author&gt;Zhou, Zhuo&lt;/author&gt;&lt;author&gt;Ren, Lili&lt;/author&gt;&lt;author&gt;Zhang, Li&lt;/author&gt;&lt;author&gt;Zhong, Jiaxin&lt;/author&gt;&lt;author&gt;Xiao, Yan&lt;/author&gt;&lt;author&gt;Jia, Zhilong&lt;/author&gt;&lt;author&gt;Guo, Li&lt;/author&gt;&lt;author&gt;Yang, Jing&lt;/author&gt;&lt;author&gt;Wang, Chun&lt;/author&gt;&lt;author&gt;Jiang, Shuai&lt;/author&gt;&lt;/authors&gt;&lt;/contributors&gt;&lt;titles&gt;&lt;title&gt;Heightened innate immune responses in the respiratory tract of COVID-19 patients&lt;/title&gt;&lt;secondary-title&gt;Cell host &amp;amp; microbe&lt;/secondary-title&gt;&lt;/titles&gt;&lt;periodical&gt;&lt;full-title&gt;Cell host &amp;amp; microbe&lt;/full-title&gt;&lt;/periodical&gt;&lt;pages&gt;883-890. e2&lt;/pages&gt;&lt;volume&gt;27&lt;/volume&gt;&lt;number&gt;6&lt;/number&gt;&lt;dates&gt;&lt;year&gt;2020&lt;/year&gt;&lt;/dates&gt;&lt;isbn&gt;1931-3128&lt;/isbn&gt;&lt;urls&gt;&lt;/urls&gt;&lt;/record&gt;&lt;/Cite&gt;&lt;/EndNote&gt;</w:instrText>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Zhou et al., 2020)</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 xml:space="preserve">. This supports our finding of </w:t>
      </w:r>
      <w:r w:rsidR="00764775">
        <w:rPr>
          <w:rFonts w:asciiTheme="majorBidi" w:hAnsiTheme="majorBidi" w:cstheme="majorBidi"/>
          <w:sz w:val="20"/>
          <w:szCs w:val="20"/>
        </w:rPr>
        <w:t xml:space="preserve">an </w:t>
      </w:r>
      <w:r w:rsidRPr="00AC2576">
        <w:rPr>
          <w:rFonts w:asciiTheme="majorBidi" w:hAnsiTheme="majorBidi" w:cstheme="majorBidi"/>
          <w:sz w:val="20"/>
          <w:szCs w:val="20"/>
        </w:rPr>
        <w:t xml:space="preserve">association between severe coronaviral systemic and respiratory symptoms (OR 2.32; 95% CI, 1.01 - 5.31) and </w:t>
      </w:r>
      <w:r w:rsidRPr="00AC2576">
        <w:rPr>
          <w:rFonts w:asciiTheme="majorBidi" w:hAnsiTheme="majorBidi" w:cstheme="majorBidi"/>
          <w:sz w:val="20"/>
          <w:szCs w:val="20"/>
          <w:lang w:val="tr-TR"/>
        </w:rPr>
        <w:t xml:space="preserve">(OR 2.47; 95% CI, 0.71-8.63) </w:t>
      </w:r>
      <w:r w:rsidRPr="00AC2576">
        <w:rPr>
          <w:rFonts w:asciiTheme="majorBidi" w:hAnsiTheme="majorBidi" w:cstheme="majorBidi"/>
          <w:sz w:val="20"/>
          <w:szCs w:val="20"/>
        </w:rPr>
        <w:t xml:space="preserve">respectively, with the use of PPIs. In contrast, a randomized control trial showed that PPIs (lansoprazole) use could be associated with </w:t>
      </w:r>
      <w:r w:rsidR="004B5717">
        <w:rPr>
          <w:rFonts w:asciiTheme="majorBidi" w:hAnsiTheme="majorBidi" w:cstheme="majorBidi"/>
          <w:sz w:val="20"/>
          <w:szCs w:val="20"/>
        </w:rPr>
        <w:t xml:space="preserve">a </w:t>
      </w:r>
      <w:r w:rsidRPr="00AC2576">
        <w:rPr>
          <w:rFonts w:asciiTheme="majorBidi" w:hAnsiTheme="majorBidi" w:cstheme="majorBidi"/>
          <w:sz w:val="20"/>
          <w:szCs w:val="20"/>
        </w:rPr>
        <w:t xml:space="preserve">reduction </w:t>
      </w:r>
      <w:r w:rsidR="004B5717">
        <w:rPr>
          <w:rFonts w:asciiTheme="majorBidi" w:hAnsiTheme="majorBidi" w:cstheme="majorBidi"/>
          <w:sz w:val="20"/>
          <w:szCs w:val="20"/>
        </w:rPr>
        <w:t>in</w:t>
      </w:r>
      <w:r w:rsidRPr="00AC2576">
        <w:rPr>
          <w:rFonts w:asciiTheme="majorBidi" w:hAnsiTheme="majorBidi" w:cstheme="majorBidi"/>
          <w:sz w:val="20"/>
          <w:szCs w:val="20"/>
        </w:rPr>
        <w:t xml:space="preserve"> </w:t>
      </w:r>
      <w:r w:rsidR="004B5717">
        <w:rPr>
          <w:rFonts w:asciiTheme="majorBidi" w:hAnsiTheme="majorBidi" w:cstheme="majorBidi"/>
          <w:sz w:val="20"/>
          <w:szCs w:val="20"/>
        </w:rPr>
        <w:t xml:space="preserve">the </w:t>
      </w:r>
      <w:r w:rsidRPr="00AC2576">
        <w:rPr>
          <w:rFonts w:asciiTheme="majorBidi" w:hAnsiTheme="majorBidi" w:cstheme="majorBidi"/>
          <w:sz w:val="20"/>
          <w:szCs w:val="20"/>
        </w:rPr>
        <w:t xml:space="preserve">frequency of </w:t>
      </w:r>
      <w:r w:rsidR="004B5717">
        <w:rPr>
          <w:rFonts w:asciiTheme="majorBidi" w:hAnsiTheme="majorBidi" w:cstheme="majorBidi"/>
          <w:sz w:val="20"/>
          <w:szCs w:val="20"/>
        </w:rPr>
        <w:t xml:space="preserve">the </w:t>
      </w:r>
      <w:r w:rsidRPr="00AC2576">
        <w:rPr>
          <w:rFonts w:asciiTheme="majorBidi" w:hAnsiTheme="majorBidi" w:cstheme="majorBidi"/>
          <w:sz w:val="20"/>
          <w:szCs w:val="20"/>
        </w:rPr>
        <w:t>common cold and chronic obstructive pulmonary disease (COPD) exacerbation, as a result</w:t>
      </w:r>
      <w:r w:rsidR="004B5717">
        <w:rPr>
          <w:rFonts w:asciiTheme="majorBidi" w:hAnsiTheme="majorBidi" w:cstheme="majorBidi"/>
          <w:sz w:val="20"/>
          <w:szCs w:val="20"/>
        </w:rPr>
        <w:t>,</w:t>
      </w:r>
      <w:r w:rsidRPr="00AC2576">
        <w:rPr>
          <w:rFonts w:asciiTheme="majorBidi" w:hAnsiTheme="majorBidi" w:cstheme="majorBidi"/>
          <w:sz w:val="20"/>
          <w:szCs w:val="20"/>
        </w:rPr>
        <w:t xml:space="preserve"> they may reduce </w:t>
      </w:r>
      <w:r w:rsidR="004B5717">
        <w:rPr>
          <w:rFonts w:asciiTheme="majorBidi" w:hAnsiTheme="majorBidi" w:cstheme="majorBidi"/>
          <w:sz w:val="20"/>
          <w:szCs w:val="20"/>
        </w:rPr>
        <w:t xml:space="preserve">the </w:t>
      </w:r>
      <w:r w:rsidRPr="00AC2576">
        <w:rPr>
          <w:rFonts w:asciiTheme="majorBidi" w:hAnsiTheme="majorBidi" w:cstheme="majorBidi"/>
          <w:sz w:val="20"/>
          <w:szCs w:val="20"/>
        </w:rPr>
        <w:t xml:space="preserve">chances of viral </w:t>
      </w:r>
      <w:r w:rsidR="00E5132E">
        <w:rPr>
          <w:rFonts w:asciiTheme="majorBidi" w:hAnsiTheme="majorBidi" w:cstheme="majorBidi"/>
          <w:sz w:val="20"/>
          <w:szCs w:val="20"/>
        </w:rPr>
        <w:t>i</w:t>
      </w:r>
      <w:r w:rsidRPr="00AC2576">
        <w:rPr>
          <w:rFonts w:asciiTheme="majorBidi" w:hAnsiTheme="majorBidi" w:cstheme="majorBidi"/>
          <w:sz w:val="20"/>
          <w:szCs w:val="20"/>
        </w:rPr>
        <w:t xml:space="preserve">nfections </w:t>
      </w:r>
      <w:r w:rsidRPr="00AC2576">
        <w:rPr>
          <w:rFonts w:asciiTheme="majorBidi" w:hAnsiTheme="majorBidi" w:cstheme="majorBidi"/>
          <w:sz w:val="20"/>
          <w:szCs w:val="20"/>
        </w:rPr>
        <w:fldChar w:fldCharType="begin"/>
      </w:r>
      <w:r w:rsidRPr="00AC2576">
        <w:rPr>
          <w:rFonts w:asciiTheme="majorBidi" w:hAnsiTheme="majorBidi" w:cstheme="majorBidi"/>
          <w:sz w:val="20"/>
          <w:szCs w:val="20"/>
        </w:rPr>
        <w:instrText xml:space="preserve"> ADDIN EN.CITE &lt;EndNote&gt;&lt;Cite&gt;&lt;Author&gt;Sasaki&lt;/Author&gt;&lt;Year&gt;2009&lt;/Year&gt;&lt;RecNum&gt;111&lt;/RecNum&gt;&lt;DisplayText&gt;(Sasaki et al., 2009)&lt;/DisplayText&gt;&lt;record&gt;&lt;rec-number&gt;111&lt;/rec-number&gt;&lt;foreign-keys&gt;&lt;key app="EN" db-id="vps9rt5z6a2rr7e09v4525pmpeft92rzvptf" timestamp="1644951664"&gt;111&lt;/key&gt;&lt;/foreign-keys&gt;&lt;ref-type name="Journal Article"&gt;17&lt;/ref-type&gt;&lt;contributors&gt;&lt;authors&gt;&lt;author&gt;Sasaki, T.&lt;/author&gt;&lt;author&gt;Nakayama, K.&lt;/author&gt;&lt;author&gt;Yasuda, H.&lt;/author&gt;&lt;author&gt;Yoshida, M.&lt;/author&gt;&lt;author&gt;Asamura, T.&lt;/author&gt;&lt;author&gt;Ohrui, T.&lt;/author&gt;&lt;author&gt;Arai, H.&lt;/author&gt;&lt;author&gt;Araya, J.&lt;/author&gt;&lt;author&gt;Kuwano, K.&lt;/author&gt;&lt;author&gt;Yamaya, M.&lt;/author&gt;&lt;/authors&gt;&lt;/contributors&gt;&lt;auth-address&gt;Department of Geriatric and Gerontology, School of Medicine, Tohoku University, Sendai, Japan.&lt;/auth-address&gt;&lt;titles&gt;&lt;title&gt;A randomized, single-blind study of lansoprazole for the prevention of exacerbations of chronic obstructive pulmonary disease in older patients&lt;/title&gt;&lt;secondary-title&gt;J Am Geriatr Soc&lt;/secondary-title&gt;&lt;/titles&gt;&lt;periodical&gt;&lt;full-title&gt;J Am Geriatr Soc&lt;/full-title&gt;&lt;/periodical&gt;&lt;pages&gt;1453-7&lt;/pages&gt;&lt;volume&gt;57&lt;/volume&gt;&lt;number&gt;8&lt;/number&gt;&lt;edition&gt;20090608&lt;/edition&gt;&lt;keywords&gt;&lt;keyword&gt;2-Pyridinylmethylsulfinylbenzimidazoles/*therapeutic use&lt;/keyword&gt;&lt;keyword&gt;Aged&lt;/keyword&gt;&lt;keyword&gt;Anti-Infective Agents/*therapeutic use&lt;/keyword&gt;&lt;keyword&gt;Common Cold/*drug therapy&lt;/keyword&gt;&lt;keyword&gt;Female&lt;/keyword&gt;&lt;keyword&gt;Humans&lt;/keyword&gt;&lt;keyword&gt;Japan&lt;/keyword&gt;&lt;keyword&gt;Lansoprazole&lt;/keyword&gt;&lt;keyword&gt;Logistic Models&lt;/keyword&gt;&lt;keyword&gt;Male&lt;/keyword&gt;&lt;keyword&gt;Pulmonary Disease, Chronic Obstructive/*drug therapy/*physiopathology&lt;/keyword&gt;&lt;keyword&gt;Single-Blind Method&lt;/keyword&gt;&lt;keyword&gt;Treatment Outcome&lt;/keyword&gt;&lt;/keywords&gt;&lt;dates&gt;&lt;year&gt;2009&lt;/year&gt;&lt;pub-dates&gt;&lt;date&gt;Aug&lt;/date&gt;&lt;/pub-dates&gt;&lt;/dates&gt;&lt;isbn&gt;0002-8614&lt;/isbn&gt;&lt;accession-num&gt;19515110&lt;/accession-num&gt;&lt;urls&gt;&lt;/urls&gt;&lt;electronic-resource-num&gt;10.1111/j.1532-5415.2009.02349.x&lt;/electronic-resource-num&gt;&lt;remote-database-provider&gt;NLM&lt;/remote-database-provider&gt;&lt;language&gt;eng&lt;/language&gt;&lt;/record&gt;&lt;/Cite&gt;&lt;/EndNote&gt;</w:instrText>
      </w:r>
      <w:r w:rsidRPr="00AC2576">
        <w:rPr>
          <w:rFonts w:asciiTheme="majorBidi" w:hAnsiTheme="majorBidi" w:cstheme="majorBidi"/>
          <w:sz w:val="20"/>
          <w:szCs w:val="20"/>
        </w:rPr>
        <w:fldChar w:fldCharType="separate"/>
      </w:r>
      <w:r w:rsidRPr="00AC2576">
        <w:rPr>
          <w:rFonts w:asciiTheme="majorBidi" w:hAnsiTheme="majorBidi" w:cstheme="majorBidi"/>
          <w:sz w:val="20"/>
          <w:szCs w:val="20"/>
        </w:rPr>
        <w:t>(Sasaki et al., 2009)</w:t>
      </w:r>
      <w:r w:rsidRPr="00AC2576">
        <w:rPr>
          <w:rFonts w:asciiTheme="majorBidi" w:hAnsiTheme="majorBidi" w:cstheme="majorBidi"/>
          <w:sz w:val="20"/>
          <w:szCs w:val="20"/>
        </w:rPr>
        <w:fldChar w:fldCharType="end"/>
      </w:r>
      <w:r w:rsidRPr="00AC2576">
        <w:rPr>
          <w:rFonts w:asciiTheme="majorBidi" w:hAnsiTheme="majorBidi" w:cstheme="majorBidi"/>
          <w:sz w:val="20"/>
          <w:szCs w:val="20"/>
        </w:rPr>
        <w:t xml:space="preserve">. </w:t>
      </w:r>
    </w:p>
    <w:p w14:paraId="138A9091" w14:textId="77777777" w:rsidR="00AC2576" w:rsidRPr="00AC2576" w:rsidRDefault="00AC2576" w:rsidP="00AC2576">
      <w:pPr>
        <w:spacing w:after="60" w:line="276" w:lineRule="auto"/>
        <w:jc w:val="both"/>
        <w:rPr>
          <w:rFonts w:asciiTheme="majorBidi" w:hAnsiTheme="majorBidi" w:cstheme="majorBidi"/>
          <w:b/>
          <w:bCs/>
          <w:sz w:val="20"/>
          <w:szCs w:val="20"/>
        </w:rPr>
      </w:pPr>
      <w:r w:rsidRPr="00AC2576">
        <w:rPr>
          <w:rFonts w:asciiTheme="majorBidi" w:hAnsiTheme="majorBidi" w:cstheme="majorBidi"/>
          <w:b/>
          <w:bCs/>
          <w:sz w:val="20"/>
          <w:szCs w:val="20"/>
        </w:rPr>
        <w:t>Limitations and strengths</w:t>
      </w:r>
    </w:p>
    <w:p w14:paraId="45D8C56B" w14:textId="5BF84E53" w:rsidR="00AC2576" w:rsidRPr="00AC2576" w:rsidRDefault="00C81D40" w:rsidP="00AC2576">
      <w:pPr>
        <w:spacing w:after="60" w:line="276" w:lineRule="auto"/>
        <w:jc w:val="both"/>
        <w:rPr>
          <w:rFonts w:asciiTheme="majorBidi" w:hAnsiTheme="majorBidi" w:cstheme="majorBidi"/>
          <w:sz w:val="20"/>
          <w:szCs w:val="20"/>
        </w:rPr>
      </w:pPr>
      <w:r w:rsidRPr="00C81D40">
        <w:rPr>
          <w:rFonts w:asciiTheme="majorBidi" w:hAnsiTheme="majorBidi" w:cstheme="majorBidi"/>
          <w:sz w:val="20"/>
          <w:szCs w:val="20"/>
        </w:rPr>
        <w:t>A small number of patients included and unbalanced cases and controls are the limitations of this study. The main strength of this study is that it addresses a clinically significant issue about the effect of PPIs use and COVID-19.</w:t>
      </w:r>
    </w:p>
    <w:p w14:paraId="2664A014" w14:textId="77777777" w:rsidR="00B22104" w:rsidRDefault="00B22104" w:rsidP="00AC2576">
      <w:pPr>
        <w:spacing w:after="60" w:line="276" w:lineRule="auto"/>
        <w:jc w:val="both"/>
        <w:rPr>
          <w:rFonts w:asciiTheme="majorBidi" w:hAnsiTheme="majorBidi" w:cstheme="majorBidi"/>
          <w:b/>
          <w:bCs/>
          <w:sz w:val="20"/>
          <w:szCs w:val="20"/>
        </w:rPr>
      </w:pPr>
    </w:p>
    <w:p w14:paraId="65429100" w14:textId="77777777" w:rsidR="006F48F5" w:rsidRDefault="006F48F5" w:rsidP="00B22104">
      <w:pPr>
        <w:spacing w:after="60" w:line="276" w:lineRule="auto"/>
        <w:jc w:val="center"/>
        <w:rPr>
          <w:rFonts w:asciiTheme="majorBidi" w:hAnsiTheme="majorBidi" w:cstheme="majorBidi"/>
          <w:b/>
          <w:bCs/>
          <w:sz w:val="20"/>
          <w:szCs w:val="20"/>
        </w:rPr>
        <w:sectPr w:rsidR="006F48F5" w:rsidSect="00AC2576">
          <w:type w:val="continuous"/>
          <w:pgSz w:w="12240" w:h="15840"/>
          <w:pgMar w:top="1411" w:right="864" w:bottom="2275" w:left="864" w:header="720" w:footer="720" w:gutter="0"/>
          <w:cols w:num="2" w:space="720"/>
          <w:docGrid w:linePitch="360"/>
        </w:sectPr>
      </w:pPr>
    </w:p>
    <w:p w14:paraId="281A834C" w14:textId="31109C22" w:rsidR="00AC2576" w:rsidRPr="00AC2576" w:rsidRDefault="00AC2576" w:rsidP="00B22104">
      <w:pPr>
        <w:spacing w:after="60" w:line="276" w:lineRule="auto"/>
        <w:jc w:val="center"/>
        <w:rPr>
          <w:rFonts w:asciiTheme="majorBidi" w:hAnsiTheme="majorBidi" w:cstheme="majorBidi"/>
          <w:b/>
          <w:bCs/>
          <w:sz w:val="20"/>
          <w:szCs w:val="20"/>
        </w:rPr>
      </w:pPr>
      <w:r w:rsidRPr="00AC2576">
        <w:rPr>
          <w:rFonts w:asciiTheme="majorBidi" w:hAnsiTheme="majorBidi" w:cstheme="majorBidi"/>
          <w:b/>
          <w:bCs/>
          <w:sz w:val="20"/>
          <w:szCs w:val="20"/>
        </w:rPr>
        <w:t>Conclusion</w:t>
      </w:r>
    </w:p>
    <w:p w14:paraId="31EA57DC" w14:textId="77777777" w:rsidR="006F48F5" w:rsidRDefault="006F48F5" w:rsidP="00AC2576">
      <w:pPr>
        <w:spacing w:after="60" w:line="276" w:lineRule="auto"/>
        <w:jc w:val="both"/>
        <w:rPr>
          <w:rFonts w:asciiTheme="majorBidi" w:hAnsiTheme="majorBidi" w:cstheme="majorBidi"/>
          <w:sz w:val="20"/>
          <w:szCs w:val="20"/>
        </w:rPr>
        <w:sectPr w:rsidR="006F48F5" w:rsidSect="00B27A93">
          <w:type w:val="continuous"/>
          <w:pgSz w:w="12240" w:h="15840"/>
          <w:pgMar w:top="1411" w:right="864" w:bottom="2275" w:left="864" w:header="720" w:footer="720" w:gutter="0"/>
          <w:cols w:num="2" w:space="720"/>
          <w:docGrid w:linePitch="360"/>
        </w:sectPr>
      </w:pPr>
    </w:p>
    <w:p w14:paraId="45FE3B36" w14:textId="654B32E3" w:rsidR="00B27A93" w:rsidRDefault="00C81D40" w:rsidP="00B27A93">
      <w:pPr>
        <w:spacing w:after="60" w:line="276" w:lineRule="auto"/>
        <w:jc w:val="both"/>
        <w:rPr>
          <w:rFonts w:asciiTheme="majorBidi" w:hAnsiTheme="majorBidi" w:cstheme="majorBidi"/>
          <w:sz w:val="20"/>
          <w:szCs w:val="20"/>
        </w:rPr>
      </w:pPr>
      <w:r w:rsidRPr="00C81D40">
        <w:rPr>
          <w:rFonts w:asciiTheme="majorBidi" w:hAnsiTheme="majorBidi" w:cstheme="majorBidi"/>
          <w:sz w:val="20"/>
          <w:szCs w:val="20"/>
        </w:rPr>
        <w:t xml:space="preserve">We found a significantly increased risk of COVID-19 negative outcomes in PPIs users. Therefore, patients infected </w:t>
      </w:r>
      <w:proofErr w:type="gramStart"/>
      <w:r w:rsidRPr="00C81D40">
        <w:rPr>
          <w:rFonts w:asciiTheme="majorBidi" w:hAnsiTheme="majorBidi" w:cstheme="majorBidi"/>
          <w:sz w:val="20"/>
          <w:szCs w:val="20"/>
        </w:rPr>
        <w:t>with  SARS</w:t>
      </w:r>
      <w:proofErr w:type="gramEnd"/>
      <w:r w:rsidRPr="00C81D40">
        <w:rPr>
          <w:rFonts w:asciiTheme="majorBidi" w:hAnsiTheme="majorBidi" w:cstheme="majorBidi"/>
          <w:sz w:val="20"/>
          <w:szCs w:val="20"/>
        </w:rPr>
        <w:t xml:space="preserve">-Cov-2 should be evaluated more carefully if they are using PPIs. Further studies with a larger sample size are needed to assess the exact role of PPIs use on COVID-19. </w:t>
      </w:r>
      <w:r w:rsidR="0072693C" w:rsidRPr="0072693C">
        <w:rPr>
          <w:rFonts w:asciiTheme="majorBidi" w:hAnsiTheme="majorBidi" w:cstheme="majorBidi"/>
          <w:sz w:val="20"/>
          <w:szCs w:val="20"/>
        </w:rPr>
        <w:t xml:space="preserve"> </w:t>
      </w:r>
    </w:p>
    <w:p w14:paraId="5606CE07" w14:textId="153C510E" w:rsidR="00AC2576" w:rsidRPr="00AC2576" w:rsidRDefault="00AC2576" w:rsidP="00B27A93">
      <w:pPr>
        <w:spacing w:after="60" w:line="276" w:lineRule="auto"/>
        <w:jc w:val="both"/>
        <w:rPr>
          <w:rFonts w:asciiTheme="majorBidi" w:hAnsiTheme="majorBidi" w:cstheme="majorBidi"/>
          <w:b/>
          <w:bCs/>
          <w:sz w:val="20"/>
          <w:szCs w:val="20"/>
        </w:rPr>
      </w:pPr>
      <w:r w:rsidRPr="00AC2576">
        <w:rPr>
          <w:rFonts w:asciiTheme="majorBidi" w:hAnsiTheme="majorBidi" w:cstheme="majorBidi"/>
          <w:b/>
          <w:bCs/>
          <w:sz w:val="20"/>
          <w:szCs w:val="20"/>
        </w:rPr>
        <w:t xml:space="preserve">Acknowledgment </w:t>
      </w:r>
    </w:p>
    <w:p w14:paraId="5E1AD854" w14:textId="77777777" w:rsidR="00AC2576" w:rsidRPr="00AC2576" w:rsidRDefault="00AC2576" w:rsidP="00AC2576">
      <w:pPr>
        <w:spacing w:after="60" w:line="276" w:lineRule="auto"/>
        <w:jc w:val="both"/>
        <w:rPr>
          <w:rFonts w:asciiTheme="majorBidi" w:hAnsiTheme="majorBidi" w:cstheme="majorBidi"/>
          <w:sz w:val="20"/>
          <w:szCs w:val="20"/>
        </w:rPr>
      </w:pPr>
      <w:r w:rsidRPr="00AC2576">
        <w:rPr>
          <w:rFonts w:asciiTheme="majorBidi" w:hAnsiTheme="majorBidi" w:cstheme="majorBidi"/>
          <w:sz w:val="20"/>
          <w:szCs w:val="20"/>
        </w:rPr>
        <w:t xml:space="preserve">We assert that there is no financial support for this study by any department.  </w:t>
      </w:r>
    </w:p>
    <w:p w14:paraId="46E9FD09" w14:textId="77777777" w:rsidR="00AC2576" w:rsidRPr="00AC2576" w:rsidRDefault="00AC2576" w:rsidP="00AC2576">
      <w:pPr>
        <w:spacing w:after="60" w:line="276" w:lineRule="auto"/>
        <w:jc w:val="both"/>
        <w:rPr>
          <w:rFonts w:asciiTheme="majorBidi" w:hAnsiTheme="majorBidi" w:cstheme="majorBidi"/>
          <w:b/>
          <w:bCs/>
          <w:sz w:val="20"/>
          <w:szCs w:val="20"/>
        </w:rPr>
      </w:pPr>
      <w:r w:rsidRPr="00AC2576">
        <w:rPr>
          <w:rFonts w:asciiTheme="majorBidi" w:hAnsiTheme="majorBidi" w:cstheme="majorBidi"/>
          <w:b/>
          <w:bCs/>
          <w:sz w:val="20"/>
          <w:szCs w:val="20"/>
        </w:rPr>
        <w:t xml:space="preserve">Specific author contributions </w:t>
      </w:r>
    </w:p>
    <w:p w14:paraId="5FC44C3F" w14:textId="37879797" w:rsidR="00AC2576" w:rsidRDefault="00AC2576" w:rsidP="00AC2576">
      <w:pPr>
        <w:spacing w:after="60" w:line="276" w:lineRule="auto"/>
        <w:jc w:val="both"/>
        <w:rPr>
          <w:rFonts w:asciiTheme="majorBidi" w:hAnsiTheme="majorBidi" w:cstheme="majorBidi"/>
          <w:sz w:val="20"/>
          <w:szCs w:val="20"/>
        </w:rPr>
        <w:sectPr w:rsidR="00AC2576" w:rsidSect="00B27A93">
          <w:type w:val="continuous"/>
          <w:pgSz w:w="12240" w:h="15840"/>
          <w:pgMar w:top="1411" w:right="864" w:bottom="2275" w:left="864" w:header="720" w:footer="720" w:gutter="0"/>
          <w:cols w:num="2" w:space="720"/>
          <w:docGrid w:linePitch="360"/>
        </w:sectPr>
      </w:pPr>
      <w:r w:rsidRPr="00AC2576">
        <w:rPr>
          <w:rFonts w:asciiTheme="majorBidi" w:hAnsiTheme="majorBidi" w:cstheme="majorBidi"/>
          <w:sz w:val="20"/>
          <w:szCs w:val="20"/>
        </w:rPr>
        <w:t xml:space="preserve">ET, FM, </w:t>
      </w:r>
      <w:r w:rsidR="00815E75">
        <w:rPr>
          <w:rFonts w:asciiTheme="majorBidi" w:hAnsiTheme="majorBidi" w:cstheme="majorBidi"/>
          <w:sz w:val="20"/>
          <w:szCs w:val="20"/>
        </w:rPr>
        <w:t xml:space="preserve">and </w:t>
      </w:r>
      <w:r w:rsidRPr="00AC2576">
        <w:rPr>
          <w:rFonts w:asciiTheme="majorBidi" w:hAnsiTheme="majorBidi" w:cstheme="majorBidi"/>
          <w:sz w:val="20"/>
          <w:szCs w:val="20"/>
        </w:rPr>
        <w:t>SS were responsible for the study design. SS designed the study and prepared a questionnaire. FF collected the data, NS performed the statistical analysis</w:t>
      </w:r>
      <w:r w:rsidR="00C81D40">
        <w:rPr>
          <w:rFonts w:asciiTheme="majorBidi" w:hAnsiTheme="majorBidi" w:cstheme="majorBidi"/>
          <w:sz w:val="20"/>
          <w:szCs w:val="20"/>
        </w:rPr>
        <w:t>,</w:t>
      </w:r>
      <w:r w:rsidRPr="00AC2576">
        <w:rPr>
          <w:rFonts w:asciiTheme="majorBidi" w:hAnsiTheme="majorBidi" w:cstheme="majorBidi"/>
          <w:sz w:val="20"/>
          <w:szCs w:val="20"/>
        </w:rPr>
        <w:t xml:space="preserve"> and ET and FM contributed equally to writ</w:t>
      </w:r>
      <w:r w:rsidR="00C81D40">
        <w:rPr>
          <w:rFonts w:asciiTheme="majorBidi" w:hAnsiTheme="majorBidi" w:cstheme="majorBidi"/>
          <w:sz w:val="20"/>
          <w:szCs w:val="20"/>
        </w:rPr>
        <w:t>ing</w:t>
      </w:r>
      <w:r w:rsidRPr="00AC2576">
        <w:rPr>
          <w:rFonts w:asciiTheme="majorBidi" w:hAnsiTheme="majorBidi" w:cstheme="majorBidi"/>
          <w:sz w:val="20"/>
          <w:szCs w:val="20"/>
        </w:rPr>
        <w:t xml:space="preserve"> the manuscript. SS, FM</w:t>
      </w:r>
      <w:r w:rsidR="00C81D40">
        <w:rPr>
          <w:rFonts w:asciiTheme="majorBidi" w:hAnsiTheme="majorBidi" w:cstheme="majorBidi"/>
          <w:sz w:val="20"/>
          <w:szCs w:val="20"/>
        </w:rPr>
        <w:t>,</w:t>
      </w:r>
      <w:r w:rsidRPr="00AC2576">
        <w:rPr>
          <w:rFonts w:asciiTheme="majorBidi" w:hAnsiTheme="majorBidi" w:cstheme="majorBidi"/>
          <w:sz w:val="20"/>
          <w:szCs w:val="20"/>
        </w:rPr>
        <w:t xml:space="preserve"> and ET revised the manuscript and final approval is done by SS.</w:t>
      </w:r>
    </w:p>
    <w:p w14:paraId="55FD59EB" w14:textId="77777777" w:rsidR="00B27A93" w:rsidRDefault="00B27A93" w:rsidP="00AC2576">
      <w:pPr>
        <w:spacing w:after="60" w:line="276" w:lineRule="auto"/>
        <w:jc w:val="both"/>
        <w:rPr>
          <w:rFonts w:ascii="Times New Roman" w:hAnsi="Times New Roman" w:cs="Times New Roman"/>
          <w:b/>
          <w:bCs/>
          <w:sz w:val="20"/>
          <w:szCs w:val="20"/>
        </w:rPr>
        <w:sectPr w:rsidR="00B27A93" w:rsidSect="006F48F5">
          <w:type w:val="continuous"/>
          <w:pgSz w:w="12240" w:h="15840"/>
          <w:pgMar w:top="1411" w:right="864" w:bottom="2275" w:left="864" w:header="720" w:footer="720" w:gutter="0"/>
          <w:cols w:num="2" w:space="720"/>
          <w:docGrid w:linePitch="360"/>
        </w:sectPr>
      </w:pPr>
    </w:p>
    <w:p w14:paraId="160B561F" w14:textId="77777777" w:rsidR="00AC2576" w:rsidRDefault="00AC2576" w:rsidP="00AC2576">
      <w:pPr>
        <w:spacing w:after="60" w:line="276" w:lineRule="auto"/>
        <w:jc w:val="both"/>
        <w:rPr>
          <w:rFonts w:ascii="Times New Roman" w:hAnsi="Times New Roman" w:cs="Times New Roman"/>
          <w:b/>
          <w:bCs/>
          <w:sz w:val="20"/>
          <w:szCs w:val="20"/>
        </w:rPr>
      </w:pPr>
    </w:p>
    <w:p w14:paraId="7D5DF61B" w14:textId="77777777" w:rsidR="00B22104" w:rsidRDefault="00B22104" w:rsidP="00B22104">
      <w:pPr>
        <w:spacing w:after="60" w:line="276" w:lineRule="auto"/>
        <w:jc w:val="center"/>
        <w:rPr>
          <w:rFonts w:ascii="Times New Roman" w:hAnsi="Times New Roman" w:cs="Times New Roman"/>
          <w:b/>
          <w:bCs/>
          <w:sz w:val="20"/>
          <w:szCs w:val="20"/>
        </w:rPr>
        <w:sectPr w:rsidR="00B22104" w:rsidSect="006F48F5">
          <w:type w:val="continuous"/>
          <w:pgSz w:w="12240" w:h="15840"/>
          <w:pgMar w:top="1411" w:right="864" w:bottom="2275" w:left="864" w:header="720" w:footer="720" w:gutter="0"/>
          <w:cols w:num="2" w:space="720"/>
          <w:docGrid w:linePitch="360"/>
        </w:sectPr>
      </w:pPr>
    </w:p>
    <w:p w14:paraId="72362371" w14:textId="08ADFE8E" w:rsidR="003B50AC" w:rsidRPr="004942D7" w:rsidRDefault="00E82053" w:rsidP="00B22104">
      <w:pPr>
        <w:spacing w:after="60" w:line="276" w:lineRule="auto"/>
        <w:jc w:val="center"/>
        <w:rPr>
          <w:rFonts w:asciiTheme="majorBidi" w:hAnsiTheme="majorBidi" w:cstheme="majorBidi"/>
          <w:b/>
          <w:bCs/>
          <w:sz w:val="20"/>
          <w:szCs w:val="20"/>
        </w:rPr>
      </w:pPr>
      <w:r w:rsidRPr="004942D7">
        <w:rPr>
          <w:rFonts w:ascii="Times New Roman" w:hAnsi="Times New Roman" w:cs="Times New Roman"/>
          <w:b/>
          <w:bCs/>
          <w:sz w:val="20"/>
          <w:szCs w:val="20"/>
        </w:rPr>
        <w:t>REFERENCES</w:t>
      </w:r>
    </w:p>
    <w:p w14:paraId="4845ED78" w14:textId="77777777" w:rsidR="00AC2576" w:rsidRPr="00AC2576" w:rsidRDefault="00AC2576" w:rsidP="00AC2576">
      <w:pPr>
        <w:pStyle w:val="ListParagraph"/>
        <w:spacing w:after="60" w:line="276" w:lineRule="auto"/>
        <w:ind w:hanging="360"/>
        <w:jc w:val="both"/>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Aguila, E. J. T., &amp; </w:t>
      </w:r>
      <w:proofErr w:type="spellStart"/>
      <w:r w:rsidRPr="00AC2576">
        <w:rPr>
          <w:rFonts w:asciiTheme="majorBidi" w:hAnsiTheme="majorBidi" w:cstheme="majorBidi"/>
          <w:color w:val="222222"/>
          <w:sz w:val="20"/>
          <w:szCs w:val="20"/>
          <w:shd w:val="clear" w:color="auto" w:fill="FFFFFF"/>
        </w:rPr>
        <w:t>Cua</w:t>
      </w:r>
      <w:proofErr w:type="spellEnd"/>
      <w:r w:rsidRPr="00AC2576">
        <w:rPr>
          <w:rFonts w:asciiTheme="majorBidi" w:hAnsiTheme="majorBidi" w:cstheme="majorBidi"/>
          <w:color w:val="222222"/>
          <w:sz w:val="20"/>
          <w:szCs w:val="20"/>
          <w:shd w:val="clear" w:color="auto" w:fill="FFFFFF"/>
        </w:rPr>
        <w:t xml:space="preserve">, I. H. Y. (2020). Repurposed GI drugs in the treatment of COVID-19. </w:t>
      </w:r>
      <w:r w:rsidRPr="00AC2576">
        <w:rPr>
          <w:rFonts w:asciiTheme="majorBidi" w:hAnsiTheme="majorBidi" w:cstheme="majorBidi"/>
          <w:i/>
          <w:color w:val="222222"/>
          <w:sz w:val="20"/>
          <w:szCs w:val="20"/>
          <w:shd w:val="clear" w:color="auto" w:fill="FFFFFF"/>
        </w:rPr>
        <w:t>Digestive diseases and sciences</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65</w:t>
      </w:r>
      <w:r w:rsidRPr="00AC2576">
        <w:rPr>
          <w:rFonts w:asciiTheme="majorBidi" w:hAnsiTheme="majorBidi" w:cstheme="majorBidi"/>
          <w:color w:val="222222"/>
          <w:sz w:val="20"/>
          <w:szCs w:val="20"/>
          <w:shd w:val="clear" w:color="auto" w:fill="FFFFFF"/>
        </w:rPr>
        <w:t xml:space="preserve">(8), 2452-2453. </w:t>
      </w:r>
    </w:p>
    <w:p w14:paraId="3DB3DD0D" w14:textId="77777777" w:rsidR="00AC2576" w:rsidRPr="00AC2576" w:rsidRDefault="00AC2576" w:rsidP="00AC2576">
      <w:pPr>
        <w:pStyle w:val="ListParagraph"/>
        <w:spacing w:after="60" w:line="276" w:lineRule="auto"/>
        <w:ind w:hanging="360"/>
        <w:jc w:val="both"/>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Aleem, A., Akbar Samad, A. B., &amp; </w:t>
      </w:r>
      <w:proofErr w:type="spellStart"/>
      <w:r w:rsidRPr="00AC2576">
        <w:rPr>
          <w:rFonts w:asciiTheme="majorBidi" w:hAnsiTheme="majorBidi" w:cstheme="majorBidi"/>
          <w:color w:val="222222"/>
          <w:sz w:val="20"/>
          <w:szCs w:val="20"/>
          <w:shd w:val="clear" w:color="auto" w:fill="FFFFFF"/>
        </w:rPr>
        <w:t>Slenker</w:t>
      </w:r>
      <w:proofErr w:type="spellEnd"/>
      <w:r w:rsidRPr="00AC2576">
        <w:rPr>
          <w:rFonts w:asciiTheme="majorBidi" w:hAnsiTheme="majorBidi" w:cstheme="majorBidi"/>
          <w:color w:val="222222"/>
          <w:sz w:val="20"/>
          <w:szCs w:val="20"/>
          <w:shd w:val="clear" w:color="auto" w:fill="FFFFFF"/>
        </w:rPr>
        <w:t xml:space="preserve">, A. K. (2022). Emerging Variants of SARS-CoV-2 And Novel Therapeutics Against Coronavirus (COVID-19). In </w:t>
      </w:r>
      <w:proofErr w:type="spellStart"/>
      <w:r w:rsidRPr="00AC2576">
        <w:rPr>
          <w:rFonts w:asciiTheme="majorBidi" w:hAnsiTheme="majorBidi" w:cstheme="majorBidi"/>
          <w:i/>
          <w:color w:val="222222"/>
          <w:sz w:val="20"/>
          <w:szCs w:val="20"/>
          <w:shd w:val="clear" w:color="auto" w:fill="FFFFFF"/>
        </w:rPr>
        <w:t>StatPearls</w:t>
      </w:r>
      <w:proofErr w:type="spellEnd"/>
      <w:r w:rsidRPr="00AC2576">
        <w:rPr>
          <w:rFonts w:asciiTheme="majorBidi" w:hAnsiTheme="majorBidi" w:cstheme="majorBidi"/>
          <w:color w:val="222222"/>
          <w:sz w:val="20"/>
          <w:szCs w:val="20"/>
          <w:shd w:val="clear" w:color="auto" w:fill="FFFFFF"/>
        </w:rPr>
        <w:t xml:space="preserve">. </w:t>
      </w:r>
      <w:proofErr w:type="spellStart"/>
      <w:r w:rsidRPr="00AC2576">
        <w:rPr>
          <w:rFonts w:asciiTheme="majorBidi" w:hAnsiTheme="majorBidi" w:cstheme="majorBidi"/>
          <w:color w:val="222222"/>
          <w:sz w:val="20"/>
          <w:szCs w:val="20"/>
          <w:shd w:val="clear" w:color="auto" w:fill="FFFFFF"/>
        </w:rPr>
        <w:t>StatPearls</w:t>
      </w:r>
      <w:proofErr w:type="spellEnd"/>
      <w:r w:rsidRPr="00AC2576">
        <w:rPr>
          <w:rFonts w:asciiTheme="majorBidi" w:hAnsiTheme="majorBidi" w:cstheme="majorBidi"/>
          <w:color w:val="222222"/>
          <w:sz w:val="20"/>
          <w:szCs w:val="20"/>
          <w:shd w:val="clear" w:color="auto" w:fill="FFFFFF"/>
        </w:rPr>
        <w:t xml:space="preserve"> Publishing</w:t>
      </w:r>
    </w:p>
    <w:p w14:paraId="38340800"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Copyright © 2022, </w:t>
      </w:r>
      <w:proofErr w:type="spellStart"/>
      <w:r w:rsidRPr="00AC2576">
        <w:rPr>
          <w:rFonts w:asciiTheme="majorBidi" w:hAnsiTheme="majorBidi" w:cstheme="majorBidi"/>
          <w:color w:val="222222"/>
          <w:sz w:val="20"/>
          <w:szCs w:val="20"/>
          <w:shd w:val="clear" w:color="auto" w:fill="FFFFFF"/>
        </w:rPr>
        <w:t>StatPearls</w:t>
      </w:r>
      <w:proofErr w:type="spellEnd"/>
      <w:r w:rsidRPr="00AC2576">
        <w:rPr>
          <w:rFonts w:asciiTheme="majorBidi" w:hAnsiTheme="majorBidi" w:cstheme="majorBidi"/>
          <w:color w:val="222222"/>
          <w:sz w:val="20"/>
          <w:szCs w:val="20"/>
          <w:shd w:val="clear" w:color="auto" w:fill="FFFFFF"/>
        </w:rPr>
        <w:t xml:space="preserve"> Publishing LLC. </w:t>
      </w:r>
    </w:p>
    <w:p w14:paraId="3F23BE65"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Almario, C. V., Chey, W. D., &amp; Spiegel, B. M. R. (2020). Increased Risk of COVID-19 Among Users of Proton Pump Inhibitors. </w:t>
      </w:r>
      <w:r w:rsidRPr="00AC2576">
        <w:rPr>
          <w:rFonts w:asciiTheme="majorBidi" w:hAnsiTheme="majorBidi" w:cstheme="majorBidi"/>
          <w:i/>
          <w:color w:val="222222"/>
          <w:sz w:val="20"/>
          <w:szCs w:val="20"/>
          <w:shd w:val="clear" w:color="auto" w:fill="FFFFFF"/>
        </w:rPr>
        <w:t>Am J Gastroenterol</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115</w:t>
      </w:r>
      <w:r w:rsidRPr="00AC2576">
        <w:rPr>
          <w:rFonts w:asciiTheme="majorBidi" w:hAnsiTheme="majorBidi" w:cstheme="majorBidi"/>
          <w:color w:val="222222"/>
          <w:sz w:val="20"/>
          <w:szCs w:val="20"/>
          <w:shd w:val="clear" w:color="auto" w:fill="FFFFFF"/>
        </w:rPr>
        <w:t xml:space="preserve">(10), 1707-1715. </w:t>
      </w:r>
      <w:hyperlink r:id="rId13" w:history="1">
        <w:r w:rsidRPr="00AC2576">
          <w:rPr>
            <w:rStyle w:val="Hyperlink"/>
            <w:rFonts w:asciiTheme="majorBidi" w:hAnsiTheme="majorBidi" w:cstheme="majorBidi"/>
            <w:sz w:val="20"/>
            <w:szCs w:val="20"/>
            <w:shd w:val="clear" w:color="auto" w:fill="FFFFFF"/>
          </w:rPr>
          <w:t>https://doi.org/10.14309/ajg.0000000000000798</w:t>
        </w:r>
      </w:hyperlink>
      <w:r w:rsidRPr="00AC2576">
        <w:rPr>
          <w:rFonts w:asciiTheme="majorBidi" w:hAnsiTheme="majorBidi" w:cstheme="majorBidi"/>
          <w:color w:val="222222"/>
          <w:sz w:val="20"/>
          <w:szCs w:val="20"/>
          <w:shd w:val="clear" w:color="auto" w:fill="FFFFFF"/>
        </w:rPr>
        <w:t xml:space="preserve"> </w:t>
      </w:r>
    </w:p>
    <w:p w14:paraId="594BECBA"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Arendse, L. B., </w:t>
      </w:r>
      <w:proofErr w:type="spellStart"/>
      <w:r w:rsidRPr="00AC2576">
        <w:rPr>
          <w:rFonts w:asciiTheme="majorBidi" w:hAnsiTheme="majorBidi" w:cstheme="majorBidi"/>
          <w:color w:val="222222"/>
          <w:sz w:val="20"/>
          <w:szCs w:val="20"/>
          <w:shd w:val="clear" w:color="auto" w:fill="FFFFFF"/>
        </w:rPr>
        <w:t>Danser</w:t>
      </w:r>
      <w:proofErr w:type="spellEnd"/>
      <w:r w:rsidRPr="00AC2576">
        <w:rPr>
          <w:rFonts w:asciiTheme="majorBidi" w:hAnsiTheme="majorBidi" w:cstheme="majorBidi"/>
          <w:color w:val="222222"/>
          <w:sz w:val="20"/>
          <w:szCs w:val="20"/>
          <w:shd w:val="clear" w:color="auto" w:fill="FFFFFF"/>
        </w:rPr>
        <w:t xml:space="preserve">, A. H. J., </w:t>
      </w:r>
      <w:proofErr w:type="spellStart"/>
      <w:r w:rsidRPr="00AC2576">
        <w:rPr>
          <w:rFonts w:asciiTheme="majorBidi" w:hAnsiTheme="majorBidi" w:cstheme="majorBidi"/>
          <w:color w:val="222222"/>
          <w:sz w:val="20"/>
          <w:szCs w:val="20"/>
          <w:shd w:val="clear" w:color="auto" w:fill="FFFFFF"/>
        </w:rPr>
        <w:t>Poglitsch</w:t>
      </w:r>
      <w:proofErr w:type="spellEnd"/>
      <w:r w:rsidRPr="00AC2576">
        <w:rPr>
          <w:rFonts w:asciiTheme="majorBidi" w:hAnsiTheme="majorBidi" w:cstheme="majorBidi"/>
          <w:color w:val="222222"/>
          <w:sz w:val="20"/>
          <w:szCs w:val="20"/>
          <w:shd w:val="clear" w:color="auto" w:fill="FFFFFF"/>
        </w:rPr>
        <w:t xml:space="preserve">, M., </w:t>
      </w:r>
      <w:proofErr w:type="spellStart"/>
      <w:r w:rsidRPr="00AC2576">
        <w:rPr>
          <w:rFonts w:asciiTheme="majorBidi" w:hAnsiTheme="majorBidi" w:cstheme="majorBidi"/>
          <w:color w:val="222222"/>
          <w:sz w:val="20"/>
          <w:szCs w:val="20"/>
          <w:shd w:val="clear" w:color="auto" w:fill="FFFFFF"/>
        </w:rPr>
        <w:t>Touyz</w:t>
      </w:r>
      <w:proofErr w:type="spellEnd"/>
      <w:r w:rsidRPr="00AC2576">
        <w:rPr>
          <w:rFonts w:asciiTheme="majorBidi" w:hAnsiTheme="majorBidi" w:cstheme="majorBidi"/>
          <w:color w:val="222222"/>
          <w:sz w:val="20"/>
          <w:szCs w:val="20"/>
          <w:shd w:val="clear" w:color="auto" w:fill="FFFFFF"/>
        </w:rPr>
        <w:t xml:space="preserve">, R. M., Burnett, J. C., Jr., </w:t>
      </w:r>
      <w:proofErr w:type="spellStart"/>
      <w:r w:rsidRPr="00AC2576">
        <w:rPr>
          <w:rFonts w:asciiTheme="majorBidi" w:hAnsiTheme="majorBidi" w:cstheme="majorBidi"/>
          <w:color w:val="222222"/>
          <w:sz w:val="20"/>
          <w:szCs w:val="20"/>
          <w:shd w:val="clear" w:color="auto" w:fill="FFFFFF"/>
        </w:rPr>
        <w:t>Llorens</w:t>
      </w:r>
      <w:proofErr w:type="spellEnd"/>
      <w:r w:rsidRPr="00AC2576">
        <w:rPr>
          <w:rFonts w:asciiTheme="majorBidi" w:hAnsiTheme="majorBidi" w:cstheme="majorBidi"/>
          <w:color w:val="222222"/>
          <w:sz w:val="20"/>
          <w:szCs w:val="20"/>
          <w:shd w:val="clear" w:color="auto" w:fill="FFFFFF"/>
        </w:rPr>
        <w:t xml:space="preserve">-Cortes, C., Ehlers, M. R., &amp; Sturrock, E. D. (2019). Novel Therapeutic Approaches Targeting the Renin-Angiotensin System and Associated Peptides in Hypertension and Heart Failure. </w:t>
      </w:r>
      <w:proofErr w:type="spellStart"/>
      <w:r w:rsidRPr="00AC2576">
        <w:rPr>
          <w:rFonts w:asciiTheme="majorBidi" w:hAnsiTheme="majorBidi" w:cstheme="majorBidi"/>
          <w:i/>
          <w:color w:val="222222"/>
          <w:sz w:val="20"/>
          <w:szCs w:val="20"/>
          <w:shd w:val="clear" w:color="auto" w:fill="FFFFFF"/>
        </w:rPr>
        <w:t>Pharmacol</w:t>
      </w:r>
      <w:proofErr w:type="spellEnd"/>
      <w:r w:rsidRPr="00AC2576">
        <w:rPr>
          <w:rFonts w:asciiTheme="majorBidi" w:hAnsiTheme="majorBidi" w:cstheme="majorBidi"/>
          <w:i/>
          <w:color w:val="222222"/>
          <w:sz w:val="20"/>
          <w:szCs w:val="20"/>
          <w:shd w:val="clear" w:color="auto" w:fill="FFFFFF"/>
        </w:rPr>
        <w:t xml:space="preserve"> Rev</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71</w:t>
      </w:r>
      <w:r w:rsidRPr="00AC2576">
        <w:rPr>
          <w:rFonts w:asciiTheme="majorBidi" w:hAnsiTheme="majorBidi" w:cstheme="majorBidi"/>
          <w:color w:val="222222"/>
          <w:sz w:val="20"/>
          <w:szCs w:val="20"/>
          <w:shd w:val="clear" w:color="auto" w:fill="FFFFFF"/>
        </w:rPr>
        <w:t xml:space="preserve">(4), 539-570. </w:t>
      </w:r>
      <w:hyperlink r:id="rId14" w:history="1">
        <w:r w:rsidRPr="00AC2576">
          <w:rPr>
            <w:rStyle w:val="Hyperlink"/>
            <w:rFonts w:asciiTheme="majorBidi" w:hAnsiTheme="majorBidi" w:cstheme="majorBidi"/>
            <w:sz w:val="20"/>
            <w:szCs w:val="20"/>
            <w:shd w:val="clear" w:color="auto" w:fill="FFFFFF"/>
          </w:rPr>
          <w:t>https://doi.org/10.1124/pr.118.017129</w:t>
        </w:r>
      </w:hyperlink>
      <w:r w:rsidRPr="00AC2576">
        <w:rPr>
          <w:rFonts w:asciiTheme="majorBidi" w:hAnsiTheme="majorBidi" w:cstheme="majorBidi"/>
          <w:color w:val="222222"/>
          <w:sz w:val="20"/>
          <w:szCs w:val="20"/>
          <w:shd w:val="clear" w:color="auto" w:fill="FFFFFF"/>
        </w:rPr>
        <w:t xml:space="preserve"> </w:t>
      </w:r>
    </w:p>
    <w:p w14:paraId="50C572B6"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Aziz, M., </w:t>
      </w:r>
      <w:proofErr w:type="spellStart"/>
      <w:r w:rsidRPr="00AC2576">
        <w:rPr>
          <w:rFonts w:asciiTheme="majorBidi" w:hAnsiTheme="majorBidi" w:cstheme="majorBidi"/>
          <w:color w:val="222222"/>
          <w:sz w:val="20"/>
          <w:szCs w:val="20"/>
          <w:shd w:val="clear" w:color="auto" w:fill="FFFFFF"/>
        </w:rPr>
        <w:t>Perisetti</w:t>
      </w:r>
      <w:proofErr w:type="spellEnd"/>
      <w:r w:rsidRPr="00AC2576">
        <w:rPr>
          <w:rFonts w:asciiTheme="majorBidi" w:hAnsiTheme="majorBidi" w:cstheme="majorBidi"/>
          <w:color w:val="222222"/>
          <w:sz w:val="20"/>
          <w:szCs w:val="20"/>
          <w:shd w:val="clear" w:color="auto" w:fill="FFFFFF"/>
        </w:rPr>
        <w:t xml:space="preserve">, A., Lee-Smith, W. M., Gajendran, M., Bansal, P., &amp; Goyal, H. (2020). Taste changes (dysgeusia) in COVID-19: a systematic review and meta-analysis. </w:t>
      </w:r>
      <w:r w:rsidRPr="00AC2576">
        <w:rPr>
          <w:rFonts w:asciiTheme="majorBidi" w:hAnsiTheme="majorBidi" w:cstheme="majorBidi"/>
          <w:i/>
          <w:color w:val="222222"/>
          <w:sz w:val="20"/>
          <w:szCs w:val="20"/>
          <w:shd w:val="clear" w:color="auto" w:fill="FFFFFF"/>
        </w:rPr>
        <w:t>Gastroenterology</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159</w:t>
      </w:r>
      <w:r w:rsidRPr="00AC2576">
        <w:rPr>
          <w:rFonts w:asciiTheme="majorBidi" w:hAnsiTheme="majorBidi" w:cstheme="majorBidi"/>
          <w:color w:val="222222"/>
          <w:sz w:val="20"/>
          <w:szCs w:val="20"/>
          <w:shd w:val="clear" w:color="auto" w:fill="FFFFFF"/>
        </w:rPr>
        <w:t xml:space="preserve">(3), 1132. </w:t>
      </w:r>
    </w:p>
    <w:p w14:paraId="41CE9379"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proofErr w:type="spellStart"/>
      <w:r w:rsidRPr="00AC2576">
        <w:rPr>
          <w:rFonts w:asciiTheme="majorBidi" w:hAnsiTheme="majorBidi" w:cstheme="majorBidi"/>
          <w:color w:val="222222"/>
          <w:sz w:val="20"/>
          <w:szCs w:val="20"/>
          <w:shd w:val="clear" w:color="auto" w:fill="FFFFFF"/>
        </w:rPr>
        <w:t>Bénézit</w:t>
      </w:r>
      <w:proofErr w:type="spellEnd"/>
      <w:r w:rsidRPr="00AC2576">
        <w:rPr>
          <w:rFonts w:asciiTheme="majorBidi" w:hAnsiTheme="majorBidi" w:cstheme="majorBidi"/>
          <w:color w:val="222222"/>
          <w:sz w:val="20"/>
          <w:szCs w:val="20"/>
          <w:shd w:val="clear" w:color="auto" w:fill="FFFFFF"/>
        </w:rPr>
        <w:t xml:space="preserve">, F., Le </w:t>
      </w:r>
      <w:proofErr w:type="spellStart"/>
      <w:r w:rsidRPr="00AC2576">
        <w:rPr>
          <w:rFonts w:asciiTheme="majorBidi" w:hAnsiTheme="majorBidi" w:cstheme="majorBidi"/>
          <w:color w:val="222222"/>
          <w:sz w:val="20"/>
          <w:szCs w:val="20"/>
          <w:shd w:val="clear" w:color="auto" w:fill="FFFFFF"/>
        </w:rPr>
        <w:t>Turnier</w:t>
      </w:r>
      <w:proofErr w:type="spellEnd"/>
      <w:r w:rsidRPr="00AC2576">
        <w:rPr>
          <w:rFonts w:asciiTheme="majorBidi" w:hAnsiTheme="majorBidi" w:cstheme="majorBidi"/>
          <w:color w:val="222222"/>
          <w:sz w:val="20"/>
          <w:szCs w:val="20"/>
          <w:shd w:val="clear" w:color="auto" w:fill="FFFFFF"/>
        </w:rPr>
        <w:t xml:space="preserve">, P., </w:t>
      </w:r>
      <w:proofErr w:type="spellStart"/>
      <w:r w:rsidRPr="00AC2576">
        <w:rPr>
          <w:rFonts w:asciiTheme="majorBidi" w:hAnsiTheme="majorBidi" w:cstheme="majorBidi"/>
          <w:color w:val="222222"/>
          <w:sz w:val="20"/>
          <w:szCs w:val="20"/>
          <w:shd w:val="clear" w:color="auto" w:fill="FFFFFF"/>
        </w:rPr>
        <w:t>Declerck</w:t>
      </w:r>
      <w:proofErr w:type="spellEnd"/>
      <w:r w:rsidRPr="00AC2576">
        <w:rPr>
          <w:rFonts w:asciiTheme="majorBidi" w:hAnsiTheme="majorBidi" w:cstheme="majorBidi"/>
          <w:color w:val="222222"/>
          <w:sz w:val="20"/>
          <w:szCs w:val="20"/>
          <w:shd w:val="clear" w:color="auto" w:fill="FFFFFF"/>
        </w:rPr>
        <w:t xml:space="preserve">, C., </w:t>
      </w:r>
      <w:proofErr w:type="spellStart"/>
      <w:r w:rsidRPr="00AC2576">
        <w:rPr>
          <w:rFonts w:asciiTheme="majorBidi" w:hAnsiTheme="majorBidi" w:cstheme="majorBidi"/>
          <w:color w:val="222222"/>
          <w:sz w:val="20"/>
          <w:szCs w:val="20"/>
          <w:shd w:val="clear" w:color="auto" w:fill="FFFFFF"/>
        </w:rPr>
        <w:t>Paillé</w:t>
      </w:r>
      <w:proofErr w:type="spellEnd"/>
      <w:r w:rsidRPr="00AC2576">
        <w:rPr>
          <w:rFonts w:asciiTheme="majorBidi" w:hAnsiTheme="majorBidi" w:cstheme="majorBidi"/>
          <w:color w:val="222222"/>
          <w:sz w:val="20"/>
          <w:szCs w:val="20"/>
          <w:shd w:val="clear" w:color="auto" w:fill="FFFFFF"/>
        </w:rPr>
        <w:t xml:space="preserve">, C., Revest, M., </w:t>
      </w:r>
      <w:proofErr w:type="spellStart"/>
      <w:r w:rsidRPr="00AC2576">
        <w:rPr>
          <w:rFonts w:asciiTheme="majorBidi" w:hAnsiTheme="majorBidi" w:cstheme="majorBidi"/>
          <w:color w:val="222222"/>
          <w:sz w:val="20"/>
          <w:szCs w:val="20"/>
          <w:shd w:val="clear" w:color="auto" w:fill="FFFFFF"/>
        </w:rPr>
        <w:t>Dubée</w:t>
      </w:r>
      <w:proofErr w:type="spellEnd"/>
      <w:r w:rsidRPr="00AC2576">
        <w:rPr>
          <w:rFonts w:asciiTheme="majorBidi" w:hAnsiTheme="majorBidi" w:cstheme="majorBidi"/>
          <w:color w:val="222222"/>
          <w:sz w:val="20"/>
          <w:szCs w:val="20"/>
          <w:shd w:val="clear" w:color="auto" w:fill="FFFFFF"/>
        </w:rPr>
        <w:t xml:space="preserve">, V., </w:t>
      </w:r>
      <w:proofErr w:type="spellStart"/>
      <w:r w:rsidRPr="00AC2576">
        <w:rPr>
          <w:rFonts w:asciiTheme="majorBidi" w:hAnsiTheme="majorBidi" w:cstheme="majorBidi"/>
          <w:color w:val="222222"/>
          <w:sz w:val="20"/>
          <w:szCs w:val="20"/>
          <w:shd w:val="clear" w:color="auto" w:fill="FFFFFF"/>
        </w:rPr>
        <w:t>Tattevin</w:t>
      </w:r>
      <w:proofErr w:type="spellEnd"/>
      <w:r w:rsidRPr="00AC2576">
        <w:rPr>
          <w:rFonts w:asciiTheme="majorBidi" w:hAnsiTheme="majorBidi" w:cstheme="majorBidi"/>
          <w:color w:val="222222"/>
          <w:sz w:val="20"/>
          <w:szCs w:val="20"/>
          <w:shd w:val="clear" w:color="auto" w:fill="FFFFFF"/>
        </w:rPr>
        <w:t xml:space="preserve">, P., </w:t>
      </w:r>
      <w:proofErr w:type="spellStart"/>
      <w:r w:rsidRPr="00AC2576">
        <w:rPr>
          <w:rFonts w:asciiTheme="majorBidi" w:hAnsiTheme="majorBidi" w:cstheme="majorBidi"/>
          <w:color w:val="222222"/>
          <w:sz w:val="20"/>
          <w:szCs w:val="20"/>
          <w:shd w:val="clear" w:color="auto" w:fill="FFFFFF"/>
        </w:rPr>
        <w:t>Arvieux</w:t>
      </w:r>
      <w:proofErr w:type="spellEnd"/>
      <w:r w:rsidRPr="00AC2576">
        <w:rPr>
          <w:rFonts w:asciiTheme="majorBidi" w:hAnsiTheme="majorBidi" w:cstheme="majorBidi"/>
          <w:color w:val="222222"/>
          <w:sz w:val="20"/>
          <w:szCs w:val="20"/>
          <w:shd w:val="clear" w:color="auto" w:fill="FFFFFF"/>
        </w:rPr>
        <w:t xml:space="preserve">, C., </w:t>
      </w:r>
      <w:proofErr w:type="spellStart"/>
      <w:r w:rsidRPr="00AC2576">
        <w:rPr>
          <w:rFonts w:asciiTheme="majorBidi" w:hAnsiTheme="majorBidi" w:cstheme="majorBidi"/>
          <w:color w:val="222222"/>
          <w:sz w:val="20"/>
          <w:szCs w:val="20"/>
          <w:shd w:val="clear" w:color="auto" w:fill="FFFFFF"/>
        </w:rPr>
        <w:t>Baldeyrou</w:t>
      </w:r>
      <w:proofErr w:type="spellEnd"/>
      <w:r w:rsidRPr="00AC2576">
        <w:rPr>
          <w:rFonts w:asciiTheme="majorBidi" w:hAnsiTheme="majorBidi" w:cstheme="majorBidi"/>
          <w:color w:val="222222"/>
          <w:sz w:val="20"/>
          <w:szCs w:val="20"/>
          <w:shd w:val="clear" w:color="auto" w:fill="FFFFFF"/>
        </w:rPr>
        <w:t xml:space="preserve">, M., &amp; </w:t>
      </w:r>
      <w:proofErr w:type="spellStart"/>
      <w:r w:rsidRPr="00AC2576">
        <w:rPr>
          <w:rFonts w:asciiTheme="majorBidi" w:hAnsiTheme="majorBidi" w:cstheme="majorBidi"/>
          <w:color w:val="222222"/>
          <w:sz w:val="20"/>
          <w:szCs w:val="20"/>
          <w:shd w:val="clear" w:color="auto" w:fill="FFFFFF"/>
        </w:rPr>
        <w:t>Chapplain</w:t>
      </w:r>
      <w:proofErr w:type="spellEnd"/>
      <w:r w:rsidRPr="00AC2576">
        <w:rPr>
          <w:rFonts w:asciiTheme="majorBidi" w:hAnsiTheme="majorBidi" w:cstheme="majorBidi"/>
          <w:color w:val="222222"/>
          <w:sz w:val="20"/>
          <w:szCs w:val="20"/>
          <w:shd w:val="clear" w:color="auto" w:fill="FFFFFF"/>
        </w:rPr>
        <w:t xml:space="preserve">, J.-M. (2020). Utility of hyposmia and hypogeusia for the diagnosis of COVID-19. </w:t>
      </w:r>
      <w:r w:rsidRPr="00AC2576">
        <w:rPr>
          <w:rFonts w:asciiTheme="majorBidi" w:hAnsiTheme="majorBidi" w:cstheme="majorBidi"/>
          <w:i/>
          <w:color w:val="222222"/>
          <w:sz w:val="20"/>
          <w:szCs w:val="20"/>
          <w:shd w:val="clear" w:color="auto" w:fill="FFFFFF"/>
        </w:rPr>
        <w:t>The Lancet Infectious Diseases</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20</w:t>
      </w:r>
      <w:r w:rsidRPr="00AC2576">
        <w:rPr>
          <w:rFonts w:asciiTheme="majorBidi" w:hAnsiTheme="majorBidi" w:cstheme="majorBidi"/>
          <w:color w:val="222222"/>
          <w:sz w:val="20"/>
          <w:szCs w:val="20"/>
          <w:shd w:val="clear" w:color="auto" w:fill="FFFFFF"/>
        </w:rPr>
        <w:t xml:space="preserve">(9), 1014-1015. </w:t>
      </w:r>
    </w:p>
    <w:p w14:paraId="2CFC5D41"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proofErr w:type="spellStart"/>
      <w:r w:rsidRPr="00AC2576">
        <w:rPr>
          <w:rFonts w:asciiTheme="majorBidi" w:hAnsiTheme="majorBidi" w:cstheme="majorBidi"/>
          <w:color w:val="222222"/>
          <w:sz w:val="20"/>
          <w:szCs w:val="20"/>
          <w:shd w:val="clear" w:color="auto" w:fill="FFFFFF"/>
        </w:rPr>
        <w:t>Charpiat</w:t>
      </w:r>
      <w:proofErr w:type="spellEnd"/>
      <w:r w:rsidRPr="00AC2576">
        <w:rPr>
          <w:rFonts w:asciiTheme="majorBidi" w:hAnsiTheme="majorBidi" w:cstheme="majorBidi"/>
          <w:color w:val="222222"/>
          <w:sz w:val="20"/>
          <w:szCs w:val="20"/>
          <w:shd w:val="clear" w:color="auto" w:fill="FFFFFF"/>
        </w:rPr>
        <w:t xml:space="preserve">, B., </w:t>
      </w:r>
      <w:proofErr w:type="spellStart"/>
      <w:r w:rsidRPr="00AC2576">
        <w:rPr>
          <w:rFonts w:asciiTheme="majorBidi" w:hAnsiTheme="majorBidi" w:cstheme="majorBidi"/>
          <w:color w:val="222222"/>
          <w:sz w:val="20"/>
          <w:szCs w:val="20"/>
          <w:shd w:val="clear" w:color="auto" w:fill="FFFFFF"/>
        </w:rPr>
        <w:t>Bleyzac</w:t>
      </w:r>
      <w:proofErr w:type="spellEnd"/>
      <w:r w:rsidRPr="00AC2576">
        <w:rPr>
          <w:rFonts w:asciiTheme="majorBidi" w:hAnsiTheme="majorBidi" w:cstheme="majorBidi"/>
          <w:color w:val="222222"/>
          <w:sz w:val="20"/>
          <w:szCs w:val="20"/>
          <w:shd w:val="clear" w:color="auto" w:fill="FFFFFF"/>
        </w:rPr>
        <w:t xml:space="preserve">, N., &amp; Tod, M. (2020). Proton pump inhibitors are risk factors for viral infections: even for COVID-19? </w:t>
      </w:r>
      <w:r w:rsidRPr="00AC2576">
        <w:rPr>
          <w:rFonts w:asciiTheme="majorBidi" w:hAnsiTheme="majorBidi" w:cstheme="majorBidi"/>
          <w:i/>
          <w:color w:val="222222"/>
          <w:sz w:val="20"/>
          <w:szCs w:val="20"/>
          <w:shd w:val="clear" w:color="auto" w:fill="FFFFFF"/>
        </w:rPr>
        <w:t>Clinical drug investigation</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40</w:t>
      </w:r>
      <w:r w:rsidRPr="00AC2576">
        <w:rPr>
          <w:rFonts w:asciiTheme="majorBidi" w:hAnsiTheme="majorBidi" w:cstheme="majorBidi"/>
          <w:color w:val="222222"/>
          <w:sz w:val="20"/>
          <w:szCs w:val="20"/>
          <w:shd w:val="clear" w:color="auto" w:fill="FFFFFF"/>
        </w:rPr>
        <w:t xml:space="preserve">(10), 897-899. </w:t>
      </w:r>
    </w:p>
    <w:p w14:paraId="68924759"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Dhar, D., &amp; Mohanty, A. (2020). Gut microbiota and Covid-19-possible link and implications. </w:t>
      </w:r>
      <w:r w:rsidRPr="00AC2576">
        <w:rPr>
          <w:rFonts w:asciiTheme="majorBidi" w:hAnsiTheme="majorBidi" w:cstheme="majorBidi"/>
          <w:i/>
          <w:color w:val="222222"/>
          <w:sz w:val="20"/>
          <w:szCs w:val="20"/>
          <w:shd w:val="clear" w:color="auto" w:fill="FFFFFF"/>
        </w:rPr>
        <w:t>Virus research</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285</w:t>
      </w:r>
      <w:r w:rsidRPr="00AC2576">
        <w:rPr>
          <w:rFonts w:asciiTheme="majorBidi" w:hAnsiTheme="majorBidi" w:cstheme="majorBidi"/>
          <w:color w:val="222222"/>
          <w:sz w:val="20"/>
          <w:szCs w:val="20"/>
          <w:shd w:val="clear" w:color="auto" w:fill="FFFFFF"/>
        </w:rPr>
        <w:t xml:space="preserve">, 198018. </w:t>
      </w:r>
    </w:p>
    <w:p w14:paraId="4EC81F23"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proofErr w:type="spellStart"/>
      <w:r w:rsidRPr="00AC2576">
        <w:rPr>
          <w:rFonts w:asciiTheme="majorBidi" w:hAnsiTheme="majorBidi" w:cstheme="majorBidi"/>
          <w:color w:val="222222"/>
          <w:sz w:val="20"/>
          <w:szCs w:val="20"/>
          <w:shd w:val="clear" w:color="auto" w:fill="FFFFFF"/>
        </w:rPr>
        <w:t>Effenberger</w:t>
      </w:r>
      <w:proofErr w:type="spellEnd"/>
      <w:r w:rsidRPr="00AC2576">
        <w:rPr>
          <w:rFonts w:asciiTheme="majorBidi" w:hAnsiTheme="majorBidi" w:cstheme="majorBidi"/>
          <w:color w:val="222222"/>
          <w:sz w:val="20"/>
          <w:szCs w:val="20"/>
          <w:shd w:val="clear" w:color="auto" w:fill="FFFFFF"/>
        </w:rPr>
        <w:t xml:space="preserve">, M., </w:t>
      </w:r>
      <w:proofErr w:type="spellStart"/>
      <w:r w:rsidRPr="00AC2576">
        <w:rPr>
          <w:rFonts w:asciiTheme="majorBidi" w:hAnsiTheme="majorBidi" w:cstheme="majorBidi"/>
          <w:color w:val="222222"/>
          <w:sz w:val="20"/>
          <w:szCs w:val="20"/>
          <w:shd w:val="clear" w:color="auto" w:fill="FFFFFF"/>
        </w:rPr>
        <w:t>Grabherr</w:t>
      </w:r>
      <w:proofErr w:type="spellEnd"/>
      <w:r w:rsidRPr="00AC2576">
        <w:rPr>
          <w:rFonts w:asciiTheme="majorBidi" w:hAnsiTheme="majorBidi" w:cstheme="majorBidi"/>
          <w:color w:val="222222"/>
          <w:sz w:val="20"/>
          <w:szCs w:val="20"/>
          <w:shd w:val="clear" w:color="auto" w:fill="FFFFFF"/>
        </w:rPr>
        <w:t xml:space="preserve">, F., Mayr, L., </w:t>
      </w:r>
      <w:proofErr w:type="spellStart"/>
      <w:r w:rsidRPr="00AC2576">
        <w:rPr>
          <w:rFonts w:asciiTheme="majorBidi" w:hAnsiTheme="majorBidi" w:cstheme="majorBidi"/>
          <w:color w:val="222222"/>
          <w:sz w:val="20"/>
          <w:szCs w:val="20"/>
          <w:shd w:val="clear" w:color="auto" w:fill="FFFFFF"/>
        </w:rPr>
        <w:t>Schwaerzler</w:t>
      </w:r>
      <w:proofErr w:type="spellEnd"/>
      <w:r w:rsidRPr="00AC2576">
        <w:rPr>
          <w:rFonts w:asciiTheme="majorBidi" w:hAnsiTheme="majorBidi" w:cstheme="majorBidi"/>
          <w:color w:val="222222"/>
          <w:sz w:val="20"/>
          <w:szCs w:val="20"/>
          <w:shd w:val="clear" w:color="auto" w:fill="FFFFFF"/>
        </w:rPr>
        <w:t xml:space="preserve">, J., </w:t>
      </w:r>
      <w:proofErr w:type="spellStart"/>
      <w:r w:rsidRPr="00AC2576">
        <w:rPr>
          <w:rFonts w:asciiTheme="majorBidi" w:hAnsiTheme="majorBidi" w:cstheme="majorBidi"/>
          <w:color w:val="222222"/>
          <w:sz w:val="20"/>
          <w:szCs w:val="20"/>
          <w:shd w:val="clear" w:color="auto" w:fill="FFFFFF"/>
        </w:rPr>
        <w:t>Nairz</w:t>
      </w:r>
      <w:proofErr w:type="spellEnd"/>
      <w:r w:rsidRPr="00AC2576">
        <w:rPr>
          <w:rFonts w:asciiTheme="majorBidi" w:hAnsiTheme="majorBidi" w:cstheme="majorBidi"/>
          <w:color w:val="222222"/>
          <w:sz w:val="20"/>
          <w:szCs w:val="20"/>
          <w:shd w:val="clear" w:color="auto" w:fill="FFFFFF"/>
        </w:rPr>
        <w:t xml:space="preserve">, M., Seifert, M., </w:t>
      </w:r>
      <w:proofErr w:type="spellStart"/>
      <w:r w:rsidRPr="00AC2576">
        <w:rPr>
          <w:rFonts w:asciiTheme="majorBidi" w:hAnsiTheme="majorBidi" w:cstheme="majorBidi"/>
          <w:color w:val="222222"/>
          <w:sz w:val="20"/>
          <w:szCs w:val="20"/>
          <w:shd w:val="clear" w:color="auto" w:fill="FFFFFF"/>
        </w:rPr>
        <w:t>Hilbe</w:t>
      </w:r>
      <w:proofErr w:type="spellEnd"/>
      <w:r w:rsidRPr="00AC2576">
        <w:rPr>
          <w:rFonts w:asciiTheme="majorBidi" w:hAnsiTheme="majorBidi" w:cstheme="majorBidi"/>
          <w:color w:val="222222"/>
          <w:sz w:val="20"/>
          <w:szCs w:val="20"/>
          <w:shd w:val="clear" w:color="auto" w:fill="FFFFFF"/>
        </w:rPr>
        <w:t xml:space="preserve">, R., </w:t>
      </w:r>
      <w:proofErr w:type="spellStart"/>
      <w:r w:rsidRPr="00AC2576">
        <w:rPr>
          <w:rFonts w:asciiTheme="majorBidi" w:hAnsiTheme="majorBidi" w:cstheme="majorBidi"/>
          <w:color w:val="222222"/>
          <w:sz w:val="20"/>
          <w:szCs w:val="20"/>
          <w:shd w:val="clear" w:color="auto" w:fill="FFFFFF"/>
        </w:rPr>
        <w:t>Seiwald</w:t>
      </w:r>
      <w:proofErr w:type="spellEnd"/>
      <w:r w:rsidRPr="00AC2576">
        <w:rPr>
          <w:rFonts w:asciiTheme="majorBidi" w:hAnsiTheme="majorBidi" w:cstheme="majorBidi"/>
          <w:color w:val="222222"/>
          <w:sz w:val="20"/>
          <w:szCs w:val="20"/>
          <w:shd w:val="clear" w:color="auto" w:fill="FFFFFF"/>
        </w:rPr>
        <w:t>, S., Scholl-</w:t>
      </w:r>
      <w:proofErr w:type="spellStart"/>
      <w:r w:rsidRPr="00AC2576">
        <w:rPr>
          <w:rFonts w:asciiTheme="majorBidi" w:hAnsiTheme="majorBidi" w:cstheme="majorBidi"/>
          <w:color w:val="222222"/>
          <w:sz w:val="20"/>
          <w:szCs w:val="20"/>
          <w:shd w:val="clear" w:color="auto" w:fill="FFFFFF"/>
        </w:rPr>
        <w:t>Buergi</w:t>
      </w:r>
      <w:proofErr w:type="spellEnd"/>
      <w:r w:rsidRPr="00AC2576">
        <w:rPr>
          <w:rFonts w:asciiTheme="majorBidi" w:hAnsiTheme="majorBidi" w:cstheme="majorBidi"/>
          <w:color w:val="222222"/>
          <w:sz w:val="20"/>
          <w:szCs w:val="20"/>
          <w:shd w:val="clear" w:color="auto" w:fill="FFFFFF"/>
        </w:rPr>
        <w:t xml:space="preserve">, S., Fritsche, G., </w:t>
      </w:r>
      <w:proofErr w:type="spellStart"/>
      <w:r w:rsidRPr="00AC2576">
        <w:rPr>
          <w:rFonts w:asciiTheme="majorBidi" w:hAnsiTheme="majorBidi" w:cstheme="majorBidi"/>
          <w:color w:val="222222"/>
          <w:sz w:val="20"/>
          <w:szCs w:val="20"/>
          <w:shd w:val="clear" w:color="auto" w:fill="FFFFFF"/>
        </w:rPr>
        <w:t>Bellmann-Weiler</w:t>
      </w:r>
      <w:proofErr w:type="spellEnd"/>
      <w:r w:rsidRPr="00AC2576">
        <w:rPr>
          <w:rFonts w:asciiTheme="majorBidi" w:hAnsiTheme="majorBidi" w:cstheme="majorBidi"/>
          <w:color w:val="222222"/>
          <w:sz w:val="20"/>
          <w:szCs w:val="20"/>
          <w:shd w:val="clear" w:color="auto" w:fill="FFFFFF"/>
        </w:rPr>
        <w:t xml:space="preserve">, R., Weiss, G., Müller, T., Adolph, T. E., &amp; </w:t>
      </w:r>
      <w:proofErr w:type="spellStart"/>
      <w:r w:rsidRPr="00AC2576">
        <w:rPr>
          <w:rFonts w:asciiTheme="majorBidi" w:hAnsiTheme="majorBidi" w:cstheme="majorBidi"/>
          <w:color w:val="222222"/>
          <w:sz w:val="20"/>
          <w:szCs w:val="20"/>
          <w:shd w:val="clear" w:color="auto" w:fill="FFFFFF"/>
        </w:rPr>
        <w:t>Tilg</w:t>
      </w:r>
      <w:proofErr w:type="spellEnd"/>
      <w:r w:rsidRPr="00AC2576">
        <w:rPr>
          <w:rFonts w:asciiTheme="majorBidi" w:hAnsiTheme="majorBidi" w:cstheme="majorBidi"/>
          <w:color w:val="222222"/>
          <w:sz w:val="20"/>
          <w:szCs w:val="20"/>
          <w:shd w:val="clear" w:color="auto" w:fill="FFFFFF"/>
        </w:rPr>
        <w:t xml:space="preserve">, H. (2020). </w:t>
      </w:r>
      <w:proofErr w:type="spellStart"/>
      <w:r w:rsidRPr="00AC2576">
        <w:rPr>
          <w:rFonts w:asciiTheme="majorBidi" w:hAnsiTheme="majorBidi" w:cstheme="majorBidi"/>
          <w:color w:val="222222"/>
          <w:sz w:val="20"/>
          <w:szCs w:val="20"/>
          <w:shd w:val="clear" w:color="auto" w:fill="FFFFFF"/>
        </w:rPr>
        <w:t>Faecal</w:t>
      </w:r>
      <w:proofErr w:type="spellEnd"/>
      <w:r w:rsidRPr="00AC2576">
        <w:rPr>
          <w:rFonts w:asciiTheme="majorBidi" w:hAnsiTheme="majorBidi" w:cstheme="majorBidi"/>
          <w:color w:val="222222"/>
          <w:sz w:val="20"/>
          <w:szCs w:val="20"/>
          <w:shd w:val="clear" w:color="auto" w:fill="FFFFFF"/>
        </w:rPr>
        <w:t xml:space="preserve"> calprotectin indicates intestinal inflammation in COVID-19. </w:t>
      </w:r>
      <w:r w:rsidRPr="00AC2576">
        <w:rPr>
          <w:rFonts w:asciiTheme="majorBidi" w:hAnsiTheme="majorBidi" w:cstheme="majorBidi"/>
          <w:i/>
          <w:color w:val="222222"/>
          <w:sz w:val="20"/>
          <w:szCs w:val="20"/>
          <w:shd w:val="clear" w:color="auto" w:fill="FFFFFF"/>
        </w:rPr>
        <w:t>Gut</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69</w:t>
      </w:r>
      <w:r w:rsidRPr="00AC2576">
        <w:rPr>
          <w:rFonts w:asciiTheme="majorBidi" w:hAnsiTheme="majorBidi" w:cstheme="majorBidi"/>
          <w:color w:val="222222"/>
          <w:sz w:val="20"/>
          <w:szCs w:val="20"/>
          <w:shd w:val="clear" w:color="auto" w:fill="FFFFFF"/>
        </w:rPr>
        <w:t xml:space="preserve">(8), 1543-1544. </w:t>
      </w:r>
      <w:hyperlink r:id="rId15" w:history="1">
        <w:r w:rsidRPr="00AC2576">
          <w:rPr>
            <w:rStyle w:val="Hyperlink"/>
            <w:rFonts w:asciiTheme="majorBidi" w:hAnsiTheme="majorBidi" w:cstheme="majorBidi"/>
            <w:sz w:val="20"/>
            <w:szCs w:val="20"/>
            <w:shd w:val="clear" w:color="auto" w:fill="FFFFFF"/>
          </w:rPr>
          <w:t>https://doi.org/10.1136/gutjnl-2020-321388</w:t>
        </w:r>
      </w:hyperlink>
      <w:r w:rsidRPr="00AC2576">
        <w:rPr>
          <w:rFonts w:asciiTheme="majorBidi" w:hAnsiTheme="majorBidi" w:cstheme="majorBidi"/>
          <w:color w:val="222222"/>
          <w:sz w:val="20"/>
          <w:szCs w:val="20"/>
          <w:shd w:val="clear" w:color="auto" w:fill="FFFFFF"/>
        </w:rPr>
        <w:t xml:space="preserve"> </w:t>
      </w:r>
    </w:p>
    <w:p w14:paraId="6E5F5A94"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proofErr w:type="spellStart"/>
      <w:r w:rsidRPr="00AC2576">
        <w:rPr>
          <w:rFonts w:asciiTheme="majorBidi" w:hAnsiTheme="majorBidi" w:cstheme="majorBidi"/>
          <w:color w:val="222222"/>
          <w:sz w:val="20"/>
          <w:szCs w:val="20"/>
          <w:shd w:val="clear" w:color="auto" w:fill="FFFFFF"/>
        </w:rPr>
        <w:t>Fock</w:t>
      </w:r>
      <w:proofErr w:type="spellEnd"/>
      <w:r w:rsidRPr="00AC2576">
        <w:rPr>
          <w:rFonts w:asciiTheme="majorBidi" w:hAnsiTheme="majorBidi" w:cstheme="majorBidi"/>
          <w:color w:val="222222"/>
          <w:sz w:val="20"/>
          <w:szCs w:val="20"/>
          <w:shd w:val="clear" w:color="auto" w:fill="FFFFFF"/>
        </w:rPr>
        <w:t xml:space="preserve">, K. M., Ang, T. L., Bee, L. C., &amp; Lee, E. J. D. (2008). Proton pump inhibitors. </w:t>
      </w:r>
      <w:r w:rsidRPr="00AC2576">
        <w:rPr>
          <w:rFonts w:asciiTheme="majorBidi" w:hAnsiTheme="majorBidi" w:cstheme="majorBidi"/>
          <w:i/>
          <w:color w:val="222222"/>
          <w:sz w:val="20"/>
          <w:szCs w:val="20"/>
          <w:shd w:val="clear" w:color="auto" w:fill="FFFFFF"/>
        </w:rPr>
        <w:t>Clinical pharmacokinetics</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47</w:t>
      </w:r>
      <w:r w:rsidRPr="00AC2576">
        <w:rPr>
          <w:rFonts w:asciiTheme="majorBidi" w:hAnsiTheme="majorBidi" w:cstheme="majorBidi"/>
          <w:color w:val="222222"/>
          <w:sz w:val="20"/>
          <w:szCs w:val="20"/>
          <w:shd w:val="clear" w:color="auto" w:fill="FFFFFF"/>
        </w:rPr>
        <w:t xml:space="preserve">(1), 1-6. </w:t>
      </w:r>
    </w:p>
    <w:p w14:paraId="5B22C9F0"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Hamming, I., </w:t>
      </w:r>
      <w:proofErr w:type="spellStart"/>
      <w:r w:rsidRPr="00AC2576">
        <w:rPr>
          <w:rFonts w:asciiTheme="majorBidi" w:hAnsiTheme="majorBidi" w:cstheme="majorBidi"/>
          <w:color w:val="222222"/>
          <w:sz w:val="20"/>
          <w:szCs w:val="20"/>
          <w:shd w:val="clear" w:color="auto" w:fill="FFFFFF"/>
        </w:rPr>
        <w:t>Timens</w:t>
      </w:r>
      <w:proofErr w:type="spellEnd"/>
      <w:r w:rsidRPr="00AC2576">
        <w:rPr>
          <w:rFonts w:asciiTheme="majorBidi" w:hAnsiTheme="majorBidi" w:cstheme="majorBidi"/>
          <w:color w:val="222222"/>
          <w:sz w:val="20"/>
          <w:szCs w:val="20"/>
          <w:shd w:val="clear" w:color="auto" w:fill="FFFFFF"/>
        </w:rPr>
        <w:t xml:space="preserve">, W., </w:t>
      </w:r>
      <w:proofErr w:type="spellStart"/>
      <w:r w:rsidRPr="00AC2576">
        <w:rPr>
          <w:rFonts w:asciiTheme="majorBidi" w:hAnsiTheme="majorBidi" w:cstheme="majorBidi"/>
          <w:color w:val="222222"/>
          <w:sz w:val="20"/>
          <w:szCs w:val="20"/>
          <w:shd w:val="clear" w:color="auto" w:fill="FFFFFF"/>
        </w:rPr>
        <w:t>Bulthuis</w:t>
      </w:r>
      <w:proofErr w:type="spellEnd"/>
      <w:r w:rsidRPr="00AC2576">
        <w:rPr>
          <w:rFonts w:asciiTheme="majorBidi" w:hAnsiTheme="majorBidi" w:cstheme="majorBidi"/>
          <w:color w:val="222222"/>
          <w:sz w:val="20"/>
          <w:szCs w:val="20"/>
          <w:shd w:val="clear" w:color="auto" w:fill="FFFFFF"/>
        </w:rPr>
        <w:t xml:space="preserve">, M., Lely, A., Navis, G. v., &amp; van </w:t>
      </w:r>
      <w:proofErr w:type="spellStart"/>
      <w:r w:rsidRPr="00AC2576">
        <w:rPr>
          <w:rFonts w:asciiTheme="majorBidi" w:hAnsiTheme="majorBidi" w:cstheme="majorBidi"/>
          <w:color w:val="222222"/>
          <w:sz w:val="20"/>
          <w:szCs w:val="20"/>
          <w:shd w:val="clear" w:color="auto" w:fill="FFFFFF"/>
        </w:rPr>
        <w:t>Goor</w:t>
      </w:r>
      <w:proofErr w:type="spellEnd"/>
      <w:r w:rsidRPr="00AC2576">
        <w:rPr>
          <w:rFonts w:asciiTheme="majorBidi" w:hAnsiTheme="majorBidi" w:cstheme="majorBidi"/>
          <w:color w:val="222222"/>
          <w:sz w:val="20"/>
          <w:szCs w:val="20"/>
          <w:shd w:val="clear" w:color="auto" w:fill="FFFFFF"/>
        </w:rPr>
        <w:t xml:space="preserve">, H. (2004). Tissue distribution of ACE2 protein, the functional receptor for SARS coronavirus. A first step in understanding SARS pathogenesis. </w:t>
      </w:r>
      <w:r w:rsidRPr="00AC2576">
        <w:rPr>
          <w:rFonts w:asciiTheme="majorBidi" w:hAnsiTheme="majorBidi" w:cstheme="majorBidi"/>
          <w:i/>
          <w:color w:val="222222"/>
          <w:sz w:val="20"/>
          <w:szCs w:val="20"/>
          <w:shd w:val="clear" w:color="auto" w:fill="FFFFFF"/>
        </w:rPr>
        <w:t>The Journal of Pathology: A Journal of the Pathological Society of Great Britain and Ireland</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203</w:t>
      </w:r>
      <w:r w:rsidRPr="00AC2576">
        <w:rPr>
          <w:rFonts w:asciiTheme="majorBidi" w:hAnsiTheme="majorBidi" w:cstheme="majorBidi"/>
          <w:color w:val="222222"/>
          <w:sz w:val="20"/>
          <w:szCs w:val="20"/>
          <w:shd w:val="clear" w:color="auto" w:fill="FFFFFF"/>
        </w:rPr>
        <w:t xml:space="preserve">(2), 631-637. </w:t>
      </w:r>
    </w:p>
    <w:p w14:paraId="60A9E4DC"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proofErr w:type="spellStart"/>
      <w:r w:rsidRPr="00AC2576">
        <w:rPr>
          <w:rFonts w:asciiTheme="majorBidi" w:hAnsiTheme="majorBidi" w:cstheme="majorBidi"/>
          <w:color w:val="222222"/>
          <w:sz w:val="20"/>
          <w:szCs w:val="20"/>
          <w:shd w:val="clear" w:color="auto" w:fill="FFFFFF"/>
        </w:rPr>
        <w:t>Hayase</w:t>
      </w:r>
      <w:proofErr w:type="spellEnd"/>
      <w:r w:rsidRPr="00AC2576">
        <w:rPr>
          <w:rFonts w:asciiTheme="majorBidi" w:hAnsiTheme="majorBidi" w:cstheme="majorBidi"/>
          <w:color w:val="222222"/>
          <w:sz w:val="20"/>
          <w:szCs w:val="20"/>
          <w:shd w:val="clear" w:color="auto" w:fill="FFFFFF"/>
        </w:rPr>
        <w:t xml:space="preserve">, Y., </w:t>
      </w:r>
      <w:proofErr w:type="spellStart"/>
      <w:r w:rsidRPr="00AC2576">
        <w:rPr>
          <w:rFonts w:asciiTheme="majorBidi" w:hAnsiTheme="majorBidi" w:cstheme="majorBidi"/>
          <w:color w:val="222222"/>
          <w:sz w:val="20"/>
          <w:szCs w:val="20"/>
          <w:shd w:val="clear" w:color="auto" w:fill="FFFFFF"/>
        </w:rPr>
        <w:t>Tobita</w:t>
      </w:r>
      <w:proofErr w:type="spellEnd"/>
      <w:r w:rsidRPr="00AC2576">
        <w:rPr>
          <w:rFonts w:asciiTheme="majorBidi" w:hAnsiTheme="majorBidi" w:cstheme="majorBidi"/>
          <w:color w:val="222222"/>
          <w:sz w:val="20"/>
          <w:szCs w:val="20"/>
          <w:shd w:val="clear" w:color="auto" w:fill="FFFFFF"/>
        </w:rPr>
        <w:t xml:space="preserve">, K., &amp; Sato, H. (2002). Detection of type B influenza virus genes from biopsied gastric mucosa. </w:t>
      </w:r>
      <w:r w:rsidRPr="00AC2576">
        <w:rPr>
          <w:rFonts w:asciiTheme="majorBidi" w:hAnsiTheme="majorBidi" w:cstheme="majorBidi"/>
          <w:i/>
          <w:color w:val="222222"/>
          <w:sz w:val="20"/>
          <w:szCs w:val="20"/>
          <w:shd w:val="clear" w:color="auto" w:fill="FFFFFF"/>
        </w:rPr>
        <w:t>Journal of gastroenterology</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37</w:t>
      </w:r>
      <w:r w:rsidRPr="00AC2576">
        <w:rPr>
          <w:rFonts w:asciiTheme="majorBidi" w:hAnsiTheme="majorBidi" w:cstheme="majorBidi"/>
          <w:color w:val="222222"/>
          <w:sz w:val="20"/>
          <w:szCs w:val="20"/>
          <w:shd w:val="clear" w:color="auto" w:fill="FFFFFF"/>
        </w:rPr>
        <w:t xml:space="preserve">(2), 101-105. </w:t>
      </w:r>
    </w:p>
    <w:p w14:paraId="70BDC29B"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Hoffmann, M., </w:t>
      </w:r>
      <w:proofErr w:type="spellStart"/>
      <w:r w:rsidRPr="00AC2576">
        <w:rPr>
          <w:rFonts w:asciiTheme="majorBidi" w:hAnsiTheme="majorBidi" w:cstheme="majorBidi"/>
          <w:color w:val="222222"/>
          <w:sz w:val="20"/>
          <w:szCs w:val="20"/>
          <w:shd w:val="clear" w:color="auto" w:fill="FFFFFF"/>
        </w:rPr>
        <w:t>Kleine</w:t>
      </w:r>
      <w:proofErr w:type="spellEnd"/>
      <w:r w:rsidRPr="00AC2576">
        <w:rPr>
          <w:rFonts w:asciiTheme="majorBidi" w:hAnsiTheme="majorBidi" w:cstheme="majorBidi"/>
          <w:color w:val="222222"/>
          <w:sz w:val="20"/>
          <w:szCs w:val="20"/>
          <w:shd w:val="clear" w:color="auto" w:fill="FFFFFF"/>
        </w:rPr>
        <w:t xml:space="preserve">-Weber, H., Schroeder, S., </w:t>
      </w:r>
      <w:proofErr w:type="spellStart"/>
      <w:r w:rsidRPr="00AC2576">
        <w:rPr>
          <w:rFonts w:asciiTheme="majorBidi" w:hAnsiTheme="majorBidi" w:cstheme="majorBidi"/>
          <w:color w:val="222222"/>
          <w:sz w:val="20"/>
          <w:szCs w:val="20"/>
          <w:shd w:val="clear" w:color="auto" w:fill="FFFFFF"/>
        </w:rPr>
        <w:t>Krüger</w:t>
      </w:r>
      <w:proofErr w:type="spellEnd"/>
      <w:r w:rsidRPr="00AC2576">
        <w:rPr>
          <w:rFonts w:asciiTheme="majorBidi" w:hAnsiTheme="majorBidi" w:cstheme="majorBidi"/>
          <w:color w:val="222222"/>
          <w:sz w:val="20"/>
          <w:szCs w:val="20"/>
          <w:shd w:val="clear" w:color="auto" w:fill="FFFFFF"/>
        </w:rPr>
        <w:t xml:space="preserve">, N., </w:t>
      </w:r>
      <w:proofErr w:type="spellStart"/>
      <w:r w:rsidRPr="00AC2576">
        <w:rPr>
          <w:rFonts w:asciiTheme="majorBidi" w:hAnsiTheme="majorBidi" w:cstheme="majorBidi"/>
          <w:color w:val="222222"/>
          <w:sz w:val="20"/>
          <w:szCs w:val="20"/>
          <w:shd w:val="clear" w:color="auto" w:fill="FFFFFF"/>
        </w:rPr>
        <w:t>Herrler</w:t>
      </w:r>
      <w:proofErr w:type="spellEnd"/>
      <w:r w:rsidRPr="00AC2576">
        <w:rPr>
          <w:rFonts w:asciiTheme="majorBidi" w:hAnsiTheme="majorBidi" w:cstheme="majorBidi"/>
          <w:color w:val="222222"/>
          <w:sz w:val="20"/>
          <w:szCs w:val="20"/>
          <w:shd w:val="clear" w:color="auto" w:fill="FFFFFF"/>
        </w:rPr>
        <w:t xml:space="preserve">, T., </w:t>
      </w:r>
      <w:proofErr w:type="spellStart"/>
      <w:r w:rsidRPr="00AC2576">
        <w:rPr>
          <w:rFonts w:asciiTheme="majorBidi" w:hAnsiTheme="majorBidi" w:cstheme="majorBidi"/>
          <w:color w:val="222222"/>
          <w:sz w:val="20"/>
          <w:szCs w:val="20"/>
          <w:shd w:val="clear" w:color="auto" w:fill="FFFFFF"/>
        </w:rPr>
        <w:t>Erichsen</w:t>
      </w:r>
      <w:proofErr w:type="spellEnd"/>
      <w:r w:rsidRPr="00AC2576">
        <w:rPr>
          <w:rFonts w:asciiTheme="majorBidi" w:hAnsiTheme="majorBidi" w:cstheme="majorBidi"/>
          <w:color w:val="222222"/>
          <w:sz w:val="20"/>
          <w:szCs w:val="20"/>
          <w:shd w:val="clear" w:color="auto" w:fill="FFFFFF"/>
        </w:rPr>
        <w:t xml:space="preserve">, S., </w:t>
      </w:r>
      <w:proofErr w:type="spellStart"/>
      <w:r w:rsidRPr="00AC2576">
        <w:rPr>
          <w:rFonts w:asciiTheme="majorBidi" w:hAnsiTheme="majorBidi" w:cstheme="majorBidi"/>
          <w:color w:val="222222"/>
          <w:sz w:val="20"/>
          <w:szCs w:val="20"/>
          <w:shd w:val="clear" w:color="auto" w:fill="FFFFFF"/>
        </w:rPr>
        <w:t>Schiergens</w:t>
      </w:r>
      <w:proofErr w:type="spellEnd"/>
      <w:r w:rsidRPr="00AC2576">
        <w:rPr>
          <w:rFonts w:asciiTheme="majorBidi" w:hAnsiTheme="majorBidi" w:cstheme="majorBidi"/>
          <w:color w:val="222222"/>
          <w:sz w:val="20"/>
          <w:szCs w:val="20"/>
          <w:shd w:val="clear" w:color="auto" w:fill="FFFFFF"/>
        </w:rPr>
        <w:t xml:space="preserve">, T. S., </w:t>
      </w:r>
      <w:proofErr w:type="spellStart"/>
      <w:r w:rsidRPr="00AC2576">
        <w:rPr>
          <w:rFonts w:asciiTheme="majorBidi" w:hAnsiTheme="majorBidi" w:cstheme="majorBidi"/>
          <w:color w:val="222222"/>
          <w:sz w:val="20"/>
          <w:szCs w:val="20"/>
          <w:shd w:val="clear" w:color="auto" w:fill="FFFFFF"/>
        </w:rPr>
        <w:t>Herrler</w:t>
      </w:r>
      <w:proofErr w:type="spellEnd"/>
      <w:r w:rsidRPr="00AC2576">
        <w:rPr>
          <w:rFonts w:asciiTheme="majorBidi" w:hAnsiTheme="majorBidi" w:cstheme="majorBidi"/>
          <w:color w:val="222222"/>
          <w:sz w:val="20"/>
          <w:szCs w:val="20"/>
          <w:shd w:val="clear" w:color="auto" w:fill="FFFFFF"/>
        </w:rPr>
        <w:t xml:space="preserve">, G., Wu, N.-H., &amp; </w:t>
      </w:r>
      <w:proofErr w:type="spellStart"/>
      <w:r w:rsidRPr="00AC2576">
        <w:rPr>
          <w:rFonts w:asciiTheme="majorBidi" w:hAnsiTheme="majorBidi" w:cstheme="majorBidi"/>
          <w:color w:val="222222"/>
          <w:sz w:val="20"/>
          <w:szCs w:val="20"/>
          <w:shd w:val="clear" w:color="auto" w:fill="FFFFFF"/>
        </w:rPr>
        <w:t>Nitsche</w:t>
      </w:r>
      <w:proofErr w:type="spellEnd"/>
      <w:r w:rsidRPr="00AC2576">
        <w:rPr>
          <w:rFonts w:asciiTheme="majorBidi" w:hAnsiTheme="majorBidi" w:cstheme="majorBidi"/>
          <w:color w:val="222222"/>
          <w:sz w:val="20"/>
          <w:szCs w:val="20"/>
          <w:shd w:val="clear" w:color="auto" w:fill="FFFFFF"/>
        </w:rPr>
        <w:t xml:space="preserve">, A. (2020). SARS-CoV-2 cell entry depends on ACE2 and </w:t>
      </w:r>
      <w:r w:rsidRPr="00AC2576">
        <w:rPr>
          <w:rFonts w:asciiTheme="majorBidi" w:hAnsiTheme="majorBidi" w:cstheme="majorBidi"/>
          <w:color w:val="222222"/>
          <w:sz w:val="20"/>
          <w:szCs w:val="20"/>
          <w:shd w:val="clear" w:color="auto" w:fill="FFFFFF"/>
        </w:rPr>
        <w:lastRenderedPageBreak/>
        <w:t xml:space="preserve">TMPRSS2 and is blocked by a clinically proven protease inhibitor. </w:t>
      </w:r>
      <w:r w:rsidRPr="00AC2576">
        <w:rPr>
          <w:rFonts w:asciiTheme="majorBidi" w:hAnsiTheme="majorBidi" w:cstheme="majorBidi"/>
          <w:i/>
          <w:color w:val="222222"/>
          <w:sz w:val="20"/>
          <w:szCs w:val="20"/>
          <w:shd w:val="clear" w:color="auto" w:fill="FFFFFF"/>
        </w:rPr>
        <w:t>cell</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181</w:t>
      </w:r>
      <w:r w:rsidRPr="00AC2576">
        <w:rPr>
          <w:rFonts w:asciiTheme="majorBidi" w:hAnsiTheme="majorBidi" w:cstheme="majorBidi"/>
          <w:color w:val="222222"/>
          <w:sz w:val="20"/>
          <w:szCs w:val="20"/>
          <w:shd w:val="clear" w:color="auto" w:fill="FFFFFF"/>
        </w:rPr>
        <w:t xml:space="preserve">(2), 271-280. e278. </w:t>
      </w:r>
    </w:p>
    <w:p w14:paraId="3ADFA9B9"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proofErr w:type="spellStart"/>
      <w:r w:rsidRPr="00AC2576">
        <w:rPr>
          <w:rFonts w:asciiTheme="majorBidi" w:hAnsiTheme="majorBidi" w:cstheme="majorBidi"/>
          <w:color w:val="222222"/>
          <w:sz w:val="20"/>
          <w:szCs w:val="20"/>
          <w:shd w:val="clear" w:color="auto" w:fill="FFFFFF"/>
        </w:rPr>
        <w:t>Israelsen</w:t>
      </w:r>
      <w:proofErr w:type="spellEnd"/>
      <w:r w:rsidRPr="00AC2576">
        <w:rPr>
          <w:rFonts w:asciiTheme="majorBidi" w:hAnsiTheme="majorBidi" w:cstheme="majorBidi"/>
          <w:color w:val="222222"/>
          <w:sz w:val="20"/>
          <w:szCs w:val="20"/>
          <w:shd w:val="clear" w:color="auto" w:fill="FFFFFF"/>
        </w:rPr>
        <w:t xml:space="preserve">, S. B., Ernst, M. T., </w:t>
      </w:r>
      <w:proofErr w:type="spellStart"/>
      <w:r w:rsidRPr="00AC2576">
        <w:rPr>
          <w:rFonts w:asciiTheme="majorBidi" w:hAnsiTheme="majorBidi" w:cstheme="majorBidi"/>
          <w:color w:val="222222"/>
          <w:sz w:val="20"/>
          <w:szCs w:val="20"/>
          <w:shd w:val="clear" w:color="auto" w:fill="FFFFFF"/>
        </w:rPr>
        <w:t>Lundh</w:t>
      </w:r>
      <w:proofErr w:type="spellEnd"/>
      <w:r w:rsidRPr="00AC2576">
        <w:rPr>
          <w:rFonts w:asciiTheme="majorBidi" w:hAnsiTheme="majorBidi" w:cstheme="majorBidi"/>
          <w:color w:val="222222"/>
          <w:sz w:val="20"/>
          <w:szCs w:val="20"/>
          <w:shd w:val="clear" w:color="auto" w:fill="FFFFFF"/>
        </w:rPr>
        <w:t xml:space="preserve">, A., </w:t>
      </w:r>
      <w:proofErr w:type="spellStart"/>
      <w:r w:rsidRPr="00AC2576">
        <w:rPr>
          <w:rFonts w:asciiTheme="majorBidi" w:hAnsiTheme="majorBidi" w:cstheme="majorBidi"/>
          <w:color w:val="222222"/>
          <w:sz w:val="20"/>
          <w:szCs w:val="20"/>
          <w:shd w:val="clear" w:color="auto" w:fill="FFFFFF"/>
        </w:rPr>
        <w:t>Lundbo</w:t>
      </w:r>
      <w:proofErr w:type="spellEnd"/>
      <w:r w:rsidRPr="00AC2576">
        <w:rPr>
          <w:rFonts w:asciiTheme="majorBidi" w:hAnsiTheme="majorBidi" w:cstheme="majorBidi"/>
          <w:color w:val="222222"/>
          <w:sz w:val="20"/>
          <w:szCs w:val="20"/>
          <w:shd w:val="clear" w:color="auto" w:fill="FFFFFF"/>
        </w:rPr>
        <w:t xml:space="preserve">, L. F., </w:t>
      </w:r>
      <w:proofErr w:type="spellStart"/>
      <w:r w:rsidRPr="00AC2576">
        <w:rPr>
          <w:rFonts w:asciiTheme="majorBidi" w:hAnsiTheme="majorBidi" w:cstheme="majorBidi"/>
          <w:color w:val="222222"/>
          <w:sz w:val="20"/>
          <w:szCs w:val="20"/>
          <w:shd w:val="clear" w:color="auto" w:fill="FFFFFF"/>
        </w:rPr>
        <w:t>Sandholdt</w:t>
      </w:r>
      <w:proofErr w:type="spellEnd"/>
      <w:r w:rsidRPr="00AC2576">
        <w:rPr>
          <w:rFonts w:asciiTheme="majorBidi" w:hAnsiTheme="majorBidi" w:cstheme="majorBidi"/>
          <w:color w:val="222222"/>
          <w:sz w:val="20"/>
          <w:szCs w:val="20"/>
          <w:shd w:val="clear" w:color="auto" w:fill="FFFFFF"/>
        </w:rPr>
        <w:t xml:space="preserve">, H., Hallas, J., &amp; Benfield, T. (2021). Proton pump inhibitor use is not strongly associated with SARS-CoV-2 related outcomes: a nationwide study and meta-analysis. </w:t>
      </w:r>
      <w:r w:rsidRPr="00AC2576">
        <w:rPr>
          <w:rFonts w:asciiTheme="majorBidi" w:hAnsiTheme="majorBidi" w:cstheme="majorBidi"/>
          <w:i/>
          <w:color w:val="222222"/>
          <w:sz w:val="20"/>
          <w:szCs w:val="20"/>
          <w:shd w:val="clear" w:color="auto" w:fill="FFFFFF"/>
        </w:rPr>
        <w:t>Clinical Gastroenterology and Hepatology</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19</w:t>
      </w:r>
      <w:r w:rsidRPr="00AC2576">
        <w:rPr>
          <w:rFonts w:asciiTheme="majorBidi" w:hAnsiTheme="majorBidi" w:cstheme="majorBidi"/>
          <w:color w:val="222222"/>
          <w:sz w:val="20"/>
          <w:szCs w:val="20"/>
          <w:shd w:val="clear" w:color="auto" w:fill="FFFFFF"/>
        </w:rPr>
        <w:t xml:space="preserve">(9), 1845-1854. e1846. </w:t>
      </w:r>
    </w:p>
    <w:p w14:paraId="317EE9F6"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Lai, C.-C., Shih, T.-P., Ko, W.-C., Tang, H.-J., &amp; Hsueh, P.-R. (2020). Severe acute respiratory syndrome coronavirus 2 (SARS-CoV-2) and coronavirus disease-2019 (COVID-19): The epidemic and the challenges. </w:t>
      </w:r>
      <w:r w:rsidRPr="00AC2576">
        <w:rPr>
          <w:rFonts w:asciiTheme="majorBidi" w:hAnsiTheme="majorBidi" w:cstheme="majorBidi"/>
          <w:i/>
          <w:color w:val="222222"/>
          <w:sz w:val="20"/>
          <w:szCs w:val="20"/>
          <w:shd w:val="clear" w:color="auto" w:fill="FFFFFF"/>
        </w:rPr>
        <w:t xml:space="preserve">Int J </w:t>
      </w:r>
      <w:proofErr w:type="spellStart"/>
      <w:r w:rsidRPr="00AC2576">
        <w:rPr>
          <w:rFonts w:asciiTheme="majorBidi" w:hAnsiTheme="majorBidi" w:cstheme="majorBidi"/>
          <w:i/>
          <w:color w:val="222222"/>
          <w:sz w:val="20"/>
          <w:szCs w:val="20"/>
          <w:shd w:val="clear" w:color="auto" w:fill="FFFFFF"/>
        </w:rPr>
        <w:t>Antimicrob</w:t>
      </w:r>
      <w:proofErr w:type="spellEnd"/>
      <w:r w:rsidRPr="00AC2576">
        <w:rPr>
          <w:rFonts w:asciiTheme="majorBidi" w:hAnsiTheme="majorBidi" w:cstheme="majorBidi"/>
          <w:i/>
          <w:color w:val="222222"/>
          <w:sz w:val="20"/>
          <w:szCs w:val="20"/>
          <w:shd w:val="clear" w:color="auto" w:fill="FFFFFF"/>
        </w:rPr>
        <w:t xml:space="preserve"> Agents</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55</w:t>
      </w:r>
      <w:r w:rsidRPr="00AC2576">
        <w:rPr>
          <w:rFonts w:asciiTheme="majorBidi" w:hAnsiTheme="majorBidi" w:cstheme="majorBidi"/>
          <w:color w:val="222222"/>
          <w:sz w:val="20"/>
          <w:szCs w:val="20"/>
          <w:shd w:val="clear" w:color="auto" w:fill="FFFFFF"/>
        </w:rPr>
        <w:t xml:space="preserve">(3), 105924. </w:t>
      </w:r>
    </w:p>
    <w:p w14:paraId="6CE24E58"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proofErr w:type="spellStart"/>
      <w:r w:rsidRPr="00AC2576">
        <w:rPr>
          <w:rFonts w:asciiTheme="majorBidi" w:hAnsiTheme="majorBidi" w:cstheme="majorBidi"/>
          <w:color w:val="222222"/>
          <w:sz w:val="20"/>
          <w:szCs w:val="20"/>
          <w:shd w:val="clear" w:color="auto" w:fill="FFFFFF"/>
        </w:rPr>
        <w:t>Lamers</w:t>
      </w:r>
      <w:proofErr w:type="spellEnd"/>
      <w:r w:rsidRPr="00AC2576">
        <w:rPr>
          <w:rFonts w:asciiTheme="majorBidi" w:hAnsiTheme="majorBidi" w:cstheme="majorBidi"/>
          <w:color w:val="222222"/>
          <w:sz w:val="20"/>
          <w:szCs w:val="20"/>
          <w:shd w:val="clear" w:color="auto" w:fill="FFFFFF"/>
        </w:rPr>
        <w:t xml:space="preserve">, M. M., </w:t>
      </w:r>
      <w:proofErr w:type="spellStart"/>
      <w:r w:rsidRPr="00AC2576">
        <w:rPr>
          <w:rFonts w:asciiTheme="majorBidi" w:hAnsiTheme="majorBidi" w:cstheme="majorBidi"/>
          <w:color w:val="222222"/>
          <w:sz w:val="20"/>
          <w:szCs w:val="20"/>
          <w:shd w:val="clear" w:color="auto" w:fill="FFFFFF"/>
        </w:rPr>
        <w:t>Beumer</w:t>
      </w:r>
      <w:proofErr w:type="spellEnd"/>
      <w:r w:rsidRPr="00AC2576">
        <w:rPr>
          <w:rFonts w:asciiTheme="majorBidi" w:hAnsiTheme="majorBidi" w:cstheme="majorBidi"/>
          <w:color w:val="222222"/>
          <w:sz w:val="20"/>
          <w:szCs w:val="20"/>
          <w:shd w:val="clear" w:color="auto" w:fill="FFFFFF"/>
        </w:rPr>
        <w:t xml:space="preserve">, J., Van Der </w:t>
      </w:r>
      <w:proofErr w:type="spellStart"/>
      <w:r w:rsidRPr="00AC2576">
        <w:rPr>
          <w:rFonts w:asciiTheme="majorBidi" w:hAnsiTheme="majorBidi" w:cstheme="majorBidi"/>
          <w:color w:val="222222"/>
          <w:sz w:val="20"/>
          <w:szCs w:val="20"/>
          <w:shd w:val="clear" w:color="auto" w:fill="FFFFFF"/>
        </w:rPr>
        <w:t>Vaart</w:t>
      </w:r>
      <w:proofErr w:type="spellEnd"/>
      <w:r w:rsidRPr="00AC2576">
        <w:rPr>
          <w:rFonts w:asciiTheme="majorBidi" w:hAnsiTheme="majorBidi" w:cstheme="majorBidi"/>
          <w:color w:val="222222"/>
          <w:sz w:val="20"/>
          <w:szCs w:val="20"/>
          <w:shd w:val="clear" w:color="auto" w:fill="FFFFFF"/>
        </w:rPr>
        <w:t xml:space="preserve">, J., </w:t>
      </w:r>
      <w:proofErr w:type="spellStart"/>
      <w:r w:rsidRPr="00AC2576">
        <w:rPr>
          <w:rFonts w:asciiTheme="majorBidi" w:hAnsiTheme="majorBidi" w:cstheme="majorBidi"/>
          <w:color w:val="222222"/>
          <w:sz w:val="20"/>
          <w:szCs w:val="20"/>
          <w:shd w:val="clear" w:color="auto" w:fill="FFFFFF"/>
        </w:rPr>
        <w:t>Knoops</w:t>
      </w:r>
      <w:proofErr w:type="spellEnd"/>
      <w:r w:rsidRPr="00AC2576">
        <w:rPr>
          <w:rFonts w:asciiTheme="majorBidi" w:hAnsiTheme="majorBidi" w:cstheme="majorBidi"/>
          <w:color w:val="222222"/>
          <w:sz w:val="20"/>
          <w:szCs w:val="20"/>
          <w:shd w:val="clear" w:color="auto" w:fill="FFFFFF"/>
        </w:rPr>
        <w:t xml:space="preserve">, K., </w:t>
      </w:r>
      <w:proofErr w:type="spellStart"/>
      <w:r w:rsidRPr="00AC2576">
        <w:rPr>
          <w:rFonts w:asciiTheme="majorBidi" w:hAnsiTheme="majorBidi" w:cstheme="majorBidi"/>
          <w:color w:val="222222"/>
          <w:sz w:val="20"/>
          <w:szCs w:val="20"/>
          <w:shd w:val="clear" w:color="auto" w:fill="FFFFFF"/>
        </w:rPr>
        <w:t>Puschhof</w:t>
      </w:r>
      <w:proofErr w:type="spellEnd"/>
      <w:r w:rsidRPr="00AC2576">
        <w:rPr>
          <w:rFonts w:asciiTheme="majorBidi" w:hAnsiTheme="majorBidi" w:cstheme="majorBidi"/>
          <w:color w:val="222222"/>
          <w:sz w:val="20"/>
          <w:szCs w:val="20"/>
          <w:shd w:val="clear" w:color="auto" w:fill="FFFFFF"/>
        </w:rPr>
        <w:t xml:space="preserve">, J., </w:t>
      </w:r>
      <w:proofErr w:type="spellStart"/>
      <w:r w:rsidRPr="00AC2576">
        <w:rPr>
          <w:rFonts w:asciiTheme="majorBidi" w:hAnsiTheme="majorBidi" w:cstheme="majorBidi"/>
          <w:color w:val="222222"/>
          <w:sz w:val="20"/>
          <w:szCs w:val="20"/>
          <w:shd w:val="clear" w:color="auto" w:fill="FFFFFF"/>
        </w:rPr>
        <w:t>Breugem</w:t>
      </w:r>
      <w:proofErr w:type="spellEnd"/>
      <w:r w:rsidRPr="00AC2576">
        <w:rPr>
          <w:rFonts w:asciiTheme="majorBidi" w:hAnsiTheme="majorBidi" w:cstheme="majorBidi"/>
          <w:color w:val="222222"/>
          <w:sz w:val="20"/>
          <w:szCs w:val="20"/>
          <w:shd w:val="clear" w:color="auto" w:fill="FFFFFF"/>
        </w:rPr>
        <w:t xml:space="preserve">, T. I., </w:t>
      </w:r>
      <w:proofErr w:type="spellStart"/>
      <w:r w:rsidRPr="00AC2576">
        <w:rPr>
          <w:rFonts w:asciiTheme="majorBidi" w:hAnsiTheme="majorBidi" w:cstheme="majorBidi"/>
          <w:color w:val="222222"/>
          <w:sz w:val="20"/>
          <w:szCs w:val="20"/>
          <w:shd w:val="clear" w:color="auto" w:fill="FFFFFF"/>
        </w:rPr>
        <w:t>Ravelli</w:t>
      </w:r>
      <w:proofErr w:type="spellEnd"/>
      <w:r w:rsidRPr="00AC2576">
        <w:rPr>
          <w:rFonts w:asciiTheme="majorBidi" w:hAnsiTheme="majorBidi" w:cstheme="majorBidi"/>
          <w:color w:val="222222"/>
          <w:sz w:val="20"/>
          <w:szCs w:val="20"/>
          <w:shd w:val="clear" w:color="auto" w:fill="FFFFFF"/>
        </w:rPr>
        <w:t xml:space="preserve">, R. B., Paul van </w:t>
      </w:r>
      <w:proofErr w:type="spellStart"/>
      <w:r w:rsidRPr="00AC2576">
        <w:rPr>
          <w:rFonts w:asciiTheme="majorBidi" w:hAnsiTheme="majorBidi" w:cstheme="majorBidi"/>
          <w:color w:val="222222"/>
          <w:sz w:val="20"/>
          <w:szCs w:val="20"/>
          <w:shd w:val="clear" w:color="auto" w:fill="FFFFFF"/>
        </w:rPr>
        <w:t>Schayck</w:t>
      </w:r>
      <w:proofErr w:type="spellEnd"/>
      <w:r w:rsidRPr="00AC2576">
        <w:rPr>
          <w:rFonts w:asciiTheme="majorBidi" w:hAnsiTheme="majorBidi" w:cstheme="majorBidi"/>
          <w:color w:val="222222"/>
          <w:sz w:val="20"/>
          <w:szCs w:val="20"/>
          <w:shd w:val="clear" w:color="auto" w:fill="FFFFFF"/>
        </w:rPr>
        <w:t xml:space="preserve">, J., </w:t>
      </w:r>
      <w:proofErr w:type="spellStart"/>
      <w:r w:rsidRPr="00AC2576">
        <w:rPr>
          <w:rFonts w:asciiTheme="majorBidi" w:hAnsiTheme="majorBidi" w:cstheme="majorBidi"/>
          <w:color w:val="222222"/>
          <w:sz w:val="20"/>
          <w:szCs w:val="20"/>
          <w:shd w:val="clear" w:color="auto" w:fill="FFFFFF"/>
        </w:rPr>
        <w:t>Mykytyn</w:t>
      </w:r>
      <w:proofErr w:type="spellEnd"/>
      <w:r w:rsidRPr="00AC2576">
        <w:rPr>
          <w:rFonts w:asciiTheme="majorBidi" w:hAnsiTheme="majorBidi" w:cstheme="majorBidi"/>
          <w:color w:val="222222"/>
          <w:sz w:val="20"/>
          <w:szCs w:val="20"/>
          <w:shd w:val="clear" w:color="auto" w:fill="FFFFFF"/>
        </w:rPr>
        <w:t xml:space="preserve">, A. Z., &amp; </w:t>
      </w:r>
      <w:proofErr w:type="spellStart"/>
      <w:r w:rsidRPr="00AC2576">
        <w:rPr>
          <w:rFonts w:asciiTheme="majorBidi" w:hAnsiTheme="majorBidi" w:cstheme="majorBidi"/>
          <w:color w:val="222222"/>
          <w:sz w:val="20"/>
          <w:szCs w:val="20"/>
          <w:shd w:val="clear" w:color="auto" w:fill="FFFFFF"/>
        </w:rPr>
        <w:t>Duimel</w:t>
      </w:r>
      <w:proofErr w:type="spellEnd"/>
      <w:r w:rsidRPr="00AC2576">
        <w:rPr>
          <w:rFonts w:asciiTheme="majorBidi" w:hAnsiTheme="majorBidi" w:cstheme="majorBidi"/>
          <w:color w:val="222222"/>
          <w:sz w:val="20"/>
          <w:szCs w:val="20"/>
          <w:shd w:val="clear" w:color="auto" w:fill="FFFFFF"/>
        </w:rPr>
        <w:t xml:space="preserve">, H. Q. (2020). SARS-CoV-2 productively infects human gut enterocytes. </w:t>
      </w:r>
      <w:r w:rsidRPr="00AC2576">
        <w:rPr>
          <w:rFonts w:asciiTheme="majorBidi" w:hAnsiTheme="majorBidi" w:cstheme="majorBidi"/>
          <w:i/>
          <w:color w:val="222222"/>
          <w:sz w:val="20"/>
          <w:szCs w:val="20"/>
          <w:shd w:val="clear" w:color="auto" w:fill="FFFFFF"/>
        </w:rPr>
        <w:t>Science</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369</w:t>
      </w:r>
      <w:r w:rsidRPr="00AC2576">
        <w:rPr>
          <w:rFonts w:asciiTheme="majorBidi" w:hAnsiTheme="majorBidi" w:cstheme="majorBidi"/>
          <w:color w:val="222222"/>
          <w:sz w:val="20"/>
          <w:szCs w:val="20"/>
          <w:shd w:val="clear" w:color="auto" w:fill="FFFFFF"/>
        </w:rPr>
        <w:t xml:space="preserve">(6499), 50-54. </w:t>
      </w:r>
    </w:p>
    <w:p w14:paraId="40E466DA"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Lee, S. W., Ha, E. K., </w:t>
      </w:r>
      <w:proofErr w:type="spellStart"/>
      <w:r w:rsidRPr="00AC2576">
        <w:rPr>
          <w:rFonts w:asciiTheme="majorBidi" w:hAnsiTheme="majorBidi" w:cstheme="majorBidi"/>
          <w:color w:val="222222"/>
          <w:sz w:val="20"/>
          <w:szCs w:val="20"/>
          <w:shd w:val="clear" w:color="auto" w:fill="FFFFFF"/>
        </w:rPr>
        <w:t>Yeniova</w:t>
      </w:r>
      <w:proofErr w:type="spellEnd"/>
      <w:r w:rsidRPr="00AC2576">
        <w:rPr>
          <w:rFonts w:asciiTheme="majorBidi" w:hAnsiTheme="majorBidi" w:cstheme="majorBidi"/>
          <w:color w:val="222222"/>
          <w:sz w:val="20"/>
          <w:szCs w:val="20"/>
          <w:shd w:val="clear" w:color="auto" w:fill="FFFFFF"/>
        </w:rPr>
        <w:t xml:space="preserve">, A. Ö., Moon, S. Y., Kim, S. Y., Koh, H. Y., Yang, J. M., </w:t>
      </w:r>
      <w:proofErr w:type="spellStart"/>
      <w:r w:rsidRPr="00AC2576">
        <w:rPr>
          <w:rFonts w:asciiTheme="majorBidi" w:hAnsiTheme="majorBidi" w:cstheme="majorBidi"/>
          <w:color w:val="222222"/>
          <w:sz w:val="20"/>
          <w:szCs w:val="20"/>
          <w:shd w:val="clear" w:color="auto" w:fill="FFFFFF"/>
        </w:rPr>
        <w:t>Jeong</w:t>
      </w:r>
      <w:proofErr w:type="spellEnd"/>
      <w:r w:rsidRPr="00AC2576">
        <w:rPr>
          <w:rFonts w:asciiTheme="majorBidi" w:hAnsiTheme="majorBidi" w:cstheme="majorBidi"/>
          <w:color w:val="222222"/>
          <w:sz w:val="20"/>
          <w:szCs w:val="20"/>
          <w:shd w:val="clear" w:color="auto" w:fill="FFFFFF"/>
        </w:rPr>
        <w:t xml:space="preserve">, S. J., Moon, S. J., &amp; Cho, J. Y. (2021). Severe clinical outcomes of COVID-19 associated with proton pump inhibitors: a nationwide cohort study with propensity score matching. </w:t>
      </w:r>
      <w:r w:rsidRPr="00AC2576">
        <w:rPr>
          <w:rFonts w:asciiTheme="majorBidi" w:hAnsiTheme="majorBidi" w:cstheme="majorBidi"/>
          <w:i/>
          <w:color w:val="222222"/>
          <w:sz w:val="20"/>
          <w:szCs w:val="20"/>
          <w:shd w:val="clear" w:color="auto" w:fill="FFFFFF"/>
        </w:rPr>
        <w:t>Gut</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70</w:t>
      </w:r>
      <w:r w:rsidRPr="00AC2576">
        <w:rPr>
          <w:rFonts w:asciiTheme="majorBidi" w:hAnsiTheme="majorBidi" w:cstheme="majorBidi"/>
          <w:color w:val="222222"/>
          <w:sz w:val="20"/>
          <w:szCs w:val="20"/>
          <w:shd w:val="clear" w:color="auto" w:fill="FFFFFF"/>
        </w:rPr>
        <w:t xml:space="preserve">(1), 76-84. </w:t>
      </w:r>
    </w:p>
    <w:p w14:paraId="154A8DCB"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Liu, J., Ji, H., Zheng, W., Wu, X., Zhu, J. J., Arnold, A. P., &amp; Sandberg, K. (2010). Sex differences in renal angiotensin converting enzyme 2 (ACE2) activity are 17β-</w:t>
      </w:r>
      <w:proofErr w:type="spellStart"/>
      <w:r w:rsidRPr="00AC2576">
        <w:rPr>
          <w:rFonts w:asciiTheme="majorBidi" w:hAnsiTheme="majorBidi" w:cstheme="majorBidi"/>
          <w:color w:val="222222"/>
          <w:sz w:val="20"/>
          <w:szCs w:val="20"/>
          <w:shd w:val="clear" w:color="auto" w:fill="FFFFFF"/>
        </w:rPr>
        <w:t>oestradiol</w:t>
      </w:r>
      <w:proofErr w:type="spellEnd"/>
      <w:r w:rsidRPr="00AC2576">
        <w:rPr>
          <w:rFonts w:asciiTheme="majorBidi" w:hAnsiTheme="majorBidi" w:cstheme="majorBidi"/>
          <w:color w:val="222222"/>
          <w:sz w:val="20"/>
          <w:szCs w:val="20"/>
          <w:shd w:val="clear" w:color="auto" w:fill="FFFFFF"/>
        </w:rPr>
        <w:t xml:space="preserve">-dependent and sex chromosome-independent. </w:t>
      </w:r>
      <w:r w:rsidRPr="00AC2576">
        <w:rPr>
          <w:rFonts w:asciiTheme="majorBidi" w:hAnsiTheme="majorBidi" w:cstheme="majorBidi"/>
          <w:i/>
          <w:color w:val="222222"/>
          <w:sz w:val="20"/>
          <w:szCs w:val="20"/>
          <w:shd w:val="clear" w:color="auto" w:fill="FFFFFF"/>
        </w:rPr>
        <w:t>Biol Sex Differ</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1</w:t>
      </w:r>
      <w:r w:rsidRPr="00AC2576">
        <w:rPr>
          <w:rFonts w:asciiTheme="majorBidi" w:hAnsiTheme="majorBidi" w:cstheme="majorBidi"/>
          <w:color w:val="222222"/>
          <w:sz w:val="20"/>
          <w:szCs w:val="20"/>
          <w:shd w:val="clear" w:color="auto" w:fill="FFFFFF"/>
        </w:rPr>
        <w:t xml:space="preserve">(1), 6. </w:t>
      </w:r>
      <w:hyperlink r:id="rId16" w:history="1">
        <w:r w:rsidRPr="00AC2576">
          <w:rPr>
            <w:rStyle w:val="Hyperlink"/>
            <w:rFonts w:asciiTheme="majorBidi" w:hAnsiTheme="majorBidi" w:cstheme="majorBidi"/>
            <w:sz w:val="20"/>
            <w:szCs w:val="20"/>
            <w:shd w:val="clear" w:color="auto" w:fill="FFFFFF"/>
          </w:rPr>
          <w:t>https://doi.org/10.1186/2042-6410-1-6</w:t>
        </w:r>
      </w:hyperlink>
      <w:r w:rsidRPr="00AC2576">
        <w:rPr>
          <w:rFonts w:asciiTheme="majorBidi" w:hAnsiTheme="majorBidi" w:cstheme="majorBidi"/>
          <w:color w:val="222222"/>
          <w:sz w:val="20"/>
          <w:szCs w:val="20"/>
          <w:shd w:val="clear" w:color="auto" w:fill="FFFFFF"/>
        </w:rPr>
        <w:t xml:space="preserve"> </w:t>
      </w:r>
    </w:p>
    <w:p w14:paraId="682E5AFE"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Loffredo, M., Lucero, H., Chen, D.-Y., O’Connell, A., Bergqvist, S., Munawar, A., Bandara, A., De </w:t>
      </w:r>
      <w:proofErr w:type="spellStart"/>
      <w:r w:rsidRPr="00AC2576">
        <w:rPr>
          <w:rFonts w:asciiTheme="majorBidi" w:hAnsiTheme="majorBidi" w:cstheme="majorBidi"/>
          <w:color w:val="222222"/>
          <w:sz w:val="20"/>
          <w:szCs w:val="20"/>
          <w:shd w:val="clear" w:color="auto" w:fill="FFFFFF"/>
        </w:rPr>
        <w:t>Graef</w:t>
      </w:r>
      <w:proofErr w:type="spellEnd"/>
      <w:r w:rsidRPr="00AC2576">
        <w:rPr>
          <w:rFonts w:asciiTheme="majorBidi" w:hAnsiTheme="majorBidi" w:cstheme="majorBidi"/>
          <w:color w:val="222222"/>
          <w:sz w:val="20"/>
          <w:szCs w:val="20"/>
          <w:shd w:val="clear" w:color="auto" w:fill="FFFFFF"/>
        </w:rPr>
        <w:t xml:space="preserve">, S., Weeks, S. D., &amp; </w:t>
      </w:r>
      <w:proofErr w:type="spellStart"/>
      <w:r w:rsidRPr="00AC2576">
        <w:rPr>
          <w:rFonts w:asciiTheme="majorBidi" w:hAnsiTheme="majorBidi" w:cstheme="majorBidi"/>
          <w:color w:val="222222"/>
          <w:sz w:val="20"/>
          <w:szCs w:val="20"/>
          <w:shd w:val="clear" w:color="auto" w:fill="FFFFFF"/>
        </w:rPr>
        <w:t>Douam</w:t>
      </w:r>
      <w:proofErr w:type="spellEnd"/>
      <w:r w:rsidRPr="00AC2576">
        <w:rPr>
          <w:rFonts w:asciiTheme="majorBidi" w:hAnsiTheme="majorBidi" w:cstheme="majorBidi"/>
          <w:color w:val="222222"/>
          <w:sz w:val="20"/>
          <w:szCs w:val="20"/>
          <w:shd w:val="clear" w:color="auto" w:fill="FFFFFF"/>
        </w:rPr>
        <w:t xml:space="preserve">, F. (2021). The in-vitro effect of famotidine on SARS-CoV-2 proteases and virus replication. </w:t>
      </w:r>
      <w:r w:rsidRPr="00AC2576">
        <w:rPr>
          <w:rFonts w:asciiTheme="majorBidi" w:hAnsiTheme="majorBidi" w:cstheme="majorBidi"/>
          <w:i/>
          <w:color w:val="222222"/>
          <w:sz w:val="20"/>
          <w:szCs w:val="20"/>
          <w:shd w:val="clear" w:color="auto" w:fill="FFFFFF"/>
        </w:rPr>
        <w:t>Scientific reports</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11</w:t>
      </w:r>
      <w:r w:rsidRPr="00AC2576">
        <w:rPr>
          <w:rFonts w:asciiTheme="majorBidi" w:hAnsiTheme="majorBidi" w:cstheme="majorBidi"/>
          <w:color w:val="222222"/>
          <w:sz w:val="20"/>
          <w:szCs w:val="20"/>
          <w:shd w:val="clear" w:color="auto" w:fill="FFFFFF"/>
        </w:rPr>
        <w:t xml:space="preserve">(1), 1-9. </w:t>
      </w:r>
    </w:p>
    <w:p w14:paraId="5565AF98"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proofErr w:type="spellStart"/>
      <w:r w:rsidRPr="00AC2576">
        <w:rPr>
          <w:rFonts w:asciiTheme="majorBidi" w:hAnsiTheme="majorBidi" w:cstheme="majorBidi"/>
          <w:color w:val="222222"/>
          <w:sz w:val="20"/>
          <w:szCs w:val="20"/>
          <w:shd w:val="clear" w:color="auto" w:fill="FFFFFF"/>
        </w:rPr>
        <w:t>Luxenburger</w:t>
      </w:r>
      <w:proofErr w:type="spellEnd"/>
      <w:r w:rsidRPr="00AC2576">
        <w:rPr>
          <w:rFonts w:asciiTheme="majorBidi" w:hAnsiTheme="majorBidi" w:cstheme="majorBidi"/>
          <w:color w:val="222222"/>
          <w:sz w:val="20"/>
          <w:szCs w:val="20"/>
          <w:shd w:val="clear" w:color="auto" w:fill="FFFFFF"/>
        </w:rPr>
        <w:t xml:space="preserve">, H., Sturm, L., </w:t>
      </w:r>
      <w:proofErr w:type="spellStart"/>
      <w:r w:rsidRPr="00AC2576">
        <w:rPr>
          <w:rFonts w:asciiTheme="majorBidi" w:hAnsiTheme="majorBidi" w:cstheme="majorBidi"/>
          <w:color w:val="222222"/>
          <w:sz w:val="20"/>
          <w:szCs w:val="20"/>
          <w:shd w:val="clear" w:color="auto" w:fill="FFFFFF"/>
        </w:rPr>
        <w:t>Biever</w:t>
      </w:r>
      <w:proofErr w:type="spellEnd"/>
      <w:r w:rsidRPr="00AC2576">
        <w:rPr>
          <w:rFonts w:asciiTheme="majorBidi" w:hAnsiTheme="majorBidi" w:cstheme="majorBidi"/>
          <w:color w:val="222222"/>
          <w:sz w:val="20"/>
          <w:szCs w:val="20"/>
          <w:shd w:val="clear" w:color="auto" w:fill="FFFFFF"/>
        </w:rPr>
        <w:t xml:space="preserve">, P., </w:t>
      </w:r>
      <w:proofErr w:type="spellStart"/>
      <w:r w:rsidRPr="00AC2576">
        <w:rPr>
          <w:rFonts w:asciiTheme="majorBidi" w:hAnsiTheme="majorBidi" w:cstheme="majorBidi"/>
          <w:color w:val="222222"/>
          <w:sz w:val="20"/>
          <w:szCs w:val="20"/>
          <w:shd w:val="clear" w:color="auto" w:fill="FFFFFF"/>
        </w:rPr>
        <w:t>Rieg</w:t>
      </w:r>
      <w:proofErr w:type="spellEnd"/>
      <w:r w:rsidRPr="00AC2576">
        <w:rPr>
          <w:rFonts w:asciiTheme="majorBidi" w:hAnsiTheme="majorBidi" w:cstheme="majorBidi"/>
          <w:color w:val="222222"/>
          <w:sz w:val="20"/>
          <w:szCs w:val="20"/>
          <w:shd w:val="clear" w:color="auto" w:fill="FFFFFF"/>
        </w:rPr>
        <w:t xml:space="preserve">, S., </w:t>
      </w:r>
      <w:proofErr w:type="spellStart"/>
      <w:r w:rsidRPr="00AC2576">
        <w:rPr>
          <w:rFonts w:asciiTheme="majorBidi" w:hAnsiTheme="majorBidi" w:cstheme="majorBidi"/>
          <w:color w:val="222222"/>
          <w:sz w:val="20"/>
          <w:szCs w:val="20"/>
          <w:shd w:val="clear" w:color="auto" w:fill="FFFFFF"/>
        </w:rPr>
        <w:t>Duerschmied</w:t>
      </w:r>
      <w:proofErr w:type="spellEnd"/>
      <w:r w:rsidRPr="00AC2576">
        <w:rPr>
          <w:rFonts w:asciiTheme="majorBidi" w:hAnsiTheme="majorBidi" w:cstheme="majorBidi"/>
          <w:color w:val="222222"/>
          <w:sz w:val="20"/>
          <w:szCs w:val="20"/>
          <w:shd w:val="clear" w:color="auto" w:fill="FFFFFF"/>
        </w:rPr>
        <w:t xml:space="preserve">, D., </w:t>
      </w:r>
      <w:proofErr w:type="spellStart"/>
      <w:r w:rsidRPr="00AC2576">
        <w:rPr>
          <w:rFonts w:asciiTheme="majorBidi" w:hAnsiTheme="majorBidi" w:cstheme="majorBidi"/>
          <w:color w:val="222222"/>
          <w:sz w:val="20"/>
          <w:szCs w:val="20"/>
          <w:shd w:val="clear" w:color="auto" w:fill="FFFFFF"/>
        </w:rPr>
        <w:t>Schultheiss</w:t>
      </w:r>
      <w:proofErr w:type="spellEnd"/>
      <w:r w:rsidRPr="00AC2576">
        <w:rPr>
          <w:rFonts w:asciiTheme="majorBidi" w:hAnsiTheme="majorBidi" w:cstheme="majorBidi"/>
          <w:color w:val="222222"/>
          <w:sz w:val="20"/>
          <w:szCs w:val="20"/>
          <w:shd w:val="clear" w:color="auto" w:fill="FFFFFF"/>
        </w:rPr>
        <w:t>, M., Neumann-</w:t>
      </w:r>
      <w:proofErr w:type="spellStart"/>
      <w:r w:rsidRPr="00AC2576">
        <w:rPr>
          <w:rFonts w:asciiTheme="majorBidi" w:hAnsiTheme="majorBidi" w:cstheme="majorBidi"/>
          <w:color w:val="222222"/>
          <w:sz w:val="20"/>
          <w:szCs w:val="20"/>
          <w:shd w:val="clear" w:color="auto" w:fill="FFFFFF"/>
        </w:rPr>
        <w:t>Haefelin</w:t>
      </w:r>
      <w:proofErr w:type="spellEnd"/>
      <w:r w:rsidRPr="00AC2576">
        <w:rPr>
          <w:rFonts w:asciiTheme="majorBidi" w:hAnsiTheme="majorBidi" w:cstheme="majorBidi"/>
          <w:color w:val="222222"/>
          <w:sz w:val="20"/>
          <w:szCs w:val="20"/>
          <w:shd w:val="clear" w:color="auto" w:fill="FFFFFF"/>
        </w:rPr>
        <w:t xml:space="preserve">, C., </w:t>
      </w:r>
      <w:proofErr w:type="spellStart"/>
      <w:r w:rsidRPr="00AC2576">
        <w:rPr>
          <w:rFonts w:asciiTheme="majorBidi" w:hAnsiTheme="majorBidi" w:cstheme="majorBidi"/>
          <w:color w:val="222222"/>
          <w:sz w:val="20"/>
          <w:szCs w:val="20"/>
          <w:shd w:val="clear" w:color="auto" w:fill="FFFFFF"/>
        </w:rPr>
        <w:t>Thimme</w:t>
      </w:r>
      <w:proofErr w:type="spellEnd"/>
      <w:r w:rsidRPr="00AC2576">
        <w:rPr>
          <w:rFonts w:asciiTheme="majorBidi" w:hAnsiTheme="majorBidi" w:cstheme="majorBidi"/>
          <w:color w:val="222222"/>
          <w:sz w:val="20"/>
          <w:szCs w:val="20"/>
          <w:shd w:val="clear" w:color="auto" w:fill="FFFFFF"/>
        </w:rPr>
        <w:t xml:space="preserve">, R., &amp; </w:t>
      </w:r>
      <w:proofErr w:type="spellStart"/>
      <w:r w:rsidRPr="00AC2576">
        <w:rPr>
          <w:rFonts w:asciiTheme="majorBidi" w:hAnsiTheme="majorBidi" w:cstheme="majorBidi"/>
          <w:color w:val="222222"/>
          <w:sz w:val="20"/>
          <w:szCs w:val="20"/>
          <w:shd w:val="clear" w:color="auto" w:fill="FFFFFF"/>
        </w:rPr>
        <w:t>Bettinger</w:t>
      </w:r>
      <w:proofErr w:type="spellEnd"/>
      <w:r w:rsidRPr="00AC2576">
        <w:rPr>
          <w:rFonts w:asciiTheme="majorBidi" w:hAnsiTheme="majorBidi" w:cstheme="majorBidi"/>
          <w:color w:val="222222"/>
          <w:sz w:val="20"/>
          <w:szCs w:val="20"/>
          <w:shd w:val="clear" w:color="auto" w:fill="FFFFFF"/>
        </w:rPr>
        <w:t xml:space="preserve">, D. (2021). Treatment with proton pump inhibitors increases the risk of secondary infections and ARDS in hospitalized patients with COVID-19: coincidence or underestimated risk factor? </w:t>
      </w:r>
      <w:r w:rsidRPr="00AC2576">
        <w:rPr>
          <w:rFonts w:asciiTheme="majorBidi" w:hAnsiTheme="majorBidi" w:cstheme="majorBidi"/>
          <w:i/>
          <w:color w:val="222222"/>
          <w:sz w:val="20"/>
          <w:szCs w:val="20"/>
          <w:shd w:val="clear" w:color="auto" w:fill="FFFFFF"/>
        </w:rPr>
        <w:t>J Intern Med</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289</w:t>
      </w:r>
      <w:r w:rsidRPr="00AC2576">
        <w:rPr>
          <w:rFonts w:asciiTheme="majorBidi" w:hAnsiTheme="majorBidi" w:cstheme="majorBidi"/>
          <w:color w:val="222222"/>
          <w:sz w:val="20"/>
          <w:szCs w:val="20"/>
          <w:shd w:val="clear" w:color="auto" w:fill="FFFFFF"/>
        </w:rPr>
        <w:t xml:space="preserve">(1), 121-124. </w:t>
      </w:r>
      <w:hyperlink r:id="rId17" w:history="1">
        <w:r w:rsidRPr="00AC2576">
          <w:rPr>
            <w:rStyle w:val="Hyperlink"/>
            <w:rFonts w:asciiTheme="majorBidi" w:hAnsiTheme="majorBidi" w:cstheme="majorBidi"/>
            <w:sz w:val="20"/>
            <w:szCs w:val="20"/>
            <w:shd w:val="clear" w:color="auto" w:fill="FFFFFF"/>
          </w:rPr>
          <w:t>https://doi.org/10.1111/joim.13121</w:t>
        </w:r>
      </w:hyperlink>
      <w:r w:rsidRPr="00AC2576">
        <w:rPr>
          <w:rFonts w:asciiTheme="majorBidi" w:hAnsiTheme="majorBidi" w:cstheme="majorBidi"/>
          <w:color w:val="222222"/>
          <w:sz w:val="20"/>
          <w:szCs w:val="20"/>
          <w:shd w:val="clear" w:color="auto" w:fill="FFFFFF"/>
        </w:rPr>
        <w:t xml:space="preserve"> </w:t>
      </w:r>
    </w:p>
    <w:p w14:paraId="390E3495"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Marks, D. J. (2016). Time to halt the overprescribing of proton pump inhibitors. </w:t>
      </w:r>
      <w:r w:rsidRPr="00AC2576">
        <w:rPr>
          <w:rFonts w:asciiTheme="majorBidi" w:hAnsiTheme="majorBidi" w:cstheme="majorBidi"/>
          <w:i/>
          <w:color w:val="222222"/>
          <w:sz w:val="20"/>
          <w:szCs w:val="20"/>
          <w:shd w:val="clear" w:color="auto" w:fill="FFFFFF"/>
        </w:rPr>
        <w:t>Clinical Pharmacist</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8</w:t>
      </w:r>
      <w:r w:rsidRPr="00AC2576">
        <w:rPr>
          <w:rFonts w:asciiTheme="majorBidi" w:hAnsiTheme="majorBidi" w:cstheme="majorBidi"/>
          <w:color w:val="222222"/>
          <w:sz w:val="20"/>
          <w:szCs w:val="20"/>
          <w:shd w:val="clear" w:color="auto" w:fill="FFFFFF"/>
        </w:rPr>
        <w:t xml:space="preserve">(8). </w:t>
      </w:r>
    </w:p>
    <w:p w14:paraId="71041437"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Pan, L., Mu, M., Yang, P., Sun, Y., Wang, R., Yan, J., Li, P., Hu, B., Wang, J., &amp; Hu, C. (2020). Clinical characteristics of COVID-19 patients with digestive symptoms in Hubei, China: a descriptive, cross-sectional, multicenter study. </w:t>
      </w:r>
      <w:r w:rsidRPr="00AC2576">
        <w:rPr>
          <w:rFonts w:asciiTheme="majorBidi" w:hAnsiTheme="majorBidi" w:cstheme="majorBidi"/>
          <w:i/>
          <w:color w:val="222222"/>
          <w:sz w:val="20"/>
          <w:szCs w:val="20"/>
          <w:shd w:val="clear" w:color="auto" w:fill="FFFFFF"/>
        </w:rPr>
        <w:t>The American journal of gastroenterology</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115</w:t>
      </w:r>
      <w:r w:rsidRPr="00AC2576">
        <w:rPr>
          <w:rFonts w:asciiTheme="majorBidi" w:hAnsiTheme="majorBidi" w:cstheme="majorBidi"/>
          <w:color w:val="222222"/>
          <w:sz w:val="20"/>
          <w:szCs w:val="20"/>
          <w:shd w:val="clear" w:color="auto" w:fill="FFFFFF"/>
        </w:rPr>
        <w:t xml:space="preserve">. </w:t>
      </w:r>
    </w:p>
    <w:p w14:paraId="448864E3"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Park, J., You, S. C., Cho, J., Park, C. H., Shin, W. G., Park, R. W., &amp; In </w:t>
      </w:r>
      <w:proofErr w:type="spellStart"/>
      <w:r w:rsidRPr="00AC2576">
        <w:rPr>
          <w:rFonts w:asciiTheme="majorBidi" w:hAnsiTheme="majorBidi" w:cstheme="majorBidi"/>
          <w:color w:val="222222"/>
          <w:sz w:val="20"/>
          <w:szCs w:val="20"/>
          <w:shd w:val="clear" w:color="auto" w:fill="FFFFFF"/>
        </w:rPr>
        <w:t>Seo</w:t>
      </w:r>
      <w:proofErr w:type="spellEnd"/>
      <w:r w:rsidRPr="00AC2576">
        <w:rPr>
          <w:rFonts w:asciiTheme="majorBidi" w:hAnsiTheme="majorBidi" w:cstheme="majorBidi"/>
          <w:color w:val="222222"/>
          <w:sz w:val="20"/>
          <w:szCs w:val="20"/>
          <w:shd w:val="clear" w:color="auto" w:fill="FFFFFF"/>
        </w:rPr>
        <w:t xml:space="preserve">, S. (2022). Comparative risk of incidence and clinical outcomes of COVID-19 among proton pump inhibitor and histamine-2 receptor antagonist short-term users: a nationwide retrospective cohort study. </w:t>
      </w:r>
      <w:r w:rsidRPr="00AC2576">
        <w:rPr>
          <w:rFonts w:asciiTheme="majorBidi" w:hAnsiTheme="majorBidi" w:cstheme="majorBidi"/>
          <w:i/>
          <w:color w:val="222222"/>
          <w:sz w:val="20"/>
          <w:szCs w:val="20"/>
          <w:shd w:val="clear" w:color="auto" w:fill="FFFFFF"/>
        </w:rPr>
        <w:t>BMC Pharmacology and Toxicology</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23</w:t>
      </w:r>
      <w:r w:rsidRPr="00AC2576">
        <w:rPr>
          <w:rFonts w:asciiTheme="majorBidi" w:hAnsiTheme="majorBidi" w:cstheme="majorBidi"/>
          <w:color w:val="222222"/>
          <w:sz w:val="20"/>
          <w:szCs w:val="20"/>
          <w:shd w:val="clear" w:color="auto" w:fill="FFFFFF"/>
        </w:rPr>
        <w:t xml:space="preserve">(1), 1-10. </w:t>
      </w:r>
    </w:p>
    <w:p w14:paraId="3F932950"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proofErr w:type="spellStart"/>
      <w:r w:rsidRPr="00AC2576">
        <w:rPr>
          <w:rFonts w:asciiTheme="majorBidi" w:hAnsiTheme="majorBidi" w:cstheme="majorBidi"/>
          <w:color w:val="222222"/>
          <w:sz w:val="20"/>
          <w:szCs w:val="20"/>
          <w:shd w:val="clear" w:color="auto" w:fill="FFFFFF"/>
        </w:rPr>
        <w:t>Perisetti</w:t>
      </w:r>
      <w:proofErr w:type="spellEnd"/>
      <w:r w:rsidRPr="00AC2576">
        <w:rPr>
          <w:rFonts w:asciiTheme="majorBidi" w:hAnsiTheme="majorBidi" w:cstheme="majorBidi"/>
          <w:color w:val="222222"/>
          <w:sz w:val="20"/>
          <w:szCs w:val="20"/>
          <w:shd w:val="clear" w:color="auto" w:fill="FFFFFF"/>
        </w:rPr>
        <w:t xml:space="preserve">, A., Gajendran, M., </w:t>
      </w:r>
      <w:proofErr w:type="spellStart"/>
      <w:r w:rsidRPr="00AC2576">
        <w:rPr>
          <w:rFonts w:asciiTheme="majorBidi" w:hAnsiTheme="majorBidi" w:cstheme="majorBidi"/>
          <w:color w:val="222222"/>
          <w:sz w:val="20"/>
          <w:szCs w:val="20"/>
          <w:shd w:val="clear" w:color="auto" w:fill="FFFFFF"/>
        </w:rPr>
        <w:t>Boregowda</w:t>
      </w:r>
      <w:proofErr w:type="spellEnd"/>
      <w:r w:rsidRPr="00AC2576">
        <w:rPr>
          <w:rFonts w:asciiTheme="majorBidi" w:hAnsiTheme="majorBidi" w:cstheme="majorBidi"/>
          <w:color w:val="222222"/>
          <w:sz w:val="20"/>
          <w:szCs w:val="20"/>
          <w:shd w:val="clear" w:color="auto" w:fill="FFFFFF"/>
        </w:rPr>
        <w:t xml:space="preserve">, U., Bansal, P., &amp; Goyal, H. (2020). COVID‐19 and gastrointestinal endoscopies: current insights and emergent strategies. </w:t>
      </w:r>
      <w:r w:rsidRPr="00AC2576">
        <w:rPr>
          <w:rFonts w:asciiTheme="majorBidi" w:hAnsiTheme="majorBidi" w:cstheme="majorBidi"/>
          <w:i/>
          <w:color w:val="222222"/>
          <w:sz w:val="20"/>
          <w:szCs w:val="20"/>
          <w:shd w:val="clear" w:color="auto" w:fill="FFFFFF"/>
        </w:rPr>
        <w:t>Digestive Endoscopy</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32</w:t>
      </w:r>
      <w:r w:rsidRPr="00AC2576">
        <w:rPr>
          <w:rFonts w:asciiTheme="majorBidi" w:hAnsiTheme="majorBidi" w:cstheme="majorBidi"/>
          <w:color w:val="222222"/>
          <w:sz w:val="20"/>
          <w:szCs w:val="20"/>
          <w:shd w:val="clear" w:color="auto" w:fill="FFFFFF"/>
        </w:rPr>
        <w:t xml:space="preserve">(5), 715-722. </w:t>
      </w:r>
    </w:p>
    <w:p w14:paraId="0BA4BB88"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proofErr w:type="spellStart"/>
      <w:r w:rsidRPr="00AC2576">
        <w:rPr>
          <w:rFonts w:asciiTheme="majorBidi" w:hAnsiTheme="majorBidi" w:cstheme="majorBidi"/>
          <w:color w:val="222222"/>
          <w:sz w:val="20"/>
          <w:szCs w:val="20"/>
          <w:shd w:val="clear" w:color="auto" w:fill="FFFFFF"/>
        </w:rPr>
        <w:t>Prag</w:t>
      </w:r>
      <w:proofErr w:type="spellEnd"/>
      <w:r w:rsidRPr="00AC2576">
        <w:rPr>
          <w:rFonts w:asciiTheme="majorBidi" w:hAnsiTheme="majorBidi" w:cstheme="majorBidi"/>
          <w:color w:val="222222"/>
          <w:sz w:val="20"/>
          <w:szCs w:val="20"/>
          <w:shd w:val="clear" w:color="auto" w:fill="FFFFFF"/>
        </w:rPr>
        <w:t xml:space="preserve">, C., </w:t>
      </w:r>
      <w:proofErr w:type="spellStart"/>
      <w:r w:rsidRPr="00AC2576">
        <w:rPr>
          <w:rFonts w:asciiTheme="majorBidi" w:hAnsiTheme="majorBidi" w:cstheme="majorBidi"/>
          <w:color w:val="222222"/>
          <w:sz w:val="20"/>
          <w:szCs w:val="20"/>
          <w:shd w:val="clear" w:color="auto" w:fill="FFFFFF"/>
        </w:rPr>
        <w:t>Prag</w:t>
      </w:r>
      <w:proofErr w:type="spellEnd"/>
      <w:r w:rsidRPr="00AC2576">
        <w:rPr>
          <w:rFonts w:asciiTheme="majorBidi" w:hAnsiTheme="majorBidi" w:cstheme="majorBidi"/>
          <w:color w:val="222222"/>
          <w:sz w:val="20"/>
          <w:szCs w:val="20"/>
          <w:shd w:val="clear" w:color="auto" w:fill="FFFFFF"/>
        </w:rPr>
        <w:t xml:space="preserve">, M., &amp; </w:t>
      </w:r>
      <w:proofErr w:type="spellStart"/>
      <w:r w:rsidRPr="00AC2576">
        <w:rPr>
          <w:rFonts w:asciiTheme="majorBidi" w:hAnsiTheme="majorBidi" w:cstheme="majorBidi"/>
          <w:color w:val="222222"/>
          <w:sz w:val="20"/>
          <w:szCs w:val="20"/>
          <w:shd w:val="clear" w:color="auto" w:fill="FFFFFF"/>
        </w:rPr>
        <w:t>Fredlund</w:t>
      </w:r>
      <w:proofErr w:type="spellEnd"/>
      <w:r w:rsidRPr="00AC2576">
        <w:rPr>
          <w:rFonts w:asciiTheme="majorBidi" w:hAnsiTheme="majorBidi" w:cstheme="majorBidi"/>
          <w:color w:val="222222"/>
          <w:sz w:val="20"/>
          <w:szCs w:val="20"/>
          <w:shd w:val="clear" w:color="auto" w:fill="FFFFFF"/>
        </w:rPr>
        <w:t xml:space="preserve">, H. (2017). Proton pump inhibitors as a risk factor for norovirus infection. </w:t>
      </w:r>
      <w:r w:rsidRPr="00AC2576">
        <w:rPr>
          <w:rFonts w:asciiTheme="majorBidi" w:hAnsiTheme="majorBidi" w:cstheme="majorBidi"/>
          <w:i/>
          <w:color w:val="222222"/>
          <w:sz w:val="20"/>
          <w:szCs w:val="20"/>
          <w:shd w:val="clear" w:color="auto" w:fill="FFFFFF"/>
        </w:rPr>
        <w:t>Epidemiology &amp; Infection</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145</w:t>
      </w:r>
      <w:r w:rsidRPr="00AC2576">
        <w:rPr>
          <w:rFonts w:asciiTheme="majorBidi" w:hAnsiTheme="majorBidi" w:cstheme="majorBidi"/>
          <w:color w:val="222222"/>
          <w:sz w:val="20"/>
          <w:szCs w:val="20"/>
          <w:shd w:val="clear" w:color="auto" w:fill="FFFFFF"/>
        </w:rPr>
        <w:t xml:space="preserve">(8), 1617-1623. </w:t>
      </w:r>
    </w:p>
    <w:p w14:paraId="49BAFF3C"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proofErr w:type="spellStart"/>
      <w:r w:rsidRPr="00AC2576">
        <w:rPr>
          <w:rFonts w:asciiTheme="majorBidi" w:hAnsiTheme="majorBidi" w:cstheme="majorBidi"/>
          <w:color w:val="222222"/>
          <w:sz w:val="20"/>
          <w:szCs w:val="20"/>
          <w:shd w:val="clear" w:color="auto" w:fill="FFFFFF"/>
        </w:rPr>
        <w:t>Pranata</w:t>
      </w:r>
      <w:proofErr w:type="spellEnd"/>
      <w:r w:rsidRPr="00AC2576">
        <w:rPr>
          <w:rFonts w:asciiTheme="majorBidi" w:hAnsiTheme="majorBidi" w:cstheme="majorBidi"/>
          <w:color w:val="222222"/>
          <w:sz w:val="20"/>
          <w:szCs w:val="20"/>
          <w:shd w:val="clear" w:color="auto" w:fill="FFFFFF"/>
        </w:rPr>
        <w:t xml:space="preserve">, R., Huang, I., </w:t>
      </w:r>
      <w:proofErr w:type="spellStart"/>
      <w:r w:rsidRPr="00AC2576">
        <w:rPr>
          <w:rFonts w:asciiTheme="majorBidi" w:hAnsiTheme="majorBidi" w:cstheme="majorBidi"/>
          <w:color w:val="222222"/>
          <w:sz w:val="20"/>
          <w:szCs w:val="20"/>
          <w:shd w:val="clear" w:color="auto" w:fill="FFFFFF"/>
        </w:rPr>
        <w:t>Lawrensia</w:t>
      </w:r>
      <w:proofErr w:type="spellEnd"/>
      <w:r w:rsidRPr="00AC2576">
        <w:rPr>
          <w:rFonts w:asciiTheme="majorBidi" w:hAnsiTheme="majorBidi" w:cstheme="majorBidi"/>
          <w:color w:val="222222"/>
          <w:sz w:val="20"/>
          <w:szCs w:val="20"/>
          <w:shd w:val="clear" w:color="auto" w:fill="FFFFFF"/>
        </w:rPr>
        <w:t xml:space="preserve">, S., </w:t>
      </w:r>
      <w:proofErr w:type="spellStart"/>
      <w:r w:rsidRPr="00AC2576">
        <w:rPr>
          <w:rFonts w:asciiTheme="majorBidi" w:hAnsiTheme="majorBidi" w:cstheme="majorBidi"/>
          <w:color w:val="222222"/>
          <w:sz w:val="20"/>
          <w:szCs w:val="20"/>
          <w:shd w:val="clear" w:color="auto" w:fill="FFFFFF"/>
        </w:rPr>
        <w:t>Henrina</w:t>
      </w:r>
      <w:proofErr w:type="spellEnd"/>
      <w:r w:rsidRPr="00AC2576">
        <w:rPr>
          <w:rFonts w:asciiTheme="majorBidi" w:hAnsiTheme="majorBidi" w:cstheme="majorBidi"/>
          <w:color w:val="222222"/>
          <w:sz w:val="20"/>
          <w:szCs w:val="20"/>
          <w:shd w:val="clear" w:color="auto" w:fill="FFFFFF"/>
        </w:rPr>
        <w:t xml:space="preserve">, J., Lim, M. A., </w:t>
      </w:r>
      <w:proofErr w:type="spellStart"/>
      <w:r w:rsidRPr="00AC2576">
        <w:rPr>
          <w:rFonts w:asciiTheme="majorBidi" w:hAnsiTheme="majorBidi" w:cstheme="majorBidi"/>
          <w:color w:val="222222"/>
          <w:sz w:val="20"/>
          <w:szCs w:val="20"/>
          <w:shd w:val="clear" w:color="auto" w:fill="FFFFFF"/>
        </w:rPr>
        <w:t>Lukito</w:t>
      </w:r>
      <w:proofErr w:type="spellEnd"/>
      <w:r w:rsidRPr="00AC2576">
        <w:rPr>
          <w:rFonts w:asciiTheme="majorBidi" w:hAnsiTheme="majorBidi" w:cstheme="majorBidi"/>
          <w:color w:val="222222"/>
          <w:sz w:val="20"/>
          <w:szCs w:val="20"/>
          <w:shd w:val="clear" w:color="auto" w:fill="FFFFFF"/>
        </w:rPr>
        <w:t xml:space="preserve">, A. A., </w:t>
      </w:r>
      <w:proofErr w:type="spellStart"/>
      <w:r w:rsidRPr="00AC2576">
        <w:rPr>
          <w:rFonts w:asciiTheme="majorBidi" w:hAnsiTheme="majorBidi" w:cstheme="majorBidi"/>
          <w:color w:val="222222"/>
          <w:sz w:val="20"/>
          <w:szCs w:val="20"/>
          <w:shd w:val="clear" w:color="auto" w:fill="FFFFFF"/>
        </w:rPr>
        <w:t>Kuswardhani</w:t>
      </w:r>
      <w:proofErr w:type="spellEnd"/>
      <w:r w:rsidRPr="00AC2576">
        <w:rPr>
          <w:rFonts w:asciiTheme="majorBidi" w:hAnsiTheme="majorBidi" w:cstheme="majorBidi"/>
          <w:color w:val="222222"/>
          <w:sz w:val="20"/>
          <w:szCs w:val="20"/>
          <w:shd w:val="clear" w:color="auto" w:fill="FFFFFF"/>
        </w:rPr>
        <w:t xml:space="preserve">, R. A. T., &amp; </w:t>
      </w:r>
      <w:proofErr w:type="spellStart"/>
      <w:r w:rsidRPr="00AC2576">
        <w:rPr>
          <w:rFonts w:asciiTheme="majorBidi" w:hAnsiTheme="majorBidi" w:cstheme="majorBidi"/>
          <w:color w:val="222222"/>
          <w:sz w:val="20"/>
          <w:szCs w:val="20"/>
          <w:shd w:val="clear" w:color="auto" w:fill="FFFFFF"/>
        </w:rPr>
        <w:t>Wibawa</w:t>
      </w:r>
      <w:proofErr w:type="spellEnd"/>
      <w:r w:rsidRPr="00AC2576">
        <w:rPr>
          <w:rFonts w:asciiTheme="majorBidi" w:hAnsiTheme="majorBidi" w:cstheme="majorBidi"/>
          <w:color w:val="222222"/>
          <w:sz w:val="20"/>
          <w:szCs w:val="20"/>
          <w:shd w:val="clear" w:color="auto" w:fill="FFFFFF"/>
        </w:rPr>
        <w:t xml:space="preserve">, I. (2021). Proton pump inhibitor on susceptibility to COVID-19 and its severity: a systematic review and meta-analysis. </w:t>
      </w:r>
      <w:r w:rsidRPr="00AC2576">
        <w:rPr>
          <w:rFonts w:asciiTheme="majorBidi" w:hAnsiTheme="majorBidi" w:cstheme="majorBidi"/>
          <w:i/>
          <w:color w:val="222222"/>
          <w:sz w:val="20"/>
          <w:szCs w:val="20"/>
          <w:shd w:val="clear" w:color="auto" w:fill="FFFFFF"/>
        </w:rPr>
        <w:t>Pharmacological Reports</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73</w:t>
      </w:r>
      <w:r w:rsidRPr="00AC2576">
        <w:rPr>
          <w:rFonts w:asciiTheme="majorBidi" w:hAnsiTheme="majorBidi" w:cstheme="majorBidi"/>
          <w:color w:val="222222"/>
          <w:sz w:val="20"/>
          <w:szCs w:val="20"/>
          <w:shd w:val="clear" w:color="auto" w:fill="FFFFFF"/>
        </w:rPr>
        <w:t xml:space="preserve">(6), 1642-1649. </w:t>
      </w:r>
    </w:p>
    <w:p w14:paraId="25DE8ECB"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Ramachandran, P., </w:t>
      </w:r>
      <w:proofErr w:type="spellStart"/>
      <w:r w:rsidRPr="00AC2576">
        <w:rPr>
          <w:rFonts w:asciiTheme="majorBidi" w:hAnsiTheme="majorBidi" w:cstheme="majorBidi"/>
          <w:color w:val="222222"/>
          <w:sz w:val="20"/>
          <w:szCs w:val="20"/>
          <w:shd w:val="clear" w:color="auto" w:fill="FFFFFF"/>
        </w:rPr>
        <w:t>Perisetti</w:t>
      </w:r>
      <w:proofErr w:type="spellEnd"/>
      <w:r w:rsidRPr="00AC2576">
        <w:rPr>
          <w:rFonts w:asciiTheme="majorBidi" w:hAnsiTheme="majorBidi" w:cstheme="majorBidi"/>
          <w:color w:val="222222"/>
          <w:sz w:val="20"/>
          <w:szCs w:val="20"/>
          <w:shd w:val="clear" w:color="auto" w:fill="FFFFFF"/>
        </w:rPr>
        <w:t xml:space="preserve">, A., Gajendran, M., Jean-Louis, F., Bansal, P., Dwivedi, A. K., &amp; Goyal, H. (2022). Pre-hospitalization proton pump inhibitor use and clinical outcomes in COVID-19. </w:t>
      </w:r>
      <w:r w:rsidRPr="00AC2576">
        <w:rPr>
          <w:rFonts w:asciiTheme="majorBidi" w:hAnsiTheme="majorBidi" w:cstheme="majorBidi"/>
          <w:i/>
          <w:color w:val="222222"/>
          <w:sz w:val="20"/>
          <w:szCs w:val="20"/>
          <w:shd w:val="clear" w:color="auto" w:fill="FFFFFF"/>
        </w:rPr>
        <w:t>European Journal of Gastroenterology &amp; Hepatology</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34</w:t>
      </w:r>
      <w:r w:rsidRPr="00AC2576">
        <w:rPr>
          <w:rFonts w:asciiTheme="majorBidi" w:hAnsiTheme="majorBidi" w:cstheme="majorBidi"/>
          <w:color w:val="222222"/>
          <w:sz w:val="20"/>
          <w:szCs w:val="20"/>
          <w:shd w:val="clear" w:color="auto" w:fill="FFFFFF"/>
        </w:rPr>
        <w:t xml:space="preserve">(2), 137-141. </w:t>
      </w:r>
    </w:p>
    <w:p w14:paraId="6618CE19"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Ray, A., Sharma, S., &amp; </w:t>
      </w:r>
      <w:proofErr w:type="spellStart"/>
      <w:r w:rsidRPr="00AC2576">
        <w:rPr>
          <w:rFonts w:asciiTheme="majorBidi" w:hAnsiTheme="majorBidi" w:cstheme="majorBidi"/>
          <w:color w:val="222222"/>
          <w:sz w:val="20"/>
          <w:szCs w:val="20"/>
          <w:shd w:val="clear" w:color="auto" w:fill="FFFFFF"/>
        </w:rPr>
        <w:t>Sadasivam</w:t>
      </w:r>
      <w:proofErr w:type="spellEnd"/>
      <w:r w:rsidRPr="00AC2576">
        <w:rPr>
          <w:rFonts w:asciiTheme="majorBidi" w:hAnsiTheme="majorBidi" w:cstheme="majorBidi"/>
          <w:color w:val="222222"/>
          <w:sz w:val="20"/>
          <w:szCs w:val="20"/>
          <w:shd w:val="clear" w:color="auto" w:fill="FFFFFF"/>
        </w:rPr>
        <w:t xml:space="preserve">, B. (2020). The potential therapeutic role of proton pump inhibitors in COVID-19: hypotheses based on existing evidences. </w:t>
      </w:r>
      <w:r w:rsidRPr="00AC2576">
        <w:rPr>
          <w:rFonts w:asciiTheme="majorBidi" w:hAnsiTheme="majorBidi" w:cstheme="majorBidi"/>
          <w:i/>
          <w:color w:val="222222"/>
          <w:sz w:val="20"/>
          <w:szCs w:val="20"/>
          <w:shd w:val="clear" w:color="auto" w:fill="FFFFFF"/>
        </w:rPr>
        <w:t>Drug Research</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70</w:t>
      </w:r>
      <w:r w:rsidRPr="00AC2576">
        <w:rPr>
          <w:rFonts w:asciiTheme="majorBidi" w:hAnsiTheme="majorBidi" w:cstheme="majorBidi"/>
          <w:color w:val="222222"/>
          <w:sz w:val="20"/>
          <w:szCs w:val="20"/>
          <w:shd w:val="clear" w:color="auto" w:fill="FFFFFF"/>
        </w:rPr>
        <w:t xml:space="preserve">(10), 484-488. </w:t>
      </w:r>
    </w:p>
    <w:p w14:paraId="60A77271"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Sasaki, T., Nakayama, K., Yasuda, H., &amp; </w:t>
      </w:r>
      <w:proofErr w:type="spellStart"/>
      <w:r w:rsidRPr="00AC2576">
        <w:rPr>
          <w:rFonts w:asciiTheme="majorBidi" w:hAnsiTheme="majorBidi" w:cstheme="majorBidi"/>
          <w:color w:val="222222"/>
          <w:sz w:val="20"/>
          <w:szCs w:val="20"/>
          <w:shd w:val="clear" w:color="auto" w:fill="FFFFFF"/>
        </w:rPr>
        <w:t>Yamaya</w:t>
      </w:r>
      <w:proofErr w:type="spellEnd"/>
      <w:r w:rsidRPr="00AC2576">
        <w:rPr>
          <w:rFonts w:asciiTheme="majorBidi" w:hAnsiTheme="majorBidi" w:cstheme="majorBidi"/>
          <w:color w:val="222222"/>
          <w:sz w:val="20"/>
          <w:szCs w:val="20"/>
          <w:shd w:val="clear" w:color="auto" w:fill="FFFFFF"/>
        </w:rPr>
        <w:t xml:space="preserve">, M. (2011). A new strategy with proton pump inhibitors for the prevention of acute exacerbations in COPD. </w:t>
      </w:r>
      <w:proofErr w:type="spellStart"/>
      <w:r w:rsidRPr="00AC2576">
        <w:rPr>
          <w:rFonts w:asciiTheme="majorBidi" w:hAnsiTheme="majorBidi" w:cstheme="majorBidi"/>
          <w:i/>
          <w:color w:val="222222"/>
          <w:sz w:val="20"/>
          <w:szCs w:val="20"/>
          <w:shd w:val="clear" w:color="auto" w:fill="FFFFFF"/>
        </w:rPr>
        <w:t>Ther</w:t>
      </w:r>
      <w:proofErr w:type="spellEnd"/>
      <w:r w:rsidRPr="00AC2576">
        <w:rPr>
          <w:rFonts w:asciiTheme="majorBidi" w:hAnsiTheme="majorBidi" w:cstheme="majorBidi"/>
          <w:i/>
          <w:color w:val="222222"/>
          <w:sz w:val="20"/>
          <w:szCs w:val="20"/>
          <w:shd w:val="clear" w:color="auto" w:fill="FFFFFF"/>
        </w:rPr>
        <w:t xml:space="preserve"> Adv Respir Dis</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5</w:t>
      </w:r>
      <w:r w:rsidRPr="00AC2576">
        <w:rPr>
          <w:rFonts w:asciiTheme="majorBidi" w:hAnsiTheme="majorBidi" w:cstheme="majorBidi"/>
          <w:color w:val="222222"/>
          <w:sz w:val="20"/>
          <w:szCs w:val="20"/>
          <w:shd w:val="clear" w:color="auto" w:fill="FFFFFF"/>
        </w:rPr>
        <w:t xml:space="preserve">(2), 91-103. </w:t>
      </w:r>
      <w:hyperlink r:id="rId18" w:history="1">
        <w:r w:rsidRPr="00AC2576">
          <w:rPr>
            <w:rStyle w:val="Hyperlink"/>
            <w:rFonts w:asciiTheme="majorBidi" w:hAnsiTheme="majorBidi" w:cstheme="majorBidi"/>
            <w:sz w:val="20"/>
            <w:szCs w:val="20"/>
            <w:shd w:val="clear" w:color="auto" w:fill="FFFFFF"/>
          </w:rPr>
          <w:t>https://doi.org/10.1177/1753465810392264</w:t>
        </w:r>
      </w:hyperlink>
      <w:r w:rsidRPr="00AC2576">
        <w:rPr>
          <w:rFonts w:asciiTheme="majorBidi" w:hAnsiTheme="majorBidi" w:cstheme="majorBidi"/>
          <w:color w:val="222222"/>
          <w:sz w:val="20"/>
          <w:szCs w:val="20"/>
          <w:shd w:val="clear" w:color="auto" w:fill="FFFFFF"/>
        </w:rPr>
        <w:t xml:space="preserve"> </w:t>
      </w:r>
    </w:p>
    <w:p w14:paraId="12DE3F55"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lastRenderedPageBreak/>
        <w:t xml:space="preserve">Sasaki, T., Nakayama, K., Yasuda, H., Yoshida, M., </w:t>
      </w:r>
      <w:proofErr w:type="spellStart"/>
      <w:r w:rsidRPr="00AC2576">
        <w:rPr>
          <w:rFonts w:asciiTheme="majorBidi" w:hAnsiTheme="majorBidi" w:cstheme="majorBidi"/>
          <w:color w:val="222222"/>
          <w:sz w:val="20"/>
          <w:szCs w:val="20"/>
          <w:shd w:val="clear" w:color="auto" w:fill="FFFFFF"/>
        </w:rPr>
        <w:t>Asamura</w:t>
      </w:r>
      <w:proofErr w:type="spellEnd"/>
      <w:r w:rsidRPr="00AC2576">
        <w:rPr>
          <w:rFonts w:asciiTheme="majorBidi" w:hAnsiTheme="majorBidi" w:cstheme="majorBidi"/>
          <w:color w:val="222222"/>
          <w:sz w:val="20"/>
          <w:szCs w:val="20"/>
          <w:shd w:val="clear" w:color="auto" w:fill="FFFFFF"/>
        </w:rPr>
        <w:t xml:space="preserve">, T., </w:t>
      </w:r>
      <w:proofErr w:type="spellStart"/>
      <w:r w:rsidRPr="00AC2576">
        <w:rPr>
          <w:rFonts w:asciiTheme="majorBidi" w:hAnsiTheme="majorBidi" w:cstheme="majorBidi"/>
          <w:color w:val="222222"/>
          <w:sz w:val="20"/>
          <w:szCs w:val="20"/>
          <w:shd w:val="clear" w:color="auto" w:fill="FFFFFF"/>
        </w:rPr>
        <w:t>Ohrui</w:t>
      </w:r>
      <w:proofErr w:type="spellEnd"/>
      <w:r w:rsidRPr="00AC2576">
        <w:rPr>
          <w:rFonts w:asciiTheme="majorBidi" w:hAnsiTheme="majorBidi" w:cstheme="majorBidi"/>
          <w:color w:val="222222"/>
          <w:sz w:val="20"/>
          <w:szCs w:val="20"/>
          <w:shd w:val="clear" w:color="auto" w:fill="FFFFFF"/>
        </w:rPr>
        <w:t xml:space="preserve">, T., Arai, H., Araya, J., </w:t>
      </w:r>
      <w:proofErr w:type="spellStart"/>
      <w:r w:rsidRPr="00AC2576">
        <w:rPr>
          <w:rFonts w:asciiTheme="majorBidi" w:hAnsiTheme="majorBidi" w:cstheme="majorBidi"/>
          <w:color w:val="222222"/>
          <w:sz w:val="20"/>
          <w:szCs w:val="20"/>
          <w:shd w:val="clear" w:color="auto" w:fill="FFFFFF"/>
        </w:rPr>
        <w:t>Kuwano</w:t>
      </w:r>
      <w:proofErr w:type="spellEnd"/>
      <w:r w:rsidRPr="00AC2576">
        <w:rPr>
          <w:rFonts w:asciiTheme="majorBidi" w:hAnsiTheme="majorBidi" w:cstheme="majorBidi"/>
          <w:color w:val="222222"/>
          <w:sz w:val="20"/>
          <w:szCs w:val="20"/>
          <w:shd w:val="clear" w:color="auto" w:fill="FFFFFF"/>
        </w:rPr>
        <w:t xml:space="preserve">, K., &amp; </w:t>
      </w:r>
      <w:proofErr w:type="spellStart"/>
      <w:r w:rsidRPr="00AC2576">
        <w:rPr>
          <w:rFonts w:asciiTheme="majorBidi" w:hAnsiTheme="majorBidi" w:cstheme="majorBidi"/>
          <w:color w:val="222222"/>
          <w:sz w:val="20"/>
          <w:szCs w:val="20"/>
          <w:shd w:val="clear" w:color="auto" w:fill="FFFFFF"/>
        </w:rPr>
        <w:t>Yamaya</w:t>
      </w:r>
      <w:proofErr w:type="spellEnd"/>
      <w:r w:rsidRPr="00AC2576">
        <w:rPr>
          <w:rFonts w:asciiTheme="majorBidi" w:hAnsiTheme="majorBidi" w:cstheme="majorBidi"/>
          <w:color w:val="222222"/>
          <w:sz w:val="20"/>
          <w:szCs w:val="20"/>
          <w:shd w:val="clear" w:color="auto" w:fill="FFFFFF"/>
        </w:rPr>
        <w:t xml:space="preserve">, M. (2009). A randomized, single-blind study of lansoprazole for the prevention of exacerbations of chronic obstructive pulmonary disease in older patients. </w:t>
      </w:r>
      <w:r w:rsidRPr="00AC2576">
        <w:rPr>
          <w:rFonts w:asciiTheme="majorBidi" w:hAnsiTheme="majorBidi" w:cstheme="majorBidi"/>
          <w:i/>
          <w:color w:val="222222"/>
          <w:sz w:val="20"/>
          <w:szCs w:val="20"/>
          <w:shd w:val="clear" w:color="auto" w:fill="FFFFFF"/>
        </w:rPr>
        <w:t xml:space="preserve">J Am </w:t>
      </w:r>
      <w:proofErr w:type="spellStart"/>
      <w:r w:rsidRPr="00AC2576">
        <w:rPr>
          <w:rFonts w:asciiTheme="majorBidi" w:hAnsiTheme="majorBidi" w:cstheme="majorBidi"/>
          <w:i/>
          <w:color w:val="222222"/>
          <w:sz w:val="20"/>
          <w:szCs w:val="20"/>
          <w:shd w:val="clear" w:color="auto" w:fill="FFFFFF"/>
        </w:rPr>
        <w:t>Geriatr</w:t>
      </w:r>
      <w:proofErr w:type="spellEnd"/>
      <w:r w:rsidRPr="00AC2576">
        <w:rPr>
          <w:rFonts w:asciiTheme="majorBidi" w:hAnsiTheme="majorBidi" w:cstheme="majorBidi"/>
          <w:i/>
          <w:color w:val="222222"/>
          <w:sz w:val="20"/>
          <w:szCs w:val="20"/>
          <w:shd w:val="clear" w:color="auto" w:fill="FFFFFF"/>
        </w:rPr>
        <w:t xml:space="preserve"> Soc</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57</w:t>
      </w:r>
      <w:r w:rsidRPr="00AC2576">
        <w:rPr>
          <w:rFonts w:asciiTheme="majorBidi" w:hAnsiTheme="majorBidi" w:cstheme="majorBidi"/>
          <w:color w:val="222222"/>
          <w:sz w:val="20"/>
          <w:szCs w:val="20"/>
          <w:shd w:val="clear" w:color="auto" w:fill="FFFFFF"/>
        </w:rPr>
        <w:t xml:space="preserve">(8), 1453-1457. </w:t>
      </w:r>
      <w:hyperlink r:id="rId19" w:history="1">
        <w:r w:rsidRPr="00AC2576">
          <w:rPr>
            <w:rStyle w:val="Hyperlink"/>
            <w:rFonts w:asciiTheme="majorBidi" w:hAnsiTheme="majorBidi" w:cstheme="majorBidi"/>
            <w:sz w:val="20"/>
            <w:szCs w:val="20"/>
            <w:shd w:val="clear" w:color="auto" w:fill="FFFFFF"/>
          </w:rPr>
          <w:t>https://doi.org/10.1111/j.1532-5415.2009.02349.x</w:t>
        </w:r>
      </w:hyperlink>
      <w:r w:rsidRPr="00AC2576">
        <w:rPr>
          <w:rFonts w:asciiTheme="majorBidi" w:hAnsiTheme="majorBidi" w:cstheme="majorBidi"/>
          <w:color w:val="222222"/>
          <w:sz w:val="20"/>
          <w:szCs w:val="20"/>
          <w:shd w:val="clear" w:color="auto" w:fill="FFFFFF"/>
        </w:rPr>
        <w:t xml:space="preserve"> </w:t>
      </w:r>
    </w:p>
    <w:p w14:paraId="73305107"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Sharif-Askari, N. S., Sharif-Askari, F. S., </w:t>
      </w:r>
      <w:proofErr w:type="spellStart"/>
      <w:r w:rsidRPr="00AC2576">
        <w:rPr>
          <w:rFonts w:asciiTheme="majorBidi" w:hAnsiTheme="majorBidi" w:cstheme="majorBidi"/>
          <w:color w:val="222222"/>
          <w:sz w:val="20"/>
          <w:szCs w:val="20"/>
          <w:shd w:val="clear" w:color="auto" w:fill="FFFFFF"/>
        </w:rPr>
        <w:t>Alabed</w:t>
      </w:r>
      <w:proofErr w:type="spellEnd"/>
      <w:r w:rsidRPr="00AC2576">
        <w:rPr>
          <w:rFonts w:asciiTheme="majorBidi" w:hAnsiTheme="majorBidi" w:cstheme="majorBidi"/>
          <w:color w:val="222222"/>
          <w:sz w:val="20"/>
          <w:szCs w:val="20"/>
          <w:shd w:val="clear" w:color="auto" w:fill="FFFFFF"/>
        </w:rPr>
        <w:t xml:space="preserve">, M., </w:t>
      </w:r>
      <w:proofErr w:type="spellStart"/>
      <w:r w:rsidRPr="00AC2576">
        <w:rPr>
          <w:rFonts w:asciiTheme="majorBidi" w:hAnsiTheme="majorBidi" w:cstheme="majorBidi"/>
          <w:color w:val="222222"/>
          <w:sz w:val="20"/>
          <w:szCs w:val="20"/>
          <w:shd w:val="clear" w:color="auto" w:fill="FFFFFF"/>
        </w:rPr>
        <w:t>Temsah</w:t>
      </w:r>
      <w:proofErr w:type="spellEnd"/>
      <w:r w:rsidRPr="00AC2576">
        <w:rPr>
          <w:rFonts w:asciiTheme="majorBidi" w:hAnsiTheme="majorBidi" w:cstheme="majorBidi"/>
          <w:color w:val="222222"/>
          <w:sz w:val="20"/>
          <w:szCs w:val="20"/>
          <w:shd w:val="clear" w:color="auto" w:fill="FFFFFF"/>
        </w:rPr>
        <w:t xml:space="preserve">, M.-H., Al </w:t>
      </w:r>
      <w:proofErr w:type="spellStart"/>
      <w:r w:rsidRPr="00AC2576">
        <w:rPr>
          <w:rFonts w:asciiTheme="majorBidi" w:hAnsiTheme="majorBidi" w:cstheme="majorBidi"/>
          <w:color w:val="222222"/>
          <w:sz w:val="20"/>
          <w:szCs w:val="20"/>
          <w:shd w:val="clear" w:color="auto" w:fill="FFFFFF"/>
        </w:rPr>
        <w:t>Heialy</w:t>
      </w:r>
      <w:proofErr w:type="spellEnd"/>
      <w:r w:rsidRPr="00AC2576">
        <w:rPr>
          <w:rFonts w:asciiTheme="majorBidi" w:hAnsiTheme="majorBidi" w:cstheme="majorBidi"/>
          <w:color w:val="222222"/>
          <w:sz w:val="20"/>
          <w:szCs w:val="20"/>
          <w:shd w:val="clear" w:color="auto" w:fill="FFFFFF"/>
        </w:rPr>
        <w:t xml:space="preserve">, S., Hamid, Q., &amp; Halwani, R. (2020). Airways expression of SARS-CoV-2 receptor, ACE2, and TMPRSS2 is lower in children than adults and increases with smoking and COPD. </w:t>
      </w:r>
      <w:r w:rsidRPr="00AC2576">
        <w:rPr>
          <w:rFonts w:asciiTheme="majorBidi" w:hAnsiTheme="majorBidi" w:cstheme="majorBidi"/>
          <w:i/>
          <w:color w:val="222222"/>
          <w:sz w:val="20"/>
          <w:szCs w:val="20"/>
          <w:shd w:val="clear" w:color="auto" w:fill="FFFFFF"/>
        </w:rPr>
        <w:t>Molecular Therapy-Methods &amp; Clinical Development</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18</w:t>
      </w:r>
      <w:r w:rsidRPr="00AC2576">
        <w:rPr>
          <w:rFonts w:asciiTheme="majorBidi" w:hAnsiTheme="majorBidi" w:cstheme="majorBidi"/>
          <w:color w:val="222222"/>
          <w:sz w:val="20"/>
          <w:szCs w:val="20"/>
          <w:shd w:val="clear" w:color="auto" w:fill="FFFFFF"/>
        </w:rPr>
        <w:t xml:space="preserve">, 1-6. </w:t>
      </w:r>
    </w:p>
    <w:p w14:paraId="1FA17FBE"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Sultan, S., </w:t>
      </w:r>
      <w:proofErr w:type="spellStart"/>
      <w:r w:rsidRPr="00AC2576">
        <w:rPr>
          <w:rFonts w:asciiTheme="majorBidi" w:hAnsiTheme="majorBidi" w:cstheme="majorBidi"/>
          <w:color w:val="222222"/>
          <w:sz w:val="20"/>
          <w:szCs w:val="20"/>
          <w:shd w:val="clear" w:color="auto" w:fill="FFFFFF"/>
        </w:rPr>
        <w:t>Altayar</w:t>
      </w:r>
      <w:proofErr w:type="spellEnd"/>
      <w:r w:rsidRPr="00AC2576">
        <w:rPr>
          <w:rFonts w:asciiTheme="majorBidi" w:hAnsiTheme="majorBidi" w:cstheme="majorBidi"/>
          <w:color w:val="222222"/>
          <w:sz w:val="20"/>
          <w:szCs w:val="20"/>
          <w:shd w:val="clear" w:color="auto" w:fill="FFFFFF"/>
        </w:rPr>
        <w:t xml:space="preserve">, O., Siddique, S. M., </w:t>
      </w:r>
      <w:proofErr w:type="spellStart"/>
      <w:r w:rsidRPr="00AC2576">
        <w:rPr>
          <w:rFonts w:asciiTheme="majorBidi" w:hAnsiTheme="majorBidi" w:cstheme="majorBidi"/>
          <w:color w:val="222222"/>
          <w:sz w:val="20"/>
          <w:szCs w:val="20"/>
          <w:shd w:val="clear" w:color="auto" w:fill="FFFFFF"/>
        </w:rPr>
        <w:t>Davitkov</w:t>
      </w:r>
      <w:proofErr w:type="spellEnd"/>
      <w:r w:rsidRPr="00AC2576">
        <w:rPr>
          <w:rFonts w:asciiTheme="majorBidi" w:hAnsiTheme="majorBidi" w:cstheme="majorBidi"/>
          <w:color w:val="222222"/>
          <w:sz w:val="20"/>
          <w:szCs w:val="20"/>
          <w:shd w:val="clear" w:color="auto" w:fill="FFFFFF"/>
        </w:rPr>
        <w:t>, P., Feuerstein, J. D., Lim, J. K., Falck-</w:t>
      </w:r>
      <w:proofErr w:type="spellStart"/>
      <w:r w:rsidRPr="00AC2576">
        <w:rPr>
          <w:rFonts w:asciiTheme="majorBidi" w:hAnsiTheme="majorBidi" w:cstheme="majorBidi"/>
          <w:color w:val="222222"/>
          <w:sz w:val="20"/>
          <w:szCs w:val="20"/>
          <w:shd w:val="clear" w:color="auto" w:fill="FFFFFF"/>
        </w:rPr>
        <w:t>Ytter</w:t>
      </w:r>
      <w:proofErr w:type="spellEnd"/>
      <w:r w:rsidRPr="00AC2576">
        <w:rPr>
          <w:rFonts w:asciiTheme="majorBidi" w:hAnsiTheme="majorBidi" w:cstheme="majorBidi"/>
          <w:color w:val="222222"/>
          <w:sz w:val="20"/>
          <w:szCs w:val="20"/>
          <w:shd w:val="clear" w:color="auto" w:fill="FFFFFF"/>
        </w:rPr>
        <w:t>, Y., El-</w:t>
      </w:r>
      <w:proofErr w:type="spellStart"/>
      <w:r w:rsidRPr="00AC2576">
        <w:rPr>
          <w:rFonts w:asciiTheme="majorBidi" w:hAnsiTheme="majorBidi" w:cstheme="majorBidi"/>
          <w:color w:val="222222"/>
          <w:sz w:val="20"/>
          <w:szCs w:val="20"/>
          <w:shd w:val="clear" w:color="auto" w:fill="FFFFFF"/>
        </w:rPr>
        <w:t>Serag</w:t>
      </w:r>
      <w:proofErr w:type="spellEnd"/>
      <w:r w:rsidRPr="00AC2576">
        <w:rPr>
          <w:rFonts w:asciiTheme="majorBidi" w:hAnsiTheme="majorBidi" w:cstheme="majorBidi"/>
          <w:color w:val="222222"/>
          <w:sz w:val="20"/>
          <w:szCs w:val="20"/>
          <w:shd w:val="clear" w:color="auto" w:fill="FFFFFF"/>
        </w:rPr>
        <w:t xml:space="preserve">, H. B., &amp; Institute, A. (2020). AGA institute rapid review of the gastrointestinal and liver manifestations of COVID-19, meta-analysis of international data, and recommendations for the consultative management of patients with COVID-19. </w:t>
      </w:r>
      <w:r w:rsidRPr="00AC2576">
        <w:rPr>
          <w:rFonts w:asciiTheme="majorBidi" w:hAnsiTheme="majorBidi" w:cstheme="majorBidi"/>
          <w:i/>
          <w:color w:val="222222"/>
          <w:sz w:val="20"/>
          <w:szCs w:val="20"/>
          <w:shd w:val="clear" w:color="auto" w:fill="FFFFFF"/>
        </w:rPr>
        <w:t>Gastroenterology</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159</w:t>
      </w:r>
      <w:r w:rsidRPr="00AC2576">
        <w:rPr>
          <w:rFonts w:asciiTheme="majorBidi" w:hAnsiTheme="majorBidi" w:cstheme="majorBidi"/>
          <w:color w:val="222222"/>
          <w:sz w:val="20"/>
          <w:szCs w:val="20"/>
          <w:shd w:val="clear" w:color="auto" w:fill="FFFFFF"/>
        </w:rPr>
        <w:t xml:space="preserve">(1), 320-334. e327. </w:t>
      </w:r>
    </w:p>
    <w:p w14:paraId="11AE5BCA"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proofErr w:type="spellStart"/>
      <w:r w:rsidRPr="00AC2576">
        <w:rPr>
          <w:rFonts w:asciiTheme="majorBidi" w:hAnsiTheme="majorBidi" w:cstheme="majorBidi"/>
          <w:color w:val="222222"/>
          <w:sz w:val="20"/>
          <w:szCs w:val="20"/>
          <w:shd w:val="clear" w:color="auto" w:fill="FFFFFF"/>
        </w:rPr>
        <w:t>Tarlow</w:t>
      </w:r>
      <w:proofErr w:type="spellEnd"/>
      <w:r w:rsidRPr="00AC2576">
        <w:rPr>
          <w:rFonts w:asciiTheme="majorBidi" w:hAnsiTheme="majorBidi" w:cstheme="majorBidi"/>
          <w:color w:val="222222"/>
          <w:sz w:val="20"/>
          <w:szCs w:val="20"/>
          <w:shd w:val="clear" w:color="auto" w:fill="FFFFFF"/>
        </w:rPr>
        <w:t xml:space="preserve">, B., </w:t>
      </w:r>
      <w:proofErr w:type="spellStart"/>
      <w:r w:rsidRPr="00AC2576">
        <w:rPr>
          <w:rFonts w:asciiTheme="majorBidi" w:hAnsiTheme="majorBidi" w:cstheme="majorBidi"/>
          <w:color w:val="222222"/>
          <w:sz w:val="20"/>
          <w:szCs w:val="20"/>
          <w:shd w:val="clear" w:color="auto" w:fill="FFFFFF"/>
        </w:rPr>
        <w:t>Gubatan</w:t>
      </w:r>
      <w:proofErr w:type="spellEnd"/>
      <w:r w:rsidRPr="00AC2576">
        <w:rPr>
          <w:rFonts w:asciiTheme="majorBidi" w:hAnsiTheme="majorBidi" w:cstheme="majorBidi"/>
          <w:color w:val="222222"/>
          <w:sz w:val="20"/>
          <w:szCs w:val="20"/>
          <w:shd w:val="clear" w:color="auto" w:fill="FFFFFF"/>
        </w:rPr>
        <w:t xml:space="preserve">, J., Khan, M. A., &amp; </w:t>
      </w:r>
      <w:proofErr w:type="spellStart"/>
      <w:r w:rsidRPr="00AC2576">
        <w:rPr>
          <w:rFonts w:asciiTheme="majorBidi" w:hAnsiTheme="majorBidi" w:cstheme="majorBidi"/>
          <w:color w:val="222222"/>
          <w:sz w:val="20"/>
          <w:szCs w:val="20"/>
          <w:shd w:val="clear" w:color="auto" w:fill="FFFFFF"/>
        </w:rPr>
        <w:t>Cholankeril</w:t>
      </w:r>
      <w:proofErr w:type="spellEnd"/>
      <w:r w:rsidRPr="00AC2576">
        <w:rPr>
          <w:rFonts w:asciiTheme="majorBidi" w:hAnsiTheme="majorBidi" w:cstheme="majorBidi"/>
          <w:color w:val="222222"/>
          <w:sz w:val="20"/>
          <w:szCs w:val="20"/>
          <w:shd w:val="clear" w:color="auto" w:fill="FFFFFF"/>
        </w:rPr>
        <w:t xml:space="preserve">, G. (2020). Are Proton Pump Inhibitors Contributing to SARS-COV-2 Infection? </w:t>
      </w:r>
      <w:r w:rsidRPr="00AC2576">
        <w:rPr>
          <w:rFonts w:asciiTheme="majorBidi" w:hAnsiTheme="majorBidi" w:cstheme="majorBidi"/>
          <w:i/>
          <w:color w:val="222222"/>
          <w:sz w:val="20"/>
          <w:szCs w:val="20"/>
          <w:shd w:val="clear" w:color="auto" w:fill="FFFFFF"/>
        </w:rPr>
        <w:t>Am J Gastroenterol</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115</w:t>
      </w:r>
      <w:r w:rsidRPr="00AC2576">
        <w:rPr>
          <w:rFonts w:asciiTheme="majorBidi" w:hAnsiTheme="majorBidi" w:cstheme="majorBidi"/>
          <w:color w:val="222222"/>
          <w:sz w:val="20"/>
          <w:szCs w:val="20"/>
          <w:shd w:val="clear" w:color="auto" w:fill="FFFFFF"/>
        </w:rPr>
        <w:t xml:space="preserve">(11), 1920-1921. </w:t>
      </w:r>
      <w:hyperlink r:id="rId20" w:history="1">
        <w:r w:rsidRPr="00AC2576">
          <w:rPr>
            <w:rStyle w:val="Hyperlink"/>
            <w:rFonts w:asciiTheme="majorBidi" w:hAnsiTheme="majorBidi" w:cstheme="majorBidi"/>
            <w:sz w:val="20"/>
            <w:szCs w:val="20"/>
            <w:shd w:val="clear" w:color="auto" w:fill="FFFFFF"/>
          </w:rPr>
          <w:t>https://doi.org/10.14309/ajg.0000000000000933</w:t>
        </w:r>
      </w:hyperlink>
      <w:r w:rsidRPr="00AC2576">
        <w:rPr>
          <w:rFonts w:asciiTheme="majorBidi" w:hAnsiTheme="majorBidi" w:cstheme="majorBidi"/>
          <w:color w:val="222222"/>
          <w:sz w:val="20"/>
          <w:szCs w:val="20"/>
          <w:shd w:val="clear" w:color="auto" w:fill="FFFFFF"/>
        </w:rPr>
        <w:t xml:space="preserve"> </w:t>
      </w:r>
    </w:p>
    <w:p w14:paraId="69041DF6"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proofErr w:type="spellStart"/>
      <w:r w:rsidRPr="00AC2576">
        <w:rPr>
          <w:rFonts w:asciiTheme="majorBidi" w:hAnsiTheme="majorBidi" w:cstheme="majorBidi"/>
          <w:color w:val="222222"/>
          <w:sz w:val="20"/>
          <w:szCs w:val="20"/>
          <w:shd w:val="clear" w:color="auto" w:fill="FFFFFF"/>
        </w:rPr>
        <w:t>Taştemur</w:t>
      </w:r>
      <w:proofErr w:type="spellEnd"/>
      <w:r w:rsidRPr="00AC2576">
        <w:rPr>
          <w:rFonts w:asciiTheme="majorBidi" w:hAnsiTheme="majorBidi" w:cstheme="majorBidi"/>
          <w:color w:val="222222"/>
          <w:sz w:val="20"/>
          <w:szCs w:val="20"/>
          <w:shd w:val="clear" w:color="auto" w:fill="FFFFFF"/>
        </w:rPr>
        <w:t xml:space="preserve">, Ş., &amp; </w:t>
      </w:r>
      <w:proofErr w:type="spellStart"/>
      <w:r w:rsidRPr="00AC2576">
        <w:rPr>
          <w:rFonts w:asciiTheme="majorBidi" w:hAnsiTheme="majorBidi" w:cstheme="majorBidi"/>
          <w:color w:val="222222"/>
          <w:sz w:val="20"/>
          <w:szCs w:val="20"/>
          <w:shd w:val="clear" w:color="auto" w:fill="FFFFFF"/>
        </w:rPr>
        <w:t>Ataseven</w:t>
      </w:r>
      <w:proofErr w:type="spellEnd"/>
      <w:r w:rsidRPr="00AC2576">
        <w:rPr>
          <w:rFonts w:asciiTheme="majorBidi" w:hAnsiTheme="majorBidi" w:cstheme="majorBidi"/>
          <w:color w:val="222222"/>
          <w:sz w:val="20"/>
          <w:szCs w:val="20"/>
          <w:shd w:val="clear" w:color="auto" w:fill="FFFFFF"/>
        </w:rPr>
        <w:t xml:space="preserve">, H. (2020). Is it possible to use Proton Pump Inhibitors in COVID-19 treatment and prophylaxis? </w:t>
      </w:r>
      <w:r w:rsidRPr="00AC2576">
        <w:rPr>
          <w:rFonts w:asciiTheme="majorBidi" w:hAnsiTheme="majorBidi" w:cstheme="majorBidi"/>
          <w:i/>
          <w:color w:val="222222"/>
          <w:sz w:val="20"/>
          <w:szCs w:val="20"/>
          <w:shd w:val="clear" w:color="auto" w:fill="FFFFFF"/>
        </w:rPr>
        <w:t>Medical hypotheses</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143</w:t>
      </w:r>
      <w:r w:rsidRPr="00AC2576">
        <w:rPr>
          <w:rFonts w:asciiTheme="majorBidi" w:hAnsiTheme="majorBidi" w:cstheme="majorBidi"/>
          <w:color w:val="222222"/>
          <w:sz w:val="20"/>
          <w:szCs w:val="20"/>
          <w:shd w:val="clear" w:color="auto" w:fill="FFFFFF"/>
        </w:rPr>
        <w:t xml:space="preserve">, 110018. </w:t>
      </w:r>
    </w:p>
    <w:p w14:paraId="5DFE4E71"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proofErr w:type="spellStart"/>
      <w:r w:rsidRPr="00AC2576">
        <w:rPr>
          <w:rFonts w:asciiTheme="majorBidi" w:hAnsiTheme="majorBidi" w:cstheme="majorBidi"/>
          <w:color w:val="222222"/>
          <w:sz w:val="20"/>
          <w:szCs w:val="20"/>
          <w:shd w:val="clear" w:color="auto" w:fill="FFFFFF"/>
        </w:rPr>
        <w:t>Toubasi</w:t>
      </w:r>
      <w:proofErr w:type="spellEnd"/>
      <w:r w:rsidRPr="00AC2576">
        <w:rPr>
          <w:rFonts w:asciiTheme="majorBidi" w:hAnsiTheme="majorBidi" w:cstheme="majorBidi"/>
          <w:color w:val="222222"/>
          <w:sz w:val="20"/>
          <w:szCs w:val="20"/>
          <w:shd w:val="clear" w:color="auto" w:fill="FFFFFF"/>
        </w:rPr>
        <w:t xml:space="preserve">, A. A., </w:t>
      </w:r>
      <w:proofErr w:type="spellStart"/>
      <w:r w:rsidRPr="00AC2576">
        <w:rPr>
          <w:rFonts w:asciiTheme="majorBidi" w:hAnsiTheme="majorBidi" w:cstheme="majorBidi"/>
          <w:color w:val="222222"/>
          <w:sz w:val="20"/>
          <w:szCs w:val="20"/>
          <w:shd w:val="clear" w:color="auto" w:fill="FFFFFF"/>
        </w:rPr>
        <w:t>AbuAnzeh</w:t>
      </w:r>
      <w:proofErr w:type="spellEnd"/>
      <w:r w:rsidRPr="00AC2576">
        <w:rPr>
          <w:rFonts w:asciiTheme="majorBidi" w:hAnsiTheme="majorBidi" w:cstheme="majorBidi"/>
          <w:color w:val="222222"/>
          <w:sz w:val="20"/>
          <w:szCs w:val="20"/>
          <w:shd w:val="clear" w:color="auto" w:fill="FFFFFF"/>
        </w:rPr>
        <w:t xml:space="preserve">, R. B., </w:t>
      </w:r>
      <w:proofErr w:type="spellStart"/>
      <w:r w:rsidRPr="00AC2576">
        <w:rPr>
          <w:rFonts w:asciiTheme="majorBidi" w:hAnsiTheme="majorBidi" w:cstheme="majorBidi"/>
          <w:color w:val="222222"/>
          <w:sz w:val="20"/>
          <w:szCs w:val="20"/>
          <w:shd w:val="clear" w:color="auto" w:fill="FFFFFF"/>
        </w:rPr>
        <w:t>Khraisat</w:t>
      </w:r>
      <w:proofErr w:type="spellEnd"/>
      <w:r w:rsidRPr="00AC2576">
        <w:rPr>
          <w:rFonts w:asciiTheme="majorBidi" w:hAnsiTheme="majorBidi" w:cstheme="majorBidi"/>
          <w:color w:val="222222"/>
          <w:sz w:val="20"/>
          <w:szCs w:val="20"/>
          <w:shd w:val="clear" w:color="auto" w:fill="FFFFFF"/>
        </w:rPr>
        <w:t xml:space="preserve">, B. R., Al-Sayegh, T. N., &amp; </w:t>
      </w:r>
      <w:proofErr w:type="spellStart"/>
      <w:r w:rsidRPr="00AC2576">
        <w:rPr>
          <w:rFonts w:asciiTheme="majorBidi" w:hAnsiTheme="majorBidi" w:cstheme="majorBidi"/>
          <w:color w:val="222222"/>
          <w:sz w:val="20"/>
          <w:szCs w:val="20"/>
          <w:shd w:val="clear" w:color="auto" w:fill="FFFFFF"/>
        </w:rPr>
        <w:t>AlRyalat</w:t>
      </w:r>
      <w:proofErr w:type="spellEnd"/>
      <w:r w:rsidRPr="00AC2576">
        <w:rPr>
          <w:rFonts w:asciiTheme="majorBidi" w:hAnsiTheme="majorBidi" w:cstheme="majorBidi"/>
          <w:color w:val="222222"/>
          <w:sz w:val="20"/>
          <w:szCs w:val="20"/>
          <w:shd w:val="clear" w:color="auto" w:fill="FFFFFF"/>
        </w:rPr>
        <w:t xml:space="preserve">, S. A. (2021). Proton Pump Inhibitors: Current Use and the Risk of Coronavirus Infectious Disease 2019 Development and its Related Mortality. Meta-analysis. </w:t>
      </w:r>
      <w:r w:rsidRPr="00AC2576">
        <w:rPr>
          <w:rFonts w:asciiTheme="majorBidi" w:hAnsiTheme="majorBidi" w:cstheme="majorBidi"/>
          <w:i/>
          <w:color w:val="222222"/>
          <w:sz w:val="20"/>
          <w:szCs w:val="20"/>
          <w:shd w:val="clear" w:color="auto" w:fill="FFFFFF"/>
        </w:rPr>
        <w:t>Arch Med Res</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52</w:t>
      </w:r>
      <w:r w:rsidRPr="00AC2576">
        <w:rPr>
          <w:rFonts w:asciiTheme="majorBidi" w:hAnsiTheme="majorBidi" w:cstheme="majorBidi"/>
          <w:color w:val="222222"/>
          <w:sz w:val="20"/>
          <w:szCs w:val="20"/>
          <w:shd w:val="clear" w:color="auto" w:fill="FFFFFF"/>
        </w:rPr>
        <w:t xml:space="preserve">(6), 656-659. </w:t>
      </w:r>
      <w:hyperlink r:id="rId21" w:history="1">
        <w:r w:rsidRPr="00AC2576">
          <w:rPr>
            <w:rStyle w:val="Hyperlink"/>
            <w:rFonts w:asciiTheme="majorBidi" w:hAnsiTheme="majorBidi" w:cstheme="majorBidi"/>
            <w:sz w:val="20"/>
            <w:szCs w:val="20"/>
            <w:shd w:val="clear" w:color="auto" w:fill="FFFFFF"/>
          </w:rPr>
          <w:t>https://doi.org/10.1016/j.arcmed.2021.03.004</w:t>
        </w:r>
      </w:hyperlink>
      <w:r w:rsidRPr="00AC2576">
        <w:rPr>
          <w:rFonts w:asciiTheme="majorBidi" w:hAnsiTheme="majorBidi" w:cstheme="majorBidi"/>
          <w:color w:val="222222"/>
          <w:sz w:val="20"/>
          <w:szCs w:val="20"/>
          <w:shd w:val="clear" w:color="auto" w:fill="FFFFFF"/>
        </w:rPr>
        <w:t xml:space="preserve"> </w:t>
      </w:r>
    </w:p>
    <w:p w14:paraId="00142A5C"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proofErr w:type="spellStart"/>
      <w:r w:rsidRPr="00AC2576">
        <w:rPr>
          <w:rFonts w:asciiTheme="majorBidi" w:hAnsiTheme="majorBidi" w:cstheme="majorBidi"/>
          <w:color w:val="222222"/>
          <w:sz w:val="20"/>
          <w:szCs w:val="20"/>
          <w:shd w:val="clear" w:color="auto" w:fill="FFFFFF"/>
        </w:rPr>
        <w:t>Trottein</w:t>
      </w:r>
      <w:proofErr w:type="spellEnd"/>
      <w:r w:rsidRPr="00AC2576">
        <w:rPr>
          <w:rFonts w:asciiTheme="majorBidi" w:hAnsiTheme="majorBidi" w:cstheme="majorBidi"/>
          <w:color w:val="222222"/>
          <w:sz w:val="20"/>
          <w:szCs w:val="20"/>
          <w:shd w:val="clear" w:color="auto" w:fill="FFFFFF"/>
        </w:rPr>
        <w:t xml:space="preserve">, F., &amp; Sokol, H. (2020). Potential Causes and Consequences of Gastrointestinal Disorders during a SARS-CoV-2 Infection. </w:t>
      </w:r>
      <w:r w:rsidRPr="00AC2576">
        <w:rPr>
          <w:rFonts w:asciiTheme="majorBidi" w:hAnsiTheme="majorBidi" w:cstheme="majorBidi"/>
          <w:i/>
          <w:color w:val="222222"/>
          <w:sz w:val="20"/>
          <w:szCs w:val="20"/>
          <w:shd w:val="clear" w:color="auto" w:fill="FFFFFF"/>
        </w:rPr>
        <w:t>Cell Rep</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32</w:t>
      </w:r>
      <w:r w:rsidRPr="00AC2576">
        <w:rPr>
          <w:rFonts w:asciiTheme="majorBidi" w:hAnsiTheme="majorBidi" w:cstheme="majorBidi"/>
          <w:color w:val="222222"/>
          <w:sz w:val="20"/>
          <w:szCs w:val="20"/>
          <w:shd w:val="clear" w:color="auto" w:fill="FFFFFF"/>
        </w:rPr>
        <w:t xml:space="preserve">(3), 107915. </w:t>
      </w:r>
      <w:hyperlink r:id="rId22" w:history="1">
        <w:r w:rsidRPr="00AC2576">
          <w:rPr>
            <w:rStyle w:val="Hyperlink"/>
            <w:rFonts w:asciiTheme="majorBidi" w:hAnsiTheme="majorBidi" w:cstheme="majorBidi"/>
            <w:sz w:val="20"/>
            <w:szCs w:val="20"/>
            <w:shd w:val="clear" w:color="auto" w:fill="FFFFFF"/>
          </w:rPr>
          <w:t>https://doi.org/10.1016/j.celrep.2020.107915</w:t>
        </w:r>
      </w:hyperlink>
      <w:r w:rsidRPr="00AC2576">
        <w:rPr>
          <w:rFonts w:asciiTheme="majorBidi" w:hAnsiTheme="majorBidi" w:cstheme="majorBidi"/>
          <w:color w:val="222222"/>
          <w:sz w:val="20"/>
          <w:szCs w:val="20"/>
          <w:shd w:val="clear" w:color="auto" w:fill="FFFFFF"/>
        </w:rPr>
        <w:t xml:space="preserve"> </w:t>
      </w:r>
    </w:p>
    <w:p w14:paraId="20A9AEB7"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Wang, C. H., Li, C. H., Hsieh, R., Fan, C. Y., Hsu, T. C., Chang, W. C., Hsu, W. T., Lin, Y. Y., &amp; Lee, C. C. (2019). Proton pump inhibitors therapy and the risk of pneumonia: a systematic review and meta-</w:t>
      </w:r>
      <w:r w:rsidRPr="00AC2576">
        <w:rPr>
          <w:rFonts w:asciiTheme="majorBidi" w:hAnsiTheme="majorBidi" w:cstheme="majorBidi"/>
          <w:color w:val="222222"/>
          <w:sz w:val="20"/>
          <w:szCs w:val="20"/>
          <w:shd w:val="clear" w:color="auto" w:fill="FFFFFF"/>
        </w:rPr>
        <w:t xml:space="preserve">analysis of randomized controlled trials and observational studies. </w:t>
      </w:r>
      <w:r w:rsidRPr="00AC2576">
        <w:rPr>
          <w:rFonts w:asciiTheme="majorBidi" w:hAnsiTheme="majorBidi" w:cstheme="majorBidi"/>
          <w:i/>
          <w:color w:val="222222"/>
          <w:sz w:val="20"/>
          <w:szCs w:val="20"/>
          <w:shd w:val="clear" w:color="auto" w:fill="FFFFFF"/>
        </w:rPr>
        <w:t xml:space="preserve">Expert </w:t>
      </w:r>
      <w:proofErr w:type="spellStart"/>
      <w:r w:rsidRPr="00AC2576">
        <w:rPr>
          <w:rFonts w:asciiTheme="majorBidi" w:hAnsiTheme="majorBidi" w:cstheme="majorBidi"/>
          <w:i/>
          <w:color w:val="222222"/>
          <w:sz w:val="20"/>
          <w:szCs w:val="20"/>
          <w:shd w:val="clear" w:color="auto" w:fill="FFFFFF"/>
        </w:rPr>
        <w:t>Opin</w:t>
      </w:r>
      <w:proofErr w:type="spellEnd"/>
      <w:r w:rsidRPr="00AC2576">
        <w:rPr>
          <w:rFonts w:asciiTheme="majorBidi" w:hAnsiTheme="majorBidi" w:cstheme="majorBidi"/>
          <w:i/>
          <w:color w:val="222222"/>
          <w:sz w:val="20"/>
          <w:szCs w:val="20"/>
          <w:shd w:val="clear" w:color="auto" w:fill="FFFFFF"/>
        </w:rPr>
        <w:t xml:space="preserve"> Drug </w:t>
      </w:r>
      <w:proofErr w:type="spellStart"/>
      <w:r w:rsidRPr="00AC2576">
        <w:rPr>
          <w:rFonts w:asciiTheme="majorBidi" w:hAnsiTheme="majorBidi" w:cstheme="majorBidi"/>
          <w:i/>
          <w:color w:val="222222"/>
          <w:sz w:val="20"/>
          <w:szCs w:val="20"/>
          <w:shd w:val="clear" w:color="auto" w:fill="FFFFFF"/>
        </w:rPr>
        <w:t>Saf</w:t>
      </w:r>
      <w:proofErr w:type="spellEnd"/>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18</w:t>
      </w:r>
      <w:r w:rsidRPr="00AC2576">
        <w:rPr>
          <w:rFonts w:asciiTheme="majorBidi" w:hAnsiTheme="majorBidi" w:cstheme="majorBidi"/>
          <w:color w:val="222222"/>
          <w:sz w:val="20"/>
          <w:szCs w:val="20"/>
          <w:shd w:val="clear" w:color="auto" w:fill="FFFFFF"/>
        </w:rPr>
        <w:t xml:space="preserve">(3), 163-172. </w:t>
      </w:r>
      <w:hyperlink r:id="rId23" w:history="1">
        <w:r w:rsidRPr="00AC2576">
          <w:rPr>
            <w:rStyle w:val="Hyperlink"/>
            <w:rFonts w:asciiTheme="majorBidi" w:hAnsiTheme="majorBidi" w:cstheme="majorBidi"/>
            <w:sz w:val="20"/>
            <w:szCs w:val="20"/>
            <w:shd w:val="clear" w:color="auto" w:fill="FFFFFF"/>
          </w:rPr>
          <w:t>https://doi.org/10.1080/14740338.2019.1577820</w:t>
        </w:r>
      </w:hyperlink>
      <w:r w:rsidRPr="00AC2576">
        <w:rPr>
          <w:rFonts w:asciiTheme="majorBidi" w:hAnsiTheme="majorBidi" w:cstheme="majorBidi"/>
          <w:color w:val="222222"/>
          <w:sz w:val="20"/>
          <w:szCs w:val="20"/>
          <w:shd w:val="clear" w:color="auto" w:fill="FFFFFF"/>
        </w:rPr>
        <w:t xml:space="preserve"> </w:t>
      </w:r>
    </w:p>
    <w:p w14:paraId="28A06B2A"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Wang, M. Y., Zhao, R., Gao, L. J., Gao, X. F., Wang, D. P., &amp; Cao, J. M. (2020). SARS-CoV-2: Structure, Biology, and Structure-Based Therapeutics Development. </w:t>
      </w:r>
      <w:r w:rsidRPr="00AC2576">
        <w:rPr>
          <w:rFonts w:asciiTheme="majorBidi" w:hAnsiTheme="majorBidi" w:cstheme="majorBidi"/>
          <w:i/>
          <w:color w:val="222222"/>
          <w:sz w:val="20"/>
          <w:szCs w:val="20"/>
          <w:shd w:val="clear" w:color="auto" w:fill="FFFFFF"/>
        </w:rPr>
        <w:t>Front Cell Infect Microbiol</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10</w:t>
      </w:r>
      <w:r w:rsidRPr="00AC2576">
        <w:rPr>
          <w:rFonts w:asciiTheme="majorBidi" w:hAnsiTheme="majorBidi" w:cstheme="majorBidi"/>
          <w:color w:val="222222"/>
          <w:sz w:val="20"/>
          <w:szCs w:val="20"/>
          <w:shd w:val="clear" w:color="auto" w:fill="FFFFFF"/>
        </w:rPr>
        <w:t xml:space="preserve">, 587269. </w:t>
      </w:r>
      <w:hyperlink r:id="rId24" w:history="1">
        <w:r w:rsidRPr="00AC2576">
          <w:rPr>
            <w:rStyle w:val="Hyperlink"/>
            <w:rFonts w:asciiTheme="majorBidi" w:hAnsiTheme="majorBidi" w:cstheme="majorBidi"/>
            <w:sz w:val="20"/>
            <w:szCs w:val="20"/>
            <w:shd w:val="clear" w:color="auto" w:fill="FFFFFF"/>
          </w:rPr>
          <w:t>https://doi.org/10.3389/fcimb.2020.587269</w:t>
        </w:r>
      </w:hyperlink>
      <w:r w:rsidRPr="00AC2576">
        <w:rPr>
          <w:rFonts w:asciiTheme="majorBidi" w:hAnsiTheme="majorBidi" w:cstheme="majorBidi"/>
          <w:color w:val="222222"/>
          <w:sz w:val="20"/>
          <w:szCs w:val="20"/>
          <w:shd w:val="clear" w:color="auto" w:fill="FFFFFF"/>
        </w:rPr>
        <w:t xml:space="preserve"> </w:t>
      </w:r>
    </w:p>
    <w:p w14:paraId="2D3BF2B7"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Weiss, C., &amp; Clark, H. F. (1985). Rapid inactivation of rotaviruses by exposure to acid buffer or acidic gastric juice. </w:t>
      </w:r>
      <w:r w:rsidRPr="00AC2576">
        <w:rPr>
          <w:rFonts w:asciiTheme="majorBidi" w:hAnsiTheme="majorBidi" w:cstheme="majorBidi"/>
          <w:i/>
          <w:color w:val="222222"/>
          <w:sz w:val="20"/>
          <w:szCs w:val="20"/>
          <w:shd w:val="clear" w:color="auto" w:fill="FFFFFF"/>
        </w:rPr>
        <w:t>Journal of General Virology</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66</w:t>
      </w:r>
      <w:r w:rsidRPr="00AC2576">
        <w:rPr>
          <w:rFonts w:asciiTheme="majorBidi" w:hAnsiTheme="majorBidi" w:cstheme="majorBidi"/>
          <w:color w:val="222222"/>
          <w:sz w:val="20"/>
          <w:szCs w:val="20"/>
          <w:shd w:val="clear" w:color="auto" w:fill="FFFFFF"/>
        </w:rPr>
        <w:t xml:space="preserve">(12), 2725-2730. </w:t>
      </w:r>
    </w:p>
    <w:p w14:paraId="6FDB22C1"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Xiao, F., Tang, M., Zheng, X., Liu, Y., Li, X., &amp; Shan, H. (2020). Evidence for Gastrointestinal Infection of SARS-CoV-2. </w:t>
      </w:r>
      <w:r w:rsidRPr="00AC2576">
        <w:rPr>
          <w:rFonts w:asciiTheme="majorBidi" w:hAnsiTheme="majorBidi" w:cstheme="majorBidi"/>
          <w:i/>
          <w:color w:val="222222"/>
          <w:sz w:val="20"/>
          <w:szCs w:val="20"/>
          <w:shd w:val="clear" w:color="auto" w:fill="FFFFFF"/>
        </w:rPr>
        <w:t>Gastroenterology</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158</w:t>
      </w:r>
      <w:r w:rsidRPr="00AC2576">
        <w:rPr>
          <w:rFonts w:asciiTheme="majorBidi" w:hAnsiTheme="majorBidi" w:cstheme="majorBidi"/>
          <w:color w:val="222222"/>
          <w:sz w:val="20"/>
          <w:szCs w:val="20"/>
          <w:shd w:val="clear" w:color="auto" w:fill="FFFFFF"/>
        </w:rPr>
        <w:t xml:space="preserve">(6), 1831-1833.e1833. </w:t>
      </w:r>
      <w:hyperlink r:id="rId25" w:history="1">
        <w:r w:rsidRPr="00AC2576">
          <w:rPr>
            <w:rStyle w:val="Hyperlink"/>
            <w:rFonts w:asciiTheme="majorBidi" w:hAnsiTheme="majorBidi" w:cstheme="majorBidi"/>
            <w:sz w:val="20"/>
            <w:szCs w:val="20"/>
            <w:shd w:val="clear" w:color="auto" w:fill="FFFFFF"/>
          </w:rPr>
          <w:t>https://doi.org/10.1053/j.gastro.2020.02.055</w:t>
        </w:r>
      </w:hyperlink>
      <w:r w:rsidRPr="00AC2576">
        <w:rPr>
          <w:rFonts w:asciiTheme="majorBidi" w:hAnsiTheme="majorBidi" w:cstheme="majorBidi"/>
          <w:color w:val="222222"/>
          <w:sz w:val="20"/>
          <w:szCs w:val="20"/>
          <w:shd w:val="clear" w:color="auto" w:fill="FFFFFF"/>
        </w:rPr>
        <w:t xml:space="preserve"> </w:t>
      </w:r>
    </w:p>
    <w:p w14:paraId="44D142DE"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Xiao, F., Tang, M., Zheng, X., Liu, Y., Li, X., &amp; Shan, H. (2020). Evidence for gastrointestinal infection of SARS-CoV-2. </w:t>
      </w:r>
      <w:r w:rsidRPr="00AC2576">
        <w:rPr>
          <w:rFonts w:asciiTheme="majorBidi" w:hAnsiTheme="majorBidi" w:cstheme="majorBidi"/>
          <w:i/>
          <w:color w:val="222222"/>
          <w:sz w:val="20"/>
          <w:szCs w:val="20"/>
          <w:shd w:val="clear" w:color="auto" w:fill="FFFFFF"/>
        </w:rPr>
        <w:t>Gastroenterology</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158</w:t>
      </w:r>
      <w:r w:rsidRPr="00AC2576">
        <w:rPr>
          <w:rFonts w:asciiTheme="majorBidi" w:hAnsiTheme="majorBidi" w:cstheme="majorBidi"/>
          <w:color w:val="222222"/>
          <w:sz w:val="20"/>
          <w:szCs w:val="20"/>
          <w:shd w:val="clear" w:color="auto" w:fill="FFFFFF"/>
        </w:rPr>
        <w:t xml:space="preserve">(6), 1831-1833. e1833. </w:t>
      </w:r>
    </w:p>
    <w:p w14:paraId="2AFF2920"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proofErr w:type="spellStart"/>
      <w:r w:rsidRPr="00AC2576">
        <w:rPr>
          <w:rFonts w:asciiTheme="majorBidi" w:hAnsiTheme="majorBidi" w:cstheme="majorBidi"/>
          <w:color w:val="222222"/>
          <w:sz w:val="20"/>
          <w:szCs w:val="20"/>
          <w:shd w:val="clear" w:color="auto" w:fill="FFFFFF"/>
        </w:rPr>
        <w:t>Yozgat</w:t>
      </w:r>
      <w:proofErr w:type="spellEnd"/>
      <w:r w:rsidRPr="00AC2576">
        <w:rPr>
          <w:rFonts w:asciiTheme="majorBidi" w:hAnsiTheme="majorBidi" w:cstheme="majorBidi"/>
          <w:color w:val="222222"/>
          <w:sz w:val="20"/>
          <w:szCs w:val="20"/>
          <w:shd w:val="clear" w:color="auto" w:fill="FFFFFF"/>
        </w:rPr>
        <w:t xml:space="preserve">, A., </w:t>
      </w:r>
      <w:proofErr w:type="spellStart"/>
      <w:r w:rsidRPr="00AC2576">
        <w:rPr>
          <w:rFonts w:asciiTheme="majorBidi" w:hAnsiTheme="majorBidi" w:cstheme="majorBidi"/>
          <w:color w:val="222222"/>
          <w:sz w:val="20"/>
          <w:szCs w:val="20"/>
          <w:shd w:val="clear" w:color="auto" w:fill="FFFFFF"/>
        </w:rPr>
        <w:t>Kasapoğlu</w:t>
      </w:r>
      <w:proofErr w:type="spellEnd"/>
      <w:r w:rsidRPr="00AC2576">
        <w:rPr>
          <w:rFonts w:asciiTheme="majorBidi" w:hAnsiTheme="majorBidi" w:cstheme="majorBidi"/>
          <w:color w:val="222222"/>
          <w:sz w:val="20"/>
          <w:szCs w:val="20"/>
          <w:shd w:val="clear" w:color="auto" w:fill="FFFFFF"/>
        </w:rPr>
        <w:t xml:space="preserve">, B., Can, G., </w:t>
      </w:r>
      <w:proofErr w:type="spellStart"/>
      <w:r w:rsidRPr="00AC2576">
        <w:rPr>
          <w:rFonts w:asciiTheme="majorBidi" w:hAnsiTheme="majorBidi" w:cstheme="majorBidi"/>
          <w:color w:val="222222"/>
          <w:sz w:val="20"/>
          <w:szCs w:val="20"/>
          <w:shd w:val="clear" w:color="auto" w:fill="FFFFFF"/>
        </w:rPr>
        <w:t>Tanoğlu</w:t>
      </w:r>
      <w:proofErr w:type="spellEnd"/>
      <w:r w:rsidRPr="00AC2576">
        <w:rPr>
          <w:rFonts w:asciiTheme="majorBidi" w:hAnsiTheme="majorBidi" w:cstheme="majorBidi"/>
          <w:color w:val="222222"/>
          <w:sz w:val="20"/>
          <w:szCs w:val="20"/>
          <w:shd w:val="clear" w:color="auto" w:fill="FFFFFF"/>
        </w:rPr>
        <w:t xml:space="preserve">, A., </w:t>
      </w:r>
      <w:proofErr w:type="spellStart"/>
      <w:r w:rsidRPr="00AC2576">
        <w:rPr>
          <w:rFonts w:asciiTheme="majorBidi" w:hAnsiTheme="majorBidi" w:cstheme="majorBidi"/>
          <w:color w:val="222222"/>
          <w:sz w:val="20"/>
          <w:szCs w:val="20"/>
          <w:shd w:val="clear" w:color="auto" w:fill="FFFFFF"/>
        </w:rPr>
        <w:t>Sakin</w:t>
      </w:r>
      <w:proofErr w:type="spellEnd"/>
      <w:r w:rsidRPr="00AC2576">
        <w:rPr>
          <w:rFonts w:asciiTheme="majorBidi" w:hAnsiTheme="majorBidi" w:cstheme="majorBidi"/>
          <w:color w:val="222222"/>
          <w:sz w:val="20"/>
          <w:szCs w:val="20"/>
          <w:shd w:val="clear" w:color="auto" w:fill="FFFFFF"/>
        </w:rPr>
        <w:t xml:space="preserve">, Y. S., Yalcin, K. S., </w:t>
      </w:r>
      <w:proofErr w:type="spellStart"/>
      <w:r w:rsidRPr="00AC2576">
        <w:rPr>
          <w:rFonts w:asciiTheme="majorBidi" w:hAnsiTheme="majorBidi" w:cstheme="majorBidi"/>
          <w:color w:val="222222"/>
          <w:sz w:val="20"/>
          <w:szCs w:val="20"/>
          <w:shd w:val="clear" w:color="auto" w:fill="FFFFFF"/>
        </w:rPr>
        <w:t>Gürler</w:t>
      </w:r>
      <w:proofErr w:type="spellEnd"/>
      <w:r w:rsidRPr="00AC2576">
        <w:rPr>
          <w:rFonts w:asciiTheme="majorBidi" w:hAnsiTheme="majorBidi" w:cstheme="majorBidi"/>
          <w:color w:val="222222"/>
          <w:sz w:val="20"/>
          <w:szCs w:val="20"/>
          <w:shd w:val="clear" w:color="auto" w:fill="FFFFFF"/>
        </w:rPr>
        <w:t xml:space="preserve">, M., Kaplan, M., </w:t>
      </w:r>
      <w:proofErr w:type="spellStart"/>
      <w:r w:rsidRPr="00AC2576">
        <w:rPr>
          <w:rFonts w:asciiTheme="majorBidi" w:hAnsiTheme="majorBidi" w:cstheme="majorBidi"/>
          <w:color w:val="222222"/>
          <w:sz w:val="20"/>
          <w:szCs w:val="20"/>
          <w:shd w:val="clear" w:color="auto" w:fill="FFFFFF"/>
        </w:rPr>
        <w:t>Kaban</w:t>
      </w:r>
      <w:proofErr w:type="spellEnd"/>
      <w:r w:rsidRPr="00AC2576">
        <w:rPr>
          <w:rFonts w:asciiTheme="majorBidi" w:hAnsiTheme="majorBidi" w:cstheme="majorBidi"/>
          <w:color w:val="222222"/>
          <w:sz w:val="20"/>
          <w:szCs w:val="20"/>
          <w:shd w:val="clear" w:color="auto" w:fill="FFFFFF"/>
        </w:rPr>
        <w:t xml:space="preserve">, M. G., &amp; </w:t>
      </w:r>
      <w:proofErr w:type="spellStart"/>
      <w:r w:rsidRPr="00AC2576">
        <w:rPr>
          <w:rFonts w:asciiTheme="majorBidi" w:hAnsiTheme="majorBidi" w:cstheme="majorBidi"/>
          <w:color w:val="222222"/>
          <w:sz w:val="20"/>
          <w:szCs w:val="20"/>
          <w:shd w:val="clear" w:color="auto" w:fill="FFFFFF"/>
        </w:rPr>
        <w:t>Kirsoy</w:t>
      </w:r>
      <w:proofErr w:type="spellEnd"/>
      <w:r w:rsidRPr="00AC2576">
        <w:rPr>
          <w:rFonts w:asciiTheme="majorBidi" w:hAnsiTheme="majorBidi" w:cstheme="majorBidi"/>
          <w:color w:val="222222"/>
          <w:sz w:val="20"/>
          <w:szCs w:val="20"/>
          <w:shd w:val="clear" w:color="auto" w:fill="FFFFFF"/>
        </w:rPr>
        <w:t xml:space="preserve">, M. (2021). Long-term proton pump inhibitor use is a risk factor for mortality in patients hospitalized for COVID-19. </w:t>
      </w:r>
      <w:r w:rsidRPr="00AC2576">
        <w:rPr>
          <w:rFonts w:asciiTheme="majorBidi" w:hAnsiTheme="majorBidi" w:cstheme="majorBidi"/>
          <w:i/>
          <w:color w:val="222222"/>
          <w:sz w:val="20"/>
          <w:szCs w:val="20"/>
          <w:shd w:val="clear" w:color="auto" w:fill="FFFFFF"/>
        </w:rPr>
        <w:t>Turkish journal of medical sciences</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51</w:t>
      </w:r>
      <w:r w:rsidRPr="00AC2576">
        <w:rPr>
          <w:rFonts w:asciiTheme="majorBidi" w:hAnsiTheme="majorBidi" w:cstheme="majorBidi"/>
          <w:color w:val="222222"/>
          <w:sz w:val="20"/>
          <w:szCs w:val="20"/>
          <w:shd w:val="clear" w:color="auto" w:fill="FFFFFF"/>
        </w:rPr>
        <w:t xml:space="preserve">(4), 1675-1681. </w:t>
      </w:r>
    </w:p>
    <w:p w14:paraId="19D96860"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Zhou, J., Li, C., Zhao, G., Chu, H., Wang, D., Yan, H. H.-N., Poon, V. K.-M., Wen, L., Wong, B. H.-Y., &amp; Zhao, X. (2017). Human intestinal tract serves as an alternative infection route for Middle East respiratory syndrome coronavirus. </w:t>
      </w:r>
      <w:r w:rsidRPr="00AC2576">
        <w:rPr>
          <w:rFonts w:asciiTheme="majorBidi" w:hAnsiTheme="majorBidi" w:cstheme="majorBidi"/>
          <w:i/>
          <w:color w:val="222222"/>
          <w:sz w:val="20"/>
          <w:szCs w:val="20"/>
          <w:shd w:val="clear" w:color="auto" w:fill="FFFFFF"/>
        </w:rPr>
        <w:t>Science advances</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3</w:t>
      </w:r>
      <w:r w:rsidRPr="00AC2576">
        <w:rPr>
          <w:rFonts w:asciiTheme="majorBidi" w:hAnsiTheme="majorBidi" w:cstheme="majorBidi"/>
          <w:color w:val="222222"/>
          <w:sz w:val="20"/>
          <w:szCs w:val="20"/>
          <w:shd w:val="clear" w:color="auto" w:fill="FFFFFF"/>
        </w:rPr>
        <w:t xml:space="preserve">(11), eaao4966. </w:t>
      </w:r>
    </w:p>
    <w:p w14:paraId="4485E3BF" w14:textId="77777777" w:rsidR="00AC2576" w:rsidRPr="00AC2576" w:rsidRDefault="00AC2576" w:rsidP="00AC2576">
      <w:pPr>
        <w:pStyle w:val="ListParagraph"/>
        <w:spacing w:after="60" w:line="276" w:lineRule="auto"/>
        <w:ind w:hanging="360"/>
        <w:rPr>
          <w:rFonts w:asciiTheme="majorBidi" w:hAnsiTheme="majorBidi" w:cstheme="majorBidi"/>
          <w:color w:val="222222"/>
          <w:sz w:val="20"/>
          <w:szCs w:val="20"/>
          <w:shd w:val="clear" w:color="auto" w:fill="FFFFFF"/>
        </w:rPr>
      </w:pPr>
      <w:r w:rsidRPr="00AC2576">
        <w:rPr>
          <w:rFonts w:asciiTheme="majorBidi" w:hAnsiTheme="majorBidi" w:cstheme="majorBidi"/>
          <w:color w:val="222222"/>
          <w:sz w:val="20"/>
          <w:szCs w:val="20"/>
          <w:shd w:val="clear" w:color="auto" w:fill="FFFFFF"/>
        </w:rPr>
        <w:t xml:space="preserve">Zhou, Z., Ren, L., Zhang, L., Zhong, J., Xiao, Y., Jia, Z., Guo, L., Yang, J., Wang, C., &amp; Jiang, S. (2020). Heightened innate immune responses in the respiratory tract of COVID-19 patients. </w:t>
      </w:r>
      <w:r w:rsidRPr="00AC2576">
        <w:rPr>
          <w:rFonts w:asciiTheme="majorBidi" w:hAnsiTheme="majorBidi" w:cstheme="majorBidi"/>
          <w:i/>
          <w:color w:val="222222"/>
          <w:sz w:val="20"/>
          <w:szCs w:val="20"/>
          <w:shd w:val="clear" w:color="auto" w:fill="FFFFFF"/>
        </w:rPr>
        <w:t>Cell host &amp; microbe</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27</w:t>
      </w:r>
      <w:r w:rsidRPr="00AC2576">
        <w:rPr>
          <w:rFonts w:asciiTheme="majorBidi" w:hAnsiTheme="majorBidi" w:cstheme="majorBidi"/>
          <w:color w:val="222222"/>
          <w:sz w:val="20"/>
          <w:szCs w:val="20"/>
          <w:shd w:val="clear" w:color="auto" w:fill="FFFFFF"/>
        </w:rPr>
        <w:t xml:space="preserve">(6), 883-890. e882. </w:t>
      </w:r>
    </w:p>
    <w:p w14:paraId="395D5300" w14:textId="5F7EEB0E" w:rsidR="003B50AC" w:rsidRPr="003B50AC" w:rsidRDefault="00AC2576" w:rsidP="00AC2576">
      <w:pPr>
        <w:pStyle w:val="ListParagraph"/>
        <w:spacing w:after="60" w:line="276" w:lineRule="auto"/>
        <w:ind w:hanging="360"/>
        <w:rPr>
          <w:rFonts w:asciiTheme="majorBidi" w:hAnsiTheme="majorBidi" w:cstheme="majorBidi"/>
          <w:b/>
          <w:bCs/>
          <w:sz w:val="18"/>
          <w:szCs w:val="18"/>
        </w:rPr>
      </w:pPr>
      <w:proofErr w:type="spellStart"/>
      <w:r w:rsidRPr="00AC2576">
        <w:rPr>
          <w:rFonts w:asciiTheme="majorBidi" w:hAnsiTheme="majorBidi" w:cstheme="majorBidi"/>
          <w:color w:val="222222"/>
          <w:sz w:val="20"/>
          <w:szCs w:val="20"/>
          <w:shd w:val="clear" w:color="auto" w:fill="FFFFFF"/>
        </w:rPr>
        <w:t>Zippi</w:t>
      </w:r>
      <w:proofErr w:type="spellEnd"/>
      <w:r w:rsidRPr="00AC2576">
        <w:rPr>
          <w:rFonts w:asciiTheme="majorBidi" w:hAnsiTheme="majorBidi" w:cstheme="majorBidi"/>
          <w:color w:val="222222"/>
          <w:sz w:val="20"/>
          <w:szCs w:val="20"/>
          <w:shd w:val="clear" w:color="auto" w:fill="FFFFFF"/>
        </w:rPr>
        <w:t xml:space="preserve">, M., Fiorino, S., </w:t>
      </w:r>
      <w:proofErr w:type="spellStart"/>
      <w:r w:rsidRPr="00AC2576">
        <w:rPr>
          <w:rFonts w:asciiTheme="majorBidi" w:hAnsiTheme="majorBidi" w:cstheme="majorBidi"/>
          <w:color w:val="222222"/>
          <w:sz w:val="20"/>
          <w:szCs w:val="20"/>
          <w:shd w:val="clear" w:color="auto" w:fill="FFFFFF"/>
        </w:rPr>
        <w:t>Budriesi</w:t>
      </w:r>
      <w:proofErr w:type="spellEnd"/>
      <w:r w:rsidRPr="00AC2576">
        <w:rPr>
          <w:rFonts w:asciiTheme="majorBidi" w:hAnsiTheme="majorBidi" w:cstheme="majorBidi"/>
          <w:color w:val="222222"/>
          <w:sz w:val="20"/>
          <w:szCs w:val="20"/>
          <w:shd w:val="clear" w:color="auto" w:fill="FFFFFF"/>
        </w:rPr>
        <w:t xml:space="preserve">, R., </w:t>
      </w:r>
      <w:proofErr w:type="spellStart"/>
      <w:r w:rsidRPr="00AC2576">
        <w:rPr>
          <w:rFonts w:asciiTheme="majorBidi" w:hAnsiTheme="majorBidi" w:cstheme="majorBidi"/>
          <w:color w:val="222222"/>
          <w:sz w:val="20"/>
          <w:szCs w:val="20"/>
          <w:shd w:val="clear" w:color="auto" w:fill="FFFFFF"/>
        </w:rPr>
        <w:t>Micucci</w:t>
      </w:r>
      <w:proofErr w:type="spellEnd"/>
      <w:r w:rsidRPr="00AC2576">
        <w:rPr>
          <w:rFonts w:asciiTheme="majorBidi" w:hAnsiTheme="majorBidi" w:cstheme="majorBidi"/>
          <w:color w:val="222222"/>
          <w:sz w:val="20"/>
          <w:szCs w:val="20"/>
          <w:shd w:val="clear" w:color="auto" w:fill="FFFFFF"/>
        </w:rPr>
        <w:t xml:space="preserve">, M., </w:t>
      </w:r>
      <w:proofErr w:type="spellStart"/>
      <w:r w:rsidRPr="00AC2576">
        <w:rPr>
          <w:rFonts w:asciiTheme="majorBidi" w:hAnsiTheme="majorBidi" w:cstheme="majorBidi"/>
          <w:color w:val="222222"/>
          <w:sz w:val="20"/>
          <w:szCs w:val="20"/>
          <w:shd w:val="clear" w:color="auto" w:fill="FFFFFF"/>
        </w:rPr>
        <w:t>Corazza</w:t>
      </w:r>
      <w:proofErr w:type="spellEnd"/>
      <w:r w:rsidRPr="00AC2576">
        <w:rPr>
          <w:rFonts w:asciiTheme="majorBidi" w:hAnsiTheme="majorBidi" w:cstheme="majorBidi"/>
          <w:color w:val="222222"/>
          <w:sz w:val="20"/>
          <w:szCs w:val="20"/>
          <w:shd w:val="clear" w:color="auto" w:fill="FFFFFF"/>
        </w:rPr>
        <w:t xml:space="preserve">, I., Pica, R., de </w:t>
      </w:r>
      <w:proofErr w:type="spellStart"/>
      <w:r w:rsidRPr="00AC2576">
        <w:rPr>
          <w:rFonts w:asciiTheme="majorBidi" w:hAnsiTheme="majorBidi" w:cstheme="majorBidi"/>
          <w:color w:val="222222"/>
          <w:sz w:val="20"/>
          <w:szCs w:val="20"/>
          <w:shd w:val="clear" w:color="auto" w:fill="FFFFFF"/>
        </w:rPr>
        <w:t>Biase</w:t>
      </w:r>
      <w:proofErr w:type="spellEnd"/>
      <w:r w:rsidRPr="00AC2576">
        <w:rPr>
          <w:rFonts w:asciiTheme="majorBidi" w:hAnsiTheme="majorBidi" w:cstheme="majorBidi"/>
          <w:color w:val="222222"/>
          <w:sz w:val="20"/>
          <w:szCs w:val="20"/>
          <w:shd w:val="clear" w:color="auto" w:fill="FFFFFF"/>
        </w:rPr>
        <w:t xml:space="preserve">, D., Gallo, C. G., &amp; Hong, W. (2021). Paradoxical relationship between proton pump inhibitors and COVID-19: A systematic review and meta-analysis. </w:t>
      </w:r>
      <w:r w:rsidRPr="00AC2576">
        <w:rPr>
          <w:rFonts w:asciiTheme="majorBidi" w:hAnsiTheme="majorBidi" w:cstheme="majorBidi"/>
          <w:i/>
          <w:color w:val="222222"/>
          <w:sz w:val="20"/>
          <w:szCs w:val="20"/>
          <w:shd w:val="clear" w:color="auto" w:fill="FFFFFF"/>
        </w:rPr>
        <w:t>World Journal of Clinical Cases</w:t>
      </w:r>
      <w:r w:rsidRPr="00AC2576">
        <w:rPr>
          <w:rFonts w:asciiTheme="majorBidi" w:hAnsiTheme="majorBidi" w:cstheme="majorBidi"/>
          <w:color w:val="222222"/>
          <w:sz w:val="20"/>
          <w:szCs w:val="20"/>
          <w:shd w:val="clear" w:color="auto" w:fill="FFFFFF"/>
        </w:rPr>
        <w:t>,</w:t>
      </w:r>
      <w:r w:rsidRPr="00AC2576">
        <w:rPr>
          <w:rFonts w:asciiTheme="majorBidi" w:hAnsiTheme="majorBidi" w:cstheme="majorBidi"/>
          <w:i/>
          <w:color w:val="222222"/>
          <w:sz w:val="20"/>
          <w:szCs w:val="20"/>
          <w:shd w:val="clear" w:color="auto" w:fill="FFFFFF"/>
        </w:rPr>
        <w:t xml:space="preserve"> 9</w:t>
      </w:r>
      <w:r w:rsidRPr="00AC2576">
        <w:rPr>
          <w:rFonts w:asciiTheme="majorBidi" w:hAnsiTheme="majorBidi" w:cstheme="majorBidi"/>
          <w:color w:val="222222"/>
          <w:sz w:val="20"/>
          <w:szCs w:val="20"/>
          <w:shd w:val="clear" w:color="auto" w:fill="FFFFFF"/>
        </w:rPr>
        <w:t>(12), 2763.</w:t>
      </w:r>
    </w:p>
    <w:sectPr w:rsidR="003B50AC" w:rsidRPr="003B50AC" w:rsidSect="006F48F5">
      <w:type w:val="continuous"/>
      <w:pgSz w:w="12240" w:h="15840"/>
      <w:pgMar w:top="1411" w:right="864" w:bottom="2275" w:left="864"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8FD427" w14:textId="77777777" w:rsidR="00932E9F" w:rsidRDefault="00932E9F" w:rsidP="0040789F">
      <w:pPr>
        <w:spacing w:after="0" w:line="240" w:lineRule="auto"/>
      </w:pPr>
      <w:r>
        <w:separator/>
      </w:r>
    </w:p>
  </w:endnote>
  <w:endnote w:type="continuationSeparator" w:id="0">
    <w:p w14:paraId="43F784EF" w14:textId="77777777" w:rsidR="00932E9F" w:rsidRDefault="00932E9F" w:rsidP="004078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Calibri"/>
    <w:panose1 w:val="020B0604020202020204"/>
    <w:charset w:val="00"/>
    <w:family w:val="swiss"/>
    <w:pitch w:val="variable"/>
    <w:sig w:usb0="E10022FF" w:usb1="C000E47F" w:usb2="00000029" w:usb3="00000000" w:csb0="000001DF" w:csb1="00000000"/>
  </w:font>
  <w:font w:name="Symbol">
    <w:panose1 w:val="05050102010706020507"/>
    <w:charset w:val="02"/>
    <w:family w:val="decorative"/>
    <w:pitch w:val="variable"/>
    <w:sig w:usb0="00000003" w:usb1="1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0499061"/>
      <w:docPartObj>
        <w:docPartGallery w:val="Page Numbers (Bottom of Page)"/>
        <w:docPartUnique/>
      </w:docPartObj>
    </w:sdtPr>
    <w:sdtEndPr>
      <w:rPr>
        <w:rStyle w:val="PageNumber"/>
      </w:rPr>
    </w:sdtEndPr>
    <w:sdtContent>
      <w:p w14:paraId="62E028A7" w14:textId="225AA968" w:rsidR="007E4569" w:rsidRDefault="007E4569" w:rsidP="00CB0AE9">
        <w:pPr>
          <w:pStyle w:val="Footer"/>
          <w:framePr w:wrap="none" w:vAnchor="text" w:hAnchor="margin" w:xAlign="right" w:y="1"/>
          <w:rPr>
            <w:rStyle w:val="PageNumber"/>
          </w:rPr>
        </w:pPr>
        <w:r w:rsidRPr="009D5A37">
          <w:rPr>
            <w:rStyle w:val="PageNumber"/>
            <w:i/>
            <w:iCs/>
          </w:rPr>
          <w:fldChar w:fldCharType="begin"/>
        </w:r>
        <w:r w:rsidRPr="009D5A37">
          <w:rPr>
            <w:rStyle w:val="PageNumber"/>
            <w:i/>
            <w:iCs/>
          </w:rPr>
          <w:instrText xml:space="preserve"> PAGE </w:instrText>
        </w:r>
        <w:r w:rsidRPr="009D5A37">
          <w:rPr>
            <w:rStyle w:val="PageNumber"/>
            <w:i/>
            <w:iCs/>
          </w:rPr>
          <w:fldChar w:fldCharType="separate"/>
        </w:r>
        <w:r>
          <w:rPr>
            <w:rStyle w:val="PageNumber"/>
            <w:i/>
            <w:iCs/>
            <w:noProof/>
          </w:rPr>
          <w:t>26</w:t>
        </w:r>
        <w:r w:rsidRPr="009D5A37">
          <w:rPr>
            <w:rStyle w:val="PageNumber"/>
            <w:i/>
            <w:iCs/>
          </w:rPr>
          <w:fldChar w:fldCharType="end"/>
        </w:r>
      </w:p>
    </w:sdtContent>
  </w:sdt>
  <w:p w14:paraId="4C846BBA" w14:textId="77777777" w:rsidR="007E4569" w:rsidRPr="00E71628" w:rsidRDefault="007E4569" w:rsidP="00CB0AE9">
    <w:pPr>
      <w:pStyle w:val="Footer"/>
      <w:ind w:right="360"/>
      <w:rPr>
        <w:i/>
        <w:iCs/>
        <w:sz w:val="20"/>
        <w:szCs w:val="20"/>
      </w:rPr>
    </w:pPr>
    <w:r w:rsidRPr="00E71628">
      <w:rPr>
        <w:i/>
        <w:iCs/>
        <w:sz w:val="20"/>
        <w:szCs w:val="20"/>
      </w:rPr>
      <w:t>http://arj.af/</w:t>
    </w:r>
  </w:p>
  <w:p w14:paraId="66A14D4F" w14:textId="33C45E3E" w:rsidR="007E4569" w:rsidRPr="00CB0AE9" w:rsidRDefault="007E4569" w:rsidP="00CB0AE9">
    <w:pPr>
      <w:pStyle w:val="Footer"/>
      <w:rPr>
        <w:i/>
        <w:iCs/>
        <w:sz w:val="20"/>
        <w:szCs w:val="20"/>
      </w:rPr>
    </w:pPr>
    <w:r w:rsidRPr="00E71628">
      <w:rPr>
        <w:i/>
        <w:iCs/>
        <w:sz w:val="20"/>
        <w:szCs w:val="20"/>
      </w:rPr>
      <w:t>All Rights Reserved</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5336714"/>
      <w:docPartObj>
        <w:docPartGallery w:val="Page Numbers (Bottom of Page)"/>
        <w:docPartUnique/>
      </w:docPartObj>
    </w:sdtPr>
    <w:sdtEndPr>
      <w:rPr>
        <w:rStyle w:val="PageNumber"/>
      </w:rPr>
    </w:sdtEndPr>
    <w:sdtContent>
      <w:p w14:paraId="61FAF95C" w14:textId="3CFC4C17" w:rsidR="007E4569" w:rsidRDefault="007E4569" w:rsidP="009F4684">
        <w:pPr>
          <w:pStyle w:val="Footer"/>
          <w:framePr w:wrap="none" w:vAnchor="text" w:hAnchor="margin" w:xAlign="right" w:y="1"/>
          <w:rPr>
            <w:rStyle w:val="PageNumber"/>
          </w:rPr>
        </w:pPr>
        <w:r w:rsidRPr="009D5A37">
          <w:rPr>
            <w:rStyle w:val="PageNumber"/>
            <w:i/>
            <w:iCs/>
          </w:rPr>
          <w:fldChar w:fldCharType="begin"/>
        </w:r>
        <w:r w:rsidRPr="009D5A37">
          <w:rPr>
            <w:rStyle w:val="PageNumber"/>
            <w:i/>
            <w:iCs/>
          </w:rPr>
          <w:instrText xml:space="preserve"> PAGE </w:instrText>
        </w:r>
        <w:r w:rsidRPr="009D5A37">
          <w:rPr>
            <w:rStyle w:val="PageNumber"/>
            <w:i/>
            <w:iCs/>
          </w:rPr>
          <w:fldChar w:fldCharType="separate"/>
        </w:r>
        <w:r>
          <w:rPr>
            <w:rStyle w:val="PageNumber"/>
            <w:i/>
            <w:iCs/>
            <w:noProof/>
          </w:rPr>
          <w:t>27</w:t>
        </w:r>
        <w:r w:rsidRPr="009D5A37">
          <w:rPr>
            <w:rStyle w:val="PageNumber"/>
            <w:i/>
            <w:iCs/>
          </w:rPr>
          <w:fldChar w:fldCharType="end"/>
        </w:r>
      </w:p>
    </w:sdtContent>
  </w:sdt>
  <w:p w14:paraId="743D17E2" w14:textId="77777777" w:rsidR="007E4569" w:rsidRPr="00E71628" w:rsidRDefault="007E4569" w:rsidP="009F4684">
    <w:pPr>
      <w:pStyle w:val="Footer"/>
      <w:ind w:right="360"/>
      <w:rPr>
        <w:i/>
        <w:iCs/>
        <w:sz w:val="20"/>
        <w:szCs w:val="20"/>
      </w:rPr>
    </w:pPr>
    <w:r w:rsidRPr="00E71628">
      <w:rPr>
        <w:i/>
        <w:iCs/>
        <w:sz w:val="20"/>
        <w:szCs w:val="20"/>
      </w:rPr>
      <w:t>http://arj.af/</w:t>
    </w:r>
  </w:p>
  <w:p w14:paraId="4BE3E365" w14:textId="2281B199" w:rsidR="007E4569" w:rsidRPr="009F4684" w:rsidRDefault="007E4569" w:rsidP="009F4684">
    <w:pPr>
      <w:pStyle w:val="Footer"/>
      <w:rPr>
        <w:i/>
        <w:iCs/>
        <w:sz w:val="20"/>
        <w:szCs w:val="20"/>
      </w:rPr>
    </w:pPr>
    <w:r w:rsidRPr="00E71628">
      <w:rPr>
        <w:i/>
        <w:iCs/>
        <w:sz w:val="20"/>
        <w:szCs w:val="20"/>
      </w:rPr>
      <w:t>All Rights Reserv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47E208" w14:textId="77777777" w:rsidR="00932E9F" w:rsidRDefault="00932E9F" w:rsidP="0040789F">
      <w:pPr>
        <w:spacing w:after="0" w:line="240" w:lineRule="auto"/>
      </w:pPr>
      <w:r>
        <w:separator/>
      </w:r>
    </w:p>
  </w:footnote>
  <w:footnote w:type="continuationSeparator" w:id="0">
    <w:p w14:paraId="767ED444" w14:textId="77777777" w:rsidR="00932E9F" w:rsidRDefault="00932E9F" w:rsidP="004078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1B3C2" w14:textId="77777777" w:rsidR="007E4569" w:rsidRDefault="007E4569" w:rsidP="009F4684">
    <w:pPr>
      <w:jc w:val="center"/>
      <w:rPr>
        <w:rFonts w:asciiTheme="majorBidi" w:hAnsiTheme="majorBidi" w:cstheme="majorBidi"/>
        <w:i/>
        <w:iCs/>
        <w:noProof/>
        <w:color w:val="000000" w:themeColor="text1"/>
        <w:sz w:val="19"/>
        <w:szCs w:val="19"/>
      </w:rPr>
    </w:pPr>
  </w:p>
  <w:p w14:paraId="213F59B6" w14:textId="3EF0E38F" w:rsidR="007E4569" w:rsidRPr="00EC200A" w:rsidRDefault="00815E75" w:rsidP="00815E75">
    <w:pPr>
      <w:jc w:val="center"/>
      <w:rPr>
        <w:rFonts w:asciiTheme="majorBidi" w:hAnsiTheme="majorBidi" w:cstheme="majorBidi"/>
        <w:i/>
        <w:iCs/>
        <w:color w:val="000000" w:themeColor="text1"/>
        <w:sz w:val="19"/>
        <w:szCs w:val="19"/>
        <w:lang w:bidi="fa-IR"/>
      </w:rPr>
    </w:pPr>
    <w:r w:rsidRPr="00815E75">
      <w:rPr>
        <w:rFonts w:asciiTheme="majorBidi" w:hAnsiTheme="majorBidi" w:cstheme="majorBidi"/>
        <w:i/>
        <w:iCs/>
        <w:noProof/>
        <w:color w:val="000000" w:themeColor="text1"/>
        <w:sz w:val="19"/>
        <w:szCs w:val="19"/>
      </w:rPr>
      <w:t>The role of Proton Pump Inhibitors in COVID-1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149BA" w14:textId="3F706CDB" w:rsidR="007E4569" w:rsidRPr="009F4684" w:rsidRDefault="007E4569" w:rsidP="009F4684">
    <w:pPr>
      <w:pStyle w:val="Header"/>
      <w:tabs>
        <w:tab w:val="clear" w:pos="4680"/>
        <w:tab w:val="clear" w:pos="9360"/>
        <w:tab w:val="right" w:pos="10440"/>
      </w:tabs>
      <w:ind w:right="-49"/>
      <w:jc w:val="both"/>
      <w:rPr>
        <w:i/>
        <w:color w:val="000000"/>
        <w:sz w:val="18"/>
        <w:szCs w:val="16"/>
      </w:rPr>
    </w:pPr>
    <w:r>
      <w:rPr>
        <w:i/>
        <w:noProof/>
        <w:color w:val="000000"/>
        <w:sz w:val="18"/>
        <w:szCs w:val="16"/>
      </w:rPr>
      <mc:AlternateContent>
        <mc:Choice Requires="wps">
          <w:drawing>
            <wp:anchor distT="0" distB="0" distL="114300" distR="114300" simplePos="0" relativeHeight="251660288" behindDoc="0" locked="0" layoutInCell="1" allowOverlap="1" wp14:anchorId="276B892B" wp14:editId="6379FE53">
              <wp:simplePos x="0" y="0"/>
              <wp:positionH relativeFrom="column">
                <wp:posOffset>3174797</wp:posOffset>
              </wp:positionH>
              <wp:positionV relativeFrom="paragraph">
                <wp:posOffset>-359258</wp:posOffset>
              </wp:positionV>
              <wp:extent cx="3050438" cy="592532"/>
              <wp:effectExtent l="0" t="0" r="0" b="0"/>
              <wp:wrapNone/>
              <wp:docPr id="3" name="Text Box 3"/>
              <wp:cNvGraphicFramePr/>
              <a:graphic xmlns:a="http://schemas.openxmlformats.org/drawingml/2006/main">
                <a:graphicData uri="http://schemas.microsoft.com/office/word/2010/wordprocessingShape">
                  <wps:wsp>
                    <wps:cNvSpPr txBox="1"/>
                    <wps:spPr>
                      <a:xfrm>
                        <a:off x="0" y="0"/>
                        <a:ext cx="3050438" cy="592532"/>
                      </a:xfrm>
                      <a:prstGeom prst="rect">
                        <a:avLst/>
                      </a:prstGeom>
                      <a:noFill/>
                      <a:ln w="6350">
                        <a:noFill/>
                      </a:ln>
                    </wps:spPr>
                    <wps:txbx>
                      <w:txbxContent>
                        <w:p w14:paraId="2701A0FD" w14:textId="45A6D82D" w:rsidR="007E4569" w:rsidRPr="00E71628" w:rsidRDefault="007E4569" w:rsidP="009F4684">
                          <w:pPr>
                            <w:jc w:val="right"/>
                            <w:rPr>
                              <w:i/>
                              <w:iCs/>
                            </w:rPr>
                          </w:pPr>
                          <w:r>
                            <w:rPr>
                              <w:i/>
                              <w:iCs/>
                            </w:rPr>
                            <w:t>Afghanistan</w:t>
                          </w:r>
                          <w:r w:rsidRPr="00E71628">
                            <w:rPr>
                              <w:i/>
                              <w:iCs/>
                            </w:rPr>
                            <w:t xml:space="preserve"> Research Journal</w:t>
                          </w:r>
                          <w:r w:rsidR="006F48F5">
                            <w:rPr>
                              <w:i/>
                              <w:iCs/>
                            </w:rPr>
                            <w:t>-Natura</w:t>
                          </w:r>
                          <w:r w:rsidR="00BF0D0D">
                            <w:rPr>
                              <w:i/>
                              <w:iCs/>
                            </w:rPr>
                            <w:t>l Sciences</w:t>
                          </w:r>
                        </w:p>
                        <w:p w14:paraId="0489C0FD" w14:textId="77777777" w:rsidR="007E4569" w:rsidRPr="00E71628" w:rsidRDefault="007E4569" w:rsidP="009F4684">
                          <w:pPr>
                            <w:jc w:val="right"/>
                            <w:rPr>
                              <w:i/>
                              <w:iCs/>
                              <w:sz w:val="16"/>
                              <w:szCs w:val="16"/>
                            </w:rPr>
                          </w:pPr>
                          <w:r w:rsidRPr="00E71628">
                            <w:rPr>
                              <w:i/>
                              <w:iCs/>
                              <w:sz w:val="16"/>
                              <w:szCs w:val="16"/>
                            </w:rPr>
                            <w:t xml:space="preserve">ISSN (Online): </w:t>
                          </w:r>
                          <w:r w:rsidRPr="002D4F07">
                            <w:rPr>
                              <w:b/>
                              <w:bCs/>
                              <w:i/>
                              <w:iCs/>
                              <w:sz w:val="16"/>
                              <w:szCs w:val="16"/>
                            </w:rPr>
                            <w:t>2789-86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6B892B" id="_x0000_t202" coordsize="21600,21600" o:spt="202" path="m,l,21600r21600,l21600,xe">
              <v:stroke joinstyle="miter"/>
              <v:path gradientshapeok="t" o:connecttype="rect"/>
            </v:shapetype>
            <v:shape id="Text Box 3" o:spid="_x0000_s1026" type="#_x0000_t202" style="position:absolute;left:0;text-align:left;margin-left:250pt;margin-top:-28.3pt;width:240.2pt;height:46.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7nglFwIAACwEAAAOAAAAZHJzL2Uyb0RvYy54bWysU8lu2zAQvRfoPxC815K3tBEsB24CFwWC&#13;&#10;JIBT5ExTpCWA5LAkbcn9+g4peUHaU9ELNcMZzfLe4+Ku04ochPMNmJKORzklwnCoGrMr6Y/X9acv&#13;&#10;lPjATMUUGFHSo/D0bvnxw6K1hZhADaoSjmAR44vWlrQOwRZZ5nktNPMjsMJgUILTLKDrdlnlWIvV&#13;&#10;tcomeX6TteAq64AL7/H2oQ/SZaovpeDhWUovAlElxdlCOl06t/HMlgtW7ByzdcOHMdg/TKFZY7Dp&#13;&#10;udQDC4zsXfNHKd1wBx5kGHHQGUjZcJF2wG3G+bttNjWzIu2C4Hh7hsn/v7L86bCxL46E7it0SGAE&#13;&#10;pLW+8HgZ9+mk0/GLkxKMI4THM2yiC4Tj5TSf57MpEs0xNr+dzKeTWCa7/G2dD98EaBKNkjqkJaHF&#13;&#10;Do8+9KmnlNjMwLpRKlGjDGlLejOd5+mHcwSLK4M9LrNGK3TbblhgC9UR93LQU+4tXzfY/JH58MIc&#13;&#10;coyroG7DMx5SATaBwaKkBvfrb/cxH6HHKCUtaqak/ueeOUGJ+m6QlNvxbBZFlpzZ/PMEHXcd2V5H&#13;&#10;zF7fA8pyjC/E8mTG/KBOpnSg31Deq9gVQ8xw7F3ScDLvQ69kfB5crFYpCWVlWXg0G8tj6QhnhPa1&#13;&#10;e2PODvgHZO4JTupixTsa+tyeiNU+gGwSRxHgHtUBd5RkYnl4PlHz137Kujzy5W8AAAD//wMAUEsD&#13;&#10;BBQABgAIAAAAIQCJ/p/c5wAAAA8BAAAPAAAAZHJzL2Rvd25yZXYueG1sTI/BTsMwEETvSPyDtUjc&#13;&#10;WptCQkjjVFVQhYTg0NILNyfeJhH2OsRuG/h6zAkuK412d2ZesZqsYSccfe9Iws1cAENqnO6plbB/&#13;&#10;28wyYD4o0so4Qglf6GFVXl4UKtfuTFs87ULLogn5XEnoQhhyzn3ToVV+7gakuDu40aoQ5dhyPapz&#13;&#10;NLeGL4RIuVU9xYRODVh12HzsjlbCc7V5Vdt6YbNvUz29HNbD5/49kfL6anpcxrFeAgs4hb8P+GWI&#13;&#10;/aGMxWp3JO2ZkZAIEYGChFmSpsDixUMm7oDVEm7Te+Blwf9zlD8AAAD//wMAUEsBAi0AFAAGAAgA&#13;&#10;AAAhALaDOJL+AAAA4QEAABMAAAAAAAAAAAAAAAAAAAAAAFtDb250ZW50X1R5cGVzXS54bWxQSwEC&#13;&#10;LQAUAAYACAAAACEAOP0h/9YAAACUAQAACwAAAAAAAAAAAAAAAAAvAQAAX3JlbHMvLnJlbHNQSwEC&#13;&#10;LQAUAAYACAAAACEAc+54JRcCAAAsBAAADgAAAAAAAAAAAAAAAAAuAgAAZHJzL2Uyb0RvYy54bWxQ&#13;&#10;SwECLQAUAAYACAAAACEAif6f3OcAAAAPAQAADwAAAAAAAAAAAAAAAABxBAAAZHJzL2Rvd25yZXYu&#13;&#10;eG1sUEsFBgAAAAAEAAQA8wAAAIUFAAAAAA==&#13;&#10;" filled="f" stroked="f" strokeweight=".5pt">
              <v:textbox>
                <w:txbxContent>
                  <w:p w14:paraId="2701A0FD" w14:textId="45A6D82D" w:rsidR="007E4569" w:rsidRPr="00E71628" w:rsidRDefault="007E4569" w:rsidP="009F4684">
                    <w:pPr>
                      <w:jc w:val="right"/>
                      <w:rPr>
                        <w:i/>
                        <w:iCs/>
                      </w:rPr>
                    </w:pPr>
                    <w:r>
                      <w:rPr>
                        <w:i/>
                        <w:iCs/>
                      </w:rPr>
                      <w:t>Afghanistan</w:t>
                    </w:r>
                    <w:r w:rsidRPr="00E71628">
                      <w:rPr>
                        <w:i/>
                        <w:iCs/>
                      </w:rPr>
                      <w:t xml:space="preserve"> Research Journal</w:t>
                    </w:r>
                    <w:r w:rsidR="006F48F5">
                      <w:rPr>
                        <w:i/>
                        <w:iCs/>
                      </w:rPr>
                      <w:t>-Natura</w:t>
                    </w:r>
                    <w:r w:rsidR="00BF0D0D">
                      <w:rPr>
                        <w:i/>
                        <w:iCs/>
                      </w:rPr>
                      <w:t>l Sciences</w:t>
                    </w:r>
                  </w:p>
                  <w:p w14:paraId="0489C0FD" w14:textId="77777777" w:rsidR="007E4569" w:rsidRPr="00E71628" w:rsidRDefault="007E4569" w:rsidP="009F4684">
                    <w:pPr>
                      <w:jc w:val="right"/>
                      <w:rPr>
                        <w:i/>
                        <w:iCs/>
                        <w:sz w:val="16"/>
                        <w:szCs w:val="16"/>
                      </w:rPr>
                    </w:pPr>
                    <w:r w:rsidRPr="00E71628">
                      <w:rPr>
                        <w:i/>
                        <w:iCs/>
                        <w:sz w:val="16"/>
                        <w:szCs w:val="16"/>
                      </w:rPr>
                      <w:t xml:space="preserve">ISSN (Online): </w:t>
                    </w:r>
                    <w:r w:rsidRPr="002D4F07">
                      <w:rPr>
                        <w:b/>
                        <w:bCs/>
                        <w:i/>
                        <w:iCs/>
                        <w:sz w:val="16"/>
                        <w:szCs w:val="16"/>
                      </w:rPr>
                      <w:t>2789-8601</w:t>
                    </w:r>
                  </w:p>
                </w:txbxContent>
              </v:textbox>
            </v:shape>
          </w:pict>
        </mc:Fallback>
      </mc:AlternateContent>
    </w:r>
    <w:r w:rsidRPr="00E71628">
      <w:rPr>
        <w:i/>
        <w:noProof/>
        <w:color w:val="000000"/>
        <w:sz w:val="18"/>
        <w:szCs w:val="16"/>
      </w:rPr>
      <w:drawing>
        <wp:anchor distT="0" distB="0" distL="114300" distR="114300" simplePos="0" relativeHeight="251659264" behindDoc="0" locked="0" layoutInCell="1" allowOverlap="1" wp14:anchorId="5A1EAFD6" wp14:editId="664C7DFB">
          <wp:simplePos x="0" y="0"/>
          <wp:positionH relativeFrom="column">
            <wp:posOffset>-21946</wp:posOffset>
          </wp:positionH>
          <wp:positionV relativeFrom="paragraph">
            <wp:posOffset>-431351</wp:posOffset>
          </wp:positionV>
          <wp:extent cx="614477" cy="43572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620116" cy="439719"/>
                  </a:xfrm>
                  <a:prstGeom prst="rect">
                    <a:avLst/>
                  </a:prstGeom>
                </pic:spPr>
              </pic:pic>
            </a:graphicData>
          </a:graphic>
          <wp14:sizeRelH relativeFrom="page">
            <wp14:pctWidth>0</wp14:pctWidth>
          </wp14:sizeRelH>
          <wp14:sizeRelV relativeFrom="page">
            <wp14:pctHeight>0</wp14:pctHeight>
          </wp14:sizeRelV>
        </wp:anchor>
      </w:drawing>
    </w:r>
    <w:r w:rsidRPr="00E71628">
      <w:rPr>
        <w:i/>
        <w:color w:val="000000"/>
        <w:sz w:val="18"/>
        <w:szCs w:val="16"/>
      </w:rPr>
      <w:t>Vol</w:t>
    </w:r>
    <w:r>
      <w:rPr>
        <w:i/>
        <w:color w:val="000000"/>
        <w:sz w:val="18"/>
        <w:szCs w:val="16"/>
      </w:rPr>
      <w:t>ume</w:t>
    </w:r>
    <w:r w:rsidRPr="00E71628">
      <w:rPr>
        <w:i/>
        <w:color w:val="000000"/>
        <w:sz w:val="18"/>
        <w:szCs w:val="16"/>
      </w:rPr>
      <w:t xml:space="preserve"> </w:t>
    </w:r>
    <w:r w:rsidR="00DF1F4A">
      <w:rPr>
        <w:i/>
        <w:color w:val="000000"/>
        <w:sz w:val="18"/>
        <w:szCs w:val="16"/>
      </w:rPr>
      <w:t>3</w:t>
    </w:r>
    <w:r>
      <w:rPr>
        <w:i/>
        <w:color w:val="000000"/>
        <w:sz w:val="18"/>
        <w:szCs w:val="16"/>
      </w:rPr>
      <w:t xml:space="preserve">, </w:t>
    </w:r>
    <w:r w:rsidRPr="00E71628">
      <w:rPr>
        <w:i/>
        <w:color w:val="000000"/>
        <w:sz w:val="18"/>
        <w:szCs w:val="16"/>
      </w:rPr>
      <w:t>Issue</w:t>
    </w:r>
    <w:r>
      <w:rPr>
        <w:i/>
        <w:color w:val="000000"/>
        <w:sz w:val="18"/>
        <w:szCs w:val="16"/>
      </w:rPr>
      <w:t xml:space="preserve"> </w:t>
    </w:r>
    <w:r w:rsidRPr="00E71628">
      <w:rPr>
        <w:i/>
        <w:color w:val="000000"/>
        <w:sz w:val="18"/>
        <w:szCs w:val="16"/>
      </w:rPr>
      <w:t>1</w:t>
    </w:r>
    <w:r>
      <w:rPr>
        <w:i/>
        <w:color w:val="000000"/>
        <w:sz w:val="18"/>
        <w:szCs w:val="16"/>
      </w:rPr>
      <w:t xml:space="preserve">, pp. </w:t>
    </w:r>
    <w:r w:rsidR="00DF1F4A">
      <w:rPr>
        <w:i/>
        <w:color w:val="000000"/>
        <w:sz w:val="18"/>
        <w:szCs w:val="16"/>
      </w:rPr>
      <w:t>21</w:t>
    </w:r>
    <w:r>
      <w:rPr>
        <w:i/>
        <w:color w:val="000000"/>
        <w:sz w:val="18"/>
        <w:szCs w:val="16"/>
      </w:rPr>
      <w:t>-</w:t>
    </w:r>
    <w:r w:rsidR="00DF1F4A">
      <w:rPr>
        <w:i/>
        <w:color w:val="000000"/>
        <w:sz w:val="18"/>
        <w:szCs w:val="16"/>
      </w:rPr>
      <w:t>31</w:t>
    </w:r>
    <w:r>
      <w:rPr>
        <w:i/>
        <w:color w:val="000000"/>
        <w:sz w:val="18"/>
        <w:szCs w:val="16"/>
      </w:rPr>
      <w:t>,</w:t>
    </w:r>
    <w:r w:rsidRPr="00E71628">
      <w:rPr>
        <w:i/>
        <w:color w:val="000000"/>
        <w:sz w:val="18"/>
        <w:szCs w:val="16"/>
      </w:rPr>
      <w:t xml:space="preserve"> </w:t>
    </w:r>
    <w:r w:rsidR="00DF1F4A">
      <w:rPr>
        <w:i/>
        <w:color w:val="000000"/>
        <w:sz w:val="18"/>
        <w:szCs w:val="16"/>
      </w:rPr>
      <w:t>March</w:t>
    </w:r>
    <w:r w:rsidRPr="00E71628">
      <w:rPr>
        <w:i/>
        <w:color w:val="000000"/>
        <w:sz w:val="18"/>
        <w:szCs w:val="16"/>
      </w:rPr>
      <w:t xml:space="preserve"> 202</w:t>
    </w:r>
    <w:r w:rsidR="00DF1F4A">
      <w:rPr>
        <w:i/>
        <w:color w:val="000000"/>
        <w:sz w:val="18"/>
        <w:szCs w:val="16"/>
      </w:rPr>
      <w:t>2</w:t>
    </w:r>
    <w:r w:rsidRPr="00E71628">
      <w:rPr>
        <w:i/>
        <w:color w:val="000000"/>
        <w:sz w:val="18"/>
        <w:szCs w:val="16"/>
      </w:rPr>
      <w:tab/>
    </w:r>
  </w:p>
  <w:p w14:paraId="40D6356B" w14:textId="77777777" w:rsidR="007E4569" w:rsidRDefault="007E45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46E21"/>
    <w:multiLevelType w:val="hybridMultilevel"/>
    <w:tmpl w:val="5364983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163E64"/>
    <w:multiLevelType w:val="hybridMultilevel"/>
    <w:tmpl w:val="1E74C9BE"/>
    <w:lvl w:ilvl="0" w:tplc="754A35CC">
      <w:start w:val="1"/>
      <w:numFmt w:val="upperRoman"/>
      <w:lvlText w:val="%1."/>
      <w:lvlJc w:val="right"/>
      <w:pPr>
        <w:ind w:left="720" w:hanging="360"/>
      </w:pPr>
      <w:rPr>
        <w:rFonts w:hint="default"/>
        <w:b w:val="0"/>
        <w:bCs w:val="0"/>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D20373"/>
    <w:multiLevelType w:val="hybridMultilevel"/>
    <w:tmpl w:val="7A48C09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D401CD"/>
    <w:multiLevelType w:val="hybridMultilevel"/>
    <w:tmpl w:val="FFDE9FBC"/>
    <w:lvl w:ilvl="0" w:tplc="CD4A0886">
      <w:start w:val="5"/>
      <w:numFmt w:val="upperRoman"/>
      <w:lvlText w:val="%1."/>
      <w:lvlJc w:val="right"/>
      <w:pPr>
        <w:ind w:left="720" w:hanging="360"/>
      </w:pPr>
      <w:rPr>
        <w:rFonts w:hint="default"/>
        <w:b w:val="0"/>
        <w:bCs w:val="0"/>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64107E"/>
    <w:multiLevelType w:val="hybridMultilevel"/>
    <w:tmpl w:val="D792A872"/>
    <w:lvl w:ilvl="0" w:tplc="3614F0DE">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A64517"/>
    <w:multiLevelType w:val="hybridMultilevel"/>
    <w:tmpl w:val="AF7467E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E667AC"/>
    <w:multiLevelType w:val="hybridMultilevel"/>
    <w:tmpl w:val="0232A23C"/>
    <w:lvl w:ilvl="0" w:tplc="54189256">
      <w:start w:val="5"/>
      <w:numFmt w:val="upperRoman"/>
      <w:lvlText w:val="%1."/>
      <w:lvlJc w:val="right"/>
      <w:pPr>
        <w:ind w:left="720" w:hanging="360"/>
      </w:pPr>
      <w:rPr>
        <w:rFonts w:hint="default"/>
        <w:b w:val="0"/>
        <w:bCs w:val="0"/>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7014BF"/>
    <w:multiLevelType w:val="hybridMultilevel"/>
    <w:tmpl w:val="01F202B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F5D76"/>
    <w:multiLevelType w:val="hybridMultilevel"/>
    <w:tmpl w:val="2C96E4D6"/>
    <w:lvl w:ilvl="0" w:tplc="5C2EC438">
      <w:start w:val="1"/>
      <w:numFmt w:val="upperLetter"/>
      <w:lvlText w:val="%1."/>
      <w:lvlJc w:val="left"/>
      <w:pPr>
        <w:ind w:left="720" w:hanging="360"/>
      </w:pPr>
      <w:rPr>
        <w:b w:val="0"/>
        <w:bCs w:val="0"/>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7C7534"/>
    <w:multiLevelType w:val="hybridMultilevel"/>
    <w:tmpl w:val="17E4C88A"/>
    <w:lvl w:ilvl="0" w:tplc="F6E8E4E6">
      <w:start w:val="2"/>
      <w:numFmt w:val="upperRoman"/>
      <w:lvlText w:val="%1."/>
      <w:lvlJc w:val="right"/>
      <w:pPr>
        <w:ind w:left="720" w:hanging="360"/>
      </w:pPr>
      <w:rPr>
        <w:rFonts w:hint="default"/>
        <w:b w:val="0"/>
        <w:bCs w:val="0"/>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220F9D"/>
    <w:multiLevelType w:val="hybridMultilevel"/>
    <w:tmpl w:val="70AAAEE2"/>
    <w:lvl w:ilvl="0" w:tplc="A520529C">
      <w:start w:val="1"/>
      <w:numFmt w:val="upperLetter"/>
      <w:lvlText w:val="%1."/>
      <w:lvlJc w:val="left"/>
      <w:pPr>
        <w:ind w:left="720" w:hanging="360"/>
      </w:pPr>
      <w:rPr>
        <w:b w:val="0"/>
        <w:bCs/>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361089E"/>
    <w:multiLevelType w:val="hybridMultilevel"/>
    <w:tmpl w:val="8EACFADC"/>
    <w:lvl w:ilvl="0" w:tplc="A830A84A">
      <w:start w:val="1"/>
      <w:numFmt w:val="upperLetter"/>
      <w:lvlText w:val="%1."/>
      <w:lvlJc w:val="left"/>
      <w:pPr>
        <w:ind w:left="720" w:hanging="360"/>
      </w:pPr>
      <w:rPr>
        <w:b w:val="0"/>
        <w:bCs/>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547444"/>
    <w:multiLevelType w:val="hybridMultilevel"/>
    <w:tmpl w:val="88406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BE1A85"/>
    <w:multiLevelType w:val="hybridMultilevel"/>
    <w:tmpl w:val="52F291D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DEC7BF4"/>
    <w:multiLevelType w:val="hybridMultilevel"/>
    <w:tmpl w:val="7004E05E"/>
    <w:lvl w:ilvl="0" w:tplc="2E1E9D6E">
      <w:start w:val="4"/>
      <w:numFmt w:val="upperRoman"/>
      <w:lvlText w:val="%1."/>
      <w:lvlJc w:val="right"/>
      <w:pPr>
        <w:ind w:left="720" w:hanging="360"/>
      </w:pPr>
      <w:rPr>
        <w:rFonts w:hint="default"/>
        <w:b w:val="0"/>
        <w:bCs w:val="0"/>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E028F3"/>
    <w:multiLevelType w:val="hybridMultilevel"/>
    <w:tmpl w:val="4A32E658"/>
    <w:lvl w:ilvl="0" w:tplc="76B8FB1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220552"/>
    <w:multiLevelType w:val="hybridMultilevel"/>
    <w:tmpl w:val="8D08E800"/>
    <w:lvl w:ilvl="0" w:tplc="D36ECC3A">
      <w:start w:val="2"/>
      <w:numFmt w:val="upperRoman"/>
      <w:lvlText w:val="%1."/>
      <w:lvlJc w:val="right"/>
      <w:pPr>
        <w:ind w:left="644" w:hanging="360"/>
      </w:pPr>
      <w:rPr>
        <w:rFonts w:hint="default"/>
        <w:b w:val="0"/>
        <w:bCs w:val="0"/>
        <w:i/>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8657EBE"/>
    <w:multiLevelType w:val="hybridMultilevel"/>
    <w:tmpl w:val="7548A5AE"/>
    <w:lvl w:ilvl="0" w:tplc="2E1E834C">
      <w:start w:val="1"/>
      <w:numFmt w:val="decimal"/>
      <w:lvlText w:val="[%1]"/>
      <w:lvlJc w:val="center"/>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F254F8"/>
    <w:multiLevelType w:val="hybridMultilevel"/>
    <w:tmpl w:val="EF96F74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2"/>
  </w:num>
  <w:num w:numId="3">
    <w:abstractNumId w:val="15"/>
  </w:num>
  <w:num w:numId="4">
    <w:abstractNumId w:val="13"/>
  </w:num>
  <w:num w:numId="5">
    <w:abstractNumId w:val="18"/>
  </w:num>
  <w:num w:numId="6">
    <w:abstractNumId w:val="16"/>
  </w:num>
  <w:num w:numId="7">
    <w:abstractNumId w:val="8"/>
  </w:num>
  <w:num w:numId="8">
    <w:abstractNumId w:val="5"/>
  </w:num>
  <w:num w:numId="9">
    <w:abstractNumId w:val="0"/>
  </w:num>
  <w:num w:numId="10">
    <w:abstractNumId w:val="10"/>
  </w:num>
  <w:num w:numId="11">
    <w:abstractNumId w:val="4"/>
  </w:num>
  <w:num w:numId="12">
    <w:abstractNumId w:val="14"/>
  </w:num>
  <w:num w:numId="13">
    <w:abstractNumId w:val="11"/>
  </w:num>
  <w:num w:numId="14">
    <w:abstractNumId w:val="9"/>
  </w:num>
  <w:num w:numId="15">
    <w:abstractNumId w:val="6"/>
  </w:num>
  <w:num w:numId="16">
    <w:abstractNumId w:val="3"/>
  </w:num>
  <w:num w:numId="17">
    <w:abstractNumId w:val="1"/>
  </w:num>
  <w:num w:numId="18">
    <w:abstractNumId w:val="17"/>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2"/>
  <w:hideSpellingErrors/>
  <w:hideGrammatical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O1NDG2BJIW5sYGJko6SsGpxcWZ+XkgBUYGtQBmKBx5LQAAAA=="/>
  </w:docVars>
  <w:rsids>
    <w:rsidRoot w:val="00CA5E9E"/>
    <w:rsid w:val="00000727"/>
    <w:rsid w:val="000010D1"/>
    <w:rsid w:val="00002068"/>
    <w:rsid w:val="00002BA9"/>
    <w:rsid w:val="000059E7"/>
    <w:rsid w:val="00005ADA"/>
    <w:rsid w:val="00010383"/>
    <w:rsid w:val="00011339"/>
    <w:rsid w:val="00011622"/>
    <w:rsid w:val="00012279"/>
    <w:rsid w:val="0001326D"/>
    <w:rsid w:val="000140BC"/>
    <w:rsid w:val="000145A6"/>
    <w:rsid w:val="000154A5"/>
    <w:rsid w:val="00015FC8"/>
    <w:rsid w:val="00016F70"/>
    <w:rsid w:val="00017947"/>
    <w:rsid w:val="00020087"/>
    <w:rsid w:val="00020B95"/>
    <w:rsid w:val="00020D13"/>
    <w:rsid w:val="00023B9C"/>
    <w:rsid w:val="000240E8"/>
    <w:rsid w:val="0002627C"/>
    <w:rsid w:val="0002757E"/>
    <w:rsid w:val="00030292"/>
    <w:rsid w:val="000350CF"/>
    <w:rsid w:val="000351A1"/>
    <w:rsid w:val="00037BB8"/>
    <w:rsid w:val="00040550"/>
    <w:rsid w:val="000417A5"/>
    <w:rsid w:val="00041BC7"/>
    <w:rsid w:val="00043190"/>
    <w:rsid w:val="00043751"/>
    <w:rsid w:val="00043CA4"/>
    <w:rsid w:val="00043E23"/>
    <w:rsid w:val="00044908"/>
    <w:rsid w:val="00045078"/>
    <w:rsid w:val="00050AFF"/>
    <w:rsid w:val="000512A1"/>
    <w:rsid w:val="00051D10"/>
    <w:rsid w:val="0005315F"/>
    <w:rsid w:val="00053515"/>
    <w:rsid w:val="00054D8D"/>
    <w:rsid w:val="00055085"/>
    <w:rsid w:val="0005556E"/>
    <w:rsid w:val="00055DFC"/>
    <w:rsid w:val="00061122"/>
    <w:rsid w:val="000615B8"/>
    <w:rsid w:val="000619F0"/>
    <w:rsid w:val="00061C14"/>
    <w:rsid w:val="000628D8"/>
    <w:rsid w:val="00063418"/>
    <w:rsid w:val="00064016"/>
    <w:rsid w:val="00064491"/>
    <w:rsid w:val="00065482"/>
    <w:rsid w:val="00065683"/>
    <w:rsid w:val="00066A24"/>
    <w:rsid w:val="00067550"/>
    <w:rsid w:val="000678D2"/>
    <w:rsid w:val="00070068"/>
    <w:rsid w:val="00070EFA"/>
    <w:rsid w:val="000712C4"/>
    <w:rsid w:val="00071C7A"/>
    <w:rsid w:val="000730BF"/>
    <w:rsid w:val="0007340D"/>
    <w:rsid w:val="00074DA7"/>
    <w:rsid w:val="00075914"/>
    <w:rsid w:val="00075D4F"/>
    <w:rsid w:val="00076F27"/>
    <w:rsid w:val="00077ADD"/>
    <w:rsid w:val="00080681"/>
    <w:rsid w:val="00081C15"/>
    <w:rsid w:val="00083552"/>
    <w:rsid w:val="000836A0"/>
    <w:rsid w:val="000836C2"/>
    <w:rsid w:val="00084A90"/>
    <w:rsid w:val="00084E4B"/>
    <w:rsid w:val="000861B5"/>
    <w:rsid w:val="00087D42"/>
    <w:rsid w:val="00087E32"/>
    <w:rsid w:val="00087E41"/>
    <w:rsid w:val="000900AA"/>
    <w:rsid w:val="00090B48"/>
    <w:rsid w:val="00094059"/>
    <w:rsid w:val="000952BB"/>
    <w:rsid w:val="000A0784"/>
    <w:rsid w:val="000A09F4"/>
    <w:rsid w:val="000A27A2"/>
    <w:rsid w:val="000A2CBF"/>
    <w:rsid w:val="000A60BD"/>
    <w:rsid w:val="000A621C"/>
    <w:rsid w:val="000A65F8"/>
    <w:rsid w:val="000A7355"/>
    <w:rsid w:val="000B12DD"/>
    <w:rsid w:val="000B453C"/>
    <w:rsid w:val="000B4FA3"/>
    <w:rsid w:val="000B511E"/>
    <w:rsid w:val="000B698B"/>
    <w:rsid w:val="000B6B9C"/>
    <w:rsid w:val="000C044E"/>
    <w:rsid w:val="000C1C9B"/>
    <w:rsid w:val="000C249B"/>
    <w:rsid w:val="000C3884"/>
    <w:rsid w:val="000C6497"/>
    <w:rsid w:val="000D002D"/>
    <w:rsid w:val="000D1307"/>
    <w:rsid w:val="000D2684"/>
    <w:rsid w:val="000D3895"/>
    <w:rsid w:val="000D3A0C"/>
    <w:rsid w:val="000D3DC6"/>
    <w:rsid w:val="000D5302"/>
    <w:rsid w:val="000D609B"/>
    <w:rsid w:val="000D7FCE"/>
    <w:rsid w:val="000E14D4"/>
    <w:rsid w:val="000E1F09"/>
    <w:rsid w:val="000E2291"/>
    <w:rsid w:val="000E4208"/>
    <w:rsid w:val="000E4C5C"/>
    <w:rsid w:val="000E5F55"/>
    <w:rsid w:val="000F06A1"/>
    <w:rsid w:val="000F1423"/>
    <w:rsid w:val="000F45F8"/>
    <w:rsid w:val="000F4C11"/>
    <w:rsid w:val="000F59AC"/>
    <w:rsid w:val="000F5A99"/>
    <w:rsid w:val="000F7ED7"/>
    <w:rsid w:val="00101B2D"/>
    <w:rsid w:val="001031EA"/>
    <w:rsid w:val="0010624F"/>
    <w:rsid w:val="0010694B"/>
    <w:rsid w:val="00106AC1"/>
    <w:rsid w:val="00106FEB"/>
    <w:rsid w:val="00107E49"/>
    <w:rsid w:val="0011176C"/>
    <w:rsid w:val="0011224D"/>
    <w:rsid w:val="001127BF"/>
    <w:rsid w:val="001129FF"/>
    <w:rsid w:val="001131EA"/>
    <w:rsid w:val="00114C7A"/>
    <w:rsid w:val="0011521A"/>
    <w:rsid w:val="0011526B"/>
    <w:rsid w:val="0011635E"/>
    <w:rsid w:val="0011675A"/>
    <w:rsid w:val="00117960"/>
    <w:rsid w:val="00117B71"/>
    <w:rsid w:val="00120582"/>
    <w:rsid w:val="00121DA7"/>
    <w:rsid w:val="00122255"/>
    <w:rsid w:val="001243B8"/>
    <w:rsid w:val="00124520"/>
    <w:rsid w:val="00124605"/>
    <w:rsid w:val="001246F8"/>
    <w:rsid w:val="00124B0C"/>
    <w:rsid w:val="00125E3F"/>
    <w:rsid w:val="00126A82"/>
    <w:rsid w:val="00127A60"/>
    <w:rsid w:val="001317F1"/>
    <w:rsid w:val="00132272"/>
    <w:rsid w:val="001323F8"/>
    <w:rsid w:val="00132CBB"/>
    <w:rsid w:val="00133D29"/>
    <w:rsid w:val="00133D8B"/>
    <w:rsid w:val="00133FA1"/>
    <w:rsid w:val="0013480C"/>
    <w:rsid w:val="00134986"/>
    <w:rsid w:val="0013514C"/>
    <w:rsid w:val="001359B5"/>
    <w:rsid w:val="001365BB"/>
    <w:rsid w:val="00141885"/>
    <w:rsid w:val="001425B3"/>
    <w:rsid w:val="00142A1E"/>
    <w:rsid w:val="00143849"/>
    <w:rsid w:val="0014387E"/>
    <w:rsid w:val="00143CEB"/>
    <w:rsid w:val="00146241"/>
    <w:rsid w:val="001471B5"/>
    <w:rsid w:val="00147EFC"/>
    <w:rsid w:val="00151276"/>
    <w:rsid w:val="00151812"/>
    <w:rsid w:val="00152635"/>
    <w:rsid w:val="00154740"/>
    <w:rsid w:val="00155319"/>
    <w:rsid w:val="00155C90"/>
    <w:rsid w:val="00156225"/>
    <w:rsid w:val="00157D10"/>
    <w:rsid w:val="001620ED"/>
    <w:rsid w:val="00162363"/>
    <w:rsid w:val="00162803"/>
    <w:rsid w:val="00162EAF"/>
    <w:rsid w:val="00167934"/>
    <w:rsid w:val="001708C6"/>
    <w:rsid w:val="00171B61"/>
    <w:rsid w:val="0017213C"/>
    <w:rsid w:val="00174EFD"/>
    <w:rsid w:val="001751F7"/>
    <w:rsid w:val="00175A61"/>
    <w:rsid w:val="001767A3"/>
    <w:rsid w:val="00176926"/>
    <w:rsid w:val="00182200"/>
    <w:rsid w:val="0018261F"/>
    <w:rsid w:val="00184AB1"/>
    <w:rsid w:val="00186527"/>
    <w:rsid w:val="00186EC0"/>
    <w:rsid w:val="001871D7"/>
    <w:rsid w:val="001875E6"/>
    <w:rsid w:val="00190077"/>
    <w:rsid w:val="00191B0D"/>
    <w:rsid w:val="001928AE"/>
    <w:rsid w:val="0019392F"/>
    <w:rsid w:val="00195594"/>
    <w:rsid w:val="00195854"/>
    <w:rsid w:val="00195C37"/>
    <w:rsid w:val="001962BB"/>
    <w:rsid w:val="001965FA"/>
    <w:rsid w:val="001976B4"/>
    <w:rsid w:val="00197BFD"/>
    <w:rsid w:val="001A0C93"/>
    <w:rsid w:val="001A3756"/>
    <w:rsid w:val="001A44E1"/>
    <w:rsid w:val="001A4D54"/>
    <w:rsid w:val="001A5EAC"/>
    <w:rsid w:val="001A67CF"/>
    <w:rsid w:val="001A7CA1"/>
    <w:rsid w:val="001B198B"/>
    <w:rsid w:val="001B22A6"/>
    <w:rsid w:val="001B6FCE"/>
    <w:rsid w:val="001C05D2"/>
    <w:rsid w:val="001C1FC0"/>
    <w:rsid w:val="001C4EE1"/>
    <w:rsid w:val="001C5D6A"/>
    <w:rsid w:val="001C6AAE"/>
    <w:rsid w:val="001D1EB6"/>
    <w:rsid w:val="001D2AC9"/>
    <w:rsid w:val="001D6BCF"/>
    <w:rsid w:val="001D7E6E"/>
    <w:rsid w:val="001E0E54"/>
    <w:rsid w:val="001E11EF"/>
    <w:rsid w:val="001E1367"/>
    <w:rsid w:val="001E1443"/>
    <w:rsid w:val="001E1D4E"/>
    <w:rsid w:val="001E29EB"/>
    <w:rsid w:val="001E2F66"/>
    <w:rsid w:val="001E3782"/>
    <w:rsid w:val="001E4091"/>
    <w:rsid w:val="001E456E"/>
    <w:rsid w:val="001E6807"/>
    <w:rsid w:val="001E7617"/>
    <w:rsid w:val="001F0CE5"/>
    <w:rsid w:val="001F0E6E"/>
    <w:rsid w:val="001F36A4"/>
    <w:rsid w:val="001F3A79"/>
    <w:rsid w:val="001F43CC"/>
    <w:rsid w:val="001F6EE4"/>
    <w:rsid w:val="001F7096"/>
    <w:rsid w:val="00200164"/>
    <w:rsid w:val="00201307"/>
    <w:rsid w:val="00201806"/>
    <w:rsid w:val="00201FE7"/>
    <w:rsid w:val="00202F4F"/>
    <w:rsid w:val="00207157"/>
    <w:rsid w:val="00212F88"/>
    <w:rsid w:val="00213B3A"/>
    <w:rsid w:val="002232AC"/>
    <w:rsid w:val="002236E8"/>
    <w:rsid w:val="00223B8F"/>
    <w:rsid w:val="00225395"/>
    <w:rsid w:val="00227FFD"/>
    <w:rsid w:val="0023127D"/>
    <w:rsid w:val="0023305C"/>
    <w:rsid w:val="002365FC"/>
    <w:rsid w:val="00236983"/>
    <w:rsid w:val="00236999"/>
    <w:rsid w:val="00236AA8"/>
    <w:rsid w:val="002374EC"/>
    <w:rsid w:val="00241803"/>
    <w:rsid w:val="00242D18"/>
    <w:rsid w:val="0024414E"/>
    <w:rsid w:val="002455AA"/>
    <w:rsid w:val="002455F4"/>
    <w:rsid w:val="00247B5D"/>
    <w:rsid w:val="002509D1"/>
    <w:rsid w:val="0025292C"/>
    <w:rsid w:val="00254083"/>
    <w:rsid w:val="002568AA"/>
    <w:rsid w:val="00257FB1"/>
    <w:rsid w:val="002601CA"/>
    <w:rsid w:val="0026133F"/>
    <w:rsid w:val="002624EA"/>
    <w:rsid w:val="00264513"/>
    <w:rsid w:val="00264711"/>
    <w:rsid w:val="00264D21"/>
    <w:rsid w:val="0026560D"/>
    <w:rsid w:val="00265BB9"/>
    <w:rsid w:val="002663E9"/>
    <w:rsid w:val="00267A08"/>
    <w:rsid w:val="00267F87"/>
    <w:rsid w:val="0027029F"/>
    <w:rsid w:val="002703CC"/>
    <w:rsid w:val="00270546"/>
    <w:rsid w:val="00270573"/>
    <w:rsid w:val="00273EC7"/>
    <w:rsid w:val="00274B47"/>
    <w:rsid w:val="00275D60"/>
    <w:rsid w:val="002769FA"/>
    <w:rsid w:val="00276A0E"/>
    <w:rsid w:val="00277068"/>
    <w:rsid w:val="00277CE0"/>
    <w:rsid w:val="00277E35"/>
    <w:rsid w:val="00281FEA"/>
    <w:rsid w:val="002825E4"/>
    <w:rsid w:val="002827D0"/>
    <w:rsid w:val="0028418B"/>
    <w:rsid w:val="00285217"/>
    <w:rsid w:val="0028725A"/>
    <w:rsid w:val="00290F9F"/>
    <w:rsid w:val="00291C0B"/>
    <w:rsid w:val="00291EFA"/>
    <w:rsid w:val="00291F4A"/>
    <w:rsid w:val="002946B5"/>
    <w:rsid w:val="00295758"/>
    <w:rsid w:val="00296009"/>
    <w:rsid w:val="002969D7"/>
    <w:rsid w:val="0029711B"/>
    <w:rsid w:val="002A01BC"/>
    <w:rsid w:val="002A265F"/>
    <w:rsid w:val="002A2929"/>
    <w:rsid w:val="002A3231"/>
    <w:rsid w:val="002A3A12"/>
    <w:rsid w:val="002A42D7"/>
    <w:rsid w:val="002A4D0E"/>
    <w:rsid w:val="002A5603"/>
    <w:rsid w:val="002A5B5D"/>
    <w:rsid w:val="002B0DA8"/>
    <w:rsid w:val="002B10D0"/>
    <w:rsid w:val="002B2549"/>
    <w:rsid w:val="002B3E31"/>
    <w:rsid w:val="002B4701"/>
    <w:rsid w:val="002B5326"/>
    <w:rsid w:val="002B6C4C"/>
    <w:rsid w:val="002B7136"/>
    <w:rsid w:val="002C02AA"/>
    <w:rsid w:val="002C1C3C"/>
    <w:rsid w:val="002C23D5"/>
    <w:rsid w:val="002C2413"/>
    <w:rsid w:val="002C4874"/>
    <w:rsid w:val="002C6A59"/>
    <w:rsid w:val="002C77B4"/>
    <w:rsid w:val="002C79ED"/>
    <w:rsid w:val="002D08AE"/>
    <w:rsid w:val="002D30CA"/>
    <w:rsid w:val="002D31A9"/>
    <w:rsid w:val="002D3733"/>
    <w:rsid w:val="002D547D"/>
    <w:rsid w:val="002D6915"/>
    <w:rsid w:val="002D6BB9"/>
    <w:rsid w:val="002E13FC"/>
    <w:rsid w:val="002E17B0"/>
    <w:rsid w:val="002E2D4F"/>
    <w:rsid w:val="002E4D39"/>
    <w:rsid w:val="002E52CF"/>
    <w:rsid w:val="002E5372"/>
    <w:rsid w:val="002E60D6"/>
    <w:rsid w:val="002E791E"/>
    <w:rsid w:val="002E7B59"/>
    <w:rsid w:val="002F1CE7"/>
    <w:rsid w:val="002F2FA7"/>
    <w:rsid w:val="002F3005"/>
    <w:rsid w:val="002F37AF"/>
    <w:rsid w:val="002F4651"/>
    <w:rsid w:val="002F4FC7"/>
    <w:rsid w:val="002F6190"/>
    <w:rsid w:val="002F61FC"/>
    <w:rsid w:val="002F65EA"/>
    <w:rsid w:val="002F6F28"/>
    <w:rsid w:val="002F76A5"/>
    <w:rsid w:val="002F7CCB"/>
    <w:rsid w:val="00301426"/>
    <w:rsid w:val="00301C8D"/>
    <w:rsid w:val="0030227A"/>
    <w:rsid w:val="00302363"/>
    <w:rsid w:val="00302419"/>
    <w:rsid w:val="0030287A"/>
    <w:rsid w:val="00302E89"/>
    <w:rsid w:val="00307B87"/>
    <w:rsid w:val="00311022"/>
    <w:rsid w:val="00313DF0"/>
    <w:rsid w:val="00314851"/>
    <w:rsid w:val="003171D4"/>
    <w:rsid w:val="003211D6"/>
    <w:rsid w:val="003220AB"/>
    <w:rsid w:val="00325887"/>
    <w:rsid w:val="00325976"/>
    <w:rsid w:val="003268BF"/>
    <w:rsid w:val="00330EEF"/>
    <w:rsid w:val="0033153A"/>
    <w:rsid w:val="00331911"/>
    <w:rsid w:val="0033282F"/>
    <w:rsid w:val="003332F5"/>
    <w:rsid w:val="003333CB"/>
    <w:rsid w:val="00333863"/>
    <w:rsid w:val="0033400C"/>
    <w:rsid w:val="003352B7"/>
    <w:rsid w:val="0033645A"/>
    <w:rsid w:val="003375FE"/>
    <w:rsid w:val="00337FF4"/>
    <w:rsid w:val="00341915"/>
    <w:rsid w:val="003443E8"/>
    <w:rsid w:val="0034659C"/>
    <w:rsid w:val="00351A6D"/>
    <w:rsid w:val="00352CA9"/>
    <w:rsid w:val="003537F5"/>
    <w:rsid w:val="003538F8"/>
    <w:rsid w:val="0035436C"/>
    <w:rsid w:val="0035479F"/>
    <w:rsid w:val="00355A8D"/>
    <w:rsid w:val="00357A26"/>
    <w:rsid w:val="0036118C"/>
    <w:rsid w:val="00362154"/>
    <w:rsid w:val="003627B4"/>
    <w:rsid w:val="00362DA1"/>
    <w:rsid w:val="003658B9"/>
    <w:rsid w:val="003658FD"/>
    <w:rsid w:val="00365A4F"/>
    <w:rsid w:val="00365DA4"/>
    <w:rsid w:val="003667CB"/>
    <w:rsid w:val="00367AB1"/>
    <w:rsid w:val="00367D55"/>
    <w:rsid w:val="00372637"/>
    <w:rsid w:val="003731BE"/>
    <w:rsid w:val="00373279"/>
    <w:rsid w:val="00373C52"/>
    <w:rsid w:val="003743EF"/>
    <w:rsid w:val="003767D3"/>
    <w:rsid w:val="00377247"/>
    <w:rsid w:val="00380299"/>
    <w:rsid w:val="00381A55"/>
    <w:rsid w:val="00383465"/>
    <w:rsid w:val="00385B62"/>
    <w:rsid w:val="0039332C"/>
    <w:rsid w:val="00393F85"/>
    <w:rsid w:val="00394FF1"/>
    <w:rsid w:val="00397A65"/>
    <w:rsid w:val="003A01CF"/>
    <w:rsid w:val="003A0388"/>
    <w:rsid w:val="003A22FE"/>
    <w:rsid w:val="003A27B6"/>
    <w:rsid w:val="003A2CC7"/>
    <w:rsid w:val="003A3165"/>
    <w:rsid w:val="003A380A"/>
    <w:rsid w:val="003A4695"/>
    <w:rsid w:val="003A4D27"/>
    <w:rsid w:val="003A5B8D"/>
    <w:rsid w:val="003A5D97"/>
    <w:rsid w:val="003A67F2"/>
    <w:rsid w:val="003A67FE"/>
    <w:rsid w:val="003A683C"/>
    <w:rsid w:val="003A6CBB"/>
    <w:rsid w:val="003B1212"/>
    <w:rsid w:val="003B23CB"/>
    <w:rsid w:val="003B2C70"/>
    <w:rsid w:val="003B3652"/>
    <w:rsid w:val="003B387D"/>
    <w:rsid w:val="003B4187"/>
    <w:rsid w:val="003B4A13"/>
    <w:rsid w:val="003B4F34"/>
    <w:rsid w:val="003B50AC"/>
    <w:rsid w:val="003B5774"/>
    <w:rsid w:val="003B5C54"/>
    <w:rsid w:val="003B6357"/>
    <w:rsid w:val="003B68EB"/>
    <w:rsid w:val="003B7455"/>
    <w:rsid w:val="003C0736"/>
    <w:rsid w:val="003C13F8"/>
    <w:rsid w:val="003C24A9"/>
    <w:rsid w:val="003C2C4A"/>
    <w:rsid w:val="003C599E"/>
    <w:rsid w:val="003C5C7E"/>
    <w:rsid w:val="003C5D24"/>
    <w:rsid w:val="003C5E65"/>
    <w:rsid w:val="003C6C74"/>
    <w:rsid w:val="003D1637"/>
    <w:rsid w:val="003D2A46"/>
    <w:rsid w:val="003D313D"/>
    <w:rsid w:val="003D6C08"/>
    <w:rsid w:val="003D761F"/>
    <w:rsid w:val="003E1C11"/>
    <w:rsid w:val="003E215B"/>
    <w:rsid w:val="003E2B64"/>
    <w:rsid w:val="003E3894"/>
    <w:rsid w:val="003E4C60"/>
    <w:rsid w:val="003E512F"/>
    <w:rsid w:val="003E5218"/>
    <w:rsid w:val="003E5AE9"/>
    <w:rsid w:val="003E70B5"/>
    <w:rsid w:val="003E73C2"/>
    <w:rsid w:val="003F09DE"/>
    <w:rsid w:val="003F0BB0"/>
    <w:rsid w:val="003F2F56"/>
    <w:rsid w:val="003F3A26"/>
    <w:rsid w:val="003F3F26"/>
    <w:rsid w:val="003F4698"/>
    <w:rsid w:val="003F46BE"/>
    <w:rsid w:val="003F7558"/>
    <w:rsid w:val="003F773A"/>
    <w:rsid w:val="00400D9A"/>
    <w:rsid w:val="004018E9"/>
    <w:rsid w:val="004019CE"/>
    <w:rsid w:val="00402FA8"/>
    <w:rsid w:val="00403082"/>
    <w:rsid w:val="004031F7"/>
    <w:rsid w:val="00403A6A"/>
    <w:rsid w:val="00403C38"/>
    <w:rsid w:val="004046B8"/>
    <w:rsid w:val="0040789F"/>
    <w:rsid w:val="00411C13"/>
    <w:rsid w:val="0041392C"/>
    <w:rsid w:val="00415812"/>
    <w:rsid w:val="004166A2"/>
    <w:rsid w:val="004171DD"/>
    <w:rsid w:val="0042040A"/>
    <w:rsid w:val="004206EC"/>
    <w:rsid w:val="00420DC8"/>
    <w:rsid w:val="0042314A"/>
    <w:rsid w:val="004233DB"/>
    <w:rsid w:val="004238EF"/>
    <w:rsid w:val="0042466F"/>
    <w:rsid w:val="00426596"/>
    <w:rsid w:val="0043265B"/>
    <w:rsid w:val="00432A05"/>
    <w:rsid w:val="00432C0E"/>
    <w:rsid w:val="00433F72"/>
    <w:rsid w:val="00434607"/>
    <w:rsid w:val="00435917"/>
    <w:rsid w:val="00437606"/>
    <w:rsid w:val="004377F0"/>
    <w:rsid w:val="004411CE"/>
    <w:rsid w:val="00441FFB"/>
    <w:rsid w:val="004440BA"/>
    <w:rsid w:val="004465C8"/>
    <w:rsid w:val="00447FD1"/>
    <w:rsid w:val="004500A7"/>
    <w:rsid w:val="004501B2"/>
    <w:rsid w:val="00450CA2"/>
    <w:rsid w:val="00450D7C"/>
    <w:rsid w:val="00451703"/>
    <w:rsid w:val="00452683"/>
    <w:rsid w:val="0045520B"/>
    <w:rsid w:val="00455880"/>
    <w:rsid w:val="004558AB"/>
    <w:rsid w:val="004569B3"/>
    <w:rsid w:val="00460075"/>
    <w:rsid w:val="00460B66"/>
    <w:rsid w:val="004618CC"/>
    <w:rsid w:val="00461B83"/>
    <w:rsid w:val="00462762"/>
    <w:rsid w:val="0046566E"/>
    <w:rsid w:val="00465B21"/>
    <w:rsid w:val="00467559"/>
    <w:rsid w:val="004678D0"/>
    <w:rsid w:val="004711E6"/>
    <w:rsid w:val="0047156D"/>
    <w:rsid w:val="00471CEA"/>
    <w:rsid w:val="004733D2"/>
    <w:rsid w:val="004735AB"/>
    <w:rsid w:val="00473654"/>
    <w:rsid w:val="00474D18"/>
    <w:rsid w:val="00477960"/>
    <w:rsid w:val="00477AF7"/>
    <w:rsid w:val="004802A9"/>
    <w:rsid w:val="00480599"/>
    <w:rsid w:val="00480747"/>
    <w:rsid w:val="004809CC"/>
    <w:rsid w:val="00480E45"/>
    <w:rsid w:val="00480F56"/>
    <w:rsid w:val="00481624"/>
    <w:rsid w:val="004816FE"/>
    <w:rsid w:val="00482665"/>
    <w:rsid w:val="00482F83"/>
    <w:rsid w:val="004831AD"/>
    <w:rsid w:val="00483DA9"/>
    <w:rsid w:val="00483DAD"/>
    <w:rsid w:val="00483F42"/>
    <w:rsid w:val="00484424"/>
    <w:rsid w:val="00484DAD"/>
    <w:rsid w:val="004874AF"/>
    <w:rsid w:val="0049193C"/>
    <w:rsid w:val="00491FE5"/>
    <w:rsid w:val="004942D7"/>
    <w:rsid w:val="004946BA"/>
    <w:rsid w:val="00494BFE"/>
    <w:rsid w:val="004961A0"/>
    <w:rsid w:val="00496B06"/>
    <w:rsid w:val="00497EB4"/>
    <w:rsid w:val="004A0FBC"/>
    <w:rsid w:val="004A11EC"/>
    <w:rsid w:val="004A3B8D"/>
    <w:rsid w:val="004A4563"/>
    <w:rsid w:val="004A4878"/>
    <w:rsid w:val="004A5D10"/>
    <w:rsid w:val="004A6FC9"/>
    <w:rsid w:val="004B5717"/>
    <w:rsid w:val="004B58D9"/>
    <w:rsid w:val="004B6064"/>
    <w:rsid w:val="004C059F"/>
    <w:rsid w:val="004C181D"/>
    <w:rsid w:val="004C1A38"/>
    <w:rsid w:val="004C1EF5"/>
    <w:rsid w:val="004C1FE4"/>
    <w:rsid w:val="004C2D25"/>
    <w:rsid w:val="004C350C"/>
    <w:rsid w:val="004C3542"/>
    <w:rsid w:val="004C43CC"/>
    <w:rsid w:val="004C518E"/>
    <w:rsid w:val="004C5C4F"/>
    <w:rsid w:val="004C6D70"/>
    <w:rsid w:val="004D0D33"/>
    <w:rsid w:val="004D1DA8"/>
    <w:rsid w:val="004D47AE"/>
    <w:rsid w:val="004D51B9"/>
    <w:rsid w:val="004D6D1B"/>
    <w:rsid w:val="004E044B"/>
    <w:rsid w:val="004E084D"/>
    <w:rsid w:val="004E0AD6"/>
    <w:rsid w:val="004E0FCD"/>
    <w:rsid w:val="004E30D7"/>
    <w:rsid w:val="004E4741"/>
    <w:rsid w:val="004E515E"/>
    <w:rsid w:val="004E5BD2"/>
    <w:rsid w:val="004E67BC"/>
    <w:rsid w:val="004F0B64"/>
    <w:rsid w:val="004F17D3"/>
    <w:rsid w:val="004F1FCE"/>
    <w:rsid w:val="004F23F4"/>
    <w:rsid w:val="004F313D"/>
    <w:rsid w:val="004F3275"/>
    <w:rsid w:val="004F341D"/>
    <w:rsid w:val="004F3552"/>
    <w:rsid w:val="004F488A"/>
    <w:rsid w:val="004F59D3"/>
    <w:rsid w:val="004F7486"/>
    <w:rsid w:val="004F7564"/>
    <w:rsid w:val="004F75A6"/>
    <w:rsid w:val="0050028A"/>
    <w:rsid w:val="00501CD2"/>
    <w:rsid w:val="005051F6"/>
    <w:rsid w:val="005055FA"/>
    <w:rsid w:val="00505B03"/>
    <w:rsid w:val="00506A29"/>
    <w:rsid w:val="00506E22"/>
    <w:rsid w:val="0050709C"/>
    <w:rsid w:val="0051026C"/>
    <w:rsid w:val="005118C7"/>
    <w:rsid w:val="00511F3D"/>
    <w:rsid w:val="00512BAA"/>
    <w:rsid w:val="00512F77"/>
    <w:rsid w:val="005145D9"/>
    <w:rsid w:val="00515BD8"/>
    <w:rsid w:val="00515CB4"/>
    <w:rsid w:val="00516394"/>
    <w:rsid w:val="00517165"/>
    <w:rsid w:val="00522018"/>
    <w:rsid w:val="005228EE"/>
    <w:rsid w:val="005249B4"/>
    <w:rsid w:val="00526432"/>
    <w:rsid w:val="005265BB"/>
    <w:rsid w:val="00527658"/>
    <w:rsid w:val="00531554"/>
    <w:rsid w:val="00531958"/>
    <w:rsid w:val="00535296"/>
    <w:rsid w:val="00535C75"/>
    <w:rsid w:val="00535D70"/>
    <w:rsid w:val="00537621"/>
    <w:rsid w:val="00543DCA"/>
    <w:rsid w:val="005448AF"/>
    <w:rsid w:val="00544949"/>
    <w:rsid w:val="00544FFF"/>
    <w:rsid w:val="00546093"/>
    <w:rsid w:val="00546EE2"/>
    <w:rsid w:val="00552416"/>
    <w:rsid w:val="00552BF8"/>
    <w:rsid w:val="00552F9F"/>
    <w:rsid w:val="00554E5A"/>
    <w:rsid w:val="00562309"/>
    <w:rsid w:val="00562805"/>
    <w:rsid w:val="00562888"/>
    <w:rsid w:val="00562B5D"/>
    <w:rsid w:val="00563E83"/>
    <w:rsid w:val="00563FF9"/>
    <w:rsid w:val="0056490D"/>
    <w:rsid w:val="005658DC"/>
    <w:rsid w:val="00565BA4"/>
    <w:rsid w:val="00565E26"/>
    <w:rsid w:val="00566B82"/>
    <w:rsid w:val="0057311A"/>
    <w:rsid w:val="00573FFA"/>
    <w:rsid w:val="00574A30"/>
    <w:rsid w:val="00577A1C"/>
    <w:rsid w:val="0058001E"/>
    <w:rsid w:val="00580C55"/>
    <w:rsid w:val="00581B52"/>
    <w:rsid w:val="0058213D"/>
    <w:rsid w:val="00582183"/>
    <w:rsid w:val="00583200"/>
    <w:rsid w:val="005839C8"/>
    <w:rsid w:val="00583C01"/>
    <w:rsid w:val="00584102"/>
    <w:rsid w:val="00584570"/>
    <w:rsid w:val="005845E2"/>
    <w:rsid w:val="00584772"/>
    <w:rsid w:val="00584D93"/>
    <w:rsid w:val="00585DA2"/>
    <w:rsid w:val="00585F50"/>
    <w:rsid w:val="00585F9D"/>
    <w:rsid w:val="00587B0A"/>
    <w:rsid w:val="00591F7A"/>
    <w:rsid w:val="0059227A"/>
    <w:rsid w:val="00593B4E"/>
    <w:rsid w:val="00593DCA"/>
    <w:rsid w:val="00594812"/>
    <w:rsid w:val="005960A4"/>
    <w:rsid w:val="005961DC"/>
    <w:rsid w:val="005A18D5"/>
    <w:rsid w:val="005A2170"/>
    <w:rsid w:val="005A3369"/>
    <w:rsid w:val="005A3DB1"/>
    <w:rsid w:val="005A5975"/>
    <w:rsid w:val="005A625C"/>
    <w:rsid w:val="005B0058"/>
    <w:rsid w:val="005B03AB"/>
    <w:rsid w:val="005B0BB7"/>
    <w:rsid w:val="005B106D"/>
    <w:rsid w:val="005B181F"/>
    <w:rsid w:val="005B50BF"/>
    <w:rsid w:val="005B614C"/>
    <w:rsid w:val="005B68FA"/>
    <w:rsid w:val="005B7033"/>
    <w:rsid w:val="005C170A"/>
    <w:rsid w:val="005C1D66"/>
    <w:rsid w:val="005C1DDF"/>
    <w:rsid w:val="005C48B6"/>
    <w:rsid w:val="005C4A13"/>
    <w:rsid w:val="005C6C58"/>
    <w:rsid w:val="005C6F3F"/>
    <w:rsid w:val="005C70AE"/>
    <w:rsid w:val="005D0169"/>
    <w:rsid w:val="005D01CF"/>
    <w:rsid w:val="005D0755"/>
    <w:rsid w:val="005D0967"/>
    <w:rsid w:val="005D37D4"/>
    <w:rsid w:val="005D3870"/>
    <w:rsid w:val="005D3BD6"/>
    <w:rsid w:val="005D5F82"/>
    <w:rsid w:val="005D78BF"/>
    <w:rsid w:val="005E0DA8"/>
    <w:rsid w:val="005E254D"/>
    <w:rsid w:val="005E31D3"/>
    <w:rsid w:val="005E3CA8"/>
    <w:rsid w:val="005E4F55"/>
    <w:rsid w:val="005E56F7"/>
    <w:rsid w:val="005F01E4"/>
    <w:rsid w:val="005F08DD"/>
    <w:rsid w:val="005F4CB0"/>
    <w:rsid w:val="005F52E2"/>
    <w:rsid w:val="005F5587"/>
    <w:rsid w:val="005F582D"/>
    <w:rsid w:val="005F7D00"/>
    <w:rsid w:val="0060067A"/>
    <w:rsid w:val="006037E4"/>
    <w:rsid w:val="006102A9"/>
    <w:rsid w:val="00611A1C"/>
    <w:rsid w:val="00611F4D"/>
    <w:rsid w:val="00613445"/>
    <w:rsid w:val="00613472"/>
    <w:rsid w:val="00613F75"/>
    <w:rsid w:val="00617DBE"/>
    <w:rsid w:val="00617E30"/>
    <w:rsid w:val="00621651"/>
    <w:rsid w:val="00621A12"/>
    <w:rsid w:val="00621C86"/>
    <w:rsid w:val="00622CB4"/>
    <w:rsid w:val="00623608"/>
    <w:rsid w:val="0062479F"/>
    <w:rsid w:val="006248D8"/>
    <w:rsid w:val="00626C9C"/>
    <w:rsid w:val="00627A27"/>
    <w:rsid w:val="00627AB3"/>
    <w:rsid w:val="00627C61"/>
    <w:rsid w:val="006308E1"/>
    <w:rsid w:val="00634C61"/>
    <w:rsid w:val="00634F8B"/>
    <w:rsid w:val="00635099"/>
    <w:rsid w:val="006365B9"/>
    <w:rsid w:val="006415A6"/>
    <w:rsid w:val="00645D6A"/>
    <w:rsid w:val="0064654F"/>
    <w:rsid w:val="00650779"/>
    <w:rsid w:val="00651E56"/>
    <w:rsid w:val="006522CC"/>
    <w:rsid w:val="00654EB8"/>
    <w:rsid w:val="00656FD8"/>
    <w:rsid w:val="00662967"/>
    <w:rsid w:val="006637BB"/>
    <w:rsid w:val="006666EE"/>
    <w:rsid w:val="00666A08"/>
    <w:rsid w:val="00666CCE"/>
    <w:rsid w:val="006701AE"/>
    <w:rsid w:val="006702B2"/>
    <w:rsid w:val="006702E2"/>
    <w:rsid w:val="00670AA0"/>
    <w:rsid w:val="006711C4"/>
    <w:rsid w:val="0067256D"/>
    <w:rsid w:val="00674F6B"/>
    <w:rsid w:val="00676AE2"/>
    <w:rsid w:val="00677B76"/>
    <w:rsid w:val="006829F7"/>
    <w:rsid w:val="006837A5"/>
    <w:rsid w:val="00683C74"/>
    <w:rsid w:val="00686F20"/>
    <w:rsid w:val="00687C48"/>
    <w:rsid w:val="00687E14"/>
    <w:rsid w:val="006903B5"/>
    <w:rsid w:val="00690F8B"/>
    <w:rsid w:val="006916D8"/>
    <w:rsid w:val="00692F9F"/>
    <w:rsid w:val="00694CE3"/>
    <w:rsid w:val="00694F28"/>
    <w:rsid w:val="00697D75"/>
    <w:rsid w:val="006A1DC8"/>
    <w:rsid w:val="006A2EFE"/>
    <w:rsid w:val="006A43B5"/>
    <w:rsid w:val="006A7350"/>
    <w:rsid w:val="006A7DC0"/>
    <w:rsid w:val="006B0AE5"/>
    <w:rsid w:val="006B0E74"/>
    <w:rsid w:val="006B1508"/>
    <w:rsid w:val="006B4BC2"/>
    <w:rsid w:val="006B5D28"/>
    <w:rsid w:val="006B62C3"/>
    <w:rsid w:val="006B75CD"/>
    <w:rsid w:val="006B7611"/>
    <w:rsid w:val="006B7FCD"/>
    <w:rsid w:val="006C00A4"/>
    <w:rsid w:val="006C03B7"/>
    <w:rsid w:val="006C1910"/>
    <w:rsid w:val="006C2271"/>
    <w:rsid w:val="006C3A8B"/>
    <w:rsid w:val="006C4665"/>
    <w:rsid w:val="006C51DC"/>
    <w:rsid w:val="006C54CA"/>
    <w:rsid w:val="006C7B49"/>
    <w:rsid w:val="006D0D70"/>
    <w:rsid w:val="006D251D"/>
    <w:rsid w:val="006D3C47"/>
    <w:rsid w:val="006D4608"/>
    <w:rsid w:val="006D46BA"/>
    <w:rsid w:val="006D63B3"/>
    <w:rsid w:val="006D6C4B"/>
    <w:rsid w:val="006D7222"/>
    <w:rsid w:val="006D738E"/>
    <w:rsid w:val="006E12C6"/>
    <w:rsid w:val="006E46A3"/>
    <w:rsid w:val="006E4AFD"/>
    <w:rsid w:val="006E5619"/>
    <w:rsid w:val="006E5D6C"/>
    <w:rsid w:val="006E78D0"/>
    <w:rsid w:val="006F11CA"/>
    <w:rsid w:val="006F25B0"/>
    <w:rsid w:val="006F3436"/>
    <w:rsid w:val="006F3743"/>
    <w:rsid w:val="006F3840"/>
    <w:rsid w:val="006F3A64"/>
    <w:rsid w:val="006F48F5"/>
    <w:rsid w:val="006F4E8A"/>
    <w:rsid w:val="006F5AB6"/>
    <w:rsid w:val="006F5BB2"/>
    <w:rsid w:val="007000EA"/>
    <w:rsid w:val="007010BC"/>
    <w:rsid w:val="00701377"/>
    <w:rsid w:val="0070179B"/>
    <w:rsid w:val="00702381"/>
    <w:rsid w:val="00703C3A"/>
    <w:rsid w:val="00705530"/>
    <w:rsid w:val="00706896"/>
    <w:rsid w:val="0070750D"/>
    <w:rsid w:val="00710076"/>
    <w:rsid w:val="00710661"/>
    <w:rsid w:val="00710846"/>
    <w:rsid w:val="00711D4D"/>
    <w:rsid w:val="00711EC1"/>
    <w:rsid w:val="007132B6"/>
    <w:rsid w:val="007137D8"/>
    <w:rsid w:val="00713968"/>
    <w:rsid w:val="007151B1"/>
    <w:rsid w:val="0071599A"/>
    <w:rsid w:val="00720500"/>
    <w:rsid w:val="0072286F"/>
    <w:rsid w:val="00724559"/>
    <w:rsid w:val="00724B4B"/>
    <w:rsid w:val="0072648D"/>
    <w:rsid w:val="0072693C"/>
    <w:rsid w:val="007279E5"/>
    <w:rsid w:val="00727DB7"/>
    <w:rsid w:val="00730DD4"/>
    <w:rsid w:val="00730E82"/>
    <w:rsid w:val="007317E9"/>
    <w:rsid w:val="007324D9"/>
    <w:rsid w:val="00732C06"/>
    <w:rsid w:val="007337EF"/>
    <w:rsid w:val="00734267"/>
    <w:rsid w:val="0073518A"/>
    <w:rsid w:val="00736C90"/>
    <w:rsid w:val="00741872"/>
    <w:rsid w:val="00742413"/>
    <w:rsid w:val="00743B50"/>
    <w:rsid w:val="00744ED6"/>
    <w:rsid w:val="00745178"/>
    <w:rsid w:val="007458B9"/>
    <w:rsid w:val="007464AA"/>
    <w:rsid w:val="0074670D"/>
    <w:rsid w:val="00746C75"/>
    <w:rsid w:val="007522B7"/>
    <w:rsid w:val="0075356E"/>
    <w:rsid w:val="00756133"/>
    <w:rsid w:val="0075642E"/>
    <w:rsid w:val="007569BE"/>
    <w:rsid w:val="00756F0D"/>
    <w:rsid w:val="00760840"/>
    <w:rsid w:val="00760991"/>
    <w:rsid w:val="00760D1B"/>
    <w:rsid w:val="007615BD"/>
    <w:rsid w:val="007620B2"/>
    <w:rsid w:val="00764350"/>
    <w:rsid w:val="00764775"/>
    <w:rsid w:val="0076551E"/>
    <w:rsid w:val="007657D7"/>
    <w:rsid w:val="00766939"/>
    <w:rsid w:val="0076717A"/>
    <w:rsid w:val="007706BE"/>
    <w:rsid w:val="007707AE"/>
    <w:rsid w:val="00770BC6"/>
    <w:rsid w:val="007730FE"/>
    <w:rsid w:val="007745A1"/>
    <w:rsid w:val="00774ACC"/>
    <w:rsid w:val="0077555D"/>
    <w:rsid w:val="00776AB7"/>
    <w:rsid w:val="00777AE4"/>
    <w:rsid w:val="00780882"/>
    <w:rsid w:val="007815E1"/>
    <w:rsid w:val="00782845"/>
    <w:rsid w:val="00783021"/>
    <w:rsid w:val="00784A9C"/>
    <w:rsid w:val="00787069"/>
    <w:rsid w:val="007911E5"/>
    <w:rsid w:val="00791371"/>
    <w:rsid w:val="00793BD4"/>
    <w:rsid w:val="00794DD7"/>
    <w:rsid w:val="007962D6"/>
    <w:rsid w:val="00797A1F"/>
    <w:rsid w:val="007A0B15"/>
    <w:rsid w:val="007A22A4"/>
    <w:rsid w:val="007A2E03"/>
    <w:rsid w:val="007A3910"/>
    <w:rsid w:val="007A6D88"/>
    <w:rsid w:val="007A6FCF"/>
    <w:rsid w:val="007A7AE1"/>
    <w:rsid w:val="007B0443"/>
    <w:rsid w:val="007B1679"/>
    <w:rsid w:val="007B1BF6"/>
    <w:rsid w:val="007B235A"/>
    <w:rsid w:val="007B27FE"/>
    <w:rsid w:val="007B3CD5"/>
    <w:rsid w:val="007B4763"/>
    <w:rsid w:val="007B5021"/>
    <w:rsid w:val="007B67C0"/>
    <w:rsid w:val="007B6ADE"/>
    <w:rsid w:val="007C0DD2"/>
    <w:rsid w:val="007C5580"/>
    <w:rsid w:val="007C61D0"/>
    <w:rsid w:val="007C7386"/>
    <w:rsid w:val="007D1CD3"/>
    <w:rsid w:val="007D2BA7"/>
    <w:rsid w:val="007D56E9"/>
    <w:rsid w:val="007D6B68"/>
    <w:rsid w:val="007D7AAB"/>
    <w:rsid w:val="007E0554"/>
    <w:rsid w:val="007E10E7"/>
    <w:rsid w:val="007E2A82"/>
    <w:rsid w:val="007E4569"/>
    <w:rsid w:val="007E4A99"/>
    <w:rsid w:val="007E58F5"/>
    <w:rsid w:val="007F17C6"/>
    <w:rsid w:val="007F1F6C"/>
    <w:rsid w:val="007F3329"/>
    <w:rsid w:val="007F3883"/>
    <w:rsid w:val="007F3C66"/>
    <w:rsid w:val="007F46CB"/>
    <w:rsid w:val="007F69B4"/>
    <w:rsid w:val="007F7E73"/>
    <w:rsid w:val="00801050"/>
    <w:rsid w:val="00803AF0"/>
    <w:rsid w:val="008046C0"/>
    <w:rsid w:val="00804A55"/>
    <w:rsid w:val="0080757F"/>
    <w:rsid w:val="00811D00"/>
    <w:rsid w:val="00813B46"/>
    <w:rsid w:val="008144CD"/>
    <w:rsid w:val="008148D0"/>
    <w:rsid w:val="00814A3D"/>
    <w:rsid w:val="008152C3"/>
    <w:rsid w:val="00815E75"/>
    <w:rsid w:val="00817273"/>
    <w:rsid w:val="008175C0"/>
    <w:rsid w:val="00817974"/>
    <w:rsid w:val="00822156"/>
    <w:rsid w:val="008225EB"/>
    <w:rsid w:val="00822737"/>
    <w:rsid w:val="008229D5"/>
    <w:rsid w:val="00823080"/>
    <w:rsid w:val="00825C20"/>
    <w:rsid w:val="00827280"/>
    <w:rsid w:val="0083350D"/>
    <w:rsid w:val="008350C6"/>
    <w:rsid w:val="0083690A"/>
    <w:rsid w:val="00840446"/>
    <w:rsid w:val="00840F72"/>
    <w:rsid w:val="008430BE"/>
    <w:rsid w:val="008432E3"/>
    <w:rsid w:val="0084412E"/>
    <w:rsid w:val="0084442A"/>
    <w:rsid w:val="008449AD"/>
    <w:rsid w:val="00847D88"/>
    <w:rsid w:val="008511A1"/>
    <w:rsid w:val="008512E2"/>
    <w:rsid w:val="00855086"/>
    <w:rsid w:val="008553AB"/>
    <w:rsid w:val="00857321"/>
    <w:rsid w:val="00857323"/>
    <w:rsid w:val="008600B0"/>
    <w:rsid w:val="00860E48"/>
    <w:rsid w:val="008644B5"/>
    <w:rsid w:val="00866523"/>
    <w:rsid w:val="00866573"/>
    <w:rsid w:val="00867B9D"/>
    <w:rsid w:val="00867F04"/>
    <w:rsid w:val="00874DB0"/>
    <w:rsid w:val="00875D41"/>
    <w:rsid w:val="00876385"/>
    <w:rsid w:val="00876836"/>
    <w:rsid w:val="00876C95"/>
    <w:rsid w:val="00876ECD"/>
    <w:rsid w:val="00877AA1"/>
    <w:rsid w:val="00882BE3"/>
    <w:rsid w:val="00882EA8"/>
    <w:rsid w:val="00883B0F"/>
    <w:rsid w:val="008843ED"/>
    <w:rsid w:val="00884A56"/>
    <w:rsid w:val="00885D2F"/>
    <w:rsid w:val="008861DD"/>
    <w:rsid w:val="00886661"/>
    <w:rsid w:val="00887577"/>
    <w:rsid w:val="00891D41"/>
    <w:rsid w:val="00891E09"/>
    <w:rsid w:val="00892F57"/>
    <w:rsid w:val="008933ED"/>
    <w:rsid w:val="00894117"/>
    <w:rsid w:val="00894E66"/>
    <w:rsid w:val="008A0942"/>
    <w:rsid w:val="008A216F"/>
    <w:rsid w:val="008A4731"/>
    <w:rsid w:val="008A506E"/>
    <w:rsid w:val="008B1971"/>
    <w:rsid w:val="008B33F3"/>
    <w:rsid w:val="008B3700"/>
    <w:rsid w:val="008B5B5A"/>
    <w:rsid w:val="008B5FA8"/>
    <w:rsid w:val="008B6042"/>
    <w:rsid w:val="008B6ADB"/>
    <w:rsid w:val="008B7AA9"/>
    <w:rsid w:val="008C15B5"/>
    <w:rsid w:val="008C250A"/>
    <w:rsid w:val="008C2785"/>
    <w:rsid w:val="008C361F"/>
    <w:rsid w:val="008C6890"/>
    <w:rsid w:val="008C6B20"/>
    <w:rsid w:val="008C7692"/>
    <w:rsid w:val="008D0ACC"/>
    <w:rsid w:val="008D0C7D"/>
    <w:rsid w:val="008D1B68"/>
    <w:rsid w:val="008D1E65"/>
    <w:rsid w:val="008D2439"/>
    <w:rsid w:val="008D3AFC"/>
    <w:rsid w:val="008D54BA"/>
    <w:rsid w:val="008D566B"/>
    <w:rsid w:val="008D5DB3"/>
    <w:rsid w:val="008D5FAF"/>
    <w:rsid w:val="008D6176"/>
    <w:rsid w:val="008D671E"/>
    <w:rsid w:val="008D6835"/>
    <w:rsid w:val="008D7668"/>
    <w:rsid w:val="008E3CDF"/>
    <w:rsid w:val="008E46D7"/>
    <w:rsid w:val="008E4AC2"/>
    <w:rsid w:val="008F1E49"/>
    <w:rsid w:val="008F2126"/>
    <w:rsid w:val="008F4AC9"/>
    <w:rsid w:val="008F54BC"/>
    <w:rsid w:val="008F5B52"/>
    <w:rsid w:val="009030D4"/>
    <w:rsid w:val="009032B5"/>
    <w:rsid w:val="009047E6"/>
    <w:rsid w:val="00905771"/>
    <w:rsid w:val="00905EDA"/>
    <w:rsid w:val="009064E9"/>
    <w:rsid w:val="00907BA3"/>
    <w:rsid w:val="00907EC7"/>
    <w:rsid w:val="00910AE2"/>
    <w:rsid w:val="00911ECC"/>
    <w:rsid w:val="009121DC"/>
    <w:rsid w:val="009137DB"/>
    <w:rsid w:val="00914341"/>
    <w:rsid w:val="009143C4"/>
    <w:rsid w:val="009148E4"/>
    <w:rsid w:val="00915A98"/>
    <w:rsid w:val="009168AD"/>
    <w:rsid w:val="0091761A"/>
    <w:rsid w:val="00917CE7"/>
    <w:rsid w:val="00917E6E"/>
    <w:rsid w:val="009208EA"/>
    <w:rsid w:val="00921302"/>
    <w:rsid w:val="00921986"/>
    <w:rsid w:val="0092235F"/>
    <w:rsid w:val="00926CBB"/>
    <w:rsid w:val="00927B10"/>
    <w:rsid w:val="0093062F"/>
    <w:rsid w:val="00931DB5"/>
    <w:rsid w:val="00932376"/>
    <w:rsid w:val="00932A8A"/>
    <w:rsid w:val="00932BFD"/>
    <w:rsid w:val="00932E9F"/>
    <w:rsid w:val="009341D2"/>
    <w:rsid w:val="0093460C"/>
    <w:rsid w:val="0093560E"/>
    <w:rsid w:val="00936C48"/>
    <w:rsid w:val="0093763B"/>
    <w:rsid w:val="00937701"/>
    <w:rsid w:val="00937F69"/>
    <w:rsid w:val="00940651"/>
    <w:rsid w:val="0094291A"/>
    <w:rsid w:val="00943265"/>
    <w:rsid w:val="00943790"/>
    <w:rsid w:val="00943D68"/>
    <w:rsid w:val="009446CD"/>
    <w:rsid w:val="009457AC"/>
    <w:rsid w:val="0094640D"/>
    <w:rsid w:val="00946AE4"/>
    <w:rsid w:val="00952734"/>
    <w:rsid w:val="00952815"/>
    <w:rsid w:val="00952C16"/>
    <w:rsid w:val="00952E94"/>
    <w:rsid w:val="0095307F"/>
    <w:rsid w:val="00954449"/>
    <w:rsid w:val="009547D5"/>
    <w:rsid w:val="0095544E"/>
    <w:rsid w:val="009556AE"/>
    <w:rsid w:val="00961302"/>
    <w:rsid w:val="00962127"/>
    <w:rsid w:val="009623FB"/>
    <w:rsid w:val="00963305"/>
    <w:rsid w:val="00964F30"/>
    <w:rsid w:val="009701E7"/>
    <w:rsid w:val="00970CCE"/>
    <w:rsid w:val="0097125E"/>
    <w:rsid w:val="00971FB9"/>
    <w:rsid w:val="00973AEB"/>
    <w:rsid w:val="00976545"/>
    <w:rsid w:val="00977296"/>
    <w:rsid w:val="00982599"/>
    <w:rsid w:val="00982847"/>
    <w:rsid w:val="00984C89"/>
    <w:rsid w:val="00986938"/>
    <w:rsid w:val="009879DD"/>
    <w:rsid w:val="009910C2"/>
    <w:rsid w:val="0099261D"/>
    <w:rsid w:val="00992ACE"/>
    <w:rsid w:val="0099383B"/>
    <w:rsid w:val="00993BDB"/>
    <w:rsid w:val="00994C21"/>
    <w:rsid w:val="00994F60"/>
    <w:rsid w:val="00995F7F"/>
    <w:rsid w:val="0099678A"/>
    <w:rsid w:val="00996D24"/>
    <w:rsid w:val="009A08FC"/>
    <w:rsid w:val="009A0906"/>
    <w:rsid w:val="009A3B31"/>
    <w:rsid w:val="009A40F9"/>
    <w:rsid w:val="009A4727"/>
    <w:rsid w:val="009A7B56"/>
    <w:rsid w:val="009B083F"/>
    <w:rsid w:val="009B48C9"/>
    <w:rsid w:val="009B4A50"/>
    <w:rsid w:val="009B4AF9"/>
    <w:rsid w:val="009B51F2"/>
    <w:rsid w:val="009B575A"/>
    <w:rsid w:val="009B6493"/>
    <w:rsid w:val="009B7BB2"/>
    <w:rsid w:val="009B7E37"/>
    <w:rsid w:val="009C12AB"/>
    <w:rsid w:val="009C4362"/>
    <w:rsid w:val="009C45A6"/>
    <w:rsid w:val="009C5A2E"/>
    <w:rsid w:val="009C5BB0"/>
    <w:rsid w:val="009C5FD2"/>
    <w:rsid w:val="009C660C"/>
    <w:rsid w:val="009C6876"/>
    <w:rsid w:val="009C6C15"/>
    <w:rsid w:val="009C7FFB"/>
    <w:rsid w:val="009D02D1"/>
    <w:rsid w:val="009D03AB"/>
    <w:rsid w:val="009D1563"/>
    <w:rsid w:val="009D4980"/>
    <w:rsid w:val="009D5E3D"/>
    <w:rsid w:val="009D6286"/>
    <w:rsid w:val="009E195B"/>
    <w:rsid w:val="009E1F87"/>
    <w:rsid w:val="009E6117"/>
    <w:rsid w:val="009E7625"/>
    <w:rsid w:val="009F02FE"/>
    <w:rsid w:val="009F18D8"/>
    <w:rsid w:val="009F3163"/>
    <w:rsid w:val="009F4518"/>
    <w:rsid w:val="009F4684"/>
    <w:rsid w:val="009F4933"/>
    <w:rsid w:val="009F4E55"/>
    <w:rsid w:val="009F6ACD"/>
    <w:rsid w:val="00A004D3"/>
    <w:rsid w:val="00A01011"/>
    <w:rsid w:val="00A01D4D"/>
    <w:rsid w:val="00A05705"/>
    <w:rsid w:val="00A0731F"/>
    <w:rsid w:val="00A078EF"/>
    <w:rsid w:val="00A07B82"/>
    <w:rsid w:val="00A107E3"/>
    <w:rsid w:val="00A108CC"/>
    <w:rsid w:val="00A115F0"/>
    <w:rsid w:val="00A12A09"/>
    <w:rsid w:val="00A12CFC"/>
    <w:rsid w:val="00A13D12"/>
    <w:rsid w:val="00A14061"/>
    <w:rsid w:val="00A15BB9"/>
    <w:rsid w:val="00A16395"/>
    <w:rsid w:val="00A20F0E"/>
    <w:rsid w:val="00A20FE1"/>
    <w:rsid w:val="00A212CC"/>
    <w:rsid w:val="00A219E5"/>
    <w:rsid w:val="00A229DF"/>
    <w:rsid w:val="00A233AA"/>
    <w:rsid w:val="00A272CF"/>
    <w:rsid w:val="00A31107"/>
    <w:rsid w:val="00A312F6"/>
    <w:rsid w:val="00A31FF4"/>
    <w:rsid w:val="00A3374F"/>
    <w:rsid w:val="00A339E0"/>
    <w:rsid w:val="00A33D04"/>
    <w:rsid w:val="00A356C5"/>
    <w:rsid w:val="00A366A9"/>
    <w:rsid w:val="00A366EE"/>
    <w:rsid w:val="00A3719E"/>
    <w:rsid w:val="00A376EB"/>
    <w:rsid w:val="00A407DC"/>
    <w:rsid w:val="00A42848"/>
    <w:rsid w:val="00A429E2"/>
    <w:rsid w:val="00A434AD"/>
    <w:rsid w:val="00A45570"/>
    <w:rsid w:val="00A455C3"/>
    <w:rsid w:val="00A47ACB"/>
    <w:rsid w:val="00A50FD7"/>
    <w:rsid w:val="00A51059"/>
    <w:rsid w:val="00A525FB"/>
    <w:rsid w:val="00A57E65"/>
    <w:rsid w:val="00A61434"/>
    <w:rsid w:val="00A6246F"/>
    <w:rsid w:val="00A6385B"/>
    <w:rsid w:val="00A64C72"/>
    <w:rsid w:val="00A66013"/>
    <w:rsid w:val="00A717EC"/>
    <w:rsid w:val="00A726FF"/>
    <w:rsid w:val="00A72D85"/>
    <w:rsid w:val="00A74204"/>
    <w:rsid w:val="00A74357"/>
    <w:rsid w:val="00A74A76"/>
    <w:rsid w:val="00A80C22"/>
    <w:rsid w:val="00A81F7B"/>
    <w:rsid w:val="00A829B6"/>
    <w:rsid w:val="00A82F69"/>
    <w:rsid w:val="00A8388E"/>
    <w:rsid w:val="00A83EE7"/>
    <w:rsid w:val="00A84434"/>
    <w:rsid w:val="00A84AB5"/>
    <w:rsid w:val="00A85828"/>
    <w:rsid w:val="00A85AC7"/>
    <w:rsid w:val="00A85B83"/>
    <w:rsid w:val="00A900B0"/>
    <w:rsid w:val="00A9067E"/>
    <w:rsid w:val="00A92833"/>
    <w:rsid w:val="00A92CDB"/>
    <w:rsid w:val="00A95EF2"/>
    <w:rsid w:val="00A969AF"/>
    <w:rsid w:val="00AA4373"/>
    <w:rsid w:val="00AA43A9"/>
    <w:rsid w:val="00AA453D"/>
    <w:rsid w:val="00AA7EC3"/>
    <w:rsid w:val="00AB0450"/>
    <w:rsid w:val="00AB2266"/>
    <w:rsid w:val="00AB36C0"/>
    <w:rsid w:val="00AB54ED"/>
    <w:rsid w:val="00AB5C08"/>
    <w:rsid w:val="00AB7F7D"/>
    <w:rsid w:val="00AC03F3"/>
    <w:rsid w:val="00AC18EB"/>
    <w:rsid w:val="00AC2576"/>
    <w:rsid w:val="00AC2B5E"/>
    <w:rsid w:val="00AC2CA4"/>
    <w:rsid w:val="00AC3CA2"/>
    <w:rsid w:val="00AC52C9"/>
    <w:rsid w:val="00AC5AB3"/>
    <w:rsid w:val="00AC7708"/>
    <w:rsid w:val="00AD09F4"/>
    <w:rsid w:val="00AD2427"/>
    <w:rsid w:val="00AD4DF4"/>
    <w:rsid w:val="00AD6D75"/>
    <w:rsid w:val="00AD7136"/>
    <w:rsid w:val="00AD7640"/>
    <w:rsid w:val="00AD777D"/>
    <w:rsid w:val="00AD7C28"/>
    <w:rsid w:val="00AD7E1E"/>
    <w:rsid w:val="00AE102F"/>
    <w:rsid w:val="00AE34F1"/>
    <w:rsid w:val="00AE3F22"/>
    <w:rsid w:val="00AE4E73"/>
    <w:rsid w:val="00AE53B9"/>
    <w:rsid w:val="00AE66ED"/>
    <w:rsid w:val="00AE6ADD"/>
    <w:rsid w:val="00AF091A"/>
    <w:rsid w:val="00AF0E67"/>
    <w:rsid w:val="00AF117F"/>
    <w:rsid w:val="00AF2B60"/>
    <w:rsid w:val="00AF2CF7"/>
    <w:rsid w:val="00AF2DD7"/>
    <w:rsid w:val="00AF3B7B"/>
    <w:rsid w:val="00AF46F4"/>
    <w:rsid w:val="00AF5ED1"/>
    <w:rsid w:val="00B00AF4"/>
    <w:rsid w:val="00B01D8C"/>
    <w:rsid w:val="00B01EA9"/>
    <w:rsid w:val="00B01FA5"/>
    <w:rsid w:val="00B059EB"/>
    <w:rsid w:val="00B05A89"/>
    <w:rsid w:val="00B07B02"/>
    <w:rsid w:val="00B1011E"/>
    <w:rsid w:val="00B1144D"/>
    <w:rsid w:val="00B14346"/>
    <w:rsid w:val="00B14B1A"/>
    <w:rsid w:val="00B1505D"/>
    <w:rsid w:val="00B163B1"/>
    <w:rsid w:val="00B168EB"/>
    <w:rsid w:val="00B20CAD"/>
    <w:rsid w:val="00B21884"/>
    <w:rsid w:val="00B22104"/>
    <w:rsid w:val="00B22939"/>
    <w:rsid w:val="00B24754"/>
    <w:rsid w:val="00B24B4A"/>
    <w:rsid w:val="00B2544B"/>
    <w:rsid w:val="00B254F4"/>
    <w:rsid w:val="00B257A9"/>
    <w:rsid w:val="00B257EE"/>
    <w:rsid w:val="00B270B2"/>
    <w:rsid w:val="00B2776F"/>
    <w:rsid w:val="00B27A93"/>
    <w:rsid w:val="00B30211"/>
    <w:rsid w:val="00B32165"/>
    <w:rsid w:val="00B3584E"/>
    <w:rsid w:val="00B36752"/>
    <w:rsid w:val="00B3757D"/>
    <w:rsid w:val="00B37C9E"/>
    <w:rsid w:val="00B40B2B"/>
    <w:rsid w:val="00B411A9"/>
    <w:rsid w:val="00B41299"/>
    <w:rsid w:val="00B41CE5"/>
    <w:rsid w:val="00B41CF0"/>
    <w:rsid w:val="00B4270C"/>
    <w:rsid w:val="00B442A6"/>
    <w:rsid w:val="00B44859"/>
    <w:rsid w:val="00B462DE"/>
    <w:rsid w:val="00B51012"/>
    <w:rsid w:val="00B52C95"/>
    <w:rsid w:val="00B5403C"/>
    <w:rsid w:val="00B552FF"/>
    <w:rsid w:val="00B57F92"/>
    <w:rsid w:val="00B6056D"/>
    <w:rsid w:val="00B62105"/>
    <w:rsid w:val="00B63BC4"/>
    <w:rsid w:val="00B65492"/>
    <w:rsid w:val="00B715CC"/>
    <w:rsid w:val="00B72DBC"/>
    <w:rsid w:val="00B73340"/>
    <w:rsid w:val="00B75168"/>
    <w:rsid w:val="00B75182"/>
    <w:rsid w:val="00B75864"/>
    <w:rsid w:val="00B762EF"/>
    <w:rsid w:val="00B84486"/>
    <w:rsid w:val="00B84C43"/>
    <w:rsid w:val="00B8593F"/>
    <w:rsid w:val="00B8697A"/>
    <w:rsid w:val="00B8715A"/>
    <w:rsid w:val="00B873EB"/>
    <w:rsid w:val="00B9153A"/>
    <w:rsid w:val="00B92C47"/>
    <w:rsid w:val="00B92C4D"/>
    <w:rsid w:val="00B92F01"/>
    <w:rsid w:val="00B9427D"/>
    <w:rsid w:val="00B9630C"/>
    <w:rsid w:val="00B97DEF"/>
    <w:rsid w:val="00BA0B0A"/>
    <w:rsid w:val="00BA2067"/>
    <w:rsid w:val="00BA44B3"/>
    <w:rsid w:val="00BA5989"/>
    <w:rsid w:val="00BA694C"/>
    <w:rsid w:val="00BA6987"/>
    <w:rsid w:val="00BA70A5"/>
    <w:rsid w:val="00BA74CB"/>
    <w:rsid w:val="00BB0B40"/>
    <w:rsid w:val="00BB237F"/>
    <w:rsid w:val="00BB4E18"/>
    <w:rsid w:val="00BB50D3"/>
    <w:rsid w:val="00BB63DA"/>
    <w:rsid w:val="00BB6854"/>
    <w:rsid w:val="00BC01AF"/>
    <w:rsid w:val="00BC1131"/>
    <w:rsid w:val="00BC2523"/>
    <w:rsid w:val="00BC70DE"/>
    <w:rsid w:val="00BC7504"/>
    <w:rsid w:val="00BC797A"/>
    <w:rsid w:val="00BD2439"/>
    <w:rsid w:val="00BD4D5B"/>
    <w:rsid w:val="00BD5980"/>
    <w:rsid w:val="00BD5D6B"/>
    <w:rsid w:val="00BD6170"/>
    <w:rsid w:val="00BD6A00"/>
    <w:rsid w:val="00BD6ADA"/>
    <w:rsid w:val="00BE018A"/>
    <w:rsid w:val="00BE04C2"/>
    <w:rsid w:val="00BE0BA6"/>
    <w:rsid w:val="00BE269B"/>
    <w:rsid w:val="00BE42C7"/>
    <w:rsid w:val="00BE4B6C"/>
    <w:rsid w:val="00BE5D8D"/>
    <w:rsid w:val="00BE7F8A"/>
    <w:rsid w:val="00BF0D0D"/>
    <w:rsid w:val="00BF25C2"/>
    <w:rsid w:val="00BF3C30"/>
    <w:rsid w:val="00BF491A"/>
    <w:rsid w:val="00BF4DE9"/>
    <w:rsid w:val="00BF5185"/>
    <w:rsid w:val="00BF6FC7"/>
    <w:rsid w:val="00BF7E4B"/>
    <w:rsid w:val="00C0021C"/>
    <w:rsid w:val="00C00644"/>
    <w:rsid w:val="00C010FE"/>
    <w:rsid w:val="00C03C64"/>
    <w:rsid w:val="00C04398"/>
    <w:rsid w:val="00C06387"/>
    <w:rsid w:val="00C0713C"/>
    <w:rsid w:val="00C07C25"/>
    <w:rsid w:val="00C10235"/>
    <w:rsid w:val="00C10387"/>
    <w:rsid w:val="00C10DD4"/>
    <w:rsid w:val="00C10F81"/>
    <w:rsid w:val="00C12155"/>
    <w:rsid w:val="00C12907"/>
    <w:rsid w:val="00C144F1"/>
    <w:rsid w:val="00C14FB0"/>
    <w:rsid w:val="00C16476"/>
    <w:rsid w:val="00C17449"/>
    <w:rsid w:val="00C17D26"/>
    <w:rsid w:val="00C2027B"/>
    <w:rsid w:val="00C213C7"/>
    <w:rsid w:val="00C22861"/>
    <w:rsid w:val="00C25C98"/>
    <w:rsid w:val="00C25F86"/>
    <w:rsid w:val="00C27D17"/>
    <w:rsid w:val="00C300B5"/>
    <w:rsid w:val="00C31F83"/>
    <w:rsid w:val="00C3551E"/>
    <w:rsid w:val="00C3633D"/>
    <w:rsid w:val="00C37A1B"/>
    <w:rsid w:val="00C41768"/>
    <w:rsid w:val="00C41C27"/>
    <w:rsid w:val="00C41FD7"/>
    <w:rsid w:val="00C426B1"/>
    <w:rsid w:val="00C42E23"/>
    <w:rsid w:val="00C44305"/>
    <w:rsid w:val="00C472E7"/>
    <w:rsid w:val="00C47EA2"/>
    <w:rsid w:val="00C47EED"/>
    <w:rsid w:val="00C507A0"/>
    <w:rsid w:val="00C52E2F"/>
    <w:rsid w:val="00C53E57"/>
    <w:rsid w:val="00C5665C"/>
    <w:rsid w:val="00C5714A"/>
    <w:rsid w:val="00C573B6"/>
    <w:rsid w:val="00C5765A"/>
    <w:rsid w:val="00C60EE8"/>
    <w:rsid w:val="00C6369B"/>
    <w:rsid w:val="00C63E15"/>
    <w:rsid w:val="00C65354"/>
    <w:rsid w:val="00C676BC"/>
    <w:rsid w:val="00C67929"/>
    <w:rsid w:val="00C735D4"/>
    <w:rsid w:val="00C7418B"/>
    <w:rsid w:val="00C74605"/>
    <w:rsid w:val="00C7523F"/>
    <w:rsid w:val="00C76035"/>
    <w:rsid w:val="00C764DE"/>
    <w:rsid w:val="00C774DC"/>
    <w:rsid w:val="00C80F6A"/>
    <w:rsid w:val="00C812E5"/>
    <w:rsid w:val="00C81D40"/>
    <w:rsid w:val="00C82D10"/>
    <w:rsid w:val="00C83559"/>
    <w:rsid w:val="00C84255"/>
    <w:rsid w:val="00C856EB"/>
    <w:rsid w:val="00C87012"/>
    <w:rsid w:val="00C87FA4"/>
    <w:rsid w:val="00C90225"/>
    <w:rsid w:val="00C921D1"/>
    <w:rsid w:val="00C9246E"/>
    <w:rsid w:val="00C92FD8"/>
    <w:rsid w:val="00C9355E"/>
    <w:rsid w:val="00C954AF"/>
    <w:rsid w:val="00C9760A"/>
    <w:rsid w:val="00CA078B"/>
    <w:rsid w:val="00CA0AEC"/>
    <w:rsid w:val="00CA0C75"/>
    <w:rsid w:val="00CA20E8"/>
    <w:rsid w:val="00CA2432"/>
    <w:rsid w:val="00CA38E0"/>
    <w:rsid w:val="00CA4693"/>
    <w:rsid w:val="00CA5675"/>
    <w:rsid w:val="00CA5C9C"/>
    <w:rsid w:val="00CA5E9E"/>
    <w:rsid w:val="00CA64C7"/>
    <w:rsid w:val="00CA733F"/>
    <w:rsid w:val="00CB0466"/>
    <w:rsid w:val="00CB0AE9"/>
    <w:rsid w:val="00CB0ECE"/>
    <w:rsid w:val="00CB109D"/>
    <w:rsid w:val="00CB22BE"/>
    <w:rsid w:val="00CB2474"/>
    <w:rsid w:val="00CB33C9"/>
    <w:rsid w:val="00CB498C"/>
    <w:rsid w:val="00CB53E7"/>
    <w:rsid w:val="00CB59FC"/>
    <w:rsid w:val="00CB72FE"/>
    <w:rsid w:val="00CC0E77"/>
    <w:rsid w:val="00CC22DD"/>
    <w:rsid w:val="00CC26A0"/>
    <w:rsid w:val="00CC4159"/>
    <w:rsid w:val="00CC5B5B"/>
    <w:rsid w:val="00CC6CB8"/>
    <w:rsid w:val="00CC6F82"/>
    <w:rsid w:val="00CC7289"/>
    <w:rsid w:val="00CC7D34"/>
    <w:rsid w:val="00CD2ACD"/>
    <w:rsid w:val="00CD3338"/>
    <w:rsid w:val="00CD4227"/>
    <w:rsid w:val="00CD5388"/>
    <w:rsid w:val="00CD55B5"/>
    <w:rsid w:val="00CD66B1"/>
    <w:rsid w:val="00CD7E28"/>
    <w:rsid w:val="00CE2676"/>
    <w:rsid w:val="00CE40B0"/>
    <w:rsid w:val="00CE43E5"/>
    <w:rsid w:val="00CE6EA6"/>
    <w:rsid w:val="00CF0E7F"/>
    <w:rsid w:val="00CF17B1"/>
    <w:rsid w:val="00CF6520"/>
    <w:rsid w:val="00CF7760"/>
    <w:rsid w:val="00D00166"/>
    <w:rsid w:val="00D01498"/>
    <w:rsid w:val="00D01717"/>
    <w:rsid w:val="00D026D6"/>
    <w:rsid w:val="00D029B2"/>
    <w:rsid w:val="00D02FEC"/>
    <w:rsid w:val="00D03319"/>
    <w:rsid w:val="00D0409C"/>
    <w:rsid w:val="00D0559D"/>
    <w:rsid w:val="00D106C3"/>
    <w:rsid w:val="00D11787"/>
    <w:rsid w:val="00D12348"/>
    <w:rsid w:val="00D12CAC"/>
    <w:rsid w:val="00D13132"/>
    <w:rsid w:val="00D16B47"/>
    <w:rsid w:val="00D17250"/>
    <w:rsid w:val="00D20753"/>
    <w:rsid w:val="00D20B3C"/>
    <w:rsid w:val="00D20C91"/>
    <w:rsid w:val="00D20F80"/>
    <w:rsid w:val="00D21103"/>
    <w:rsid w:val="00D23E4A"/>
    <w:rsid w:val="00D2412F"/>
    <w:rsid w:val="00D2642D"/>
    <w:rsid w:val="00D270FD"/>
    <w:rsid w:val="00D27F95"/>
    <w:rsid w:val="00D307BE"/>
    <w:rsid w:val="00D30918"/>
    <w:rsid w:val="00D30B52"/>
    <w:rsid w:val="00D3190B"/>
    <w:rsid w:val="00D35BEB"/>
    <w:rsid w:val="00D3656F"/>
    <w:rsid w:val="00D37575"/>
    <w:rsid w:val="00D40998"/>
    <w:rsid w:val="00D417F1"/>
    <w:rsid w:val="00D421BB"/>
    <w:rsid w:val="00D433BE"/>
    <w:rsid w:val="00D43824"/>
    <w:rsid w:val="00D451DB"/>
    <w:rsid w:val="00D45302"/>
    <w:rsid w:val="00D45A95"/>
    <w:rsid w:val="00D45C3B"/>
    <w:rsid w:val="00D460F7"/>
    <w:rsid w:val="00D4699C"/>
    <w:rsid w:val="00D46D6E"/>
    <w:rsid w:val="00D47FE4"/>
    <w:rsid w:val="00D515B0"/>
    <w:rsid w:val="00D52CCC"/>
    <w:rsid w:val="00D536C6"/>
    <w:rsid w:val="00D53C60"/>
    <w:rsid w:val="00D53EC4"/>
    <w:rsid w:val="00D571F3"/>
    <w:rsid w:val="00D575D3"/>
    <w:rsid w:val="00D578A8"/>
    <w:rsid w:val="00D620F1"/>
    <w:rsid w:val="00D64324"/>
    <w:rsid w:val="00D66231"/>
    <w:rsid w:val="00D669ED"/>
    <w:rsid w:val="00D67662"/>
    <w:rsid w:val="00D67735"/>
    <w:rsid w:val="00D7154C"/>
    <w:rsid w:val="00D72252"/>
    <w:rsid w:val="00D7374A"/>
    <w:rsid w:val="00D738B8"/>
    <w:rsid w:val="00D744C0"/>
    <w:rsid w:val="00D746A3"/>
    <w:rsid w:val="00D747FE"/>
    <w:rsid w:val="00D749C5"/>
    <w:rsid w:val="00D74A2D"/>
    <w:rsid w:val="00D74BF6"/>
    <w:rsid w:val="00D76459"/>
    <w:rsid w:val="00D7799E"/>
    <w:rsid w:val="00D805FA"/>
    <w:rsid w:val="00D80AEB"/>
    <w:rsid w:val="00D82219"/>
    <w:rsid w:val="00D82640"/>
    <w:rsid w:val="00D84757"/>
    <w:rsid w:val="00D85C13"/>
    <w:rsid w:val="00D863C6"/>
    <w:rsid w:val="00D86851"/>
    <w:rsid w:val="00D8724F"/>
    <w:rsid w:val="00D87C74"/>
    <w:rsid w:val="00D9218D"/>
    <w:rsid w:val="00D92478"/>
    <w:rsid w:val="00D940F4"/>
    <w:rsid w:val="00D95034"/>
    <w:rsid w:val="00D95E30"/>
    <w:rsid w:val="00D96C91"/>
    <w:rsid w:val="00DA0A8B"/>
    <w:rsid w:val="00DA1401"/>
    <w:rsid w:val="00DA34E2"/>
    <w:rsid w:val="00DA50A7"/>
    <w:rsid w:val="00DA7A5D"/>
    <w:rsid w:val="00DB2383"/>
    <w:rsid w:val="00DB48D1"/>
    <w:rsid w:val="00DB614B"/>
    <w:rsid w:val="00DB68E4"/>
    <w:rsid w:val="00DB6D15"/>
    <w:rsid w:val="00DB71BD"/>
    <w:rsid w:val="00DC0583"/>
    <w:rsid w:val="00DC1B55"/>
    <w:rsid w:val="00DC3CC7"/>
    <w:rsid w:val="00DC3D5C"/>
    <w:rsid w:val="00DC491D"/>
    <w:rsid w:val="00DD1C7B"/>
    <w:rsid w:val="00DD2191"/>
    <w:rsid w:val="00DD21A4"/>
    <w:rsid w:val="00DD4764"/>
    <w:rsid w:val="00DD48A8"/>
    <w:rsid w:val="00DD5FB3"/>
    <w:rsid w:val="00DD5FC6"/>
    <w:rsid w:val="00DD6C9C"/>
    <w:rsid w:val="00DD7126"/>
    <w:rsid w:val="00DD7D29"/>
    <w:rsid w:val="00DE1BB8"/>
    <w:rsid w:val="00DE27B9"/>
    <w:rsid w:val="00DE6998"/>
    <w:rsid w:val="00DE6E61"/>
    <w:rsid w:val="00DE7B21"/>
    <w:rsid w:val="00DF1F4A"/>
    <w:rsid w:val="00DF2B4E"/>
    <w:rsid w:val="00DF2C60"/>
    <w:rsid w:val="00DF2D7A"/>
    <w:rsid w:val="00DF4493"/>
    <w:rsid w:val="00DF4497"/>
    <w:rsid w:val="00DF55EE"/>
    <w:rsid w:val="00E00B85"/>
    <w:rsid w:val="00E01DAB"/>
    <w:rsid w:val="00E0249B"/>
    <w:rsid w:val="00E02745"/>
    <w:rsid w:val="00E02ACD"/>
    <w:rsid w:val="00E05B71"/>
    <w:rsid w:val="00E0619A"/>
    <w:rsid w:val="00E06959"/>
    <w:rsid w:val="00E06B61"/>
    <w:rsid w:val="00E06F1E"/>
    <w:rsid w:val="00E0754B"/>
    <w:rsid w:val="00E10C2D"/>
    <w:rsid w:val="00E11BF1"/>
    <w:rsid w:val="00E11C1B"/>
    <w:rsid w:val="00E12321"/>
    <w:rsid w:val="00E12E98"/>
    <w:rsid w:val="00E13D80"/>
    <w:rsid w:val="00E14AD8"/>
    <w:rsid w:val="00E15A0C"/>
    <w:rsid w:val="00E160C3"/>
    <w:rsid w:val="00E17D0C"/>
    <w:rsid w:val="00E17ED6"/>
    <w:rsid w:val="00E207C1"/>
    <w:rsid w:val="00E22195"/>
    <w:rsid w:val="00E22C09"/>
    <w:rsid w:val="00E23684"/>
    <w:rsid w:val="00E238FE"/>
    <w:rsid w:val="00E25B8D"/>
    <w:rsid w:val="00E2613E"/>
    <w:rsid w:val="00E26A40"/>
    <w:rsid w:val="00E31876"/>
    <w:rsid w:val="00E34D4A"/>
    <w:rsid w:val="00E366AF"/>
    <w:rsid w:val="00E37DF9"/>
    <w:rsid w:val="00E4057D"/>
    <w:rsid w:val="00E42DB1"/>
    <w:rsid w:val="00E4327E"/>
    <w:rsid w:val="00E4352A"/>
    <w:rsid w:val="00E46B35"/>
    <w:rsid w:val="00E47C87"/>
    <w:rsid w:val="00E50782"/>
    <w:rsid w:val="00E50BA0"/>
    <w:rsid w:val="00E5132E"/>
    <w:rsid w:val="00E51DDF"/>
    <w:rsid w:val="00E522FC"/>
    <w:rsid w:val="00E544C5"/>
    <w:rsid w:val="00E54579"/>
    <w:rsid w:val="00E54DC6"/>
    <w:rsid w:val="00E55A1A"/>
    <w:rsid w:val="00E561A5"/>
    <w:rsid w:val="00E60531"/>
    <w:rsid w:val="00E60BEA"/>
    <w:rsid w:val="00E619DC"/>
    <w:rsid w:val="00E621CB"/>
    <w:rsid w:val="00E63467"/>
    <w:rsid w:val="00E63F76"/>
    <w:rsid w:val="00E649D6"/>
    <w:rsid w:val="00E64F97"/>
    <w:rsid w:val="00E6670D"/>
    <w:rsid w:val="00E66820"/>
    <w:rsid w:val="00E66CBB"/>
    <w:rsid w:val="00E66D65"/>
    <w:rsid w:val="00E6719B"/>
    <w:rsid w:val="00E736F0"/>
    <w:rsid w:val="00E746DC"/>
    <w:rsid w:val="00E75966"/>
    <w:rsid w:val="00E75CF9"/>
    <w:rsid w:val="00E75DE2"/>
    <w:rsid w:val="00E76245"/>
    <w:rsid w:val="00E81EC9"/>
    <w:rsid w:val="00E82053"/>
    <w:rsid w:val="00E82117"/>
    <w:rsid w:val="00E861EB"/>
    <w:rsid w:val="00E87ADC"/>
    <w:rsid w:val="00E90AF5"/>
    <w:rsid w:val="00E90D4D"/>
    <w:rsid w:val="00E935D1"/>
    <w:rsid w:val="00E97D66"/>
    <w:rsid w:val="00E97E41"/>
    <w:rsid w:val="00EA0029"/>
    <w:rsid w:val="00EA088E"/>
    <w:rsid w:val="00EA1160"/>
    <w:rsid w:val="00EA2CB8"/>
    <w:rsid w:val="00EA374D"/>
    <w:rsid w:val="00EA606A"/>
    <w:rsid w:val="00EA66D4"/>
    <w:rsid w:val="00EA70BB"/>
    <w:rsid w:val="00EA7111"/>
    <w:rsid w:val="00EA7577"/>
    <w:rsid w:val="00EB127C"/>
    <w:rsid w:val="00EB1A90"/>
    <w:rsid w:val="00EB4345"/>
    <w:rsid w:val="00EB5007"/>
    <w:rsid w:val="00EB58DC"/>
    <w:rsid w:val="00EB72AB"/>
    <w:rsid w:val="00EC06AA"/>
    <w:rsid w:val="00EC0BE8"/>
    <w:rsid w:val="00EC1D66"/>
    <w:rsid w:val="00EC200A"/>
    <w:rsid w:val="00EC3571"/>
    <w:rsid w:val="00EC50CD"/>
    <w:rsid w:val="00EC573C"/>
    <w:rsid w:val="00EC5BA3"/>
    <w:rsid w:val="00EC67D0"/>
    <w:rsid w:val="00EC6AC1"/>
    <w:rsid w:val="00EC7AA3"/>
    <w:rsid w:val="00ED0779"/>
    <w:rsid w:val="00ED2053"/>
    <w:rsid w:val="00ED35AB"/>
    <w:rsid w:val="00ED4538"/>
    <w:rsid w:val="00ED4EDC"/>
    <w:rsid w:val="00ED67CA"/>
    <w:rsid w:val="00ED6BED"/>
    <w:rsid w:val="00ED7BF8"/>
    <w:rsid w:val="00EE0242"/>
    <w:rsid w:val="00EE1238"/>
    <w:rsid w:val="00EE131F"/>
    <w:rsid w:val="00EE22A0"/>
    <w:rsid w:val="00EE2C3E"/>
    <w:rsid w:val="00EE2EB5"/>
    <w:rsid w:val="00EE3E9A"/>
    <w:rsid w:val="00EE6005"/>
    <w:rsid w:val="00EE6370"/>
    <w:rsid w:val="00EE7AA1"/>
    <w:rsid w:val="00EF580C"/>
    <w:rsid w:val="00EF709A"/>
    <w:rsid w:val="00EF79A0"/>
    <w:rsid w:val="00F00641"/>
    <w:rsid w:val="00F03560"/>
    <w:rsid w:val="00F039EF"/>
    <w:rsid w:val="00F03C3C"/>
    <w:rsid w:val="00F05444"/>
    <w:rsid w:val="00F06619"/>
    <w:rsid w:val="00F06F9F"/>
    <w:rsid w:val="00F07190"/>
    <w:rsid w:val="00F07728"/>
    <w:rsid w:val="00F11D34"/>
    <w:rsid w:val="00F14B78"/>
    <w:rsid w:val="00F1593B"/>
    <w:rsid w:val="00F16B9F"/>
    <w:rsid w:val="00F17436"/>
    <w:rsid w:val="00F22290"/>
    <w:rsid w:val="00F23889"/>
    <w:rsid w:val="00F26CD6"/>
    <w:rsid w:val="00F2710F"/>
    <w:rsid w:val="00F27274"/>
    <w:rsid w:val="00F306A0"/>
    <w:rsid w:val="00F322AD"/>
    <w:rsid w:val="00F33E6F"/>
    <w:rsid w:val="00F3411D"/>
    <w:rsid w:val="00F3525C"/>
    <w:rsid w:val="00F37AC3"/>
    <w:rsid w:val="00F40A73"/>
    <w:rsid w:val="00F412E3"/>
    <w:rsid w:val="00F41A3B"/>
    <w:rsid w:val="00F43781"/>
    <w:rsid w:val="00F44EE1"/>
    <w:rsid w:val="00F4517F"/>
    <w:rsid w:val="00F469CD"/>
    <w:rsid w:val="00F47493"/>
    <w:rsid w:val="00F50218"/>
    <w:rsid w:val="00F51C73"/>
    <w:rsid w:val="00F52533"/>
    <w:rsid w:val="00F529DA"/>
    <w:rsid w:val="00F548B0"/>
    <w:rsid w:val="00F54CE4"/>
    <w:rsid w:val="00F567CA"/>
    <w:rsid w:val="00F56DEC"/>
    <w:rsid w:val="00F6035C"/>
    <w:rsid w:val="00F608C9"/>
    <w:rsid w:val="00F61F98"/>
    <w:rsid w:val="00F62DE1"/>
    <w:rsid w:val="00F65D8A"/>
    <w:rsid w:val="00F65E88"/>
    <w:rsid w:val="00F70411"/>
    <w:rsid w:val="00F70A29"/>
    <w:rsid w:val="00F7192B"/>
    <w:rsid w:val="00F71AD9"/>
    <w:rsid w:val="00F71AF9"/>
    <w:rsid w:val="00F71B6C"/>
    <w:rsid w:val="00F729A8"/>
    <w:rsid w:val="00F74703"/>
    <w:rsid w:val="00F7582D"/>
    <w:rsid w:val="00F76E0E"/>
    <w:rsid w:val="00F776D0"/>
    <w:rsid w:val="00F81AC7"/>
    <w:rsid w:val="00F82278"/>
    <w:rsid w:val="00F83AE3"/>
    <w:rsid w:val="00F8410F"/>
    <w:rsid w:val="00F85620"/>
    <w:rsid w:val="00F9162F"/>
    <w:rsid w:val="00F92FC6"/>
    <w:rsid w:val="00F93391"/>
    <w:rsid w:val="00F93458"/>
    <w:rsid w:val="00F93C12"/>
    <w:rsid w:val="00F95E77"/>
    <w:rsid w:val="00F966A5"/>
    <w:rsid w:val="00F96C6C"/>
    <w:rsid w:val="00F97C16"/>
    <w:rsid w:val="00FA09F5"/>
    <w:rsid w:val="00FA0EE4"/>
    <w:rsid w:val="00FA25FE"/>
    <w:rsid w:val="00FA2FA1"/>
    <w:rsid w:val="00FA35D7"/>
    <w:rsid w:val="00FA3945"/>
    <w:rsid w:val="00FA42DA"/>
    <w:rsid w:val="00FA4BD1"/>
    <w:rsid w:val="00FA59FC"/>
    <w:rsid w:val="00FA7234"/>
    <w:rsid w:val="00FA78EB"/>
    <w:rsid w:val="00FB0C0D"/>
    <w:rsid w:val="00FB0D53"/>
    <w:rsid w:val="00FB18A6"/>
    <w:rsid w:val="00FB18CA"/>
    <w:rsid w:val="00FB2DF2"/>
    <w:rsid w:val="00FB379B"/>
    <w:rsid w:val="00FB422C"/>
    <w:rsid w:val="00FB44EF"/>
    <w:rsid w:val="00FB46B4"/>
    <w:rsid w:val="00FB5379"/>
    <w:rsid w:val="00FB5EDE"/>
    <w:rsid w:val="00FB6BBC"/>
    <w:rsid w:val="00FC0900"/>
    <w:rsid w:val="00FC0C10"/>
    <w:rsid w:val="00FC21B1"/>
    <w:rsid w:val="00FC53DE"/>
    <w:rsid w:val="00FC7C06"/>
    <w:rsid w:val="00FD1B6F"/>
    <w:rsid w:val="00FD22B4"/>
    <w:rsid w:val="00FD2B13"/>
    <w:rsid w:val="00FD3ADE"/>
    <w:rsid w:val="00FD6229"/>
    <w:rsid w:val="00FD67D2"/>
    <w:rsid w:val="00FD6B39"/>
    <w:rsid w:val="00FD7AEC"/>
    <w:rsid w:val="00FE0AC1"/>
    <w:rsid w:val="00FE0AFF"/>
    <w:rsid w:val="00FE12C1"/>
    <w:rsid w:val="00FE2DD1"/>
    <w:rsid w:val="00FE4723"/>
    <w:rsid w:val="00FE5AFC"/>
    <w:rsid w:val="00FE6938"/>
    <w:rsid w:val="00FE72C3"/>
    <w:rsid w:val="00FF261C"/>
    <w:rsid w:val="00FF46EE"/>
    <w:rsid w:val="00FF4927"/>
    <w:rsid w:val="00FF5B98"/>
    <w:rsid w:val="00FF6A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DEDD35"/>
  <w15:chartTrackingRefBased/>
  <w15:docId w15:val="{AC403D14-03B4-4E1C-BE5F-F32D3B09AA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CBB"/>
  </w:style>
  <w:style w:type="paragraph" w:styleId="Heading1">
    <w:name w:val="heading 1"/>
    <w:basedOn w:val="Normal"/>
    <w:next w:val="Normal"/>
    <w:link w:val="Heading1Char"/>
    <w:uiPriority w:val="9"/>
    <w:qFormat/>
    <w:rsid w:val="003B50A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090B48"/>
    <w:pPr>
      <w:keepNext/>
      <w:spacing w:before="240" w:after="60" w:line="240" w:lineRule="auto"/>
      <w:outlineLvl w:val="1"/>
    </w:pPr>
    <w:rPr>
      <w:rFonts w:ascii="Calibri Light" w:eastAsia="Times New Roman" w:hAnsi="Calibri Light" w:cs="Times New Roman"/>
      <w:b/>
      <w:bCs/>
      <w:i/>
      <w:iCs/>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1CD2"/>
    <w:pPr>
      <w:ind w:left="720"/>
      <w:contextualSpacing/>
    </w:pPr>
  </w:style>
  <w:style w:type="paragraph" w:styleId="NormalWeb">
    <w:name w:val="Normal (Web)"/>
    <w:basedOn w:val="Normal"/>
    <w:uiPriority w:val="99"/>
    <w:rsid w:val="00147EF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uiPriority w:val="99"/>
    <w:unhideWhenUsed/>
    <w:rsid w:val="00155319"/>
    <w:rPr>
      <w:color w:val="0000FF"/>
      <w:u w:val="single"/>
    </w:rPr>
  </w:style>
  <w:style w:type="character" w:customStyle="1" w:styleId="ignoredpatterns">
    <w:name w:val="ignoredpatterns"/>
    <w:basedOn w:val="DefaultParagraphFont"/>
    <w:rsid w:val="002E17B0"/>
  </w:style>
  <w:style w:type="character" w:customStyle="1" w:styleId="words">
    <w:name w:val="words"/>
    <w:basedOn w:val="DefaultParagraphFont"/>
    <w:rsid w:val="002E17B0"/>
  </w:style>
  <w:style w:type="character" w:customStyle="1" w:styleId="passivevoice">
    <w:name w:val="passivevoice"/>
    <w:basedOn w:val="DefaultParagraphFont"/>
    <w:rsid w:val="006D4608"/>
  </w:style>
  <w:style w:type="character" w:customStyle="1" w:styleId="ignoredwords">
    <w:name w:val="ignoredwords"/>
    <w:basedOn w:val="DefaultParagraphFont"/>
    <w:rsid w:val="00000727"/>
  </w:style>
  <w:style w:type="paragraph" w:styleId="Header">
    <w:name w:val="header"/>
    <w:basedOn w:val="Normal"/>
    <w:link w:val="HeaderChar"/>
    <w:unhideWhenUsed/>
    <w:rsid w:val="0040789F"/>
    <w:pPr>
      <w:tabs>
        <w:tab w:val="center" w:pos="4680"/>
        <w:tab w:val="right" w:pos="9360"/>
      </w:tabs>
      <w:spacing w:after="0" w:line="240" w:lineRule="auto"/>
    </w:pPr>
  </w:style>
  <w:style w:type="character" w:customStyle="1" w:styleId="HeaderChar">
    <w:name w:val="Header Char"/>
    <w:basedOn w:val="DefaultParagraphFont"/>
    <w:link w:val="Header"/>
    <w:rsid w:val="0040789F"/>
  </w:style>
  <w:style w:type="paragraph" w:styleId="Footer">
    <w:name w:val="footer"/>
    <w:basedOn w:val="Normal"/>
    <w:link w:val="FooterChar"/>
    <w:uiPriority w:val="99"/>
    <w:unhideWhenUsed/>
    <w:rsid w:val="004078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789F"/>
  </w:style>
  <w:style w:type="paragraph" w:styleId="NoSpacing">
    <w:name w:val="No Spacing"/>
    <w:uiPriority w:val="1"/>
    <w:qFormat/>
    <w:rsid w:val="009910C2"/>
    <w:pPr>
      <w:spacing w:after="0" w:line="240" w:lineRule="auto"/>
    </w:pPr>
    <w:rPr>
      <w:rFonts w:eastAsiaTheme="minorEastAsia"/>
    </w:rPr>
  </w:style>
  <w:style w:type="paragraph" w:customStyle="1" w:styleId="Default">
    <w:name w:val="Default"/>
    <w:rsid w:val="0062165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3268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68BF"/>
    <w:rPr>
      <w:rFonts w:ascii="Segoe UI" w:hAnsi="Segoe UI" w:cs="Segoe UI"/>
      <w:sz w:val="18"/>
      <w:szCs w:val="18"/>
    </w:rPr>
  </w:style>
  <w:style w:type="character" w:styleId="CommentReference">
    <w:name w:val="annotation reference"/>
    <w:basedOn w:val="DefaultParagraphFont"/>
    <w:uiPriority w:val="99"/>
    <w:semiHidden/>
    <w:unhideWhenUsed/>
    <w:rsid w:val="00FE0AFF"/>
    <w:rPr>
      <w:sz w:val="16"/>
      <w:szCs w:val="16"/>
    </w:rPr>
  </w:style>
  <w:style w:type="paragraph" w:styleId="CommentText">
    <w:name w:val="annotation text"/>
    <w:basedOn w:val="Normal"/>
    <w:link w:val="CommentTextChar"/>
    <w:uiPriority w:val="99"/>
    <w:semiHidden/>
    <w:unhideWhenUsed/>
    <w:rsid w:val="00FE0AFF"/>
    <w:pPr>
      <w:spacing w:line="240" w:lineRule="auto"/>
    </w:pPr>
    <w:rPr>
      <w:sz w:val="20"/>
      <w:szCs w:val="20"/>
    </w:rPr>
  </w:style>
  <w:style w:type="character" w:customStyle="1" w:styleId="CommentTextChar">
    <w:name w:val="Comment Text Char"/>
    <w:basedOn w:val="DefaultParagraphFont"/>
    <w:link w:val="CommentText"/>
    <w:uiPriority w:val="99"/>
    <w:semiHidden/>
    <w:rsid w:val="00FE0AFF"/>
    <w:rPr>
      <w:sz w:val="20"/>
      <w:szCs w:val="20"/>
    </w:rPr>
  </w:style>
  <w:style w:type="paragraph" w:styleId="CommentSubject">
    <w:name w:val="annotation subject"/>
    <w:basedOn w:val="CommentText"/>
    <w:next w:val="CommentText"/>
    <w:link w:val="CommentSubjectChar"/>
    <w:uiPriority w:val="99"/>
    <w:semiHidden/>
    <w:unhideWhenUsed/>
    <w:rsid w:val="00FE0AFF"/>
    <w:rPr>
      <w:b/>
      <w:bCs/>
    </w:rPr>
  </w:style>
  <w:style w:type="character" w:customStyle="1" w:styleId="CommentSubjectChar">
    <w:name w:val="Comment Subject Char"/>
    <w:basedOn w:val="CommentTextChar"/>
    <w:link w:val="CommentSubject"/>
    <w:uiPriority w:val="99"/>
    <w:semiHidden/>
    <w:rsid w:val="00FE0AFF"/>
    <w:rPr>
      <w:b/>
      <w:bCs/>
      <w:sz w:val="20"/>
      <w:szCs w:val="20"/>
    </w:rPr>
  </w:style>
  <w:style w:type="character" w:customStyle="1" w:styleId="Heading2Char">
    <w:name w:val="Heading 2 Char"/>
    <w:basedOn w:val="DefaultParagraphFont"/>
    <w:link w:val="Heading2"/>
    <w:rsid w:val="00090B48"/>
    <w:rPr>
      <w:rFonts w:ascii="Calibri Light" w:eastAsia="Times New Roman" w:hAnsi="Calibri Light" w:cs="Times New Roman"/>
      <w:b/>
      <w:bCs/>
      <w:i/>
      <w:iCs/>
      <w:sz w:val="28"/>
      <w:szCs w:val="28"/>
      <w:lang w:val="en-GB"/>
    </w:rPr>
  </w:style>
  <w:style w:type="character" w:styleId="PageNumber">
    <w:name w:val="page number"/>
    <w:basedOn w:val="DefaultParagraphFont"/>
    <w:uiPriority w:val="99"/>
    <w:semiHidden/>
    <w:unhideWhenUsed/>
    <w:rsid w:val="009F4684"/>
  </w:style>
  <w:style w:type="paragraph" w:customStyle="1" w:styleId="references">
    <w:name w:val="references"/>
    <w:uiPriority w:val="99"/>
    <w:rsid w:val="00932BFD"/>
    <w:pPr>
      <w:spacing w:after="50" w:line="180" w:lineRule="exact"/>
      <w:jc w:val="both"/>
    </w:pPr>
    <w:rPr>
      <w:rFonts w:ascii="Times New Roman" w:eastAsia="Times New Roman" w:hAnsi="Times New Roman" w:cs="Times New Roman"/>
      <w:noProof/>
      <w:sz w:val="16"/>
      <w:szCs w:val="16"/>
    </w:rPr>
  </w:style>
  <w:style w:type="character" w:customStyle="1" w:styleId="y0nh2b">
    <w:name w:val="y0nh2b"/>
    <w:basedOn w:val="DefaultParagraphFont"/>
    <w:rsid w:val="0035436C"/>
  </w:style>
  <w:style w:type="table" w:styleId="PlainTable2">
    <w:name w:val="Plain Table 2"/>
    <w:basedOn w:val="TableNormal"/>
    <w:uiPriority w:val="42"/>
    <w:rsid w:val="003B50A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1Char">
    <w:name w:val="Heading 1 Char"/>
    <w:basedOn w:val="DefaultParagraphFont"/>
    <w:link w:val="Heading1"/>
    <w:uiPriority w:val="9"/>
    <w:rsid w:val="003B50AC"/>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FD22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FD22B4"/>
    <w:pPr>
      <w:spacing w:after="0" w:line="240" w:lineRule="auto"/>
    </w:pPr>
    <w:rPr>
      <w:sz w:val="24"/>
      <w:szCs w:val="24"/>
      <w:lang w:val="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C25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86329">
      <w:bodyDiv w:val="1"/>
      <w:marLeft w:val="0"/>
      <w:marRight w:val="0"/>
      <w:marTop w:val="0"/>
      <w:marBottom w:val="0"/>
      <w:divBdr>
        <w:top w:val="none" w:sz="0" w:space="0" w:color="auto"/>
        <w:left w:val="none" w:sz="0" w:space="0" w:color="auto"/>
        <w:bottom w:val="none" w:sz="0" w:space="0" w:color="auto"/>
        <w:right w:val="none" w:sz="0" w:space="0" w:color="auto"/>
      </w:divBdr>
    </w:div>
    <w:div w:id="84039116">
      <w:bodyDiv w:val="1"/>
      <w:marLeft w:val="0"/>
      <w:marRight w:val="0"/>
      <w:marTop w:val="0"/>
      <w:marBottom w:val="0"/>
      <w:divBdr>
        <w:top w:val="none" w:sz="0" w:space="0" w:color="auto"/>
        <w:left w:val="none" w:sz="0" w:space="0" w:color="auto"/>
        <w:bottom w:val="none" w:sz="0" w:space="0" w:color="auto"/>
        <w:right w:val="none" w:sz="0" w:space="0" w:color="auto"/>
      </w:divBdr>
    </w:div>
    <w:div w:id="155457654">
      <w:bodyDiv w:val="1"/>
      <w:marLeft w:val="0"/>
      <w:marRight w:val="0"/>
      <w:marTop w:val="0"/>
      <w:marBottom w:val="0"/>
      <w:divBdr>
        <w:top w:val="none" w:sz="0" w:space="0" w:color="auto"/>
        <w:left w:val="none" w:sz="0" w:space="0" w:color="auto"/>
        <w:bottom w:val="none" w:sz="0" w:space="0" w:color="auto"/>
        <w:right w:val="none" w:sz="0" w:space="0" w:color="auto"/>
      </w:divBdr>
    </w:div>
    <w:div w:id="179128274">
      <w:bodyDiv w:val="1"/>
      <w:marLeft w:val="0"/>
      <w:marRight w:val="0"/>
      <w:marTop w:val="0"/>
      <w:marBottom w:val="0"/>
      <w:divBdr>
        <w:top w:val="none" w:sz="0" w:space="0" w:color="auto"/>
        <w:left w:val="none" w:sz="0" w:space="0" w:color="auto"/>
        <w:bottom w:val="none" w:sz="0" w:space="0" w:color="auto"/>
        <w:right w:val="none" w:sz="0" w:space="0" w:color="auto"/>
      </w:divBdr>
    </w:div>
    <w:div w:id="196703037">
      <w:bodyDiv w:val="1"/>
      <w:marLeft w:val="0"/>
      <w:marRight w:val="0"/>
      <w:marTop w:val="0"/>
      <w:marBottom w:val="0"/>
      <w:divBdr>
        <w:top w:val="none" w:sz="0" w:space="0" w:color="auto"/>
        <w:left w:val="none" w:sz="0" w:space="0" w:color="auto"/>
        <w:bottom w:val="none" w:sz="0" w:space="0" w:color="auto"/>
        <w:right w:val="none" w:sz="0" w:space="0" w:color="auto"/>
      </w:divBdr>
    </w:div>
    <w:div w:id="217862401">
      <w:bodyDiv w:val="1"/>
      <w:marLeft w:val="0"/>
      <w:marRight w:val="0"/>
      <w:marTop w:val="0"/>
      <w:marBottom w:val="0"/>
      <w:divBdr>
        <w:top w:val="none" w:sz="0" w:space="0" w:color="auto"/>
        <w:left w:val="none" w:sz="0" w:space="0" w:color="auto"/>
        <w:bottom w:val="none" w:sz="0" w:space="0" w:color="auto"/>
        <w:right w:val="none" w:sz="0" w:space="0" w:color="auto"/>
      </w:divBdr>
      <w:divsChild>
        <w:div w:id="1896354441">
          <w:marLeft w:val="446"/>
          <w:marRight w:val="0"/>
          <w:marTop w:val="134"/>
          <w:marBottom w:val="120"/>
          <w:divBdr>
            <w:top w:val="none" w:sz="0" w:space="0" w:color="auto"/>
            <w:left w:val="none" w:sz="0" w:space="0" w:color="auto"/>
            <w:bottom w:val="none" w:sz="0" w:space="0" w:color="auto"/>
            <w:right w:val="none" w:sz="0" w:space="0" w:color="auto"/>
          </w:divBdr>
        </w:div>
      </w:divsChild>
    </w:div>
    <w:div w:id="251160902">
      <w:bodyDiv w:val="1"/>
      <w:marLeft w:val="0"/>
      <w:marRight w:val="0"/>
      <w:marTop w:val="0"/>
      <w:marBottom w:val="0"/>
      <w:divBdr>
        <w:top w:val="none" w:sz="0" w:space="0" w:color="auto"/>
        <w:left w:val="none" w:sz="0" w:space="0" w:color="auto"/>
        <w:bottom w:val="none" w:sz="0" w:space="0" w:color="auto"/>
        <w:right w:val="none" w:sz="0" w:space="0" w:color="auto"/>
      </w:divBdr>
    </w:div>
    <w:div w:id="349064080">
      <w:bodyDiv w:val="1"/>
      <w:marLeft w:val="0"/>
      <w:marRight w:val="0"/>
      <w:marTop w:val="0"/>
      <w:marBottom w:val="0"/>
      <w:divBdr>
        <w:top w:val="none" w:sz="0" w:space="0" w:color="auto"/>
        <w:left w:val="none" w:sz="0" w:space="0" w:color="auto"/>
        <w:bottom w:val="none" w:sz="0" w:space="0" w:color="auto"/>
        <w:right w:val="none" w:sz="0" w:space="0" w:color="auto"/>
      </w:divBdr>
    </w:div>
    <w:div w:id="365178828">
      <w:bodyDiv w:val="1"/>
      <w:marLeft w:val="0"/>
      <w:marRight w:val="0"/>
      <w:marTop w:val="0"/>
      <w:marBottom w:val="0"/>
      <w:divBdr>
        <w:top w:val="none" w:sz="0" w:space="0" w:color="auto"/>
        <w:left w:val="none" w:sz="0" w:space="0" w:color="auto"/>
        <w:bottom w:val="none" w:sz="0" w:space="0" w:color="auto"/>
        <w:right w:val="none" w:sz="0" w:space="0" w:color="auto"/>
      </w:divBdr>
    </w:div>
    <w:div w:id="392237825">
      <w:bodyDiv w:val="1"/>
      <w:marLeft w:val="0"/>
      <w:marRight w:val="0"/>
      <w:marTop w:val="0"/>
      <w:marBottom w:val="0"/>
      <w:divBdr>
        <w:top w:val="none" w:sz="0" w:space="0" w:color="auto"/>
        <w:left w:val="none" w:sz="0" w:space="0" w:color="auto"/>
        <w:bottom w:val="none" w:sz="0" w:space="0" w:color="auto"/>
        <w:right w:val="none" w:sz="0" w:space="0" w:color="auto"/>
      </w:divBdr>
    </w:div>
    <w:div w:id="436028198">
      <w:bodyDiv w:val="1"/>
      <w:marLeft w:val="0"/>
      <w:marRight w:val="0"/>
      <w:marTop w:val="0"/>
      <w:marBottom w:val="0"/>
      <w:divBdr>
        <w:top w:val="none" w:sz="0" w:space="0" w:color="auto"/>
        <w:left w:val="none" w:sz="0" w:space="0" w:color="auto"/>
        <w:bottom w:val="none" w:sz="0" w:space="0" w:color="auto"/>
        <w:right w:val="none" w:sz="0" w:space="0" w:color="auto"/>
      </w:divBdr>
    </w:div>
    <w:div w:id="455490431">
      <w:bodyDiv w:val="1"/>
      <w:marLeft w:val="0"/>
      <w:marRight w:val="0"/>
      <w:marTop w:val="0"/>
      <w:marBottom w:val="0"/>
      <w:divBdr>
        <w:top w:val="none" w:sz="0" w:space="0" w:color="auto"/>
        <w:left w:val="none" w:sz="0" w:space="0" w:color="auto"/>
        <w:bottom w:val="none" w:sz="0" w:space="0" w:color="auto"/>
        <w:right w:val="none" w:sz="0" w:space="0" w:color="auto"/>
      </w:divBdr>
    </w:div>
    <w:div w:id="461581827">
      <w:bodyDiv w:val="1"/>
      <w:marLeft w:val="0"/>
      <w:marRight w:val="0"/>
      <w:marTop w:val="0"/>
      <w:marBottom w:val="0"/>
      <w:divBdr>
        <w:top w:val="none" w:sz="0" w:space="0" w:color="auto"/>
        <w:left w:val="none" w:sz="0" w:space="0" w:color="auto"/>
        <w:bottom w:val="none" w:sz="0" w:space="0" w:color="auto"/>
        <w:right w:val="none" w:sz="0" w:space="0" w:color="auto"/>
      </w:divBdr>
    </w:div>
    <w:div w:id="667487837">
      <w:bodyDiv w:val="1"/>
      <w:marLeft w:val="0"/>
      <w:marRight w:val="0"/>
      <w:marTop w:val="0"/>
      <w:marBottom w:val="0"/>
      <w:divBdr>
        <w:top w:val="none" w:sz="0" w:space="0" w:color="auto"/>
        <w:left w:val="none" w:sz="0" w:space="0" w:color="auto"/>
        <w:bottom w:val="none" w:sz="0" w:space="0" w:color="auto"/>
        <w:right w:val="none" w:sz="0" w:space="0" w:color="auto"/>
      </w:divBdr>
    </w:div>
    <w:div w:id="669719586">
      <w:bodyDiv w:val="1"/>
      <w:marLeft w:val="0"/>
      <w:marRight w:val="0"/>
      <w:marTop w:val="0"/>
      <w:marBottom w:val="0"/>
      <w:divBdr>
        <w:top w:val="none" w:sz="0" w:space="0" w:color="auto"/>
        <w:left w:val="none" w:sz="0" w:space="0" w:color="auto"/>
        <w:bottom w:val="none" w:sz="0" w:space="0" w:color="auto"/>
        <w:right w:val="none" w:sz="0" w:space="0" w:color="auto"/>
      </w:divBdr>
    </w:div>
    <w:div w:id="773405415">
      <w:bodyDiv w:val="1"/>
      <w:marLeft w:val="0"/>
      <w:marRight w:val="0"/>
      <w:marTop w:val="0"/>
      <w:marBottom w:val="0"/>
      <w:divBdr>
        <w:top w:val="none" w:sz="0" w:space="0" w:color="auto"/>
        <w:left w:val="none" w:sz="0" w:space="0" w:color="auto"/>
        <w:bottom w:val="none" w:sz="0" w:space="0" w:color="auto"/>
        <w:right w:val="none" w:sz="0" w:space="0" w:color="auto"/>
      </w:divBdr>
    </w:div>
    <w:div w:id="821771382">
      <w:bodyDiv w:val="1"/>
      <w:marLeft w:val="0"/>
      <w:marRight w:val="0"/>
      <w:marTop w:val="0"/>
      <w:marBottom w:val="0"/>
      <w:divBdr>
        <w:top w:val="none" w:sz="0" w:space="0" w:color="auto"/>
        <w:left w:val="none" w:sz="0" w:space="0" w:color="auto"/>
        <w:bottom w:val="none" w:sz="0" w:space="0" w:color="auto"/>
        <w:right w:val="none" w:sz="0" w:space="0" w:color="auto"/>
      </w:divBdr>
    </w:div>
    <w:div w:id="841966084">
      <w:bodyDiv w:val="1"/>
      <w:marLeft w:val="0"/>
      <w:marRight w:val="0"/>
      <w:marTop w:val="0"/>
      <w:marBottom w:val="0"/>
      <w:divBdr>
        <w:top w:val="none" w:sz="0" w:space="0" w:color="auto"/>
        <w:left w:val="none" w:sz="0" w:space="0" w:color="auto"/>
        <w:bottom w:val="none" w:sz="0" w:space="0" w:color="auto"/>
        <w:right w:val="none" w:sz="0" w:space="0" w:color="auto"/>
      </w:divBdr>
    </w:div>
    <w:div w:id="854659342">
      <w:bodyDiv w:val="1"/>
      <w:marLeft w:val="0"/>
      <w:marRight w:val="0"/>
      <w:marTop w:val="0"/>
      <w:marBottom w:val="0"/>
      <w:divBdr>
        <w:top w:val="none" w:sz="0" w:space="0" w:color="auto"/>
        <w:left w:val="none" w:sz="0" w:space="0" w:color="auto"/>
        <w:bottom w:val="none" w:sz="0" w:space="0" w:color="auto"/>
        <w:right w:val="none" w:sz="0" w:space="0" w:color="auto"/>
      </w:divBdr>
    </w:div>
    <w:div w:id="857693104">
      <w:bodyDiv w:val="1"/>
      <w:marLeft w:val="0"/>
      <w:marRight w:val="0"/>
      <w:marTop w:val="0"/>
      <w:marBottom w:val="0"/>
      <w:divBdr>
        <w:top w:val="none" w:sz="0" w:space="0" w:color="auto"/>
        <w:left w:val="none" w:sz="0" w:space="0" w:color="auto"/>
        <w:bottom w:val="none" w:sz="0" w:space="0" w:color="auto"/>
        <w:right w:val="none" w:sz="0" w:space="0" w:color="auto"/>
      </w:divBdr>
    </w:div>
    <w:div w:id="901331347">
      <w:bodyDiv w:val="1"/>
      <w:marLeft w:val="0"/>
      <w:marRight w:val="0"/>
      <w:marTop w:val="0"/>
      <w:marBottom w:val="0"/>
      <w:divBdr>
        <w:top w:val="none" w:sz="0" w:space="0" w:color="auto"/>
        <w:left w:val="none" w:sz="0" w:space="0" w:color="auto"/>
        <w:bottom w:val="none" w:sz="0" w:space="0" w:color="auto"/>
        <w:right w:val="none" w:sz="0" w:space="0" w:color="auto"/>
      </w:divBdr>
    </w:div>
    <w:div w:id="966080656">
      <w:bodyDiv w:val="1"/>
      <w:marLeft w:val="0"/>
      <w:marRight w:val="0"/>
      <w:marTop w:val="0"/>
      <w:marBottom w:val="0"/>
      <w:divBdr>
        <w:top w:val="none" w:sz="0" w:space="0" w:color="auto"/>
        <w:left w:val="none" w:sz="0" w:space="0" w:color="auto"/>
        <w:bottom w:val="none" w:sz="0" w:space="0" w:color="auto"/>
        <w:right w:val="none" w:sz="0" w:space="0" w:color="auto"/>
      </w:divBdr>
    </w:div>
    <w:div w:id="986591579">
      <w:bodyDiv w:val="1"/>
      <w:marLeft w:val="0"/>
      <w:marRight w:val="0"/>
      <w:marTop w:val="0"/>
      <w:marBottom w:val="0"/>
      <w:divBdr>
        <w:top w:val="none" w:sz="0" w:space="0" w:color="auto"/>
        <w:left w:val="none" w:sz="0" w:space="0" w:color="auto"/>
        <w:bottom w:val="none" w:sz="0" w:space="0" w:color="auto"/>
        <w:right w:val="none" w:sz="0" w:space="0" w:color="auto"/>
      </w:divBdr>
    </w:div>
    <w:div w:id="1084230615">
      <w:bodyDiv w:val="1"/>
      <w:marLeft w:val="0"/>
      <w:marRight w:val="0"/>
      <w:marTop w:val="0"/>
      <w:marBottom w:val="0"/>
      <w:divBdr>
        <w:top w:val="none" w:sz="0" w:space="0" w:color="auto"/>
        <w:left w:val="none" w:sz="0" w:space="0" w:color="auto"/>
        <w:bottom w:val="none" w:sz="0" w:space="0" w:color="auto"/>
        <w:right w:val="none" w:sz="0" w:space="0" w:color="auto"/>
      </w:divBdr>
    </w:div>
    <w:div w:id="1133248895">
      <w:bodyDiv w:val="1"/>
      <w:marLeft w:val="0"/>
      <w:marRight w:val="0"/>
      <w:marTop w:val="0"/>
      <w:marBottom w:val="0"/>
      <w:divBdr>
        <w:top w:val="none" w:sz="0" w:space="0" w:color="auto"/>
        <w:left w:val="none" w:sz="0" w:space="0" w:color="auto"/>
        <w:bottom w:val="none" w:sz="0" w:space="0" w:color="auto"/>
        <w:right w:val="none" w:sz="0" w:space="0" w:color="auto"/>
      </w:divBdr>
    </w:div>
    <w:div w:id="1135417064">
      <w:bodyDiv w:val="1"/>
      <w:marLeft w:val="0"/>
      <w:marRight w:val="0"/>
      <w:marTop w:val="0"/>
      <w:marBottom w:val="0"/>
      <w:divBdr>
        <w:top w:val="none" w:sz="0" w:space="0" w:color="auto"/>
        <w:left w:val="none" w:sz="0" w:space="0" w:color="auto"/>
        <w:bottom w:val="none" w:sz="0" w:space="0" w:color="auto"/>
        <w:right w:val="none" w:sz="0" w:space="0" w:color="auto"/>
      </w:divBdr>
    </w:div>
    <w:div w:id="1204976182">
      <w:bodyDiv w:val="1"/>
      <w:marLeft w:val="0"/>
      <w:marRight w:val="0"/>
      <w:marTop w:val="0"/>
      <w:marBottom w:val="0"/>
      <w:divBdr>
        <w:top w:val="none" w:sz="0" w:space="0" w:color="auto"/>
        <w:left w:val="none" w:sz="0" w:space="0" w:color="auto"/>
        <w:bottom w:val="none" w:sz="0" w:space="0" w:color="auto"/>
        <w:right w:val="none" w:sz="0" w:space="0" w:color="auto"/>
      </w:divBdr>
    </w:div>
    <w:div w:id="1221937699">
      <w:bodyDiv w:val="1"/>
      <w:marLeft w:val="0"/>
      <w:marRight w:val="0"/>
      <w:marTop w:val="0"/>
      <w:marBottom w:val="0"/>
      <w:divBdr>
        <w:top w:val="none" w:sz="0" w:space="0" w:color="auto"/>
        <w:left w:val="none" w:sz="0" w:space="0" w:color="auto"/>
        <w:bottom w:val="none" w:sz="0" w:space="0" w:color="auto"/>
        <w:right w:val="none" w:sz="0" w:space="0" w:color="auto"/>
      </w:divBdr>
    </w:div>
    <w:div w:id="1242180183">
      <w:bodyDiv w:val="1"/>
      <w:marLeft w:val="0"/>
      <w:marRight w:val="0"/>
      <w:marTop w:val="0"/>
      <w:marBottom w:val="0"/>
      <w:divBdr>
        <w:top w:val="none" w:sz="0" w:space="0" w:color="auto"/>
        <w:left w:val="none" w:sz="0" w:space="0" w:color="auto"/>
        <w:bottom w:val="none" w:sz="0" w:space="0" w:color="auto"/>
        <w:right w:val="none" w:sz="0" w:space="0" w:color="auto"/>
      </w:divBdr>
    </w:div>
    <w:div w:id="1419987220">
      <w:bodyDiv w:val="1"/>
      <w:marLeft w:val="0"/>
      <w:marRight w:val="0"/>
      <w:marTop w:val="0"/>
      <w:marBottom w:val="0"/>
      <w:divBdr>
        <w:top w:val="none" w:sz="0" w:space="0" w:color="auto"/>
        <w:left w:val="none" w:sz="0" w:space="0" w:color="auto"/>
        <w:bottom w:val="none" w:sz="0" w:space="0" w:color="auto"/>
        <w:right w:val="none" w:sz="0" w:space="0" w:color="auto"/>
      </w:divBdr>
    </w:div>
    <w:div w:id="1462192915">
      <w:bodyDiv w:val="1"/>
      <w:marLeft w:val="0"/>
      <w:marRight w:val="0"/>
      <w:marTop w:val="0"/>
      <w:marBottom w:val="0"/>
      <w:divBdr>
        <w:top w:val="none" w:sz="0" w:space="0" w:color="auto"/>
        <w:left w:val="none" w:sz="0" w:space="0" w:color="auto"/>
        <w:bottom w:val="none" w:sz="0" w:space="0" w:color="auto"/>
        <w:right w:val="none" w:sz="0" w:space="0" w:color="auto"/>
      </w:divBdr>
    </w:div>
    <w:div w:id="1514107166">
      <w:bodyDiv w:val="1"/>
      <w:marLeft w:val="0"/>
      <w:marRight w:val="0"/>
      <w:marTop w:val="0"/>
      <w:marBottom w:val="0"/>
      <w:divBdr>
        <w:top w:val="none" w:sz="0" w:space="0" w:color="auto"/>
        <w:left w:val="none" w:sz="0" w:space="0" w:color="auto"/>
        <w:bottom w:val="none" w:sz="0" w:space="0" w:color="auto"/>
        <w:right w:val="none" w:sz="0" w:space="0" w:color="auto"/>
      </w:divBdr>
    </w:div>
    <w:div w:id="1563640915">
      <w:bodyDiv w:val="1"/>
      <w:marLeft w:val="0"/>
      <w:marRight w:val="0"/>
      <w:marTop w:val="0"/>
      <w:marBottom w:val="0"/>
      <w:divBdr>
        <w:top w:val="none" w:sz="0" w:space="0" w:color="auto"/>
        <w:left w:val="none" w:sz="0" w:space="0" w:color="auto"/>
        <w:bottom w:val="none" w:sz="0" w:space="0" w:color="auto"/>
        <w:right w:val="none" w:sz="0" w:space="0" w:color="auto"/>
      </w:divBdr>
    </w:div>
    <w:div w:id="1568567149">
      <w:bodyDiv w:val="1"/>
      <w:marLeft w:val="0"/>
      <w:marRight w:val="0"/>
      <w:marTop w:val="0"/>
      <w:marBottom w:val="0"/>
      <w:divBdr>
        <w:top w:val="none" w:sz="0" w:space="0" w:color="auto"/>
        <w:left w:val="none" w:sz="0" w:space="0" w:color="auto"/>
        <w:bottom w:val="none" w:sz="0" w:space="0" w:color="auto"/>
        <w:right w:val="none" w:sz="0" w:space="0" w:color="auto"/>
      </w:divBdr>
    </w:div>
    <w:div w:id="1596598911">
      <w:bodyDiv w:val="1"/>
      <w:marLeft w:val="0"/>
      <w:marRight w:val="0"/>
      <w:marTop w:val="0"/>
      <w:marBottom w:val="0"/>
      <w:divBdr>
        <w:top w:val="none" w:sz="0" w:space="0" w:color="auto"/>
        <w:left w:val="none" w:sz="0" w:space="0" w:color="auto"/>
        <w:bottom w:val="none" w:sz="0" w:space="0" w:color="auto"/>
        <w:right w:val="none" w:sz="0" w:space="0" w:color="auto"/>
      </w:divBdr>
    </w:div>
    <w:div w:id="1612736184">
      <w:bodyDiv w:val="1"/>
      <w:marLeft w:val="0"/>
      <w:marRight w:val="0"/>
      <w:marTop w:val="0"/>
      <w:marBottom w:val="0"/>
      <w:divBdr>
        <w:top w:val="none" w:sz="0" w:space="0" w:color="auto"/>
        <w:left w:val="none" w:sz="0" w:space="0" w:color="auto"/>
        <w:bottom w:val="none" w:sz="0" w:space="0" w:color="auto"/>
        <w:right w:val="none" w:sz="0" w:space="0" w:color="auto"/>
      </w:divBdr>
      <w:divsChild>
        <w:div w:id="29378758">
          <w:marLeft w:val="0"/>
          <w:marRight w:val="0"/>
          <w:marTop w:val="0"/>
          <w:marBottom w:val="0"/>
          <w:divBdr>
            <w:top w:val="none" w:sz="0" w:space="0" w:color="auto"/>
            <w:left w:val="none" w:sz="0" w:space="0" w:color="auto"/>
            <w:bottom w:val="none" w:sz="0" w:space="0" w:color="auto"/>
            <w:right w:val="none" w:sz="0" w:space="0" w:color="auto"/>
          </w:divBdr>
          <w:divsChild>
            <w:div w:id="848056389">
              <w:marLeft w:val="0"/>
              <w:marRight w:val="0"/>
              <w:marTop w:val="0"/>
              <w:marBottom w:val="0"/>
              <w:divBdr>
                <w:top w:val="none" w:sz="0" w:space="0" w:color="auto"/>
                <w:left w:val="none" w:sz="0" w:space="0" w:color="auto"/>
                <w:bottom w:val="none" w:sz="0" w:space="0" w:color="auto"/>
                <w:right w:val="none" w:sz="0" w:space="0" w:color="auto"/>
              </w:divBdr>
              <w:divsChild>
                <w:div w:id="197435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139415">
      <w:bodyDiv w:val="1"/>
      <w:marLeft w:val="0"/>
      <w:marRight w:val="0"/>
      <w:marTop w:val="0"/>
      <w:marBottom w:val="0"/>
      <w:divBdr>
        <w:top w:val="none" w:sz="0" w:space="0" w:color="auto"/>
        <w:left w:val="none" w:sz="0" w:space="0" w:color="auto"/>
        <w:bottom w:val="none" w:sz="0" w:space="0" w:color="auto"/>
        <w:right w:val="none" w:sz="0" w:space="0" w:color="auto"/>
      </w:divBdr>
    </w:div>
    <w:div w:id="1727991331">
      <w:bodyDiv w:val="1"/>
      <w:marLeft w:val="0"/>
      <w:marRight w:val="0"/>
      <w:marTop w:val="0"/>
      <w:marBottom w:val="0"/>
      <w:divBdr>
        <w:top w:val="none" w:sz="0" w:space="0" w:color="auto"/>
        <w:left w:val="none" w:sz="0" w:space="0" w:color="auto"/>
        <w:bottom w:val="none" w:sz="0" w:space="0" w:color="auto"/>
        <w:right w:val="none" w:sz="0" w:space="0" w:color="auto"/>
      </w:divBdr>
    </w:div>
    <w:div w:id="1743142101">
      <w:bodyDiv w:val="1"/>
      <w:marLeft w:val="0"/>
      <w:marRight w:val="0"/>
      <w:marTop w:val="0"/>
      <w:marBottom w:val="0"/>
      <w:divBdr>
        <w:top w:val="none" w:sz="0" w:space="0" w:color="auto"/>
        <w:left w:val="none" w:sz="0" w:space="0" w:color="auto"/>
        <w:bottom w:val="none" w:sz="0" w:space="0" w:color="auto"/>
        <w:right w:val="none" w:sz="0" w:space="0" w:color="auto"/>
      </w:divBdr>
    </w:div>
    <w:div w:id="1809207900">
      <w:bodyDiv w:val="1"/>
      <w:marLeft w:val="0"/>
      <w:marRight w:val="0"/>
      <w:marTop w:val="0"/>
      <w:marBottom w:val="0"/>
      <w:divBdr>
        <w:top w:val="none" w:sz="0" w:space="0" w:color="auto"/>
        <w:left w:val="none" w:sz="0" w:space="0" w:color="auto"/>
        <w:bottom w:val="none" w:sz="0" w:space="0" w:color="auto"/>
        <w:right w:val="none" w:sz="0" w:space="0" w:color="auto"/>
      </w:divBdr>
    </w:div>
    <w:div w:id="1819178236">
      <w:bodyDiv w:val="1"/>
      <w:marLeft w:val="0"/>
      <w:marRight w:val="0"/>
      <w:marTop w:val="0"/>
      <w:marBottom w:val="0"/>
      <w:divBdr>
        <w:top w:val="none" w:sz="0" w:space="0" w:color="auto"/>
        <w:left w:val="none" w:sz="0" w:space="0" w:color="auto"/>
        <w:bottom w:val="none" w:sz="0" w:space="0" w:color="auto"/>
        <w:right w:val="none" w:sz="0" w:space="0" w:color="auto"/>
      </w:divBdr>
    </w:div>
    <w:div w:id="1821650782">
      <w:bodyDiv w:val="1"/>
      <w:marLeft w:val="0"/>
      <w:marRight w:val="0"/>
      <w:marTop w:val="0"/>
      <w:marBottom w:val="0"/>
      <w:divBdr>
        <w:top w:val="none" w:sz="0" w:space="0" w:color="auto"/>
        <w:left w:val="none" w:sz="0" w:space="0" w:color="auto"/>
        <w:bottom w:val="none" w:sz="0" w:space="0" w:color="auto"/>
        <w:right w:val="none" w:sz="0" w:space="0" w:color="auto"/>
      </w:divBdr>
    </w:div>
    <w:div w:id="1896574992">
      <w:bodyDiv w:val="1"/>
      <w:marLeft w:val="0"/>
      <w:marRight w:val="0"/>
      <w:marTop w:val="0"/>
      <w:marBottom w:val="0"/>
      <w:divBdr>
        <w:top w:val="none" w:sz="0" w:space="0" w:color="auto"/>
        <w:left w:val="none" w:sz="0" w:space="0" w:color="auto"/>
        <w:bottom w:val="none" w:sz="0" w:space="0" w:color="auto"/>
        <w:right w:val="none" w:sz="0" w:space="0" w:color="auto"/>
      </w:divBdr>
    </w:div>
    <w:div w:id="1901284791">
      <w:bodyDiv w:val="1"/>
      <w:marLeft w:val="0"/>
      <w:marRight w:val="0"/>
      <w:marTop w:val="0"/>
      <w:marBottom w:val="0"/>
      <w:divBdr>
        <w:top w:val="none" w:sz="0" w:space="0" w:color="auto"/>
        <w:left w:val="none" w:sz="0" w:space="0" w:color="auto"/>
        <w:bottom w:val="none" w:sz="0" w:space="0" w:color="auto"/>
        <w:right w:val="none" w:sz="0" w:space="0" w:color="auto"/>
      </w:divBdr>
    </w:div>
    <w:div w:id="1940990271">
      <w:bodyDiv w:val="1"/>
      <w:marLeft w:val="0"/>
      <w:marRight w:val="0"/>
      <w:marTop w:val="0"/>
      <w:marBottom w:val="0"/>
      <w:divBdr>
        <w:top w:val="none" w:sz="0" w:space="0" w:color="auto"/>
        <w:left w:val="none" w:sz="0" w:space="0" w:color="auto"/>
        <w:bottom w:val="none" w:sz="0" w:space="0" w:color="auto"/>
        <w:right w:val="none" w:sz="0" w:space="0" w:color="auto"/>
      </w:divBdr>
    </w:div>
    <w:div w:id="2045253117">
      <w:bodyDiv w:val="1"/>
      <w:marLeft w:val="0"/>
      <w:marRight w:val="0"/>
      <w:marTop w:val="0"/>
      <w:marBottom w:val="0"/>
      <w:divBdr>
        <w:top w:val="none" w:sz="0" w:space="0" w:color="auto"/>
        <w:left w:val="none" w:sz="0" w:space="0" w:color="auto"/>
        <w:bottom w:val="none" w:sz="0" w:space="0" w:color="auto"/>
        <w:right w:val="none" w:sz="0" w:space="0" w:color="auto"/>
      </w:divBdr>
    </w:div>
    <w:div w:id="2050834215">
      <w:bodyDiv w:val="1"/>
      <w:marLeft w:val="0"/>
      <w:marRight w:val="0"/>
      <w:marTop w:val="0"/>
      <w:marBottom w:val="0"/>
      <w:divBdr>
        <w:top w:val="none" w:sz="0" w:space="0" w:color="auto"/>
        <w:left w:val="none" w:sz="0" w:space="0" w:color="auto"/>
        <w:bottom w:val="none" w:sz="0" w:space="0" w:color="auto"/>
        <w:right w:val="none" w:sz="0" w:space="0" w:color="auto"/>
      </w:divBdr>
    </w:div>
    <w:div w:id="2098095413">
      <w:bodyDiv w:val="1"/>
      <w:marLeft w:val="0"/>
      <w:marRight w:val="0"/>
      <w:marTop w:val="0"/>
      <w:marBottom w:val="0"/>
      <w:divBdr>
        <w:top w:val="none" w:sz="0" w:space="0" w:color="auto"/>
        <w:left w:val="none" w:sz="0" w:space="0" w:color="auto"/>
        <w:bottom w:val="none" w:sz="0" w:space="0" w:color="auto"/>
        <w:right w:val="none" w:sz="0" w:space="0" w:color="auto"/>
      </w:divBdr>
    </w:div>
    <w:div w:id="2113042708">
      <w:bodyDiv w:val="1"/>
      <w:marLeft w:val="0"/>
      <w:marRight w:val="0"/>
      <w:marTop w:val="0"/>
      <w:marBottom w:val="0"/>
      <w:divBdr>
        <w:top w:val="none" w:sz="0" w:space="0" w:color="auto"/>
        <w:left w:val="none" w:sz="0" w:space="0" w:color="auto"/>
        <w:bottom w:val="none" w:sz="0" w:space="0" w:color="auto"/>
        <w:right w:val="none" w:sz="0" w:space="0" w:color="auto"/>
      </w:divBdr>
    </w:div>
    <w:div w:id="2123456931">
      <w:bodyDiv w:val="1"/>
      <w:marLeft w:val="0"/>
      <w:marRight w:val="0"/>
      <w:marTop w:val="0"/>
      <w:marBottom w:val="0"/>
      <w:divBdr>
        <w:top w:val="none" w:sz="0" w:space="0" w:color="auto"/>
        <w:left w:val="none" w:sz="0" w:space="0" w:color="auto"/>
        <w:bottom w:val="none" w:sz="0" w:space="0" w:color="auto"/>
        <w:right w:val="none" w:sz="0" w:space="0" w:color="auto"/>
      </w:divBdr>
    </w:div>
    <w:div w:id="2130316364">
      <w:bodyDiv w:val="1"/>
      <w:marLeft w:val="0"/>
      <w:marRight w:val="0"/>
      <w:marTop w:val="0"/>
      <w:marBottom w:val="0"/>
      <w:divBdr>
        <w:top w:val="none" w:sz="0" w:space="0" w:color="auto"/>
        <w:left w:val="none" w:sz="0" w:space="0" w:color="auto"/>
        <w:bottom w:val="none" w:sz="0" w:space="0" w:color="auto"/>
        <w:right w:val="none" w:sz="0" w:space="0" w:color="auto"/>
      </w:divBdr>
    </w:div>
    <w:div w:id="2134471732">
      <w:bodyDiv w:val="1"/>
      <w:marLeft w:val="0"/>
      <w:marRight w:val="0"/>
      <w:marTop w:val="0"/>
      <w:marBottom w:val="0"/>
      <w:divBdr>
        <w:top w:val="none" w:sz="0" w:space="0" w:color="auto"/>
        <w:left w:val="none" w:sz="0" w:space="0" w:color="auto"/>
        <w:bottom w:val="none" w:sz="0" w:space="0" w:color="auto"/>
        <w:right w:val="none" w:sz="0" w:space="0" w:color="auto"/>
      </w:divBdr>
    </w:div>
    <w:div w:id="2145851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eedysaidghafour@yahoo.com" TargetMode="External"/><Relationship Id="rId13" Type="http://schemas.openxmlformats.org/officeDocument/2006/relationships/hyperlink" Target="https://doi.org/10.14309/ajg.0000000000000798" TargetMode="External"/><Relationship Id="rId18" Type="http://schemas.openxmlformats.org/officeDocument/2006/relationships/hyperlink" Target="https://doi.org/10.1177/1753465810392264"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16/j.arcmed.2021.03.004"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doi.org/10.1111/joim.13121" TargetMode="External"/><Relationship Id="rId25" Type="http://schemas.openxmlformats.org/officeDocument/2006/relationships/hyperlink" Target="https://doi.org/10.1053/j.gastro.2020.02.055" TargetMode="External"/><Relationship Id="rId2" Type="http://schemas.openxmlformats.org/officeDocument/2006/relationships/numbering" Target="numbering.xml"/><Relationship Id="rId16" Type="http://schemas.openxmlformats.org/officeDocument/2006/relationships/hyperlink" Target="https://doi.org/10.1186/2042-6410-1-6" TargetMode="External"/><Relationship Id="rId20" Type="http://schemas.openxmlformats.org/officeDocument/2006/relationships/hyperlink" Target="https://doi.org/10.14309/ajg.000000000000093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oi.org/10.3389/fcimb.2020.587269" TargetMode="External"/><Relationship Id="rId5" Type="http://schemas.openxmlformats.org/officeDocument/2006/relationships/webSettings" Target="webSettings.xml"/><Relationship Id="rId15" Type="http://schemas.openxmlformats.org/officeDocument/2006/relationships/hyperlink" Target="https://doi.org/10.1136/gutjnl-2020-321388" TargetMode="External"/><Relationship Id="rId23" Type="http://schemas.openxmlformats.org/officeDocument/2006/relationships/hyperlink" Target="https://doi.org/10.1080/14740338.2019.1577820" TargetMode="External"/><Relationship Id="rId10" Type="http://schemas.openxmlformats.org/officeDocument/2006/relationships/header" Target="header2.xml"/><Relationship Id="rId19" Type="http://schemas.openxmlformats.org/officeDocument/2006/relationships/hyperlink" Target="https://doi.org/10.1111/j.1532-5415.2009.02349.x"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oi.org/10.1124/pr.118.017129" TargetMode="External"/><Relationship Id="rId22" Type="http://schemas.openxmlformats.org/officeDocument/2006/relationships/hyperlink" Target="https://doi.org/10.1016/j.celrep.2020.107915" TargetMode="External"/><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45FC1C-01F2-475E-A6F1-BBBF4BC48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1</Pages>
  <Words>11767</Words>
  <Characters>67072</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ghafour saeedy</cp:lastModifiedBy>
  <cp:revision>29</cp:revision>
  <cp:lastPrinted>2022-01-30T11:11:00Z</cp:lastPrinted>
  <dcterms:created xsi:type="dcterms:W3CDTF">2022-03-31T11:40:00Z</dcterms:created>
  <dcterms:modified xsi:type="dcterms:W3CDTF">2022-03-31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6aba15-93ca-3185-930c-0930e68c7075</vt:lpwstr>
  </property>
  <property fmtid="{D5CDD505-2E9C-101B-9397-08002B2CF9AE}" pid="24" name="Mendeley Citation Style_1">
    <vt:lpwstr>http://www.zotero.org/styles/apa</vt:lpwstr>
  </property>
</Properties>
</file>